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96A08B" w14:textId="50908160" w:rsidR="005803CF" w:rsidRPr="00970959" w:rsidRDefault="005803CF" w:rsidP="005803CF">
      <w:pPr>
        <w:rPr>
          <w:lang w:val="en" w:eastAsia="en-GB"/>
        </w:rPr>
      </w:pPr>
    </w:p>
    <w:p w14:paraId="585BEA2E" w14:textId="5933D873" w:rsidR="005803CF" w:rsidRPr="00970959" w:rsidRDefault="005803CF" w:rsidP="005803CF"/>
    <w:p w14:paraId="4FCAC036" w14:textId="303CBBF3" w:rsidR="002B2E60" w:rsidRPr="00970959" w:rsidRDefault="005803CF" w:rsidP="005803CF">
      <w:pPr>
        <w:pStyle w:val="Ttulo1"/>
        <w:jc w:val="center"/>
      </w:pPr>
      <w:bookmarkStart w:id="0" w:name="_Toc120712752"/>
      <w:bookmarkStart w:id="1" w:name="_Hlk118900434"/>
      <w:bookmarkStart w:id="2" w:name="_Hlk90898236"/>
      <w:r w:rsidRPr="00970959">
        <w:t xml:space="preserve">Metaphor, </w:t>
      </w:r>
      <w:r w:rsidR="002B2E60" w:rsidRPr="00970959">
        <w:t>metonymy, the body and the environment:</w:t>
      </w:r>
      <w:bookmarkEnd w:id="0"/>
      <w:r w:rsidR="002B2E60" w:rsidRPr="00970959">
        <w:t xml:space="preserve"> </w:t>
      </w:r>
    </w:p>
    <w:p w14:paraId="3503A9A4" w14:textId="24436A6F" w:rsidR="005803CF" w:rsidRPr="00970959" w:rsidRDefault="002B2E60" w:rsidP="005803CF">
      <w:pPr>
        <w:pStyle w:val="Ttulo1"/>
        <w:jc w:val="center"/>
      </w:pPr>
      <w:bookmarkStart w:id="3" w:name="_Toc120712753"/>
      <w:r w:rsidRPr="00970959">
        <w:t xml:space="preserve">An exploration of the factors that shape </w:t>
      </w:r>
      <w:r w:rsidR="005803CF" w:rsidRPr="00970959">
        <w:t>emotion-colour associations</w:t>
      </w:r>
      <w:r w:rsidRPr="00970959">
        <w:t xml:space="preserve"> and their variation across cultures</w:t>
      </w:r>
      <w:bookmarkEnd w:id="3"/>
    </w:p>
    <w:bookmarkEnd w:id="1"/>
    <w:p w14:paraId="4956E2E4" w14:textId="254B1202" w:rsidR="00E642DC" w:rsidRPr="00970959" w:rsidRDefault="00E642DC" w:rsidP="00E642DC">
      <w:pPr>
        <w:rPr>
          <w:lang w:val="en" w:eastAsia="en-GB"/>
        </w:rPr>
      </w:pPr>
    </w:p>
    <w:p w14:paraId="4BFE8DA6" w14:textId="1EB0F805" w:rsidR="00E642DC" w:rsidRPr="00970959" w:rsidRDefault="00E642DC" w:rsidP="00E642DC">
      <w:pPr>
        <w:rPr>
          <w:lang w:val="en" w:eastAsia="en-GB"/>
        </w:rPr>
      </w:pPr>
    </w:p>
    <w:p w14:paraId="0627A200" w14:textId="13E97982" w:rsidR="00E642DC" w:rsidRPr="00970959" w:rsidRDefault="00E642DC" w:rsidP="00E642DC">
      <w:pPr>
        <w:rPr>
          <w:lang w:val="en" w:eastAsia="en-GB"/>
        </w:rPr>
      </w:pPr>
    </w:p>
    <w:p w14:paraId="1256AB1C" w14:textId="77777777" w:rsidR="0031547D" w:rsidRPr="00970959" w:rsidRDefault="0031547D" w:rsidP="00E642DC">
      <w:pPr>
        <w:rPr>
          <w:sz w:val="28"/>
          <w:szCs w:val="28"/>
          <w:lang w:val="en" w:eastAsia="en-GB"/>
        </w:rPr>
      </w:pPr>
    </w:p>
    <w:p w14:paraId="6D01BE66" w14:textId="77777777" w:rsidR="0031547D" w:rsidRPr="00970959" w:rsidRDefault="0031547D" w:rsidP="00E642DC">
      <w:pPr>
        <w:rPr>
          <w:sz w:val="28"/>
          <w:szCs w:val="28"/>
          <w:lang w:val="en" w:eastAsia="en-GB"/>
        </w:rPr>
      </w:pPr>
    </w:p>
    <w:p w14:paraId="7EE71CBB" w14:textId="1198160F" w:rsidR="00E642DC" w:rsidRPr="00970959" w:rsidRDefault="00E642DC" w:rsidP="00E642DC">
      <w:pPr>
        <w:rPr>
          <w:sz w:val="28"/>
          <w:szCs w:val="28"/>
          <w:lang w:val="en" w:eastAsia="en-GB"/>
        </w:rPr>
      </w:pPr>
      <w:r w:rsidRPr="00970959">
        <w:rPr>
          <w:sz w:val="28"/>
          <w:szCs w:val="28"/>
          <w:lang w:val="en" w:eastAsia="en-GB"/>
        </w:rPr>
        <w:t>Jeannette Littlemore, University of Birmingham</w:t>
      </w:r>
      <w:r w:rsidR="0031547D" w:rsidRPr="00970959">
        <w:rPr>
          <w:sz w:val="28"/>
          <w:szCs w:val="28"/>
          <w:lang w:val="en" w:eastAsia="en-GB"/>
        </w:rPr>
        <w:t>, United Kingdom</w:t>
      </w:r>
    </w:p>
    <w:p w14:paraId="4C7FD45A" w14:textId="78E9E6BE" w:rsidR="00E642DC" w:rsidRPr="00970959" w:rsidRDefault="00E642DC" w:rsidP="00E642DC">
      <w:pPr>
        <w:rPr>
          <w:sz w:val="28"/>
          <w:szCs w:val="28"/>
          <w:lang w:val="it-IT" w:eastAsia="en-GB"/>
        </w:rPr>
      </w:pPr>
      <w:r w:rsidRPr="00970959">
        <w:rPr>
          <w:sz w:val="28"/>
          <w:szCs w:val="28"/>
          <w:lang w:val="it-IT" w:eastAsia="en-GB"/>
        </w:rPr>
        <w:t>Marianna Bolognesi, University of Bologna, Italy</w:t>
      </w:r>
    </w:p>
    <w:p w14:paraId="40460F51" w14:textId="0FB3032F" w:rsidR="00E642DC" w:rsidRPr="00970959" w:rsidRDefault="00E642DC" w:rsidP="00E642DC">
      <w:pPr>
        <w:rPr>
          <w:sz w:val="28"/>
          <w:szCs w:val="28"/>
          <w:lang w:eastAsia="en-GB"/>
        </w:rPr>
      </w:pPr>
      <w:r w:rsidRPr="00970959">
        <w:rPr>
          <w:sz w:val="28"/>
          <w:szCs w:val="28"/>
          <w:lang w:eastAsia="en-GB"/>
        </w:rPr>
        <w:t>Nina Julich</w:t>
      </w:r>
      <w:r w:rsidR="00385CDA" w:rsidRPr="00970959">
        <w:rPr>
          <w:sz w:val="28"/>
          <w:szCs w:val="28"/>
          <w:lang w:eastAsia="en-GB"/>
        </w:rPr>
        <w:t>-Warpakowski</w:t>
      </w:r>
      <w:r w:rsidRPr="00970959">
        <w:rPr>
          <w:sz w:val="28"/>
          <w:szCs w:val="28"/>
          <w:lang w:eastAsia="en-GB"/>
        </w:rPr>
        <w:t xml:space="preserve">, </w:t>
      </w:r>
      <w:r w:rsidR="0031547D" w:rsidRPr="00970959">
        <w:rPr>
          <w:sz w:val="28"/>
          <w:szCs w:val="28"/>
          <w:lang w:eastAsia="en-GB"/>
        </w:rPr>
        <w:t>University of Erfurt, Germany</w:t>
      </w:r>
    </w:p>
    <w:p w14:paraId="016CC6E0" w14:textId="75B89BEB" w:rsidR="0031547D" w:rsidRPr="00970959" w:rsidRDefault="0031547D" w:rsidP="00E642DC">
      <w:pPr>
        <w:rPr>
          <w:sz w:val="28"/>
          <w:szCs w:val="28"/>
          <w:lang w:eastAsia="en-GB"/>
        </w:rPr>
      </w:pPr>
      <w:r w:rsidRPr="00970959">
        <w:rPr>
          <w:sz w:val="28"/>
          <w:szCs w:val="28"/>
          <w:lang w:eastAsia="en-GB"/>
        </w:rPr>
        <w:t>Danny Leung, Hong Kong</w:t>
      </w:r>
      <w:r w:rsidR="005203ED" w:rsidRPr="00970959">
        <w:rPr>
          <w:sz w:val="28"/>
          <w:szCs w:val="28"/>
          <w:lang w:eastAsia="en-GB"/>
        </w:rPr>
        <w:t xml:space="preserve"> Metropolitan University, Hong Kong, China</w:t>
      </w:r>
    </w:p>
    <w:p w14:paraId="6A7EB8E5" w14:textId="450B017E" w:rsidR="00E642DC" w:rsidRPr="00970959" w:rsidRDefault="00E642DC" w:rsidP="00E642DC">
      <w:pPr>
        <w:rPr>
          <w:sz w:val="28"/>
          <w:szCs w:val="28"/>
          <w:lang w:val="en-US" w:eastAsia="en-GB"/>
        </w:rPr>
      </w:pPr>
      <w:r w:rsidRPr="00970959">
        <w:rPr>
          <w:sz w:val="28"/>
          <w:szCs w:val="28"/>
          <w:lang w:val="en-US" w:eastAsia="en-GB"/>
        </w:rPr>
        <w:t xml:space="preserve">Paula </w:t>
      </w:r>
      <w:r w:rsidR="00634340" w:rsidRPr="00970959">
        <w:rPr>
          <w:sz w:val="28"/>
          <w:szCs w:val="28"/>
          <w:lang w:val="en-US" w:eastAsia="en-GB"/>
        </w:rPr>
        <w:t xml:space="preserve">Pérez </w:t>
      </w:r>
      <w:r w:rsidRPr="00970959">
        <w:rPr>
          <w:sz w:val="28"/>
          <w:szCs w:val="28"/>
          <w:lang w:val="en-US" w:eastAsia="en-GB"/>
        </w:rPr>
        <w:t>Sobrino</w:t>
      </w:r>
      <w:r w:rsidR="0031547D" w:rsidRPr="00970959">
        <w:rPr>
          <w:sz w:val="28"/>
          <w:szCs w:val="28"/>
          <w:lang w:val="en-US" w:eastAsia="en-GB"/>
        </w:rPr>
        <w:t>, University of La Rioja, Spain</w:t>
      </w:r>
    </w:p>
    <w:p w14:paraId="28CCA1E6" w14:textId="77777777" w:rsidR="00E642DC" w:rsidRPr="00970959" w:rsidRDefault="00E642DC" w:rsidP="00E642DC">
      <w:pPr>
        <w:rPr>
          <w:lang w:val="en-US" w:eastAsia="en-GB"/>
        </w:rPr>
      </w:pPr>
    </w:p>
    <w:bookmarkEnd w:id="2"/>
    <w:p w14:paraId="6F58A061" w14:textId="360DAE89" w:rsidR="00D11955" w:rsidRPr="00970959" w:rsidRDefault="00D11955" w:rsidP="00BA6922">
      <w:pPr>
        <w:jc w:val="both"/>
        <w:rPr>
          <w:lang w:val="en-US"/>
        </w:rPr>
      </w:pPr>
    </w:p>
    <w:p w14:paraId="78522471" w14:textId="77777777" w:rsidR="00D11955" w:rsidRPr="00970959" w:rsidRDefault="00D11955" w:rsidP="00BA6922">
      <w:pPr>
        <w:jc w:val="both"/>
        <w:rPr>
          <w:lang w:val="en-US"/>
        </w:rPr>
      </w:pPr>
    </w:p>
    <w:p w14:paraId="649F9CF2" w14:textId="77777777" w:rsidR="000C0D62" w:rsidRPr="00970959" w:rsidRDefault="000C0D62" w:rsidP="00BA6922">
      <w:pPr>
        <w:spacing w:after="120"/>
        <w:jc w:val="both"/>
        <w:rPr>
          <w:b/>
          <w:lang w:val="en-US"/>
        </w:rPr>
      </w:pPr>
    </w:p>
    <w:p w14:paraId="5DD98778" w14:textId="77777777" w:rsidR="000C0D62" w:rsidRPr="00970959" w:rsidRDefault="000C0D62">
      <w:pPr>
        <w:spacing w:line="276" w:lineRule="auto"/>
        <w:rPr>
          <w:b/>
          <w:lang w:val="en-US"/>
        </w:rPr>
      </w:pPr>
      <w:r w:rsidRPr="00970959">
        <w:rPr>
          <w:b/>
          <w:lang w:val="en-US"/>
        </w:rPr>
        <w:br w:type="page"/>
      </w:r>
    </w:p>
    <w:p w14:paraId="51267C92" w14:textId="77777777" w:rsidR="000C0D62" w:rsidRPr="00970959" w:rsidRDefault="000C0D62" w:rsidP="00BA6922">
      <w:pPr>
        <w:spacing w:after="120"/>
        <w:jc w:val="both"/>
        <w:rPr>
          <w:b/>
          <w:lang w:val="en-US"/>
        </w:rPr>
      </w:pPr>
    </w:p>
    <w:p w14:paraId="420084DC" w14:textId="77777777" w:rsidR="000C0D62" w:rsidRPr="00970959" w:rsidRDefault="000C0D62" w:rsidP="00BA6922">
      <w:pPr>
        <w:spacing w:after="120"/>
        <w:jc w:val="both"/>
        <w:rPr>
          <w:b/>
          <w:lang w:val="en-US"/>
        </w:rPr>
      </w:pPr>
    </w:p>
    <w:p w14:paraId="789C50E7" w14:textId="77777777" w:rsidR="000C0D62" w:rsidRPr="00970959" w:rsidRDefault="000C0D62" w:rsidP="00BA6922">
      <w:pPr>
        <w:spacing w:after="120"/>
        <w:jc w:val="both"/>
        <w:rPr>
          <w:b/>
          <w:lang w:val="en-US"/>
        </w:rPr>
      </w:pPr>
    </w:p>
    <w:p w14:paraId="57A5211C" w14:textId="77777777" w:rsidR="000C0D62" w:rsidRPr="00970959" w:rsidRDefault="000C0D62" w:rsidP="00BA6922">
      <w:pPr>
        <w:spacing w:after="120"/>
        <w:jc w:val="both"/>
        <w:rPr>
          <w:b/>
          <w:lang w:val="en-US"/>
        </w:rPr>
      </w:pPr>
    </w:p>
    <w:p w14:paraId="52B116C0" w14:textId="77777777" w:rsidR="000C0D62" w:rsidRPr="00970959" w:rsidRDefault="000C0D62" w:rsidP="00BA6922">
      <w:pPr>
        <w:spacing w:after="120"/>
        <w:jc w:val="both"/>
        <w:rPr>
          <w:b/>
          <w:lang w:val="en-US"/>
        </w:rPr>
      </w:pPr>
    </w:p>
    <w:p w14:paraId="3C49AE56" w14:textId="77777777" w:rsidR="000C0D62" w:rsidRPr="00970959" w:rsidRDefault="000C0D62" w:rsidP="00BA6922">
      <w:pPr>
        <w:spacing w:after="120"/>
        <w:jc w:val="both"/>
        <w:rPr>
          <w:b/>
          <w:lang w:val="en-US"/>
        </w:rPr>
      </w:pPr>
    </w:p>
    <w:p w14:paraId="52F53C3B" w14:textId="77777777" w:rsidR="000C0D62" w:rsidRPr="00970959" w:rsidRDefault="000C0D62" w:rsidP="00BA6922">
      <w:pPr>
        <w:spacing w:after="120"/>
        <w:jc w:val="both"/>
        <w:rPr>
          <w:b/>
          <w:lang w:val="en-US"/>
        </w:rPr>
      </w:pPr>
    </w:p>
    <w:p w14:paraId="1FA92600" w14:textId="77777777" w:rsidR="000C0D62" w:rsidRPr="00970959" w:rsidRDefault="000C0D62" w:rsidP="00BA6922">
      <w:pPr>
        <w:spacing w:after="120"/>
        <w:jc w:val="both"/>
        <w:rPr>
          <w:b/>
          <w:lang w:val="en-US"/>
        </w:rPr>
      </w:pPr>
    </w:p>
    <w:p w14:paraId="67E03A5A" w14:textId="77777777" w:rsidR="000C0D62" w:rsidRPr="00970959" w:rsidRDefault="000C0D62" w:rsidP="00BA6922">
      <w:pPr>
        <w:spacing w:after="120"/>
        <w:jc w:val="both"/>
        <w:rPr>
          <w:b/>
          <w:lang w:val="en-US"/>
        </w:rPr>
      </w:pPr>
    </w:p>
    <w:p w14:paraId="40D3EDB6" w14:textId="77777777" w:rsidR="000C0D62" w:rsidRPr="00970959" w:rsidRDefault="000C0D62" w:rsidP="00BA6922">
      <w:pPr>
        <w:spacing w:after="120"/>
        <w:jc w:val="both"/>
        <w:rPr>
          <w:b/>
          <w:lang w:val="en-US"/>
        </w:rPr>
      </w:pPr>
    </w:p>
    <w:p w14:paraId="1CD99F63" w14:textId="77777777" w:rsidR="000C0D62" w:rsidRPr="00970959" w:rsidRDefault="000C0D62" w:rsidP="00BA6922">
      <w:pPr>
        <w:spacing w:after="120"/>
        <w:jc w:val="both"/>
        <w:rPr>
          <w:b/>
          <w:lang w:val="en-US"/>
        </w:rPr>
      </w:pPr>
    </w:p>
    <w:p w14:paraId="7C36E269" w14:textId="77777777" w:rsidR="000C0D62" w:rsidRPr="00970959" w:rsidRDefault="000C0D62" w:rsidP="00BA6922">
      <w:pPr>
        <w:spacing w:after="120"/>
        <w:jc w:val="both"/>
        <w:rPr>
          <w:b/>
          <w:lang w:val="en-US"/>
        </w:rPr>
      </w:pPr>
    </w:p>
    <w:p w14:paraId="60C038F5" w14:textId="77777777" w:rsidR="000C0D62" w:rsidRPr="00970959" w:rsidRDefault="000C0D62" w:rsidP="00BA6922">
      <w:pPr>
        <w:spacing w:after="120"/>
        <w:jc w:val="both"/>
        <w:rPr>
          <w:b/>
          <w:lang w:val="en-US"/>
        </w:rPr>
      </w:pPr>
    </w:p>
    <w:p w14:paraId="04BA9FA1" w14:textId="77777777" w:rsidR="000C0D62" w:rsidRPr="00970959" w:rsidRDefault="000C0D62" w:rsidP="00BA6922">
      <w:pPr>
        <w:spacing w:after="120"/>
        <w:jc w:val="both"/>
        <w:rPr>
          <w:b/>
          <w:lang w:val="en-US"/>
        </w:rPr>
      </w:pPr>
    </w:p>
    <w:p w14:paraId="0E10706E" w14:textId="77777777" w:rsidR="000C0D62" w:rsidRPr="00970959" w:rsidRDefault="000C0D62" w:rsidP="00BA6922">
      <w:pPr>
        <w:spacing w:after="120"/>
        <w:jc w:val="both"/>
        <w:rPr>
          <w:b/>
          <w:lang w:val="en-US"/>
        </w:rPr>
      </w:pPr>
    </w:p>
    <w:p w14:paraId="30E9D119" w14:textId="6700C305" w:rsidR="00FC36AF" w:rsidRPr="00970959" w:rsidRDefault="000C0D62" w:rsidP="00BA6922">
      <w:pPr>
        <w:spacing w:after="120"/>
        <w:jc w:val="both"/>
        <w:rPr>
          <w:b/>
        </w:rPr>
      </w:pPr>
      <w:r w:rsidRPr="00970959">
        <w:rPr>
          <w:b/>
        </w:rPr>
        <w:t xml:space="preserve">For </w:t>
      </w:r>
      <w:r w:rsidR="00FC36AF" w:rsidRPr="00970959">
        <w:rPr>
          <w:b/>
        </w:rPr>
        <w:t>Nora</w:t>
      </w:r>
      <w:r w:rsidR="00DB49D5" w:rsidRPr="00970959">
        <w:rPr>
          <w:b/>
        </w:rPr>
        <w:t xml:space="preserve">, </w:t>
      </w:r>
      <w:r w:rsidRPr="00970959">
        <w:rPr>
          <w:b/>
        </w:rPr>
        <w:t>Gereon</w:t>
      </w:r>
      <w:r w:rsidR="00DB49D5" w:rsidRPr="00970959">
        <w:rPr>
          <w:b/>
        </w:rPr>
        <w:t xml:space="preserve"> and Angela,</w:t>
      </w:r>
      <w:r w:rsidR="00FC36AF" w:rsidRPr="00970959">
        <w:rPr>
          <w:b/>
        </w:rPr>
        <w:t xml:space="preserve"> the newest members of the team!</w:t>
      </w:r>
    </w:p>
    <w:p w14:paraId="64F07C8E" w14:textId="77777777" w:rsidR="000C0D62" w:rsidRPr="00970959" w:rsidRDefault="000C0D62" w:rsidP="00BA6922">
      <w:pPr>
        <w:spacing w:after="120"/>
        <w:jc w:val="both"/>
        <w:rPr>
          <w:b/>
        </w:rPr>
      </w:pPr>
    </w:p>
    <w:p w14:paraId="5B4B79C2" w14:textId="77777777" w:rsidR="000C0D62" w:rsidRPr="00970959" w:rsidRDefault="000C0D62" w:rsidP="00BA6922">
      <w:pPr>
        <w:spacing w:after="120"/>
        <w:jc w:val="both"/>
        <w:rPr>
          <w:b/>
        </w:rPr>
      </w:pPr>
    </w:p>
    <w:p w14:paraId="0C3C3ECA" w14:textId="77777777" w:rsidR="000C0D62" w:rsidRPr="00970959" w:rsidRDefault="000C0D62">
      <w:pPr>
        <w:spacing w:line="276" w:lineRule="auto"/>
        <w:rPr>
          <w:b/>
        </w:rPr>
      </w:pPr>
      <w:r w:rsidRPr="00970959">
        <w:rPr>
          <w:b/>
        </w:rPr>
        <w:br w:type="page"/>
      </w:r>
    </w:p>
    <w:p w14:paraId="7457836F" w14:textId="7D2EECB8" w:rsidR="00F50C26" w:rsidRPr="00970959" w:rsidRDefault="0071004C" w:rsidP="00BA6922">
      <w:pPr>
        <w:spacing w:after="120"/>
        <w:jc w:val="both"/>
        <w:rPr>
          <w:b/>
        </w:rPr>
      </w:pPr>
      <w:r w:rsidRPr="00970959">
        <w:rPr>
          <w:b/>
        </w:rPr>
        <w:lastRenderedPageBreak/>
        <w:t>Acknowledgements</w:t>
      </w:r>
    </w:p>
    <w:p w14:paraId="181BDC25" w14:textId="5DA728F4" w:rsidR="0071004C" w:rsidRPr="00970959" w:rsidRDefault="00990D6D" w:rsidP="00BA6922">
      <w:pPr>
        <w:spacing w:after="120"/>
        <w:jc w:val="both"/>
        <w:rPr>
          <w:lang w:val="en-US"/>
        </w:rPr>
      </w:pPr>
      <w:r w:rsidRPr="00970959">
        <w:rPr>
          <w:bCs/>
        </w:rPr>
        <w:t>We are grateful to all our 5</w:t>
      </w:r>
      <w:r w:rsidR="00750978" w:rsidRPr="00970959">
        <w:rPr>
          <w:bCs/>
        </w:rPr>
        <w:t>68</w:t>
      </w:r>
      <w:r w:rsidRPr="00970959">
        <w:rPr>
          <w:bCs/>
        </w:rPr>
        <w:t xml:space="preserve"> participants from the UK, the United States, Spain, German, Italy and Hong Kong, for having made this study possible.</w:t>
      </w:r>
      <w:r w:rsidR="002B6AE5" w:rsidRPr="00970959">
        <w:t xml:space="preserve"> </w:t>
      </w:r>
      <w:r w:rsidR="002E733A" w:rsidRPr="00970959">
        <w:rPr>
          <w:bCs/>
        </w:rPr>
        <w:t>We would like to thank Meryem Clarke for her insightful comments on possible sources of emotion-colour correspondences</w:t>
      </w:r>
      <w:r w:rsidR="00385CDA" w:rsidRPr="00970959">
        <w:rPr>
          <w:bCs/>
        </w:rPr>
        <w:t>, and Olivia Haysman-Walker for her assistance with coding the data.</w:t>
      </w:r>
      <w:r w:rsidR="002E733A" w:rsidRPr="00970959">
        <w:rPr>
          <w:bCs/>
        </w:rPr>
        <w:t xml:space="preserve"> </w:t>
      </w:r>
      <w:r w:rsidR="002B6AE5" w:rsidRPr="00970959">
        <w:rPr>
          <w:lang w:val="en-US"/>
        </w:rPr>
        <w:t xml:space="preserve">Special thanks go to Bodo Winter for very generously sharing his ‘theme_bham_stats’ </w:t>
      </w:r>
      <w:r w:rsidR="002E733A" w:rsidRPr="00970959">
        <w:rPr>
          <w:lang w:val="en-US"/>
        </w:rPr>
        <w:t xml:space="preserve">which allows for the production of </w:t>
      </w:r>
      <w:r w:rsidR="002B6AE5" w:rsidRPr="00970959">
        <w:rPr>
          <w:lang w:val="en-US"/>
        </w:rPr>
        <w:t>elegant plots in R.</w:t>
      </w:r>
      <w:r w:rsidR="00B2142D" w:rsidRPr="00970959">
        <w:rPr>
          <w:lang w:val="en-US"/>
        </w:rPr>
        <w:t xml:space="preserve"> Finally, we are indebted to the editors of the Cambridge Elements series, Sarah Duffy and </w:t>
      </w:r>
      <w:r w:rsidR="002E733A" w:rsidRPr="00970959">
        <w:rPr>
          <w:lang w:val="en-US"/>
        </w:rPr>
        <w:t>Nick Riches</w:t>
      </w:r>
      <w:r w:rsidR="00B2142D" w:rsidRPr="00970959">
        <w:rPr>
          <w:lang w:val="en-US"/>
        </w:rPr>
        <w:t xml:space="preserve">, and </w:t>
      </w:r>
      <w:r w:rsidR="00B54BFD" w:rsidRPr="00970959">
        <w:rPr>
          <w:lang w:val="en-US"/>
        </w:rPr>
        <w:t>the two</w:t>
      </w:r>
      <w:r w:rsidR="00B2142D" w:rsidRPr="00970959">
        <w:rPr>
          <w:lang w:val="en-US"/>
        </w:rPr>
        <w:t xml:space="preserve"> anonymous reviewer</w:t>
      </w:r>
      <w:r w:rsidR="00B54BFD" w:rsidRPr="00970959">
        <w:rPr>
          <w:lang w:val="en-US"/>
        </w:rPr>
        <w:t>s</w:t>
      </w:r>
      <w:r w:rsidR="00B2142D" w:rsidRPr="00970959">
        <w:rPr>
          <w:lang w:val="en-US"/>
        </w:rPr>
        <w:t xml:space="preserve">, for their support and valuable feedback on earlier versions of this manuscript. </w:t>
      </w:r>
      <w:r w:rsidR="00385CDA" w:rsidRPr="00970959">
        <w:rPr>
          <w:rFonts w:eastAsia="SimSun"/>
          <w:lang w:val="en-US" w:eastAsia="en-GB"/>
        </w:rPr>
        <w:t xml:space="preserve">The present study has </w:t>
      </w:r>
      <w:r w:rsidR="001F3777" w:rsidRPr="00970959">
        <w:rPr>
          <w:rFonts w:eastAsia="SimSun"/>
          <w:lang w:val="en-US" w:eastAsia="en-GB"/>
        </w:rPr>
        <w:t xml:space="preserve">been funded in part by </w:t>
      </w:r>
      <w:r w:rsidR="00385CDA" w:rsidRPr="00970959">
        <w:rPr>
          <w:rFonts w:eastAsia="SimSun"/>
          <w:lang w:val="en-US" w:eastAsia="en-GB"/>
        </w:rPr>
        <w:t>the State Agency of Research - Spanish Ministry of Science, Innovation and Universities (FFI2017-82730-P, PID2020-118349GB-I00 and PID2021-123302NB-I00)</w:t>
      </w:r>
      <w:r w:rsidR="001F3777" w:rsidRPr="00970959">
        <w:rPr>
          <w:rFonts w:eastAsia="SimSun"/>
          <w:lang w:val="en-US" w:eastAsia="en-GB"/>
        </w:rPr>
        <w:t xml:space="preserve"> and by the University of Birmingham Research and Knowledge Transfer Fund</w:t>
      </w:r>
      <w:r w:rsidR="00385CDA" w:rsidRPr="00970959">
        <w:rPr>
          <w:rFonts w:eastAsia="SimSun"/>
          <w:lang w:val="en-US" w:eastAsia="en-GB"/>
        </w:rPr>
        <w:t>.</w:t>
      </w:r>
    </w:p>
    <w:p w14:paraId="23BBB188" w14:textId="729661BB" w:rsidR="00A92421" w:rsidRPr="00970959" w:rsidRDefault="00A92421" w:rsidP="00BA6922">
      <w:pPr>
        <w:spacing w:after="120"/>
        <w:jc w:val="both"/>
        <w:rPr>
          <w:lang w:val="en-US"/>
        </w:rPr>
      </w:pPr>
    </w:p>
    <w:p w14:paraId="0E302D09" w14:textId="693C6D89" w:rsidR="00A92421" w:rsidRPr="00970959" w:rsidRDefault="00A92421">
      <w:pPr>
        <w:spacing w:line="276" w:lineRule="auto"/>
        <w:rPr>
          <w:lang w:val="en-US"/>
        </w:rPr>
      </w:pPr>
      <w:r w:rsidRPr="00970959">
        <w:rPr>
          <w:lang w:val="en-US"/>
        </w:rPr>
        <w:br w:type="page"/>
      </w:r>
    </w:p>
    <w:p w14:paraId="4E43149C" w14:textId="521D3AA5" w:rsidR="00A92421" w:rsidRPr="00970959" w:rsidRDefault="0031547D" w:rsidP="00BA6922">
      <w:pPr>
        <w:spacing w:after="120"/>
        <w:jc w:val="both"/>
        <w:rPr>
          <w:bCs/>
        </w:rPr>
      </w:pPr>
      <w:r w:rsidRPr="00970959">
        <w:rPr>
          <w:b/>
        </w:rPr>
        <w:lastRenderedPageBreak/>
        <w:t>Abstract</w:t>
      </w:r>
    </w:p>
    <w:p w14:paraId="465FA6D4" w14:textId="77777777" w:rsidR="0031547D" w:rsidRPr="00970959" w:rsidRDefault="0031547D" w:rsidP="00BA6922">
      <w:pPr>
        <w:spacing w:after="120"/>
        <w:jc w:val="both"/>
        <w:rPr>
          <w:bCs/>
        </w:rPr>
      </w:pPr>
    </w:p>
    <w:p w14:paraId="5A05B41A" w14:textId="5B766B9E" w:rsidR="0031547D" w:rsidRPr="00970959" w:rsidRDefault="0031547D" w:rsidP="0031547D">
      <w:pPr>
        <w:spacing w:after="120"/>
        <w:jc w:val="both"/>
      </w:pPr>
      <w:r w:rsidRPr="00970959">
        <w:t>Humans have a complex, emotional relationship with colour. By exploring this relationship in depth, looking at how it varies across languages, exploring the explanations that people provide for the associations that they make, and analysing them through the lens of metaphor, we may gain more insights into the different ways in which humans express emotions through colour, and the reasons why they do so.</w:t>
      </w:r>
      <w:r w:rsidR="00634340" w:rsidRPr="00970959">
        <w:t xml:space="preserve"> </w:t>
      </w:r>
      <w:r w:rsidRPr="00970959">
        <w:t xml:space="preserve">In this Element, we present findings from a large-scale investigation (with 568 participants, based in the United Kingdom, The United States, Spain, Italy, Germany and Hong Kong) in which we explored the relationship between emotions and colours in depth. We investigated the extent to which hue, saturation and lightness of a colour map onto the ‘meaning’, intensity and valence of an emotion, identified the reasons that people provide for these associations and measured the extent of cross-cultural variation in the associations that are formed. Most importantly, we investigated the reasons that are offered for them. </w:t>
      </w:r>
    </w:p>
    <w:p w14:paraId="20CDCC30" w14:textId="04D23D31" w:rsidR="0031547D" w:rsidRPr="00970959" w:rsidRDefault="0031547D" w:rsidP="0031547D">
      <w:pPr>
        <w:spacing w:after="120"/>
        <w:jc w:val="both"/>
      </w:pPr>
      <w:r w:rsidRPr="00970959">
        <w:t>We find that metaphoric (and metonymic) language and thought play a key role on a number of levels in the formation of emotion-colour associations. We find support for a strong metaphorical connection between the valence of the emotion and the lightness of the colours with which it is associated and between the intensity of an emotion and the saturation level of the colours with which it is associated. However, the strength of this association varies according to the linguistic background of the speaker, and according to the gender in which the emotion is presented. As for the explanations that were offered for the associations, cross-modal motivations are the most common followed by environmental motivations. We also found bodily-based explanations and linguistic motivations tended to draw on established metaphorical connections in the languages investigated.</w:t>
      </w:r>
    </w:p>
    <w:p w14:paraId="3DB340B5" w14:textId="708A7E92" w:rsidR="0031547D" w:rsidRPr="00970959" w:rsidRDefault="0031547D" w:rsidP="0031547D">
      <w:pPr>
        <w:spacing w:after="120"/>
        <w:jc w:val="both"/>
        <w:rPr>
          <w:rFonts w:cstheme="minorHAnsi"/>
        </w:rPr>
      </w:pPr>
      <w:r w:rsidRPr="00970959">
        <w:t>Our study shows that emotion-colour associations are shaped by a number of factors, including the ways in which we respond physically to both the natural and the man</w:t>
      </w:r>
      <w:r w:rsidR="00B66AD6" w:rsidRPr="00970959">
        <w:t>-</w:t>
      </w:r>
      <w:r w:rsidRPr="00970959">
        <w:t xml:space="preserve">made environment, our intrinsic responses to the colours themselves, and the linguistic environment in which we operate. These can all serve as a basis for metaphorical and metonymic connections which can take several different forms. At times, they can be highly creative and employ elements of personification, whilst in other cases, they draw on conventional metaphors or established conceptual mappings. All of these are susceptible to variation across languages though core relationships such as the relationships between valence and lightness and between intensity and saturation appear to operate across all the languages investigated. </w:t>
      </w:r>
    </w:p>
    <w:p w14:paraId="20C62F08" w14:textId="7BAE6303" w:rsidR="0031547D" w:rsidRPr="00970959" w:rsidRDefault="0031547D" w:rsidP="0031547D">
      <w:pPr>
        <w:shd w:val="clear" w:color="auto" w:fill="FFFFFF" w:themeFill="background1"/>
        <w:spacing w:after="120"/>
        <w:jc w:val="both"/>
        <w:rPr>
          <w:lang w:eastAsia="en-GB"/>
        </w:rPr>
      </w:pPr>
      <w:r w:rsidRPr="00970959">
        <w:rPr>
          <w:lang w:eastAsia="en-GB"/>
        </w:rPr>
        <w:t xml:space="preserve">These findings suggest that our experiences with colours (in the natural world, in our cultural environments and in language) play an important role both in the ways in which we experience our own emotions and in the ways in which </w:t>
      </w:r>
      <w:r w:rsidR="00373D4D" w:rsidRPr="00970959">
        <w:rPr>
          <w:lang w:eastAsia="en-GB"/>
        </w:rPr>
        <w:t xml:space="preserve">we </w:t>
      </w:r>
      <w:r w:rsidRPr="00970959">
        <w:rPr>
          <w:lang w:eastAsia="en-GB"/>
        </w:rPr>
        <w:t xml:space="preserve">perceive the emotional lives of others. </w:t>
      </w:r>
    </w:p>
    <w:p w14:paraId="0EF4A1FB" w14:textId="77777777" w:rsidR="0071004C" w:rsidRPr="00970959" w:rsidRDefault="0071004C" w:rsidP="00BA6922">
      <w:pPr>
        <w:spacing w:after="120"/>
        <w:jc w:val="both"/>
        <w:rPr>
          <w:b/>
        </w:rPr>
      </w:pPr>
    </w:p>
    <w:p w14:paraId="33EF7080" w14:textId="77777777" w:rsidR="00A92421" w:rsidRPr="00970959" w:rsidRDefault="0059746C">
      <w:pPr>
        <w:spacing w:line="276" w:lineRule="auto"/>
        <w:rPr>
          <w:rFonts w:eastAsia="Arial"/>
          <w:sz w:val="40"/>
          <w:szCs w:val="40"/>
          <w:lang w:val="en" w:eastAsia="en-GB"/>
        </w:rPr>
      </w:pPr>
      <w:bookmarkStart w:id="4" w:name="_mzbgf9yjdz6p" w:colFirst="0" w:colLast="0"/>
      <w:bookmarkStart w:id="5" w:name="_Toc51757108"/>
      <w:bookmarkEnd w:id="4"/>
      <w:r w:rsidRPr="00970959">
        <w:br w:type="page"/>
      </w:r>
    </w:p>
    <w:sdt>
      <w:sdtPr>
        <w:rPr>
          <w:rFonts w:ascii="Times New Roman" w:eastAsia="Times New Roman" w:hAnsi="Times New Roman" w:cs="Times New Roman"/>
          <w:b w:val="0"/>
          <w:bCs w:val="0"/>
          <w:color w:val="auto"/>
          <w:sz w:val="24"/>
          <w:szCs w:val="24"/>
          <w:lang w:val="en-GB" w:eastAsia="es-ES_tradnl"/>
        </w:rPr>
        <w:id w:val="1712685819"/>
        <w:docPartObj>
          <w:docPartGallery w:val="Table of Contents"/>
          <w:docPartUnique/>
        </w:docPartObj>
      </w:sdtPr>
      <w:sdtEndPr>
        <w:rPr>
          <w:noProof/>
        </w:rPr>
      </w:sdtEndPr>
      <w:sdtContent>
        <w:p w14:paraId="03BB9F3E" w14:textId="69D3E927" w:rsidR="00A92421" w:rsidRPr="00970959" w:rsidRDefault="00A92421">
          <w:pPr>
            <w:pStyle w:val="TtuloTDC"/>
            <w:rPr>
              <w:rFonts w:ascii="Times" w:hAnsi="Times" w:cs="Times New Roman"/>
              <w:color w:val="auto"/>
            </w:rPr>
          </w:pPr>
          <w:r w:rsidRPr="00970959">
            <w:rPr>
              <w:rFonts w:ascii="Times" w:hAnsi="Times" w:cs="Times New Roman"/>
              <w:color w:val="auto"/>
            </w:rPr>
            <w:t>Contents</w:t>
          </w:r>
        </w:p>
        <w:p w14:paraId="16966EB6" w14:textId="67B2D8E6" w:rsidR="00E00464" w:rsidRPr="00970959" w:rsidRDefault="00A92421">
          <w:pPr>
            <w:pStyle w:val="TDC1"/>
            <w:tabs>
              <w:tab w:val="right" w:leader="dot" w:pos="9350"/>
            </w:tabs>
            <w:rPr>
              <w:rFonts w:eastAsiaTheme="minorEastAsia" w:cstheme="minorBidi"/>
              <w:b w:val="0"/>
              <w:bCs w:val="0"/>
              <w:caps w:val="0"/>
              <w:noProof/>
              <w:u w:val="none"/>
              <w:lang w:val="en-GB"/>
            </w:rPr>
          </w:pPr>
          <w:r w:rsidRPr="00970959">
            <w:rPr>
              <w:rFonts w:ascii="Times" w:hAnsi="Times" w:cs="Times New Roman"/>
            </w:rPr>
            <w:fldChar w:fldCharType="begin"/>
          </w:r>
          <w:r w:rsidRPr="00970959">
            <w:rPr>
              <w:rFonts w:ascii="Times" w:hAnsi="Times" w:cs="Times New Roman"/>
            </w:rPr>
            <w:instrText xml:space="preserve"> TOC \o "1-3" \h \z \u </w:instrText>
          </w:r>
          <w:r w:rsidRPr="00970959">
            <w:rPr>
              <w:rFonts w:ascii="Times" w:hAnsi="Times" w:cs="Times New Roman"/>
            </w:rPr>
            <w:fldChar w:fldCharType="separate"/>
          </w:r>
          <w:hyperlink w:anchor="_Toc120712752" w:history="1">
            <w:r w:rsidR="00E00464" w:rsidRPr="00970959">
              <w:rPr>
                <w:rStyle w:val="Hipervnculo"/>
                <w:noProof/>
                <w:color w:val="auto"/>
              </w:rPr>
              <w:t>Metaphor, metonymy, the body and the environment:</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52 \h </w:instrText>
            </w:r>
            <w:r w:rsidR="00E00464" w:rsidRPr="00970959">
              <w:rPr>
                <w:noProof/>
                <w:webHidden/>
              </w:rPr>
            </w:r>
            <w:r w:rsidR="00E00464" w:rsidRPr="00970959">
              <w:rPr>
                <w:noProof/>
                <w:webHidden/>
              </w:rPr>
              <w:fldChar w:fldCharType="separate"/>
            </w:r>
            <w:r w:rsidR="00E00464" w:rsidRPr="00970959">
              <w:rPr>
                <w:noProof/>
                <w:webHidden/>
              </w:rPr>
              <w:t>1</w:t>
            </w:r>
            <w:r w:rsidR="00E00464" w:rsidRPr="00970959">
              <w:rPr>
                <w:noProof/>
                <w:webHidden/>
              </w:rPr>
              <w:fldChar w:fldCharType="end"/>
            </w:r>
          </w:hyperlink>
        </w:p>
        <w:p w14:paraId="2421F00B" w14:textId="71F4D692" w:rsidR="00E00464" w:rsidRPr="00970959" w:rsidRDefault="00000000">
          <w:pPr>
            <w:pStyle w:val="TDC1"/>
            <w:tabs>
              <w:tab w:val="right" w:leader="dot" w:pos="9350"/>
            </w:tabs>
            <w:rPr>
              <w:rFonts w:eastAsiaTheme="minorEastAsia" w:cstheme="minorBidi"/>
              <w:b w:val="0"/>
              <w:bCs w:val="0"/>
              <w:caps w:val="0"/>
              <w:noProof/>
              <w:u w:val="none"/>
              <w:lang w:val="en-GB"/>
            </w:rPr>
          </w:pPr>
          <w:hyperlink w:anchor="_Toc120712753" w:history="1">
            <w:r w:rsidR="00E00464" w:rsidRPr="00970959">
              <w:rPr>
                <w:rStyle w:val="Hipervnculo"/>
                <w:noProof/>
                <w:color w:val="auto"/>
              </w:rPr>
              <w:t>An exploration of the factors that shape emotion-colour associations and their variation across cultures</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53 \h </w:instrText>
            </w:r>
            <w:r w:rsidR="00E00464" w:rsidRPr="00970959">
              <w:rPr>
                <w:noProof/>
                <w:webHidden/>
              </w:rPr>
            </w:r>
            <w:r w:rsidR="00E00464" w:rsidRPr="00970959">
              <w:rPr>
                <w:noProof/>
                <w:webHidden/>
              </w:rPr>
              <w:fldChar w:fldCharType="separate"/>
            </w:r>
            <w:r w:rsidR="00E00464" w:rsidRPr="00970959">
              <w:rPr>
                <w:noProof/>
                <w:webHidden/>
              </w:rPr>
              <w:t>1</w:t>
            </w:r>
            <w:r w:rsidR="00E00464" w:rsidRPr="00970959">
              <w:rPr>
                <w:noProof/>
                <w:webHidden/>
              </w:rPr>
              <w:fldChar w:fldCharType="end"/>
            </w:r>
          </w:hyperlink>
        </w:p>
        <w:p w14:paraId="4502AB1D" w14:textId="6FE08750" w:rsidR="00E00464" w:rsidRPr="00970959" w:rsidRDefault="00000000">
          <w:pPr>
            <w:pStyle w:val="TDC1"/>
            <w:tabs>
              <w:tab w:val="left" w:pos="1170"/>
              <w:tab w:val="right" w:leader="dot" w:pos="9350"/>
            </w:tabs>
            <w:rPr>
              <w:rFonts w:eastAsiaTheme="minorEastAsia" w:cstheme="minorBidi"/>
              <w:b w:val="0"/>
              <w:bCs w:val="0"/>
              <w:caps w:val="0"/>
              <w:noProof/>
              <w:u w:val="none"/>
              <w:lang w:val="en-GB"/>
            </w:rPr>
          </w:pPr>
          <w:hyperlink w:anchor="_Toc120712754" w:history="1">
            <w:r w:rsidR="00E00464" w:rsidRPr="00970959">
              <w:rPr>
                <w:rStyle w:val="Hipervnculo"/>
                <w:rFonts w:cs="Times New Roman"/>
                <w:noProof/>
                <w:color w:val="auto"/>
              </w:rPr>
              <w:t>Section 1</w:t>
            </w:r>
            <w:r w:rsidR="00E00464" w:rsidRPr="00970959">
              <w:rPr>
                <w:rFonts w:eastAsiaTheme="minorEastAsia" w:cstheme="minorBidi"/>
                <w:b w:val="0"/>
                <w:bCs w:val="0"/>
                <w:caps w:val="0"/>
                <w:noProof/>
                <w:u w:val="none"/>
                <w:lang w:val="en-GB"/>
              </w:rPr>
              <w:tab/>
            </w:r>
            <w:r w:rsidR="00E00464" w:rsidRPr="00970959">
              <w:rPr>
                <w:rStyle w:val="Hipervnculo"/>
                <w:rFonts w:cs="Times New Roman"/>
                <w:noProof/>
                <w:color w:val="auto"/>
              </w:rPr>
              <w:t>What are emotions and why do we associate them with colours?</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54 \h </w:instrText>
            </w:r>
            <w:r w:rsidR="00E00464" w:rsidRPr="00970959">
              <w:rPr>
                <w:noProof/>
                <w:webHidden/>
              </w:rPr>
            </w:r>
            <w:r w:rsidR="00E00464" w:rsidRPr="00970959">
              <w:rPr>
                <w:noProof/>
                <w:webHidden/>
              </w:rPr>
              <w:fldChar w:fldCharType="separate"/>
            </w:r>
            <w:r w:rsidR="00E00464" w:rsidRPr="00970959">
              <w:rPr>
                <w:noProof/>
                <w:webHidden/>
              </w:rPr>
              <w:t>7</w:t>
            </w:r>
            <w:r w:rsidR="00E00464" w:rsidRPr="00970959">
              <w:rPr>
                <w:noProof/>
                <w:webHidden/>
              </w:rPr>
              <w:fldChar w:fldCharType="end"/>
            </w:r>
          </w:hyperlink>
        </w:p>
        <w:p w14:paraId="126B5E91" w14:textId="6E3AE1A2" w:rsidR="00E00464" w:rsidRPr="00970959" w:rsidRDefault="00000000">
          <w:pPr>
            <w:pStyle w:val="TDC2"/>
            <w:tabs>
              <w:tab w:val="left" w:pos="502"/>
              <w:tab w:val="right" w:leader="dot" w:pos="9350"/>
            </w:tabs>
            <w:rPr>
              <w:rFonts w:eastAsiaTheme="minorEastAsia" w:cstheme="minorBidi"/>
              <w:b w:val="0"/>
              <w:bCs w:val="0"/>
              <w:smallCaps w:val="0"/>
              <w:noProof/>
              <w:lang w:val="en-GB"/>
            </w:rPr>
          </w:pPr>
          <w:hyperlink w:anchor="_Toc120712755" w:history="1">
            <w:r w:rsidR="00E00464" w:rsidRPr="00970959">
              <w:rPr>
                <w:rStyle w:val="Hipervnculo"/>
                <w:rFonts w:cs="Times New Roman"/>
                <w:noProof/>
                <w:color w:val="auto"/>
              </w:rPr>
              <w:t>1.1</w:t>
            </w:r>
            <w:r w:rsidR="00E00464" w:rsidRPr="00970959">
              <w:rPr>
                <w:rFonts w:eastAsiaTheme="minorEastAsia" w:cstheme="minorBidi"/>
                <w:b w:val="0"/>
                <w:bCs w:val="0"/>
                <w:smallCaps w:val="0"/>
                <w:noProof/>
                <w:lang w:val="en-GB"/>
              </w:rPr>
              <w:tab/>
            </w:r>
            <w:r w:rsidR="00E00464" w:rsidRPr="00970959">
              <w:rPr>
                <w:rStyle w:val="Hipervnculo"/>
                <w:rFonts w:cs="Times New Roman"/>
                <w:noProof/>
                <w:color w:val="auto"/>
              </w:rPr>
              <w:t>Introduction</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55 \h </w:instrText>
            </w:r>
            <w:r w:rsidR="00E00464" w:rsidRPr="00970959">
              <w:rPr>
                <w:noProof/>
                <w:webHidden/>
              </w:rPr>
            </w:r>
            <w:r w:rsidR="00E00464" w:rsidRPr="00970959">
              <w:rPr>
                <w:noProof/>
                <w:webHidden/>
              </w:rPr>
              <w:fldChar w:fldCharType="separate"/>
            </w:r>
            <w:r w:rsidR="00E00464" w:rsidRPr="00970959">
              <w:rPr>
                <w:noProof/>
                <w:webHidden/>
              </w:rPr>
              <w:t>7</w:t>
            </w:r>
            <w:r w:rsidR="00E00464" w:rsidRPr="00970959">
              <w:rPr>
                <w:noProof/>
                <w:webHidden/>
              </w:rPr>
              <w:fldChar w:fldCharType="end"/>
            </w:r>
          </w:hyperlink>
        </w:p>
        <w:p w14:paraId="3C178AC9" w14:textId="09B9B9FA" w:rsidR="00E00464" w:rsidRPr="00970959" w:rsidRDefault="00000000">
          <w:pPr>
            <w:pStyle w:val="TDC2"/>
            <w:tabs>
              <w:tab w:val="left" w:pos="502"/>
              <w:tab w:val="right" w:leader="dot" w:pos="9350"/>
            </w:tabs>
            <w:rPr>
              <w:rFonts w:eastAsiaTheme="minorEastAsia" w:cstheme="minorBidi"/>
              <w:b w:val="0"/>
              <w:bCs w:val="0"/>
              <w:smallCaps w:val="0"/>
              <w:noProof/>
              <w:lang w:val="en-GB"/>
            </w:rPr>
          </w:pPr>
          <w:hyperlink w:anchor="_Toc120712756" w:history="1">
            <w:r w:rsidR="00E00464" w:rsidRPr="00970959">
              <w:rPr>
                <w:rStyle w:val="Hipervnculo"/>
                <w:noProof/>
                <w:color w:val="auto"/>
              </w:rPr>
              <w:t>1.2</w:t>
            </w:r>
            <w:r w:rsidR="00E00464" w:rsidRPr="00970959">
              <w:rPr>
                <w:rFonts w:eastAsiaTheme="minorEastAsia" w:cstheme="minorBidi"/>
                <w:b w:val="0"/>
                <w:bCs w:val="0"/>
                <w:smallCaps w:val="0"/>
                <w:noProof/>
                <w:lang w:val="en-GB"/>
              </w:rPr>
              <w:tab/>
            </w:r>
            <w:r w:rsidR="00E00464" w:rsidRPr="00970959">
              <w:rPr>
                <w:rStyle w:val="Hipervnculo"/>
                <w:noProof/>
                <w:color w:val="auto"/>
              </w:rPr>
              <w:t>What are emotions?</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56 \h </w:instrText>
            </w:r>
            <w:r w:rsidR="00E00464" w:rsidRPr="00970959">
              <w:rPr>
                <w:noProof/>
                <w:webHidden/>
              </w:rPr>
            </w:r>
            <w:r w:rsidR="00E00464" w:rsidRPr="00970959">
              <w:rPr>
                <w:noProof/>
                <w:webHidden/>
              </w:rPr>
              <w:fldChar w:fldCharType="separate"/>
            </w:r>
            <w:r w:rsidR="00E00464" w:rsidRPr="00970959">
              <w:rPr>
                <w:noProof/>
                <w:webHidden/>
              </w:rPr>
              <w:t>8</w:t>
            </w:r>
            <w:r w:rsidR="00E00464" w:rsidRPr="00970959">
              <w:rPr>
                <w:noProof/>
                <w:webHidden/>
              </w:rPr>
              <w:fldChar w:fldCharType="end"/>
            </w:r>
          </w:hyperlink>
        </w:p>
        <w:p w14:paraId="6E341E01" w14:textId="2BC1A7C4" w:rsidR="00E00464" w:rsidRPr="00970959" w:rsidRDefault="00000000">
          <w:pPr>
            <w:pStyle w:val="TDC2"/>
            <w:tabs>
              <w:tab w:val="left" w:pos="502"/>
              <w:tab w:val="right" w:leader="dot" w:pos="9350"/>
            </w:tabs>
            <w:rPr>
              <w:rFonts w:eastAsiaTheme="minorEastAsia" w:cstheme="minorBidi"/>
              <w:b w:val="0"/>
              <w:bCs w:val="0"/>
              <w:smallCaps w:val="0"/>
              <w:noProof/>
              <w:lang w:val="en-GB"/>
            </w:rPr>
          </w:pPr>
          <w:hyperlink w:anchor="_Toc120712757" w:history="1">
            <w:r w:rsidR="00E00464" w:rsidRPr="00970959">
              <w:rPr>
                <w:rStyle w:val="Hipervnculo"/>
                <w:noProof/>
                <w:color w:val="auto"/>
              </w:rPr>
              <w:t>1.3</w:t>
            </w:r>
            <w:r w:rsidR="00E00464" w:rsidRPr="00970959">
              <w:rPr>
                <w:rFonts w:eastAsiaTheme="minorEastAsia" w:cstheme="minorBidi"/>
                <w:b w:val="0"/>
                <w:bCs w:val="0"/>
                <w:smallCaps w:val="0"/>
                <w:noProof/>
                <w:lang w:val="en-GB"/>
              </w:rPr>
              <w:tab/>
            </w:r>
            <w:r w:rsidR="00E00464" w:rsidRPr="00970959">
              <w:rPr>
                <w:rStyle w:val="Hipervnculo"/>
                <w:noProof/>
                <w:color w:val="auto"/>
              </w:rPr>
              <w:t>How and why do we associate emotions with colours? The role of metaphor</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57 \h </w:instrText>
            </w:r>
            <w:r w:rsidR="00E00464" w:rsidRPr="00970959">
              <w:rPr>
                <w:noProof/>
                <w:webHidden/>
              </w:rPr>
            </w:r>
            <w:r w:rsidR="00E00464" w:rsidRPr="00970959">
              <w:rPr>
                <w:noProof/>
                <w:webHidden/>
              </w:rPr>
              <w:fldChar w:fldCharType="separate"/>
            </w:r>
            <w:r w:rsidR="00E00464" w:rsidRPr="00970959">
              <w:rPr>
                <w:noProof/>
                <w:webHidden/>
              </w:rPr>
              <w:t>9</w:t>
            </w:r>
            <w:r w:rsidR="00E00464" w:rsidRPr="00970959">
              <w:rPr>
                <w:noProof/>
                <w:webHidden/>
              </w:rPr>
              <w:fldChar w:fldCharType="end"/>
            </w:r>
          </w:hyperlink>
        </w:p>
        <w:p w14:paraId="606FF629" w14:textId="532B788D" w:rsidR="00E00464" w:rsidRPr="00970959" w:rsidRDefault="00000000">
          <w:pPr>
            <w:pStyle w:val="TDC2"/>
            <w:tabs>
              <w:tab w:val="left" w:pos="502"/>
              <w:tab w:val="right" w:leader="dot" w:pos="9350"/>
            </w:tabs>
            <w:rPr>
              <w:rFonts w:eastAsiaTheme="minorEastAsia" w:cstheme="minorBidi"/>
              <w:b w:val="0"/>
              <w:bCs w:val="0"/>
              <w:smallCaps w:val="0"/>
              <w:noProof/>
              <w:lang w:val="en-GB"/>
            </w:rPr>
          </w:pPr>
          <w:hyperlink w:anchor="_Toc120712758" w:history="1">
            <w:r w:rsidR="00E00464" w:rsidRPr="00970959">
              <w:rPr>
                <w:rStyle w:val="Hipervnculo"/>
                <w:rFonts w:cs="Times New Roman"/>
                <w:noProof/>
                <w:color w:val="auto"/>
              </w:rPr>
              <w:t>1.4</w:t>
            </w:r>
            <w:r w:rsidR="00E00464" w:rsidRPr="00970959">
              <w:rPr>
                <w:rFonts w:eastAsiaTheme="minorEastAsia" w:cstheme="minorBidi"/>
                <w:b w:val="0"/>
                <w:bCs w:val="0"/>
                <w:smallCaps w:val="0"/>
                <w:noProof/>
                <w:lang w:val="en-GB"/>
              </w:rPr>
              <w:tab/>
            </w:r>
            <w:r w:rsidR="00E00464" w:rsidRPr="00970959">
              <w:rPr>
                <w:rStyle w:val="Hipervnculo"/>
                <w:rFonts w:cs="Times New Roman"/>
                <w:noProof/>
                <w:color w:val="auto"/>
              </w:rPr>
              <w:t>Cross-linguistic and cross-cultural variation in emotion-colour associations</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58 \h </w:instrText>
            </w:r>
            <w:r w:rsidR="00E00464" w:rsidRPr="00970959">
              <w:rPr>
                <w:noProof/>
                <w:webHidden/>
              </w:rPr>
            </w:r>
            <w:r w:rsidR="00E00464" w:rsidRPr="00970959">
              <w:rPr>
                <w:noProof/>
                <w:webHidden/>
              </w:rPr>
              <w:fldChar w:fldCharType="separate"/>
            </w:r>
            <w:r w:rsidR="00E00464" w:rsidRPr="00970959">
              <w:rPr>
                <w:noProof/>
                <w:webHidden/>
              </w:rPr>
              <w:t>13</w:t>
            </w:r>
            <w:r w:rsidR="00E00464" w:rsidRPr="00970959">
              <w:rPr>
                <w:noProof/>
                <w:webHidden/>
              </w:rPr>
              <w:fldChar w:fldCharType="end"/>
            </w:r>
          </w:hyperlink>
        </w:p>
        <w:p w14:paraId="42436F04" w14:textId="4C8107A0" w:rsidR="00E00464" w:rsidRPr="00970959" w:rsidRDefault="00000000">
          <w:pPr>
            <w:pStyle w:val="TDC3"/>
            <w:tabs>
              <w:tab w:val="left" w:pos="666"/>
              <w:tab w:val="right" w:leader="dot" w:pos="9350"/>
            </w:tabs>
            <w:rPr>
              <w:rFonts w:eastAsiaTheme="minorEastAsia" w:cstheme="minorBidi"/>
              <w:smallCaps w:val="0"/>
              <w:noProof/>
              <w:lang w:val="en-GB"/>
            </w:rPr>
          </w:pPr>
          <w:hyperlink w:anchor="_Toc120712759" w:history="1">
            <w:r w:rsidR="00E00464" w:rsidRPr="00970959">
              <w:rPr>
                <w:rStyle w:val="Hipervnculo"/>
                <w:rFonts w:cs="Times New Roman"/>
                <w:noProof/>
                <w:color w:val="auto"/>
              </w:rPr>
              <w:t>1.4.1</w:t>
            </w:r>
            <w:r w:rsidR="00E00464" w:rsidRPr="00970959">
              <w:rPr>
                <w:rFonts w:eastAsiaTheme="minorEastAsia" w:cstheme="minorBidi"/>
                <w:smallCaps w:val="0"/>
                <w:noProof/>
                <w:lang w:val="en-GB"/>
              </w:rPr>
              <w:tab/>
            </w:r>
            <w:r w:rsidR="00E00464" w:rsidRPr="00970959">
              <w:rPr>
                <w:rStyle w:val="Hipervnculo"/>
                <w:rFonts w:cs="Times New Roman"/>
                <w:noProof/>
                <w:color w:val="auto"/>
              </w:rPr>
              <w:t>Cross-linguistic and cross-cultural variation in the ways in which people perceive and describe emotion</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59 \h </w:instrText>
            </w:r>
            <w:r w:rsidR="00E00464" w:rsidRPr="00970959">
              <w:rPr>
                <w:noProof/>
                <w:webHidden/>
              </w:rPr>
            </w:r>
            <w:r w:rsidR="00E00464" w:rsidRPr="00970959">
              <w:rPr>
                <w:noProof/>
                <w:webHidden/>
              </w:rPr>
              <w:fldChar w:fldCharType="separate"/>
            </w:r>
            <w:r w:rsidR="00E00464" w:rsidRPr="00970959">
              <w:rPr>
                <w:noProof/>
                <w:webHidden/>
              </w:rPr>
              <w:t>14</w:t>
            </w:r>
            <w:r w:rsidR="00E00464" w:rsidRPr="00970959">
              <w:rPr>
                <w:noProof/>
                <w:webHidden/>
              </w:rPr>
              <w:fldChar w:fldCharType="end"/>
            </w:r>
          </w:hyperlink>
        </w:p>
        <w:p w14:paraId="3006CA6A" w14:textId="4DA9C497" w:rsidR="00E00464" w:rsidRPr="00970959" w:rsidRDefault="00000000">
          <w:pPr>
            <w:pStyle w:val="TDC3"/>
            <w:tabs>
              <w:tab w:val="left" w:pos="666"/>
              <w:tab w:val="right" w:leader="dot" w:pos="9350"/>
            </w:tabs>
            <w:rPr>
              <w:rFonts w:eastAsiaTheme="minorEastAsia" w:cstheme="minorBidi"/>
              <w:smallCaps w:val="0"/>
              <w:noProof/>
              <w:lang w:val="en-GB"/>
            </w:rPr>
          </w:pPr>
          <w:hyperlink w:anchor="_Toc120712760" w:history="1">
            <w:r w:rsidR="00E00464" w:rsidRPr="00970959">
              <w:rPr>
                <w:rStyle w:val="Hipervnculo"/>
                <w:rFonts w:cs="Times New Roman"/>
                <w:noProof/>
                <w:color w:val="auto"/>
              </w:rPr>
              <w:t>1.4.2</w:t>
            </w:r>
            <w:r w:rsidR="00E00464" w:rsidRPr="00970959">
              <w:rPr>
                <w:rFonts w:eastAsiaTheme="minorEastAsia" w:cstheme="minorBidi"/>
                <w:smallCaps w:val="0"/>
                <w:noProof/>
                <w:lang w:val="en-GB"/>
              </w:rPr>
              <w:tab/>
            </w:r>
            <w:r w:rsidR="00E00464" w:rsidRPr="00970959">
              <w:rPr>
                <w:rStyle w:val="Hipervnculo"/>
                <w:rFonts w:cs="Times New Roman"/>
                <w:noProof/>
                <w:color w:val="auto"/>
              </w:rPr>
              <w:t>Cross-linguistic and cross-cultural variation in the ways in which people perceive and describe colour</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60 \h </w:instrText>
            </w:r>
            <w:r w:rsidR="00E00464" w:rsidRPr="00970959">
              <w:rPr>
                <w:noProof/>
                <w:webHidden/>
              </w:rPr>
            </w:r>
            <w:r w:rsidR="00E00464" w:rsidRPr="00970959">
              <w:rPr>
                <w:noProof/>
                <w:webHidden/>
              </w:rPr>
              <w:fldChar w:fldCharType="separate"/>
            </w:r>
            <w:r w:rsidR="00E00464" w:rsidRPr="00970959">
              <w:rPr>
                <w:noProof/>
                <w:webHidden/>
              </w:rPr>
              <w:t>15</w:t>
            </w:r>
            <w:r w:rsidR="00E00464" w:rsidRPr="00970959">
              <w:rPr>
                <w:noProof/>
                <w:webHidden/>
              </w:rPr>
              <w:fldChar w:fldCharType="end"/>
            </w:r>
          </w:hyperlink>
        </w:p>
        <w:p w14:paraId="0F9015CF" w14:textId="5CECED63" w:rsidR="00E00464" w:rsidRPr="00970959" w:rsidRDefault="00000000">
          <w:pPr>
            <w:pStyle w:val="TDC2"/>
            <w:tabs>
              <w:tab w:val="left" w:pos="502"/>
              <w:tab w:val="right" w:leader="dot" w:pos="9350"/>
            </w:tabs>
            <w:rPr>
              <w:rFonts w:eastAsiaTheme="minorEastAsia" w:cstheme="minorBidi"/>
              <w:b w:val="0"/>
              <w:bCs w:val="0"/>
              <w:smallCaps w:val="0"/>
              <w:noProof/>
              <w:lang w:val="en-GB"/>
            </w:rPr>
          </w:pPr>
          <w:hyperlink w:anchor="_Toc120712761" w:history="1">
            <w:r w:rsidR="00E00464" w:rsidRPr="00970959">
              <w:rPr>
                <w:rStyle w:val="Hipervnculo"/>
                <w:rFonts w:cs="Times New Roman"/>
                <w:noProof/>
                <w:color w:val="auto"/>
              </w:rPr>
              <w:t>1.5</w:t>
            </w:r>
            <w:r w:rsidR="00E00464" w:rsidRPr="00970959">
              <w:rPr>
                <w:rFonts w:eastAsiaTheme="minorEastAsia" w:cstheme="minorBidi"/>
                <w:b w:val="0"/>
                <w:bCs w:val="0"/>
                <w:smallCaps w:val="0"/>
                <w:noProof/>
                <w:lang w:val="en-GB"/>
              </w:rPr>
              <w:tab/>
            </w:r>
            <w:r w:rsidR="00E00464" w:rsidRPr="00970959">
              <w:rPr>
                <w:rStyle w:val="Hipervnculo"/>
                <w:rFonts w:cs="Times New Roman"/>
                <w:noProof/>
                <w:color w:val="auto"/>
              </w:rPr>
              <w:t>Variation in emotion-colour associations depending on the gender in which the emotional descriptor is presented</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61 \h </w:instrText>
            </w:r>
            <w:r w:rsidR="00E00464" w:rsidRPr="00970959">
              <w:rPr>
                <w:noProof/>
                <w:webHidden/>
              </w:rPr>
            </w:r>
            <w:r w:rsidR="00E00464" w:rsidRPr="00970959">
              <w:rPr>
                <w:noProof/>
                <w:webHidden/>
              </w:rPr>
              <w:fldChar w:fldCharType="separate"/>
            </w:r>
            <w:r w:rsidR="00E00464" w:rsidRPr="00970959">
              <w:rPr>
                <w:noProof/>
                <w:webHidden/>
              </w:rPr>
              <w:t>17</w:t>
            </w:r>
            <w:r w:rsidR="00E00464" w:rsidRPr="00970959">
              <w:rPr>
                <w:noProof/>
                <w:webHidden/>
              </w:rPr>
              <w:fldChar w:fldCharType="end"/>
            </w:r>
          </w:hyperlink>
        </w:p>
        <w:p w14:paraId="25A15CC0" w14:textId="416D6754" w:rsidR="00E00464" w:rsidRPr="00970959" w:rsidRDefault="00000000">
          <w:pPr>
            <w:pStyle w:val="TDC2"/>
            <w:tabs>
              <w:tab w:val="left" w:pos="502"/>
              <w:tab w:val="right" w:leader="dot" w:pos="9350"/>
            </w:tabs>
            <w:rPr>
              <w:rFonts w:eastAsiaTheme="minorEastAsia" w:cstheme="minorBidi"/>
              <w:b w:val="0"/>
              <w:bCs w:val="0"/>
              <w:smallCaps w:val="0"/>
              <w:noProof/>
              <w:lang w:val="en-GB"/>
            </w:rPr>
          </w:pPr>
          <w:hyperlink w:anchor="_Toc120712762" w:history="1">
            <w:r w:rsidR="00E00464" w:rsidRPr="00970959">
              <w:rPr>
                <w:rStyle w:val="Hipervnculo"/>
                <w:rFonts w:cs="Times New Roman"/>
                <w:noProof/>
                <w:color w:val="auto"/>
              </w:rPr>
              <w:t>1.6</w:t>
            </w:r>
            <w:r w:rsidR="00E00464" w:rsidRPr="00970959">
              <w:rPr>
                <w:rFonts w:eastAsiaTheme="minorEastAsia" w:cstheme="minorBidi"/>
                <w:b w:val="0"/>
                <w:bCs w:val="0"/>
                <w:smallCaps w:val="0"/>
                <w:noProof/>
                <w:lang w:val="en-GB"/>
              </w:rPr>
              <w:tab/>
            </w:r>
            <w:r w:rsidR="00E00464" w:rsidRPr="00970959">
              <w:rPr>
                <w:rStyle w:val="Hipervnculo"/>
                <w:rFonts w:cs="Times New Roman"/>
                <w:noProof/>
                <w:color w:val="auto"/>
              </w:rPr>
              <w:t>Our study and its research questions</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62 \h </w:instrText>
            </w:r>
            <w:r w:rsidR="00E00464" w:rsidRPr="00970959">
              <w:rPr>
                <w:noProof/>
                <w:webHidden/>
              </w:rPr>
            </w:r>
            <w:r w:rsidR="00E00464" w:rsidRPr="00970959">
              <w:rPr>
                <w:noProof/>
                <w:webHidden/>
              </w:rPr>
              <w:fldChar w:fldCharType="separate"/>
            </w:r>
            <w:r w:rsidR="00E00464" w:rsidRPr="00970959">
              <w:rPr>
                <w:noProof/>
                <w:webHidden/>
              </w:rPr>
              <w:t>18</w:t>
            </w:r>
            <w:r w:rsidR="00E00464" w:rsidRPr="00970959">
              <w:rPr>
                <w:noProof/>
                <w:webHidden/>
              </w:rPr>
              <w:fldChar w:fldCharType="end"/>
            </w:r>
          </w:hyperlink>
        </w:p>
        <w:p w14:paraId="3A6FEE38" w14:textId="08E5CECB" w:rsidR="00E00464" w:rsidRPr="00970959" w:rsidRDefault="00000000">
          <w:pPr>
            <w:pStyle w:val="TDC1"/>
            <w:tabs>
              <w:tab w:val="right" w:leader="dot" w:pos="9350"/>
            </w:tabs>
            <w:rPr>
              <w:rFonts w:eastAsiaTheme="minorEastAsia" w:cstheme="minorBidi"/>
              <w:b w:val="0"/>
              <w:bCs w:val="0"/>
              <w:caps w:val="0"/>
              <w:noProof/>
              <w:u w:val="none"/>
              <w:lang w:val="en-GB"/>
            </w:rPr>
          </w:pPr>
          <w:hyperlink w:anchor="_Toc120712763" w:history="1">
            <w:r w:rsidR="00E00464" w:rsidRPr="00970959">
              <w:rPr>
                <w:rStyle w:val="Hipervnculo"/>
                <w:rFonts w:cs="Times New Roman"/>
                <w:noProof/>
                <w:color w:val="auto"/>
              </w:rPr>
              <w:t>Section 2 Methodology</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63 \h </w:instrText>
            </w:r>
            <w:r w:rsidR="00E00464" w:rsidRPr="00970959">
              <w:rPr>
                <w:noProof/>
                <w:webHidden/>
              </w:rPr>
            </w:r>
            <w:r w:rsidR="00E00464" w:rsidRPr="00970959">
              <w:rPr>
                <w:noProof/>
                <w:webHidden/>
              </w:rPr>
              <w:fldChar w:fldCharType="separate"/>
            </w:r>
            <w:r w:rsidR="00E00464" w:rsidRPr="00970959">
              <w:rPr>
                <w:noProof/>
                <w:webHidden/>
              </w:rPr>
              <w:t>21</w:t>
            </w:r>
            <w:r w:rsidR="00E00464" w:rsidRPr="00970959">
              <w:rPr>
                <w:noProof/>
                <w:webHidden/>
              </w:rPr>
              <w:fldChar w:fldCharType="end"/>
            </w:r>
          </w:hyperlink>
        </w:p>
        <w:p w14:paraId="7312A438" w14:textId="281B10FE" w:rsidR="00E00464" w:rsidRPr="00970959" w:rsidRDefault="00000000">
          <w:pPr>
            <w:pStyle w:val="TDC2"/>
            <w:tabs>
              <w:tab w:val="left" w:pos="502"/>
              <w:tab w:val="right" w:leader="dot" w:pos="9350"/>
            </w:tabs>
            <w:rPr>
              <w:rFonts w:eastAsiaTheme="minorEastAsia" w:cstheme="minorBidi"/>
              <w:b w:val="0"/>
              <w:bCs w:val="0"/>
              <w:smallCaps w:val="0"/>
              <w:noProof/>
              <w:lang w:val="en-GB"/>
            </w:rPr>
          </w:pPr>
          <w:hyperlink w:anchor="_Toc120712764" w:history="1">
            <w:r w:rsidR="00E00464" w:rsidRPr="00970959">
              <w:rPr>
                <w:rStyle w:val="Hipervnculo"/>
                <w:noProof/>
                <w:color w:val="auto"/>
              </w:rPr>
              <w:t>2.1</w:t>
            </w:r>
            <w:r w:rsidR="00E00464" w:rsidRPr="00970959">
              <w:rPr>
                <w:rFonts w:eastAsiaTheme="minorEastAsia" w:cstheme="minorBidi"/>
                <w:b w:val="0"/>
                <w:bCs w:val="0"/>
                <w:smallCaps w:val="0"/>
                <w:noProof/>
                <w:lang w:val="en-GB"/>
              </w:rPr>
              <w:tab/>
            </w:r>
            <w:r w:rsidR="00E00464" w:rsidRPr="00970959">
              <w:rPr>
                <w:rStyle w:val="Hipervnculo"/>
                <w:noProof/>
                <w:color w:val="auto"/>
              </w:rPr>
              <w:t>Introduction</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64 \h </w:instrText>
            </w:r>
            <w:r w:rsidR="00E00464" w:rsidRPr="00970959">
              <w:rPr>
                <w:noProof/>
                <w:webHidden/>
              </w:rPr>
            </w:r>
            <w:r w:rsidR="00E00464" w:rsidRPr="00970959">
              <w:rPr>
                <w:noProof/>
                <w:webHidden/>
              </w:rPr>
              <w:fldChar w:fldCharType="separate"/>
            </w:r>
            <w:r w:rsidR="00E00464" w:rsidRPr="00970959">
              <w:rPr>
                <w:noProof/>
                <w:webHidden/>
              </w:rPr>
              <w:t>21</w:t>
            </w:r>
            <w:r w:rsidR="00E00464" w:rsidRPr="00970959">
              <w:rPr>
                <w:noProof/>
                <w:webHidden/>
              </w:rPr>
              <w:fldChar w:fldCharType="end"/>
            </w:r>
          </w:hyperlink>
        </w:p>
        <w:p w14:paraId="2D32FC4B" w14:textId="42FB7BE8" w:rsidR="00E00464" w:rsidRPr="00970959" w:rsidRDefault="00000000">
          <w:pPr>
            <w:pStyle w:val="TDC2"/>
            <w:tabs>
              <w:tab w:val="left" w:pos="502"/>
              <w:tab w:val="right" w:leader="dot" w:pos="9350"/>
            </w:tabs>
            <w:rPr>
              <w:rFonts w:eastAsiaTheme="minorEastAsia" w:cstheme="minorBidi"/>
              <w:b w:val="0"/>
              <w:bCs w:val="0"/>
              <w:smallCaps w:val="0"/>
              <w:noProof/>
              <w:lang w:val="en-GB"/>
            </w:rPr>
          </w:pPr>
          <w:hyperlink w:anchor="_Toc120712765" w:history="1">
            <w:r w:rsidR="00E00464" w:rsidRPr="00970959">
              <w:rPr>
                <w:rStyle w:val="Hipervnculo"/>
                <w:rFonts w:cs="Times New Roman"/>
                <w:noProof/>
                <w:color w:val="auto"/>
              </w:rPr>
              <w:t>2.2</w:t>
            </w:r>
            <w:r w:rsidR="00E00464" w:rsidRPr="00970959">
              <w:rPr>
                <w:rFonts w:eastAsiaTheme="minorEastAsia" w:cstheme="minorBidi"/>
                <w:b w:val="0"/>
                <w:bCs w:val="0"/>
                <w:smallCaps w:val="0"/>
                <w:noProof/>
                <w:lang w:val="en-GB"/>
              </w:rPr>
              <w:tab/>
            </w:r>
            <w:r w:rsidR="00E00464" w:rsidRPr="00970959">
              <w:rPr>
                <w:rStyle w:val="Hipervnculo"/>
                <w:rFonts w:cs="Times New Roman"/>
                <w:noProof/>
                <w:color w:val="auto"/>
              </w:rPr>
              <w:t>Participants</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65 \h </w:instrText>
            </w:r>
            <w:r w:rsidR="00E00464" w:rsidRPr="00970959">
              <w:rPr>
                <w:noProof/>
                <w:webHidden/>
              </w:rPr>
            </w:r>
            <w:r w:rsidR="00E00464" w:rsidRPr="00970959">
              <w:rPr>
                <w:noProof/>
                <w:webHidden/>
              </w:rPr>
              <w:fldChar w:fldCharType="separate"/>
            </w:r>
            <w:r w:rsidR="00E00464" w:rsidRPr="00970959">
              <w:rPr>
                <w:noProof/>
                <w:webHidden/>
              </w:rPr>
              <w:t>21</w:t>
            </w:r>
            <w:r w:rsidR="00E00464" w:rsidRPr="00970959">
              <w:rPr>
                <w:noProof/>
                <w:webHidden/>
              </w:rPr>
              <w:fldChar w:fldCharType="end"/>
            </w:r>
          </w:hyperlink>
        </w:p>
        <w:p w14:paraId="18059E25" w14:textId="5F2E7645" w:rsidR="00E00464" w:rsidRPr="00970959" w:rsidRDefault="00000000">
          <w:pPr>
            <w:pStyle w:val="TDC2"/>
            <w:tabs>
              <w:tab w:val="left" w:pos="502"/>
              <w:tab w:val="right" w:leader="dot" w:pos="9350"/>
            </w:tabs>
            <w:rPr>
              <w:rFonts w:eastAsiaTheme="minorEastAsia" w:cstheme="minorBidi"/>
              <w:b w:val="0"/>
              <w:bCs w:val="0"/>
              <w:smallCaps w:val="0"/>
              <w:noProof/>
              <w:lang w:val="en-GB"/>
            </w:rPr>
          </w:pPr>
          <w:hyperlink w:anchor="_Toc120712766" w:history="1">
            <w:r w:rsidR="00E00464" w:rsidRPr="00970959">
              <w:rPr>
                <w:rStyle w:val="Hipervnculo"/>
                <w:rFonts w:cs="Times New Roman"/>
                <w:noProof/>
                <w:color w:val="auto"/>
                <w:lang w:val="en-GB"/>
              </w:rPr>
              <w:t>2.3</w:t>
            </w:r>
            <w:r w:rsidR="00E00464" w:rsidRPr="00970959">
              <w:rPr>
                <w:rFonts w:eastAsiaTheme="minorEastAsia" w:cstheme="minorBidi"/>
                <w:b w:val="0"/>
                <w:bCs w:val="0"/>
                <w:smallCaps w:val="0"/>
                <w:noProof/>
                <w:lang w:val="en-GB"/>
              </w:rPr>
              <w:tab/>
            </w:r>
            <w:r w:rsidR="00E00464" w:rsidRPr="00970959">
              <w:rPr>
                <w:rStyle w:val="Hipervnculo"/>
                <w:rFonts w:cs="Times New Roman"/>
                <w:noProof/>
                <w:color w:val="auto"/>
                <w:lang w:val="en-GB"/>
              </w:rPr>
              <w:t>Questionnaire design</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66 \h </w:instrText>
            </w:r>
            <w:r w:rsidR="00E00464" w:rsidRPr="00970959">
              <w:rPr>
                <w:noProof/>
                <w:webHidden/>
              </w:rPr>
            </w:r>
            <w:r w:rsidR="00E00464" w:rsidRPr="00970959">
              <w:rPr>
                <w:noProof/>
                <w:webHidden/>
              </w:rPr>
              <w:fldChar w:fldCharType="separate"/>
            </w:r>
            <w:r w:rsidR="00E00464" w:rsidRPr="00970959">
              <w:rPr>
                <w:noProof/>
                <w:webHidden/>
              </w:rPr>
              <w:t>22</w:t>
            </w:r>
            <w:r w:rsidR="00E00464" w:rsidRPr="00970959">
              <w:rPr>
                <w:noProof/>
                <w:webHidden/>
              </w:rPr>
              <w:fldChar w:fldCharType="end"/>
            </w:r>
          </w:hyperlink>
        </w:p>
        <w:p w14:paraId="2A909D33" w14:textId="7FD0594C" w:rsidR="00E00464" w:rsidRPr="00970959" w:rsidRDefault="00000000">
          <w:pPr>
            <w:pStyle w:val="TDC3"/>
            <w:tabs>
              <w:tab w:val="left" w:pos="706"/>
              <w:tab w:val="right" w:leader="dot" w:pos="9350"/>
            </w:tabs>
            <w:rPr>
              <w:rFonts w:eastAsiaTheme="minorEastAsia" w:cstheme="minorBidi"/>
              <w:smallCaps w:val="0"/>
              <w:noProof/>
              <w:lang w:val="en-GB"/>
            </w:rPr>
          </w:pPr>
          <w:hyperlink w:anchor="_Toc120712767" w:history="1">
            <w:r w:rsidR="00E00464" w:rsidRPr="00970959">
              <w:rPr>
                <w:rStyle w:val="Hipervnculo"/>
                <w:noProof/>
                <w:color w:val="auto"/>
              </w:rPr>
              <w:t xml:space="preserve">2.3.1 </w:t>
            </w:r>
            <w:r w:rsidR="00E00464" w:rsidRPr="00970959">
              <w:rPr>
                <w:rFonts w:eastAsiaTheme="minorEastAsia" w:cstheme="minorBidi"/>
                <w:smallCaps w:val="0"/>
                <w:noProof/>
                <w:lang w:val="en-GB"/>
              </w:rPr>
              <w:tab/>
            </w:r>
            <w:r w:rsidR="00E00464" w:rsidRPr="00970959">
              <w:rPr>
                <w:rStyle w:val="Hipervnculo"/>
                <w:noProof/>
                <w:color w:val="auto"/>
              </w:rPr>
              <w:t>Selection of emotions for inclusion in the study</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67 \h </w:instrText>
            </w:r>
            <w:r w:rsidR="00E00464" w:rsidRPr="00970959">
              <w:rPr>
                <w:noProof/>
                <w:webHidden/>
              </w:rPr>
            </w:r>
            <w:r w:rsidR="00E00464" w:rsidRPr="00970959">
              <w:rPr>
                <w:noProof/>
                <w:webHidden/>
              </w:rPr>
              <w:fldChar w:fldCharType="separate"/>
            </w:r>
            <w:r w:rsidR="00E00464" w:rsidRPr="00970959">
              <w:rPr>
                <w:noProof/>
                <w:webHidden/>
              </w:rPr>
              <w:t>22</w:t>
            </w:r>
            <w:r w:rsidR="00E00464" w:rsidRPr="00970959">
              <w:rPr>
                <w:noProof/>
                <w:webHidden/>
              </w:rPr>
              <w:fldChar w:fldCharType="end"/>
            </w:r>
          </w:hyperlink>
        </w:p>
        <w:p w14:paraId="08EB8A5E" w14:textId="00F51831" w:rsidR="00E00464" w:rsidRPr="00970959" w:rsidRDefault="00000000">
          <w:pPr>
            <w:pStyle w:val="TDC3"/>
            <w:tabs>
              <w:tab w:val="left" w:pos="706"/>
              <w:tab w:val="right" w:leader="dot" w:pos="9350"/>
            </w:tabs>
            <w:rPr>
              <w:rFonts w:eastAsiaTheme="minorEastAsia" w:cstheme="minorBidi"/>
              <w:smallCaps w:val="0"/>
              <w:noProof/>
              <w:lang w:val="en-GB"/>
            </w:rPr>
          </w:pPr>
          <w:hyperlink w:anchor="_Toc120712768" w:history="1">
            <w:r w:rsidR="00E00464" w:rsidRPr="00970959">
              <w:rPr>
                <w:rStyle w:val="Hipervnculo"/>
                <w:noProof/>
                <w:color w:val="auto"/>
              </w:rPr>
              <w:t xml:space="preserve">2.3.2 </w:t>
            </w:r>
            <w:r w:rsidR="00E00464" w:rsidRPr="00970959">
              <w:rPr>
                <w:rFonts w:eastAsiaTheme="minorEastAsia" w:cstheme="minorBidi"/>
                <w:smallCaps w:val="0"/>
                <w:noProof/>
                <w:lang w:val="en-GB"/>
              </w:rPr>
              <w:tab/>
            </w:r>
            <w:r w:rsidR="00E00464" w:rsidRPr="00970959">
              <w:rPr>
                <w:rStyle w:val="Hipervnculo"/>
                <w:noProof/>
                <w:color w:val="auto"/>
              </w:rPr>
              <w:t>Selection of colours for inclusion in the study</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68 \h </w:instrText>
            </w:r>
            <w:r w:rsidR="00E00464" w:rsidRPr="00970959">
              <w:rPr>
                <w:noProof/>
                <w:webHidden/>
              </w:rPr>
            </w:r>
            <w:r w:rsidR="00E00464" w:rsidRPr="00970959">
              <w:rPr>
                <w:noProof/>
                <w:webHidden/>
              </w:rPr>
              <w:fldChar w:fldCharType="separate"/>
            </w:r>
            <w:r w:rsidR="00E00464" w:rsidRPr="00970959">
              <w:rPr>
                <w:noProof/>
                <w:webHidden/>
              </w:rPr>
              <w:t>25</w:t>
            </w:r>
            <w:r w:rsidR="00E00464" w:rsidRPr="00970959">
              <w:rPr>
                <w:noProof/>
                <w:webHidden/>
              </w:rPr>
              <w:fldChar w:fldCharType="end"/>
            </w:r>
          </w:hyperlink>
        </w:p>
        <w:p w14:paraId="4F27EDA6" w14:textId="5651812F" w:rsidR="00E00464" w:rsidRPr="00970959" w:rsidRDefault="00000000">
          <w:pPr>
            <w:pStyle w:val="TDC3"/>
            <w:tabs>
              <w:tab w:val="left" w:pos="666"/>
              <w:tab w:val="right" w:leader="dot" w:pos="9350"/>
            </w:tabs>
            <w:rPr>
              <w:rFonts w:eastAsiaTheme="minorEastAsia" w:cstheme="minorBidi"/>
              <w:smallCaps w:val="0"/>
              <w:noProof/>
              <w:lang w:val="en-GB"/>
            </w:rPr>
          </w:pPr>
          <w:hyperlink w:anchor="_Toc120712769" w:history="1">
            <w:r w:rsidR="00E00464" w:rsidRPr="00970959">
              <w:rPr>
                <w:rStyle w:val="Hipervnculo"/>
                <w:noProof/>
                <w:color w:val="auto"/>
              </w:rPr>
              <w:t>2.3.3</w:t>
            </w:r>
            <w:r w:rsidR="00E00464" w:rsidRPr="00970959">
              <w:rPr>
                <w:rFonts w:eastAsiaTheme="minorEastAsia" w:cstheme="minorBidi"/>
                <w:smallCaps w:val="0"/>
                <w:noProof/>
                <w:lang w:val="en-GB"/>
              </w:rPr>
              <w:tab/>
            </w:r>
            <w:r w:rsidR="00E00464" w:rsidRPr="00970959">
              <w:rPr>
                <w:rStyle w:val="Hipervnculo"/>
                <w:noProof/>
                <w:color w:val="auto"/>
              </w:rPr>
              <w:t>The questionnaire</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69 \h </w:instrText>
            </w:r>
            <w:r w:rsidR="00E00464" w:rsidRPr="00970959">
              <w:rPr>
                <w:noProof/>
                <w:webHidden/>
              </w:rPr>
            </w:r>
            <w:r w:rsidR="00E00464" w:rsidRPr="00970959">
              <w:rPr>
                <w:noProof/>
                <w:webHidden/>
              </w:rPr>
              <w:fldChar w:fldCharType="separate"/>
            </w:r>
            <w:r w:rsidR="00E00464" w:rsidRPr="00970959">
              <w:rPr>
                <w:noProof/>
                <w:webHidden/>
              </w:rPr>
              <w:t>27</w:t>
            </w:r>
            <w:r w:rsidR="00E00464" w:rsidRPr="00970959">
              <w:rPr>
                <w:noProof/>
                <w:webHidden/>
              </w:rPr>
              <w:fldChar w:fldCharType="end"/>
            </w:r>
          </w:hyperlink>
        </w:p>
        <w:p w14:paraId="49D4C74E" w14:textId="6F675FD0" w:rsidR="00E00464" w:rsidRPr="00970959" w:rsidRDefault="00000000">
          <w:pPr>
            <w:pStyle w:val="TDC2"/>
            <w:tabs>
              <w:tab w:val="left" w:pos="502"/>
              <w:tab w:val="right" w:leader="dot" w:pos="9350"/>
            </w:tabs>
            <w:rPr>
              <w:rFonts w:eastAsiaTheme="minorEastAsia" w:cstheme="minorBidi"/>
              <w:b w:val="0"/>
              <w:bCs w:val="0"/>
              <w:smallCaps w:val="0"/>
              <w:noProof/>
              <w:lang w:val="en-GB"/>
            </w:rPr>
          </w:pPr>
          <w:hyperlink w:anchor="_Toc120712770" w:history="1">
            <w:r w:rsidR="00E00464" w:rsidRPr="00970959">
              <w:rPr>
                <w:rStyle w:val="Hipervnculo"/>
                <w:rFonts w:cs="Times New Roman"/>
                <w:noProof/>
                <w:color w:val="auto"/>
              </w:rPr>
              <w:t>2.4</w:t>
            </w:r>
            <w:r w:rsidR="00E00464" w:rsidRPr="00970959">
              <w:rPr>
                <w:rFonts w:eastAsiaTheme="minorEastAsia" w:cstheme="minorBidi"/>
                <w:b w:val="0"/>
                <w:bCs w:val="0"/>
                <w:smallCaps w:val="0"/>
                <w:noProof/>
                <w:lang w:val="en-GB"/>
              </w:rPr>
              <w:tab/>
            </w:r>
            <w:r w:rsidR="00E00464" w:rsidRPr="00970959">
              <w:rPr>
                <w:rStyle w:val="Hipervnculo"/>
                <w:rFonts w:cs="Times New Roman"/>
                <w:noProof/>
                <w:color w:val="auto"/>
              </w:rPr>
              <w:t>Identifying motivation types</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70 \h </w:instrText>
            </w:r>
            <w:r w:rsidR="00E00464" w:rsidRPr="00970959">
              <w:rPr>
                <w:noProof/>
                <w:webHidden/>
              </w:rPr>
            </w:r>
            <w:r w:rsidR="00E00464" w:rsidRPr="00970959">
              <w:rPr>
                <w:noProof/>
                <w:webHidden/>
              </w:rPr>
              <w:fldChar w:fldCharType="separate"/>
            </w:r>
            <w:r w:rsidR="00E00464" w:rsidRPr="00970959">
              <w:rPr>
                <w:noProof/>
                <w:webHidden/>
              </w:rPr>
              <w:t>29</w:t>
            </w:r>
            <w:r w:rsidR="00E00464" w:rsidRPr="00970959">
              <w:rPr>
                <w:noProof/>
                <w:webHidden/>
              </w:rPr>
              <w:fldChar w:fldCharType="end"/>
            </w:r>
          </w:hyperlink>
        </w:p>
        <w:p w14:paraId="02EED88D" w14:textId="1B25F4AD" w:rsidR="00E00464" w:rsidRPr="00970959" w:rsidRDefault="00000000">
          <w:pPr>
            <w:pStyle w:val="TDC1"/>
            <w:tabs>
              <w:tab w:val="right" w:leader="dot" w:pos="9350"/>
            </w:tabs>
            <w:rPr>
              <w:rFonts w:eastAsiaTheme="minorEastAsia" w:cstheme="minorBidi"/>
              <w:b w:val="0"/>
              <w:bCs w:val="0"/>
              <w:caps w:val="0"/>
              <w:noProof/>
              <w:u w:val="none"/>
              <w:lang w:val="en-GB"/>
            </w:rPr>
          </w:pPr>
          <w:hyperlink w:anchor="_Toc120712771" w:history="1">
            <w:r w:rsidR="00E00464" w:rsidRPr="00970959">
              <w:rPr>
                <w:rStyle w:val="Hipervnculo"/>
                <w:noProof/>
                <w:color w:val="auto"/>
              </w:rPr>
              <w:t>Section 3 What are the strongest emotion-colour associations overall, and how do word-colour associations vary according to linguistic background?</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71 \h </w:instrText>
            </w:r>
            <w:r w:rsidR="00E00464" w:rsidRPr="00970959">
              <w:rPr>
                <w:noProof/>
                <w:webHidden/>
              </w:rPr>
            </w:r>
            <w:r w:rsidR="00E00464" w:rsidRPr="00970959">
              <w:rPr>
                <w:noProof/>
                <w:webHidden/>
              </w:rPr>
              <w:fldChar w:fldCharType="separate"/>
            </w:r>
            <w:r w:rsidR="00E00464" w:rsidRPr="00970959">
              <w:rPr>
                <w:noProof/>
                <w:webHidden/>
              </w:rPr>
              <w:t>34</w:t>
            </w:r>
            <w:r w:rsidR="00E00464" w:rsidRPr="00970959">
              <w:rPr>
                <w:noProof/>
                <w:webHidden/>
              </w:rPr>
              <w:fldChar w:fldCharType="end"/>
            </w:r>
          </w:hyperlink>
        </w:p>
        <w:p w14:paraId="1FF64B34" w14:textId="717FAFB0" w:rsidR="00E00464" w:rsidRPr="00970959" w:rsidRDefault="00000000">
          <w:pPr>
            <w:pStyle w:val="TDC2"/>
            <w:tabs>
              <w:tab w:val="left" w:pos="502"/>
              <w:tab w:val="right" w:leader="dot" w:pos="9350"/>
            </w:tabs>
            <w:rPr>
              <w:rFonts w:eastAsiaTheme="minorEastAsia" w:cstheme="minorBidi"/>
              <w:b w:val="0"/>
              <w:bCs w:val="0"/>
              <w:smallCaps w:val="0"/>
              <w:noProof/>
              <w:lang w:val="en-GB"/>
            </w:rPr>
          </w:pPr>
          <w:hyperlink w:anchor="_Toc120712772" w:history="1">
            <w:r w:rsidR="00E00464" w:rsidRPr="00970959">
              <w:rPr>
                <w:rStyle w:val="Hipervnculo"/>
                <w:rFonts w:cs="Times New Roman"/>
                <w:noProof/>
                <w:color w:val="auto"/>
              </w:rPr>
              <w:t>3.1</w:t>
            </w:r>
            <w:r w:rsidR="00E00464" w:rsidRPr="00970959">
              <w:rPr>
                <w:rFonts w:eastAsiaTheme="minorEastAsia" w:cstheme="minorBidi"/>
                <w:b w:val="0"/>
                <w:bCs w:val="0"/>
                <w:smallCaps w:val="0"/>
                <w:noProof/>
                <w:lang w:val="en-GB"/>
              </w:rPr>
              <w:tab/>
            </w:r>
            <w:r w:rsidR="00E00464" w:rsidRPr="00970959">
              <w:rPr>
                <w:rStyle w:val="Hipervnculo"/>
                <w:rFonts w:cs="Times New Roman"/>
                <w:noProof/>
                <w:color w:val="auto"/>
              </w:rPr>
              <w:t>Introduction</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72 \h </w:instrText>
            </w:r>
            <w:r w:rsidR="00E00464" w:rsidRPr="00970959">
              <w:rPr>
                <w:noProof/>
                <w:webHidden/>
              </w:rPr>
            </w:r>
            <w:r w:rsidR="00E00464" w:rsidRPr="00970959">
              <w:rPr>
                <w:noProof/>
                <w:webHidden/>
              </w:rPr>
              <w:fldChar w:fldCharType="separate"/>
            </w:r>
            <w:r w:rsidR="00E00464" w:rsidRPr="00970959">
              <w:rPr>
                <w:noProof/>
                <w:webHidden/>
              </w:rPr>
              <w:t>34</w:t>
            </w:r>
            <w:r w:rsidR="00E00464" w:rsidRPr="00970959">
              <w:rPr>
                <w:noProof/>
                <w:webHidden/>
              </w:rPr>
              <w:fldChar w:fldCharType="end"/>
            </w:r>
          </w:hyperlink>
        </w:p>
        <w:p w14:paraId="46AFC34A" w14:textId="38F14C28" w:rsidR="00E00464" w:rsidRPr="00970959" w:rsidRDefault="00000000">
          <w:pPr>
            <w:pStyle w:val="TDC2"/>
            <w:tabs>
              <w:tab w:val="left" w:pos="502"/>
              <w:tab w:val="right" w:leader="dot" w:pos="9350"/>
            </w:tabs>
            <w:rPr>
              <w:rFonts w:eastAsiaTheme="minorEastAsia" w:cstheme="minorBidi"/>
              <w:b w:val="0"/>
              <w:bCs w:val="0"/>
              <w:smallCaps w:val="0"/>
              <w:noProof/>
              <w:lang w:val="en-GB"/>
            </w:rPr>
          </w:pPr>
          <w:hyperlink w:anchor="_Toc120712773" w:history="1">
            <w:r w:rsidR="00E00464" w:rsidRPr="00970959">
              <w:rPr>
                <w:rStyle w:val="Hipervnculo"/>
                <w:rFonts w:cs="Times New Roman"/>
                <w:noProof/>
                <w:color w:val="auto"/>
              </w:rPr>
              <w:t>3.2</w:t>
            </w:r>
            <w:r w:rsidR="00E00464" w:rsidRPr="00970959">
              <w:rPr>
                <w:rFonts w:eastAsiaTheme="minorEastAsia" w:cstheme="minorBidi"/>
                <w:b w:val="0"/>
                <w:bCs w:val="0"/>
                <w:smallCaps w:val="0"/>
                <w:noProof/>
                <w:lang w:val="en-GB"/>
              </w:rPr>
              <w:tab/>
            </w:r>
            <w:r w:rsidR="00E00464" w:rsidRPr="00970959">
              <w:rPr>
                <w:rStyle w:val="Hipervnculo"/>
                <w:rFonts w:cs="Times New Roman"/>
                <w:noProof/>
                <w:color w:val="auto"/>
              </w:rPr>
              <w:t>What are the strongest emotion-colour associations overall?</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73 \h </w:instrText>
            </w:r>
            <w:r w:rsidR="00E00464" w:rsidRPr="00970959">
              <w:rPr>
                <w:noProof/>
                <w:webHidden/>
              </w:rPr>
            </w:r>
            <w:r w:rsidR="00E00464" w:rsidRPr="00970959">
              <w:rPr>
                <w:noProof/>
                <w:webHidden/>
              </w:rPr>
              <w:fldChar w:fldCharType="separate"/>
            </w:r>
            <w:r w:rsidR="00E00464" w:rsidRPr="00970959">
              <w:rPr>
                <w:noProof/>
                <w:webHidden/>
              </w:rPr>
              <w:t>34</w:t>
            </w:r>
            <w:r w:rsidR="00E00464" w:rsidRPr="00970959">
              <w:rPr>
                <w:noProof/>
                <w:webHidden/>
              </w:rPr>
              <w:fldChar w:fldCharType="end"/>
            </w:r>
          </w:hyperlink>
        </w:p>
        <w:p w14:paraId="5FE3BD9B" w14:textId="07BA7E36" w:rsidR="00E00464" w:rsidRPr="00970959" w:rsidRDefault="00000000">
          <w:pPr>
            <w:pStyle w:val="TDC2"/>
            <w:tabs>
              <w:tab w:val="left" w:pos="542"/>
              <w:tab w:val="right" w:leader="dot" w:pos="9350"/>
            </w:tabs>
            <w:rPr>
              <w:rFonts w:eastAsiaTheme="minorEastAsia" w:cstheme="minorBidi"/>
              <w:b w:val="0"/>
              <w:bCs w:val="0"/>
              <w:smallCaps w:val="0"/>
              <w:noProof/>
              <w:lang w:val="en-GB"/>
            </w:rPr>
          </w:pPr>
          <w:hyperlink w:anchor="_Toc120712774" w:history="1">
            <w:r w:rsidR="00E00464" w:rsidRPr="00970959">
              <w:rPr>
                <w:rStyle w:val="Hipervnculo"/>
                <w:noProof/>
                <w:color w:val="auto"/>
              </w:rPr>
              <w:t xml:space="preserve">3.3 </w:t>
            </w:r>
            <w:r w:rsidR="00E00464" w:rsidRPr="00970959">
              <w:rPr>
                <w:rFonts w:eastAsiaTheme="minorEastAsia" w:cstheme="minorBidi"/>
                <w:b w:val="0"/>
                <w:bCs w:val="0"/>
                <w:smallCaps w:val="0"/>
                <w:noProof/>
                <w:lang w:val="en-GB"/>
              </w:rPr>
              <w:tab/>
            </w:r>
            <w:r w:rsidR="00E00464" w:rsidRPr="00970959">
              <w:rPr>
                <w:rStyle w:val="Hipervnculo"/>
                <w:noProof/>
                <w:color w:val="auto"/>
              </w:rPr>
              <w:t>How do the emotion-colour associations vary according to linguistic background?</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74 \h </w:instrText>
            </w:r>
            <w:r w:rsidR="00E00464" w:rsidRPr="00970959">
              <w:rPr>
                <w:noProof/>
                <w:webHidden/>
              </w:rPr>
            </w:r>
            <w:r w:rsidR="00E00464" w:rsidRPr="00970959">
              <w:rPr>
                <w:noProof/>
                <w:webHidden/>
              </w:rPr>
              <w:fldChar w:fldCharType="separate"/>
            </w:r>
            <w:r w:rsidR="00E00464" w:rsidRPr="00970959">
              <w:rPr>
                <w:noProof/>
                <w:webHidden/>
              </w:rPr>
              <w:t>41</w:t>
            </w:r>
            <w:r w:rsidR="00E00464" w:rsidRPr="00970959">
              <w:rPr>
                <w:noProof/>
                <w:webHidden/>
              </w:rPr>
              <w:fldChar w:fldCharType="end"/>
            </w:r>
          </w:hyperlink>
        </w:p>
        <w:p w14:paraId="3EEDC757" w14:textId="5410D26D" w:rsidR="00E00464" w:rsidRPr="00970959" w:rsidRDefault="00000000">
          <w:pPr>
            <w:pStyle w:val="TDC2"/>
            <w:tabs>
              <w:tab w:val="left" w:pos="502"/>
              <w:tab w:val="right" w:leader="dot" w:pos="9350"/>
            </w:tabs>
            <w:rPr>
              <w:rFonts w:eastAsiaTheme="minorEastAsia" w:cstheme="minorBidi"/>
              <w:b w:val="0"/>
              <w:bCs w:val="0"/>
              <w:smallCaps w:val="0"/>
              <w:noProof/>
              <w:lang w:val="en-GB"/>
            </w:rPr>
          </w:pPr>
          <w:hyperlink w:anchor="_Toc120712775" w:history="1">
            <w:r w:rsidR="00E00464" w:rsidRPr="00970959">
              <w:rPr>
                <w:rStyle w:val="Hipervnculo"/>
                <w:noProof/>
                <w:color w:val="auto"/>
              </w:rPr>
              <w:t>3.4</w:t>
            </w:r>
            <w:r w:rsidR="00E00464" w:rsidRPr="00970959">
              <w:rPr>
                <w:rFonts w:eastAsiaTheme="minorEastAsia" w:cstheme="minorBidi"/>
                <w:b w:val="0"/>
                <w:bCs w:val="0"/>
                <w:smallCaps w:val="0"/>
                <w:noProof/>
                <w:lang w:val="en-GB"/>
              </w:rPr>
              <w:tab/>
            </w:r>
            <w:r w:rsidR="00E00464" w:rsidRPr="00970959">
              <w:rPr>
                <w:rStyle w:val="Hipervnculo"/>
                <w:noProof/>
                <w:color w:val="auto"/>
              </w:rPr>
              <w:t>Conclusion</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75 \h </w:instrText>
            </w:r>
            <w:r w:rsidR="00E00464" w:rsidRPr="00970959">
              <w:rPr>
                <w:noProof/>
                <w:webHidden/>
              </w:rPr>
            </w:r>
            <w:r w:rsidR="00E00464" w:rsidRPr="00970959">
              <w:rPr>
                <w:noProof/>
                <w:webHidden/>
              </w:rPr>
              <w:fldChar w:fldCharType="separate"/>
            </w:r>
            <w:r w:rsidR="00E00464" w:rsidRPr="00970959">
              <w:rPr>
                <w:noProof/>
                <w:webHidden/>
              </w:rPr>
              <w:t>50</w:t>
            </w:r>
            <w:r w:rsidR="00E00464" w:rsidRPr="00970959">
              <w:rPr>
                <w:noProof/>
                <w:webHidden/>
              </w:rPr>
              <w:fldChar w:fldCharType="end"/>
            </w:r>
          </w:hyperlink>
        </w:p>
        <w:p w14:paraId="43051AE3" w14:textId="382CD949" w:rsidR="00E00464" w:rsidRPr="00970959" w:rsidRDefault="00000000">
          <w:pPr>
            <w:pStyle w:val="TDC1"/>
            <w:tabs>
              <w:tab w:val="left" w:pos="1220"/>
              <w:tab w:val="right" w:leader="dot" w:pos="9350"/>
            </w:tabs>
            <w:rPr>
              <w:rFonts w:eastAsiaTheme="minorEastAsia" w:cstheme="minorBidi"/>
              <w:b w:val="0"/>
              <w:bCs w:val="0"/>
              <w:caps w:val="0"/>
              <w:noProof/>
              <w:u w:val="none"/>
              <w:lang w:val="en-GB"/>
            </w:rPr>
          </w:pPr>
          <w:hyperlink w:anchor="_Toc120712776" w:history="1">
            <w:r w:rsidR="00E00464" w:rsidRPr="00970959">
              <w:rPr>
                <w:rStyle w:val="Hipervnculo"/>
                <w:noProof/>
                <w:color w:val="auto"/>
              </w:rPr>
              <w:t xml:space="preserve">Section 4 </w:t>
            </w:r>
            <w:r w:rsidR="00E00464" w:rsidRPr="00970959">
              <w:rPr>
                <w:rFonts w:eastAsiaTheme="minorEastAsia" w:cstheme="minorBidi"/>
                <w:b w:val="0"/>
                <w:bCs w:val="0"/>
                <w:caps w:val="0"/>
                <w:noProof/>
                <w:u w:val="none"/>
                <w:lang w:val="en-GB"/>
              </w:rPr>
              <w:tab/>
            </w:r>
            <w:r w:rsidR="00E00464" w:rsidRPr="00970959">
              <w:rPr>
                <w:rStyle w:val="Hipervnculo"/>
                <w:noProof/>
                <w:color w:val="auto"/>
              </w:rPr>
              <w:t>How do emotional valence and intensity map onto colour lightness and saturation, and how do these relationships vary according to the linguistic background of the participants and the gender of the prompt?</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76 \h </w:instrText>
            </w:r>
            <w:r w:rsidR="00E00464" w:rsidRPr="00970959">
              <w:rPr>
                <w:noProof/>
                <w:webHidden/>
              </w:rPr>
            </w:r>
            <w:r w:rsidR="00E00464" w:rsidRPr="00970959">
              <w:rPr>
                <w:noProof/>
                <w:webHidden/>
              </w:rPr>
              <w:fldChar w:fldCharType="separate"/>
            </w:r>
            <w:r w:rsidR="00E00464" w:rsidRPr="00970959">
              <w:rPr>
                <w:noProof/>
                <w:webHidden/>
              </w:rPr>
              <w:t>52</w:t>
            </w:r>
            <w:r w:rsidR="00E00464" w:rsidRPr="00970959">
              <w:rPr>
                <w:noProof/>
                <w:webHidden/>
              </w:rPr>
              <w:fldChar w:fldCharType="end"/>
            </w:r>
          </w:hyperlink>
        </w:p>
        <w:p w14:paraId="35E55ED7" w14:textId="1DC40466" w:rsidR="00E00464" w:rsidRPr="00970959" w:rsidRDefault="00000000">
          <w:pPr>
            <w:pStyle w:val="TDC2"/>
            <w:tabs>
              <w:tab w:val="left" w:pos="502"/>
              <w:tab w:val="right" w:leader="dot" w:pos="9350"/>
            </w:tabs>
            <w:rPr>
              <w:rFonts w:eastAsiaTheme="minorEastAsia" w:cstheme="minorBidi"/>
              <w:b w:val="0"/>
              <w:bCs w:val="0"/>
              <w:smallCaps w:val="0"/>
              <w:noProof/>
              <w:lang w:val="en-GB"/>
            </w:rPr>
          </w:pPr>
          <w:hyperlink w:anchor="_Toc120712777" w:history="1">
            <w:r w:rsidR="00E00464" w:rsidRPr="00970959">
              <w:rPr>
                <w:rStyle w:val="Hipervnculo"/>
                <w:rFonts w:cs="Times New Roman"/>
                <w:noProof/>
                <w:color w:val="auto"/>
              </w:rPr>
              <w:t>4.1</w:t>
            </w:r>
            <w:r w:rsidR="00E00464" w:rsidRPr="00970959">
              <w:rPr>
                <w:rFonts w:eastAsiaTheme="minorEastAsia" w:cstheme="minorBidi"/>
                <w:b w:val="0"/>
                <w:bCs w:val="0"/>
                <w:smallCaps w:val="0"/>
                <w:noProof/>
                <w:lang w:val="en-GB"/>
              </w:rPr>
              <w:tab/>
            </w:r>
            <w:r w:rsidR="00E00464" w:rsidRPr="00970959">
              <w:rPr>
                <w:rStyle w:val="Hipervnculo"/>
                <w:rFonts w:cs="Times New Roman"/>
                <w:noProof/>
                <w:color w:val="auto"/>
              </w:rPr>
              <w:t>Introduction</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77 \h </w:instrText>
            </w:r>
            <w:r w:rsidR="00E00464" w:rsidRPr="00970959">
              <w:rPr>
                <w:noProof/>
                <w:webHidden/>
              </w:rPr>
            </w:r>
            <w:r w:rsidR="00E00464" w:rsidRPr="00970959">
              <w:rPr>
                <w:noProof/>
                <w:webHidden/>
              </w:rPr>
              <w:fldChar w:fldCharType="separate"/>
            </w:r>
            <w:r w:rsidR="00E00464" w:rsidRPr="00970959">
              <w:rPr>
                <w:noProof/>
                <w:webHidden/>
              </w:rPr>
              <w:t>52</w:t>
            </w:r>
            <w:r w:rsidR="00E00464" w:rsidRPr="00970959">
              <w:rPr>
                <w:noProof/>
                <w:webHidden/>
              </w:rPr>
              <w:fldChar w:fldCharType="end"/>
            </w:r>
          </w:hyperlink>
        </w:p>
        <w:p w14:paraId="3B7438EB" w14:textId="2490A818" w:rsidR="00E00464" w:rsidRPr="00970959" w:rsidRDefault="00000000">
          <w:pPr>
            <w:pStyle w:val="TDC2"/>
            <w:tabs>
              <w:tab w:val="left" w:pos="542"/>
              <w:tab w:val="right" w:leader="dot" w:pos="9350"/>
            </w:tabs>
            <w:rPr>
              <w:rFonts w:eastAsiaTheme="minorEastAsia" w:cstheme="minorBidi"/>
              <w:b w:val="0"/>
              <w:bCs w:val="0"/>
              <w:smallCaps w:val="0"/>
              <w:noProof/>
              <w:lang w:val="en-GB"/>
            </w:rPr>
          </w:pPr>
          <w:hyperlink w:anchor="_Toc120712778" w:history="1">
            <w:r w:rsidR="00E00464" w:rsidRPr="00970959">
              <w:rPr>
                <w:rStyle w:val="Hipervnculo"/>
                <w:rFonts w:cs="Times New Roman"/>
                <w:noProof/>
                <w:color w:val="auto"/>
              </w:rPr>
              <w:t xml:space="preserve">4.2 </w:t>
            </w:r>
            <w:r w:rsidR="00E00464" w:rsidRPr="00970959">
              <w:rPr>
                <w:rFonts w:eastAsiaTheme="minorEastAsia" w:cstheme="minorBidi"/>
                <w:b w:val="0"/>
                <w:bCs w:val="0"/>
                <w:smallCaps w:val="0"/>
                <w:noProof/>
                <w:lang w:val="en-GB"/>
              </w:rPr>
              <w:tab/>
            </w:r>
            <w:r w:rsidR="00E00464" w:rsidRPr="00970959">
              <w:rPr>
                <w:rStyle w:val="Hipervnculo"/>
                <w:rFonts w:cs="Times New Roman"/>
                <w:noProof/>
                <w:color w:val="auto"/>
              </w:rPr>
              <w:t>Findings</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78 \h </w:instrText>
            </w:r>
            <w:r w:rsidR="00E00464" w:rsidRPr="00970959">
              <w:rPr>
                <w:noProof/>
                <w:webHidden/>
              </w:rPr>
            </w:r>
            <w:r w:rsidR="00E00464" w:rsidRPr="00970959">
              <w:rPr>
                <w:noProof/>
                <w:webHidden/>
              </w:rPr>
              <w:fldChar w:fldCharType="separate"/>
            </w:r>
            <w:r w:rsidR="00E00464" w:rsidRPr="00970959">
              <w:rPr>
                <w:noProof/>
                <w:webHidden/>
              </w:rPr>
              <w:t>55</w:t>
            </w:r>
            <w:r w:rsidR="00E00464" w:rsidRPr="00970959">
              <w:rPr>
                <w:noProof/>
                <w:webHidden/>
              </w:rPr>
              <w:fldChar w:fldCharType="end"/>
            </w:r>
          </w:hyperlink>
        </w:p>
        <w:p w14:paraId="74B86EE7" w14:textId="4DF3F749" w:rsidR="00E00464" w:rsidRPr="00970959" w:rsidRDefault="00000000">
          <w:pPr>
            <w:pStyle w:val="TDC3"/>
            <w:tabs>
              <w:tab w:val="left" w:pos="666"/>
              <w:tab w:val="right" w:leader="dot" w:pos="9350"/>
            </w:tabs>
            <w:rPr>
              <w:rFonts w:eastAsiaTheme="minorEastAsia" w:cstheme="minorBidi"/>
              <w:smallCaps w:val="0"/>
              <w:noProof/>
              <w:lang w:val="en-GB"/>
            </w:rPr>
          </w:pPr>
          <w:hyperlink w:anchor="_Toc120712779" w:history="1">
            <w:r w:rsidR="00E00464" w:rsidRPr="00970959">
              <w:rPr>
                <w:rStyle w:val="Hipervnculo"/>
                <w:rFonts w:cs="Times New Roman"/>
                <w:noProof/>
                <w:color w:val="auto"/>
              </w:rPr>
              <w:t>4.2.1</w:t>
            </w:r>
            <w:r w:rsidR="00E00464" w:rsidRPr="00970959">
              <w:rPr>
                <w:rFonts w:eastAsiaTheme="minorEastAsia" w:cstheme="minorBidi"/>
                <w:smallCaps w:val="0"/>
                <w:noProof/>
                <w:lang w:val="en-GB"/>
              </w:rPr>
              <w:tab/>
            </w:r>
            <w:r w:rsidR="00E00464" w:rsidRPr="00970959">
              <w:rPr>
                <w:rStyle w:val="Hipervnculo"/>
                <w:rFonts w:cs="Times New Roman"/>
                <w:noProof/>
                <w:color w:val="auto"/>
              </w:rPr>
              <w:t>Does emotional valence relate to colour lightness?</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79 \h </w:instrText>
            </w:r>
            <w:r w:rsidR="00E00464" w:rsidRPr="00970959">
              <w:rPr>
                <w:noProof/>
                <w:webHidden/>
              </w:rPr>
            </w:r>
            <w:r w:rsidR="00E00464" w:rsidRPr="00970959">
              <w:rPr>
                <w:noProof/>
                <w:webHidden/>
              </w:rPr>
              <w:fldChar w:fldCharType="separate"/>
            </w:r>
            <w:r w:rsidR="00E00464" w:rsidRPr="00970959">
              <w:rPr>
                <w:noProof/>
                <w:webHidden/>
              </w:rPr>
              <w:t>55</w:t>
            </w:r>
            <w:r w:rsidR="00E00464" w:rsidRPr="00970959">
              <w:rPr>
                <w:noProof/>
                <w:webHidden/>
              </w:rPr>
              <w:fldChar w:fldCharType="end"/>
            </w:r>
          </w:hyperlink>
        </w:p>
        <w:p w14:paraId="62838475" w14:textId="10A1B2C4" w:rsidR="00E00464" w:rsidRPr="00970959" w:rsidRDefault="00000000">
          <w:pPr>
            <w:pStyle w:val="TDC3"/>
            <w:tabs>
              <w:tab w:val="left" w:pos="666"/>
              <w:tab w:val="right" w:leader="dot" w:pos="9350"/>
            </w:tabs>
            <w:rPr>
              <w:rFonts w:eastAsiaTheme="minorEastAsia" w:cstheme="minorBidi"/>
              <w:smallCaps w:val="0"/>
              <w:noProof/>
              <w:lang w:val="en-GB"/>
            </w:rPr>
          </w:pPr>
          <w:hyperlink w:anchor="_Toc120712780" w:history="1">
            <w:r w:rsidR="00E00464" w:rsidRPr="00970959">
              <w:rPr>
                <w:rStyle w:val="Hipervnculo"/>
                <w:rFonts w:cs="Times New Roman"/>
                <w:noProof/>
                <w:color w:val="auto"/>
                <w:lang w:val="en-US"/>
              </w:rPr>
              <w:t>4.2.2</w:t>
            </w:r>
            <w:r w:rsidR="00E00464" w:rsidRPr="00970959">
              <w:rPr>
                <w:rFonts w:eastAsiaTheme="minorEastAsia" w:cstheme="minorBidi"/>
                <w:smallCaps w:val="0"/>
                <w:noProof/>
                <w:lang w:val="en-GB"/>
              </w:rPr>
              <w:tab/>
            </w:r>
            <w:r w:rsidR="00E00464" w:rsidRPr="00970959">
              <w:rPr>
                <w:rStyle w:val="Hipervnculo"/>
                <w:rFonts w:cs="Times New Roman"/>
                <w:noProof/>
                <w:color w:val="auto"/>
                <w:lang w:val="en-US"/>
              </w:rPr>
              <w:t>Does the relationship between emotional valence and colour lightness vary according to linguistic background?</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80 \h </w:instrText>
            </w:r>
            <w:r w:rsidR="00E00464" w:rsidRPr="00970959">
              <w:rPr>
                <w:noProof/>
                <w:webHidden/>
              </w:rPr>
            </w:r>
            <w:r w:rsidR="00E00464" w:rsidRPr="00970959">
              <w:rPr>
                <w:noProof/>
                <w:webHidden/>
              </w:rPr>
              <w:fldChar w:fldCharType="separate"/>
            </w:r>
            <w:r w:rsidR="00E00464" w:rsidRPr="00970959">
              <w:rPr>
                <w:noProof/>
                <w:webHidden/>
              </w:rPr>
              <w:t>57</w:t>
            </w:r>
            <w:r w:rsidR="00E00464" w:rsidRPr="00970959">
              <w:rPr>
                <w:noProof/>
                <w:webHidden/>
              </w:rPr>
              <w:fldChar w:fldCharType="end"/>
            </w:r>
          </w:hyperlink>
        </w:p>
        <w:p w14:paraId="6A7D761C" w14:textId="47A369BD" w:rsidR="00E00464" w:rsidRPr="00970959" w:rsidRDefault="00000000">
          <w:pPr>
            <w:pStyle w:val="TDC3"/>
            <w:tabs>
              <w:tab w:val="left" w:pos="666"/>
              <w:tab w:val="right" w:leader="dot" w:pos="9350"/>
            </w:tabs>
            <w:rPr>
              <w:rFonts w:eastAsiaTheme="minorEastAsia" w:cstheme="minorBidi"/>
              <w:smallCaps w:val="0"/>
              <w:noProof/>
              <w:lang w:val="en-GB"/>
            </w:rPr>
          </w:pPr>
          <w:hyperlink w:anchor="_Toc120712781" w:history="1">
            <w:r w:rsidR="00E00464" w:rsidRPr="00970959">
              <w:rPr>
                <w:rStyle w:val="Hipervnculo"/>
                <w:noProof/>
                <w:color w:val="auto"/>
              </w:rPr>
              <w:t>4.2.3</w:t>
            </w:r>
            <w:r w:rsidR="00E00464" w:rsidRPr="00970959">
              <w:rPr>
                <w:rFonts w:eastAsiaTheme="minorEastAsia" w:cstheme="minorBidi"/>
                <w:smallCaps w:val="0"/>
                <w:noProof/>
                <w:lang w:val="en-GB"/>
              </w:rPr>
              <w:tab/>
            </w:r>
            <w:r w:rsidR="00E00464" w:rsidRPr="00970959">
              <w:rPr>
                <w:rStyle w:val="Hipervnculo"/>
                <w:noProof/>
                <w:color w:val="auto"/>
              </w:rPr>
              <w:t>Does the relationship between emotional valence and colour lightness vary according to the gender of the prompt?</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81 \h </w:instrText>
            </w:r>
            <w:r w:rsidR="00E00464" w:rsidRPr="00970959">
              <w:rPr>
                <w:noProof/>
                <w:webHidden/>
              </w:rPr>
            </w:r>
            <w:r w:rsidR="00E00464" w:rsidRPr="00970959">
              <w:rPr>
                <w:noProof/>
                <w:webHidden/>
              </w:rPr>
              <w:fldChar w:fldCharType="separate"/>
            </w:r>
            <w:r w:rsidR="00E00464" w:rsidRPr="00970959">
              <w:rPr>
                <w:noProof/>
                <w:webHidden/>
              </w:rPr>
              <w:t>59</w:t>
            </w:r>
            <w:r w:rsidR="00E00464" w:rsidRPr="00970959">
              <w:rPr>
                <w:noProof/>
                <w:webHidden/>
              </w:rPr>
              <w:fldChar w:fldCharType="end"/>
            </w:r>
          </w:hyperlink>
        </w:p>
        <w:p w14:paraId="6A2908CE" w14:textId="3E54E07F" w:rsidR="00E00464" w:rsidRPr="00970959" w:rsidRDefault="00000000">
          <w:pPr>
            <w:pStyle w:val="TDC3"/>
            <w:tabs>
              <w:tab w:val="left" w:pos="666"/>
              <w:tab w:val="right" w:leader="dot" w:pos="9350"/>
            </w:tabs>
            <w:rPr>
              <w:rFonts w:eastAsiaTheme="minorEastAsia" w:cstheme="minorBidi"/>
              <w:smallCaps w:val="0"/>
              <w:noProof/>
              <w:lang w:val="en-GB"/>
            </w:rPr>
          </w:pPr>
          <w:hyperlink w:anchor="_Toc120712782" w:history="1">
            <w:r w:rsidR="00E00464" w:rsidRPr="00970959">
              <w:rPr>
                <w:rStyle w:val="Hipervnculo"/>
                <w:rFonts w:cs="Times New Roman"/>
                <w:noProof/>
                <w:color w:val="auto"/>
                <w:lang w:val="en-US"/>
              </w:rPr>
              <w:t>4.2.4</w:t>
            </w:r>
            <w:r w:rsidR="00E00464" w:rsidRPr="00970959">
              <w:rPr>
                <w:rFonts w:eastAsiaTheme="minorEastAsia" w:cstheme="minorBidi"/>
                <w:smallCaps w:val="0"/>
                <w:noProof/>
                <w:lang w:val="en-GB"/>
              </w:rPr>
              <w:tab/>
            </w:r>
            <w:r w:rsidR="00E00464" w:rsidRPr="00970959">
              <w:rPr>
                <w:rStyle w:val="Hipervnculo"/>
                <w:rFonts w:cs="Times New Roman"/>
                <w:noProof/>
                <w:color w:val="auto"/>
                <w:lang w:val="en-US"/>
              </w:rPr>
              <w:t>Does emotional intensity relate to colour saturation?</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82 \h </w:instrText>
            </w:r>
            <w:r w:rsidR="00E00464" w:rsidRPr="00970959">
              <w:rPr>
                <w:noProof/>
                <w:webHidden/>
              </w:rPr>
            </w:r>
            <w:r w:rsidR="00E00464" w:rsidRPr="00970959">
              <w:rPr>
                <w:noProof/>
                <w:webHidden/>
              </w:rPr>
              <w:fldChar w:fldCharType="separate"/>
            </w:r>
            <w:r w:rsidR="00E00464" w:rsidRPr="00970959">
              <w:rPr>
                <w:noProof/>
                <w:webHidden/>
              </w:rPr>
              <w:t>61</w:t>
            </w:r>
            <w:r w:rsidR="00E00464" w:rsidRPr="00970959">
              <w:rPr>
                <w:noProof/>
                <w:webHidden/>
              </w:rPr>
              <w:fldChar w:fldCharType="end"/>
            </w:r>
          </w:hyperlink>
        </w:p>
        <w:p w14:paraId="4343B19C" w14:textId="790EC5BE" w:rsidR="00E00464" w:rsidRPr="00970959" w:rsidRDefault="00000000">
          <w:pPr>
            <w:pStyle w:val="TDC3"/>
            <w:tabs>
              <w:tab w:val="left" w:pos="666"/>
              <w:tab w:val="right" w:leader="dot" w:pos="9350"/>
            </w:tabs>
            <w:rPr>
              <w:rFonts w:eastAsiaTheme="minorEastAsia" w:cstheme="minorBidi"/>
              <w:smallCaps w:val="0"/>
              <w:noProof/>
              <w:lang w:val="en-GB"/>
            </w:rPr>
          </w:pPr>
          <w:hyperlink w:anchor="_Toc120712783" w:history="1">
            <w:r w:rsidR="00E00464" w:rsidRPr="00970959">
              <w:rPr>
                <w:rStyle w:val="Hipervnculo"/>
                <w:rFonts w:cs="Times New Roman"/>
                <w:noProof/>
                <w:color w:val="auto"/>
                <w:lang w:val="en-US"/>
              </w:rPr>
              <w:t>4.2.5</w:t>
            </w:r>
            <w:r w:rsidR="00E00464" w:rsidRPr="00970959">
              <w:rPr>
                <w:rFonts w:eastAsiaTheme="minorEastAsia" w:cstheme="minorBidi"/>
                <w:smallCaps w:val="0"/>
                <w:noProof/>
                <w:lang w:val="en-GB"/>
              </w:rPr>
              <w:tab/>
            </w:r>
            <w:r w:rsidR="00E00464" w:rsidRPr="00970959">
              <w:rPr>
                <w:rStyle w:val="Hipervnculo"/>
                <w:rFonts w:cs="Times New Roman"/>
                <w:noProof/>
                <w:color w:val="auto"/>
                <w:lang w:val="en-US"/>
              </w:rPr>
              <w:t>Does the relationship between emotional intensity and colour saturation vary according to linguistic background?</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83 \h </w:instrText>
            </w:r>
            <w:r w:rsidR="00E00464" w:rsidRPr="00970959">
              <w:rPr>
                <w:noProof/>
                <w:webHidden/>
              </w:rPr>
            </w:r>
            <w:r w:rsidR="00E00464" w:rsidRPr="00970959">
              <w:rPr>
                <w:noProof/>
                <w:webHidden/>
              </w:rPr>
              <w:fldChar w:fldCharType="separate"/>
            </w:r>
            <w:r w:rsidR="00E00464" w:rsidRPr="00970959">
              <w:rPr>
                <w:noProof/>
                <w:webHidden/>
              </w:rPr>
              <w:t>63</w:t>
            </w:r>
            <w:r w:rsidR="00E00464" w:rsidRPr="00970959">
              <w:rPr>
                <w:noProof/>
                <w:webHidden/>
              </w:rPr>
              <w:fldChar w:fldCharType="end"/>
            </w:r>
          </w:hyperlink>
        </w:p>
        <w:p w14:paraId="1701814B" w14:textId="055B74E7" w:rsidR="00E00464" w:rsidRPr="00970959" w:rsidRDefault="00000000">
          <w:pPr>
            <w:pStyle w:val="TDC3"/>
            <w:tabs>
              <w:tab w:val="left" w:pos="666"/>
              <w:tab w:val="right" w:leader="dot" w:pos="9350"/>
            </w:tabs>
            <w:rPr>
              <w:rFonts w:eastAsiaTheme="minorEastAsia" w:cstheme="minorBidi"/>
              <w:smallCaps w:val="0"/>
              <w:noProof/>
              <w:lang w:val="en-GB"/>
            </w:rPr>
          </w:pPr>
          <w:hyperlink w:anchor="_Toc120712784" w:history="1">
            <w:r w:rsidR="00E00464" w:rsidRPr="00970959">
              <w:rPr>
                <w:rStyle w:val="Hipervnculo"/>
                <w:noProof/>
                <w:color w:val="auto"/>
              </w:rPr>
              <w:t>4.2.6</w:t>
            </w:r>
            <w:r w:rsidR="00E00464" w:rsidRPr="00970959">
              <w:rPr>
                <w:rFonts w:eastAsiaTheme="minorEastAsia" w:cstheme="minorBidi"/>
                <w:smallCaps w:val="0"/>
                <w:noProof/>
                <w:lang w:val="en-GB"/>
              </w:rPr>
              <w:tab/>
            </w:r>
            <w:r w:rsidR="00E00464" w:rsidRPr="00970959">
              <w:rPr>
                <w:rStyle w:val="Hipervnculo"/>
                <w:noProof/>
                <w:color w:val="auto"/>
              </w:rPr>
              <w:t>Does the relationship between emotional intensity and colour saturation vary according to the gender of the prompt?</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84 \h </w:instrText>
            </w:r>
            <w:r w:rsidR="00E00464" w:rsidRPr="00970959">
              <w:rPr>
                <w:noProof/>
                <w:webHidden/>
              </w:rPr>
            </w:r>
            <w:r w:rsidR="00E00464" w:rsidRPr="00970959">
              <w:rPr>
                <w:noProof/>
                <w:webHidden/>
              </w:rPr>
              <w:fldChar w:fldCharType="separate"/>
            </w:r>
            <w:r w:rsidR="00E00464" w:rsidRPr="00970959">
              <w:rPr>
                <w:noProof/>
                <w:webHidden/>
              </w:rPr>
              <w:t>65</w:t>
            </w:r>
            <w:r w:rsidR="00E00464" w:rsidRPr="00970959">
              <w:rPr>
                <w:noProof/>
                <w:webHidden/>
              </w:rPr>
              <w:fldChar w:fldCharType="end"/>
            </w:r>
          </w:hyperlink>
        </w:p>
        <w:p w14:paraId="2FC9E8FF" w14:textId="197CAE45" w:rsidR="00E00464" w:rsidRPr="00970959" w:rsidRDefault="00000000">
          <w:pPr>
            <w:pStyle w:val="TDC2"/>
            <w:tabs>
              <w:tab w:val="left" w:pos="542"/>
              <w:tab w:val="right" w:leader="dot" w:pos="9350"/>
            </w:tabs>
            <w:rPr>
              <w:rFonts w:eastAsiaTheme="minorEastAsia" w:cstheme="minorBidi"/>
              <w:b w:val="0"/>
              <w:bCs w:val="0"/>
              <w:smallCaps w:val="0"/>
              <w:noProof/>
              <w:lang w:val="en-GB"/>
            </w:rPr>
          </w:pPr>
          <w:hyperlink w:anchor="_Toc120712785" w:history="1">
            <w:r w:rsidR="00E00464" w:rsidRPr="00970959">
              <w:rPr>
                <w:rStyle w:val="Hipervnculo"/>
                <w:rFonts w:cs="Times New Roman"/>
                <w:noProof/>
                <w:color w:val="auto"/>
              </w:rPr>
              <w:t xml:space="preserve">4.3 </w:t>
            </w:r>
            <w:r w:rsidR="00E00464" w:rsidRPr="00970959">
              <w:rPr>
                <w:rFonts w:eastAsiaTheme="minorEastAsia" w:cstheme="minorBidi"/>
                <w:b w:val="0"/>
                <w:bCs w:val="0"/>
                <w:smallCaps w:val="0"/>
                <w:noProof/>
                <w:lang w:val="en-GB"/>
              </w:rPr>
              <w:tab/>
            </w:r>
            <w:r w:rsidR="00E00464" w:rsidRPr="00970959">
              <w:rPr>
                <w:rStyle w:val="Hipervnculo"/>
                <w:rFonts w:cs="Times New Roman"/>
                <w:noProof/>
                <w:color w:val="auto"/>
              </w:rPr>
              <w:t>Conclusion</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85 \h </w:instrText>
            </w:r>
            <w:r w:rsidR="00E00464" w:rsidRPr="00970959">
              <w:rPr>
                <w:noProof/>
                <w:webHidden/>
              </w:rPr>
            </w:r>
            <w:r w:rsidR="00E00464" w:rsidRPr="00970959">
              <w:rPr>
                <w:noProof/>
                <w:webHidden/>
              </w:rPr>
              <w:fldChar w:fldCharType="separate"/>
            </w:r>
            <w:r w:rsidR="00E00464" w:rsidRPr="00970959">
              <w:rPr>
                <w:noProof/>
                <w:webHidden/>
              </w:rPr>
              <w:t>67</w:t>
            </w:r>
            <w:r w:rsidR="00E00464" w:rsidRPr="00970959">
              <w:rPr>
                <w:noProof/>
                <w:webHidden/>
              </w:rPr>
              <w:fldChar w:fldCharType="end"/>
            </w:r>
          </w:hyperlink>
        </w:p>
        <w:p w14:paraId="6FFC54CD" w14:textId="6A35786E" w:rsidR="00E00464" w:rsidRPr="00970959" w:rsidRDefault="00000000">
          <w:pPr>
            <w:pStyle w:val="TDC1"/>
            <w:tabs>
              <w:tab w:val="right" w:leader="dot" w:pos="9350"/>
            </w:tabs>
            <w:rPr>
              <w:rFonts w:eastAsiaTheme="minorEastAsia" w:cstheme="minorBidi"/>
              <w:b w:val="0"/>
              <w:bCs w:val="0"/>
              <w:caps w:val="0"/>
              <w:noProof/>
              <w:u w:val="none"/>
              <w:lang w:val="en-GB"/>
            </w:rPr>
          </w:pPr>
          <w:hyperlink w:anchor="_Toc120712786" w:history="1">
            <w:r w:rsidR="00E00464" w:rsidRPr="00970959">
              <w:rPr>
                <w:rStyle w:val="Hipervnculo"/>
                <w:rFonts w:cs="Times New Roman"/>
                <w:noProof/>
                <w:color w:val="auto"/>
              </w:rPr>
              <w:t xml:space="preserve">Section 5 </w:t>
            </w:r>
            <w:r w:rsidR="00E00464" w:rsidRPr="00970959">
              <w:rPr>
                <w:rStyle w:val="Hipervnculo"/>
                <w:noProof/>
                <w:color w:val="auto"/>
              </w:rPr>
              <w:t>What reasons do people provide for emotion-colour associations and how do these reasons vary according to linguistic background, the emotion being discussed, and the colour being selected? If an association is bodily-related is it more likely to be widely shared?</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86 \h </w:instrText>
            </w:r>
            <w:r w:rsidR="00E00464" w:rsidRPr="00970959">
              <w:rPr>
                <w:noProof/>
                <w:webHidden/>
              </w:rPr>
            </w:r>
            <w:r w:rsidR="00E00464" w:rsidRPr="00970959">
              <w:rPr>
                <w:noProof/>
                <w:webHidden/>
              </w:rPr>
              <w:fldChar w:fldCharType="separate"/>
            </w:r>
            <w:r w:rsidR="00E00464" w:rsidRPr="00970959">
              <w:rPr>
                <w:noProof/>
                <w:webHidden/>
              </w:rPr>
              <w:t>68</w:t>
            </w:r>
            <w:r w:rsidR="00E00464" w:rsidRPr="00970959">
              <w:rPr>
                <w:noProof/>
                <w:webHidden/>
              </w:rPr>
              <w:fldChar w:fldCharType="end"/>
            </w:r>
          </w:hyperlink>
        </w:p>
        <w:p w14:paraId="3E4E3854" w14:textId="564463E7" w:rsidR="00E00464" w:rsidRPr="00970959" w:rsidRDefault="00000000">
          <w:pPr>
            <w:pStyle w:val="TDC2"/>
            <w:tabs>
              <w:tab w:val="left" w:pos="502"/>
              <w:tab w:val="right" w:leader="dot" w:pos="9350"/>
            </w:tabs>
            <w:rPr>
              <w:rFonts w:eastAsiaTheme="minorEastAsia" w:cstheme="minorBidi"/>
              <w:b w:val="0"/>
              <w:bCs w:val="0"/>
              <w:smallCaps w:val="0"/>
              <w:noProof/>
              <w:lang w:val="en-GB"/>
            </w:rPr>
          </w:pPr>
          <w:hyperlink w:anchor="_Toc120712787" w:history="1">
            <w:r w:rsidR="00E00464" w:rsidRPr="00970959">
              <w:rPr>
                <w:rStyle w:val="Hipervnculo"/>
                <w:rFonts w:cs="Times New Roman"/>
                <w:noProof/>
                <w:color w:val="auto"/>
              </w:rPr>
              <w:t>5.1</w:t>
            </w:r>
            <w:r w:rsidR="00E00464" w:rsidRPr="00970959">
              <w:rPr>
                <w:rFonts w:eastAsiaTheme="minorEastAsia" w:cstheme="minorBidi"/>
                <w:b w:val="0"/>
                <w:bCs w:val="0"/>
                <w:smallCaps w:val="0"/>
                <w:noProof/>
                <w:lang w:val="en-GB"/>
              </w:rPr>
              <w:tab/>
            </w:r>
            <w:r w:rsidR="00E00464" w:rsidRPr="00970959">
              <w:rPr>
                <w:rStyle w:val="Hipervnculo"/>
                <w:rFonts w:cs="Times New Roman"/>
                <w:noProof/>
                <w:color w:val="auto"/>
              </w:rPr>
              <w:t>Introduction</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87 \h </w:instrText>
            </w:r>
            <w:r w:rsidR="00E00464" w:rsidRPr="00970959">
              <w:rPr>
                <w:noProof/>
                <w:webHidden/>
              </w:rPr>
            </w:r>
            <w:r w:rsidR="00E00464" w:rsidRPr="00970959">
              <w:rPr>
                <w:noProof/>
                <w:webHidden/>
              </w:rPr>
              <w:fldChar w:fldCharType="separate"/>
            </w:r>
            <w:r w:rsidR="00E00464" w:rsidRPr="00970959">
              <w:rPr>
                <w:noProof/>
                <w:webHidden/>
              </w:rPr>
              <w:t>68</w:t>
            </w:r>
            <w:r w:rsidR="00E00464" w:rsidRPr="00970959">
              <w:rPr>
                <w:noProof/>
                <w:webHidden/>
              </w:rPr>
              <w:fldChar w:fldCharType="end"/>
            </w:r>
          </w:hyperlink>
        </w:p>
        <w:p w14:paraId="59D3D218" w14:textId="1E39F879" w:rsidR="00E00464" w:rsidRPr="00970959" w:rsidRDefault="00000000">
          <w:pPr>
            <w:pStyle w:val="TDC2"/>
            <w:tabs>
              <w:tab w:val="left" w:pos="502"/>
              <w:tab w:val="right" w:leader="dot" w:pos="9350"/>
            </w:tabs>
            <w:rPr>
              <w:rFonts w:eastAsiaTheme="minorEastAsia" w:cstheme="minorBidi"/>
              <w:b w:val="0"/>
              <w:bCs w:val="0"/>
              <w:smallCaps w:val="0"/>
              <w:noProof/>
              <w:lang w:val="en-GB"/>
            </w:rPr>
          </w:pPr>
          <w:hyperlink w:anchor="_Toc120712788" w:history="1">
            <w:r w:rsidR="00E00464" w:rsidRPr="00970959">
              <w:rPr>
                <w:rStyle w:val="Hipervnculo"/>
                <w:noProof/>
                <w:color w:val="auto"/>
              </w:rPr>
              <w:t>5.2</w:t>
            </w:r>
            <w:r w:rsidR="00E00464" w:rsidRPr="00970959">
              <w:rPr>
                <w:rFonts w:eastAsiaTheme="minorEastAsia" w:cstheme="minorBidi"/>
                <w:b w:val="0"/>
                <w:bCs w:val="0"/>
                <w:smallCaps w:val="0"/>
                <w:noProof/>
                <w:lang w:val="en-GB"/>
              </w:rPr>
              <w:tab/>
            </w:r>
            <w:r w:rsidR="00E00464" w:rsidRPr="00970959">
              <w:rPr>
                <w:rStyle w:val="Hipervnculo"/>
                <w:noProof/>
                <w:color w:val="auto"/>
              </w:rPr>
              <w:t>What are the most common motivations?</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88 \h </w:instrText>
            </w:r>
            <w:r w:rsidR="00E00464" w:rsidRPr="00970959">
              <w:rPr>
                <w:noProof/>
                <w:webHidden/>
              </w:rPr>
            </w:r>
            <w:r w:rsidR="00E00464" w:rsidRPr="00970959">
              <w:rPr>
                <w:noProof/>
                <w:webHidden/>
              </w:rPr>
              <w:fldChar w:fldCharType="separate"/>
            </w:r>
            <w:r w:rsidR="00E00464" w:rsidRPr="00970959">
              <w:rPr>
                <w:noProof/>
                <w:webHidden/>
              </w:rPr>
              <w:t>68</w:t>
            </w:r>
            <w:r w:rsidR="00E00464" w:rsidRPr="00970959">
              <w:rPr>
                <w:noProof/>
                <w:webHidden/>
              </w:rPr>
              <w:fldChar w:fldCharType="end"/>
            </w:r>
          </w:hyperlink>
        </w:p>
        <w:p w14:paraId="2E2FCBEB" w14:textId="70796750" w:rsidR="00E00464" w:rsidRPr="00970959" w:rsidRDefault="00000000">
          <w:pPr>
            <w:pStyle w:val="TDC3"/>
            <w:tabs>
              <w:tab w:val="right" w:leader="dot" w:pos="9350"/>
            </w:tabs>
            <w:rPr>
              <w:rFonts w:eastAsiaTheme="minorEastAsia" w:cstheme="minorBidi"/>
              <w:smallCaps w:val="0"/>
              <w:noProof/>
              <w:lang w:val="en-GB"/>
            </w:rPr>
          </w:pPr>
          <w:hyperlink w:anchor="_Toc120712789" w:history="1">
            <w:r w:rsidR="00E00464" w:rsidRPr="00970959">
              <w:rPr>
                <w:rStyle w:val="Hipervnculo"/>
                <w:noProof/>
                <w:color w:val="auto"/>
              </w:rPr>
              <w:t>Cross-modal motivations</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89 \h </w:instrText>
            </w:r>
            <w:r w:rsidR="00E00464" w:rsidRPr="00970959">
              <w:rPr>
                <w:noProof/>
                <w:webHidden/>
              </w:rPr>
            </w:r>
            <w:r w:rsidR="00E00464" w:rsidRPr="00970959">
              <w:rPr>
                <w:noProof/>
                <w:webHidden/>
              </w:rPr>
              <w:fldChar w:fldCharType="separate"/>
            </w:r>
            <w:r w:rsidR="00E00464" w:rsidRPr="00970959">
              <w:rPr>
                <w:noProof/>
                <w:webHidden/>
              </w:rPr>
              <w:t>69</w:t>
            </w:r>
            <w:r w:rsidR="00E00464" w:rsidRPr="00970959">
              <w:rPr>
                <w:noProof/>
                <w:webHidden/>
              </w:rPr>
              <w:fldChar w:fldCharType="end"/>
            </w:r>
          </w:hyperlink>
        </w:p>
        <w:p w14:paraId="7AAED11B" w14:textId="2D8D1971" w:rsidR="00E00464" w:rsidRPr="00970959" w:rsidRDefault="00000000">
          <w:pPr>
            <w:pStyle w:val="TDC3"/>
            <w:tabs>
              <w:tab w:val="right" w:leader="dot" w:pos="9350"/>
            </w:tabs>
            <w:rPr>
              <w:rFonts w:eastAsiaTheme="minorEastAsia" w:cstheme="minorBidi"/>
              <w:smallCaps w:val="0"/>
              <w:noProof/>
              <w:lang w:val="en-GB"/>
            </w:rPr>
          </w:pPr>
          <w:hyperlink w:anchor="_Toc120712790" w:history="1">
            <w:r w:rsidR="00E00464" w:rsidRPr="00970959">
              <w:rPr>
                <w:rStyle w:val="Hipervnculo"/>
                <w:noProof/>
                <w:color w:val="auto"/>
              </w:rPr>
              <w:t>Environmental motivations</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90 \h </w:instrText>
            </w:r>
            <w:r w:rsidR="00E00464" w:rsidRPr="00970959">
              <w:rPr>
                <w:noProof/>
                <w:webHidden/>
              </w:rPr>
            </w:r>
            <w:r w:rsidR="00E00464" w:rsidRPr="00970959">
              <w:rPr>
                <w:noProof/>
                <w:webHidden/>
              </w:rPr>
              <w:fldChar w:fldCharType="separate"/>
            </w:r>
            <w:r w:rsidR="00E00464" w:rsidRPr="00970959">
              <w:rPr>
                <w:noProof/>
                <w:webHidden/>
              </w:rPr>
              <w:t>72</w:t>
            </w:r>
            <w:r w:rsidR="00E00464" w:rsidRPr="00970959">
              <w:rPr>
                <w:noProof/>
                <w:webHidden/>
              </w:rPr>
              <w:fldChar w:fldCharType="end"/>
            </w:r>
          </w:hyperlink>
        </w:p>
        <w:p w14:paraId="1F98F7BD" w14:textId="7B81065F" w:rsidR="00E00464" w:rsidRPr="00970959" w:rsidRDefault="00000000">
          <w:pPr>
            <w:pStyle w:val="TDC3"/>
            <w:tabs>
              <w:tab w:val="right" w:leader="dot" w:pos="9350"/>
            </w:tabs>
            <w:rPr>
              <w:rFonts w:eastAsiaTheme="minorEastAsia" w:cstheme="minorBidi"/>
              <w:smallCaps w:val="0"/>
              <w:noProof/>
              <w:lang w:val="en-GB"/>
            </w:rPr>
          </w:pPr>
          <w:hyperlink w:anchor="_Toc120712791" w:history="1">
            <w:r w:rsidR="00E00464" w:rsidRPr="00970959">
              <w:rPr>
                <w:rStyle w:val="Hipervnculo"/>
                <w:noProof/>
                <w:color w:val="auto"/>
              </w:rPr>
              <w:t>Bodily-based motivations</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91 \h </w:instrText>
            </w:r>
            <w:r w:rsidR="00E00464" w:rsidRPr="00970959">
              <w:rPr>
                <w:noProof/>
                <w:webHidden/>
              </w:rPr>
            </w:r>
            <w:r w:rsidR="00E00464" w:rsidRPr="00970959">
              <w:rPr>
                <w:noProof/>
                <w:webHidden/>
              </w:rPr>
              <w:fldChar w:fldCharType="separate"/>
            </w:r>
            <w:r w:rsidR="00E00464" w:rsidRPr="00970959">
              <w:rPr>
                <w:noProof/>
                <w:webHidden/>
              </w:rPr>
              <w:t>74</w:t>
            </w:r>
            <w:r w:rsidR="00E00464" w:rsidRPr="00970959">
              <w:rPr>
                <w:noProof/>
                <w:webHidden/>
              </w:rPr>
              <w:fldChar w:fldCharType="end"/>
            </w:r>
          </w:hyperlink>
        </w:p>
        <w:p w14:paraId="4A64DC1C" w14:textId="22A261C4" w:rsidR="00E00464" w:rsidRPr="00970959" w:rsidRDefault="00000000">
          <w:pPr>
            <w:pStyle w:val="TDC3"/>
            <w:tabs>
              <w:tab w:val="right" w:leader="dot" w:pos="9350"/>
            </w:tabs>
            <w:rPr>
              <w:rFonts w:eastAsiaTheme="minorEastAsia" w:cstheme="minorBidi"/>
              <w:smallCaps w:val="0"/>
              <w:noProof/>
              <w:lang w:val="en-GB"/>
            </w:rPr>
          </w:pPr>
          <w:hyperlink w:anchor="_Toc120712792" w:history="1">
            <w:r w:rsidR="00E00464" w:rsidRPr="00970959">
              <w:rPr>
                <w:rStyle w:val="Hipervnculo"/>
                <w:noProof/>
                <w:color w:val="auto"/>
              </w:rPr>
              <w:t>Linguistic motivations</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92 \h </w:instrText>
            </w:r>
            <w:r w:rsidR="00E00464" w:rsidRPr="00970959">
              <w:rPr>
                <w:noProof/>
                <w:webHidden/>
              </w:rPr>
            </w:r>
            <w:r w:rsidR="00E00464" w:rsidRPr="00970959">
              <w:rPr>
                <w:noProof/>
                <w:webHidden/>
              </w:rPr>
              <w:fldChar w:fldCharType="separate"/>
            </w:r>
            <w:r w:rsidR="00E00464" w:rsidRPr="00970959">
              <w:rPr>
                <w:noProof/>
                <w:webHidden/>
              </w:rPr>
              <w:t>74</w:t>
            </w:r>
            <w:r w:rsidR="00E00464" w:rsidRPr="00970959">
              <w:rPr>
                <w:noProof/>
                <w:webHidden/>
              </w:rPr>
              <w:fldChar w:fldCharType="end"/>
            </w:r>
          </w:hyperlink>
        </w:p>
        <w:p w14:paraId="1A5CFED5" w14:textId="20595F32" w:rsidR="00E00464" w:rsidRPr="00970959" w:rsidRDefault="00000000">
          <w:pPr>
            <w:pStyle w:val="TDC2"/>
            <w:tabs>
              <w:tab w:val="left" w:pos="502"/>
              <w:tab w:val="right" w:leader="dot" w:pos="9350"/>
            </w:tabs>
            <w:rPr>
              <w:rFonts w:eastAsiaTheme="minorEastAsia" w:cstheme="minorBidi"/>
              <w:b w:val="0"/>
              <w:bCs w:val="0"/>
              <w:smallCaps w:val="0"/>
              <w:noProof/>
              <w:lang w:val="en-GB"/>
            </w:rPr>
          </w:pPr>
          <w:hyperlink w:anchor="_Toc120712793" w:history="1">
            <w:r w:rsidR="00E00464" w:rsidRPr="00970959">
              <w:rPr>
                <w:rStyle w:val="Hipervnculo"/>
                <w:noProof/>
                <w:color w:val="auto"/>
              </w:rPr>
              <w:t>5.3</w:t>
            </w:r>
            <w:r w:rsidR="00E00464" w:rsidRPr="00970959">
              <w:rPr>
                <w:rFonts w:eastAsiaTheme="minorEastAsia" w:cstheme="minorBidi"/>
                <w:b w:val="0"/>
                <w:bCs w:val="0"/>
                <w:smallCaps w:val="0"/>
                <w:noProof/>
                <w:lang w:val="en-GB"/>
              </w:rPr>
              <w:tab/>
            </w:r>
            <w:r w:rsidR="00E00464" w:rsidRPr="00970959">
              <w:rPr>
                <w:rStyle w:val="Hipervnculo"/>
                <w:noProof/>
                <w:color w:val="auto"/>
              </w:rPr>
              <w:t>How do the motivation types vary according to the linguistic backgrounds of the participants?</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93 \h </w:instrText>
            </w:r>
            <w:r w:rsidR="00E00464" w:rsidRPr="00970959">
              <w:rPr>
                <w:noProof/>
                <w:webHidden/>
              </w:rPr>
            </w:r>
            <w:r w:rsidR="00E00464" w:rsidRPr="00970959">
              <w:rPr>
                <w:noProof/>
                <w:webHidden/>
              </w:rPr>
              <w:fldChar w:fldCharType="separate"/>
            </w:r>
            <w:r w:rsidR="00E00464" w:rsidRPr="00970959">
              <w:rPr>
                <w:noProof/>
                <w:webHidden/>
              </w:rPr>
              <w:t>76</w:t>
            </w:r>
            <w:r w:rsidR="00E00464" w:rsidRPr="00970959">
              <w:rPr>
                <w:noProof/>
                <w:webHidden/>
              </w:rPr>
              <w:fldChar w:fldCharType="end"/>
            </w:r>
          </w:hyperlink>
        </w:p>
        <w:p w14:paraId="7CA8F0FD" w14:textId="7D26000A" w:rsidR="00E00464" w:rsidRPr="00970959" w:rsidRDefault="00000000">
          <w:pPr>
            <w:pStyle w:val="TDC2"/>
            <w:tabs>
              <w:tab w:val="left" w:pos="502"/>
              <w:tab w:val="right" w:leader="dot" w:pos="9350"/>
            </w:tabs>
            <w:rPr>
              <w:rFonts w:eastAsiaTheme="minorEastAsia" w:cstheme="minorBidi"/>
              <w:b w:val="0"/>
              <w:bCs w:val="0"/>
              <w:smallCaps w:val="0"/>
              <w:noProof/>
              <w:lang w:val="en-GB"/>
            </w:rPr>
          </w:pPr>
          <w:hyperlink w:anchor="_Toc120712794" w:history="1">
            <w:r w:rsidR="00E00464" w:rsidRPr="00970959">
              <w:rPr>
                <w:rStyle w:val="Hipervnculo"/>
                <w:noProof/>
                <w:color w:val="auto"/>
              </w:rPr>
              <w:t>5.4</w:t>
            </w:r>
            <w:r w:rsidR="00E00464" w:rsidRPr="00970959">
              <w:rPr>
                <w:rFonts w:eastAsiaTheme="minorEastAsia" w:cstheme="minorBidi"/>
                <w:b w:val="0"/>
                <w:bCs w:val="0"/>
                <w:smallCaps w:val="0"/>
                <w:noProof/>
                <w:lang w:val="en-GB"/>
              </w:rPr>
              <w:tab/>
            </w:r>
            <w:r w:rsidR="00E00464" w:rsidRPr="00970959">
              <w:rPr>
                <w:rStyle w:val="Hipervnculo"/>
                <w:noProof/>
                <w:color w:val="auto"/>
              </w:rPr>
              <w:t>How do the different motivations vary according to the emotion being discussed?</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94 \h </w:instrText>
            </w:r>
            <w:r w:rsidR="00E00464" w:rsidRPr="00970959">
              <w:rPr>
                <w:noProof/>
                <w:webHidden/>
              </w:rPr>
            </w:r>
            <w:r w:rsidR="00E00464" w:rsidRPr="00970959">
              <w:rPr>
                <w:noProof/>
                <w:webHidden/>
              </w:rPr>
              <w:fldChar w:fldCharType="separate"/>
            </w:r>
            <w:r w:rsidR="00E00464" w:rsidRPr="00970959">
              <w:rPr>
                <w:noProof/>
                <w:webHidden/>
              </w:rPr>
              <w:t>78</w:t>
            </w:r>
            <w:r w:rsidR="00E00464" w:rsidRPr="00970959">
              <w:rPr>
                <w:noProof/>
                <w:webHidden/>
              </w:rPr>
              <w:fldChar w:fldCharType="end"/>
            </w:r>
          </w:hyperlink>
        </w:p>
        <w:p w14:paraId="78322247" w14:textId="015908AB" w:rsidR="00E00464" w:rsidRPr="00970959" w:rsidRDefault="00000000">
          <w:pPr>
            <w:pStyle w:val="TDC2"/>
            <w:tabs>
              <w:tab w:val="left" w:pos="502"/>
              <w:tab w:val="right" w:leader="dot" w:pos="9350"/>
            </w:tabs>
            <w:rPr>
              <w:rFonts w:eastAsiaTheme="minorEastAsia" w:cstheme="minorBidi"/>
              <w:b w:val="0"/>
              <w:bCs w:val="0"/>
              <w:smallCaps w:val="0"/>
              <w:noProof/>
              <w:lang w:val="en-GB"/>
            </w:rPr>
          </w:pPr>
          <w:hyperlink w:anchor="_Toc120712795" w:history="1">
            <w:r w:rsidR="00E00464" w:rsidRPr="00970959">
              <w:rPr>
                <w:rStyle w:val="Hipervnculo"/>
                <w:noProof/>
                <w:color w:val="auto"/>
              </w:rPr>
              <w:t>5.5</w:t>
            </w:r>
            <w:r w:rsidR="00E00464" w:rsidRPr="00970959">
              <w:rPr>
                <w:rFonts w:eastAsiaTheme="minorEastAsia" w:cstheme="minorBidi"/>
                <w:b w:val="0"/>
                <w:bCs w:val="0"/>
                <w:smallCaps w:val="0"/>
                <w:noProof/>
                <w:lang w:val="en-GB"/>
              </w:rPr>
              <w:tab/>
            </w:r>
            <w:r w:rsidR="00E00464" w:rsidRPr="00970959">
              <w:rPr>
                <w:rStyle w:val="Hipervnculo"/>
                <w:noProof/>
                <w:color w:val="auto"/>
              </w:rPr>
              <w:t>How do the different motivations vary according to the colour being selected?</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95 \h </w:instrText>
            </w:r>
            <w:r w:rsidR="00E00464" w:rsidRPr="00970959">
              <w:rPr>
                <w:noProof/>
                <w:webHidden/>
              </w:rPr>
            </w:r>
            <w:r w:rsidR="00E00464" w:rsidRPr="00970959">
              <w:rPr>
                <w:noProof/>
                <w:webHidden/>
              </w:rPr>
              <w:fldChar w:fldCharType="separate"/>
            </w:r>
            <w:r w:rsidR="00E00464" w:rsidRPr="00970959">
              <w:rPr>
                <w:noProof/>
                <w:webHidden/>
              </w:rPr>
              <w:t>80</w:t>
            </w:r>
            <w:r w:rsidR="00E00464" w:rsidRPr="00970959">
              <w:rPr>
                <w:noProof/>
                <w:webHidden/>
              </w:rPr>
              <w:fldChar w:fldCharType="end"/>
            </w:r>
          </w:hyperlink>
        </w:p>
        <w:p w14:paraId="3659EE1D" w14:textId="56300DF8" w:rsidR="00E00464" w:rsidRPr="00970959" w:rsidRDefault="00000000">
          <w:pPr>
            <w:pStyle w:val="TDC2"/>
            <w:tabs>
              <w:tab w:val="left" w:pos="502"/>
              <w:tab w:val="right" w:leader="dot" w:pos="9350"/>
            </w:tabs>
            <w:rPr>
              <w:rFonts w:eastAsiaTheme="minorEastAsia" w:cstheme="minorBidi"/>
              <w:b w:val="0"/>
              <w:bCs w:val="0"/>
              <w:smallCaps w:val="0"/>
              <w:noProof/>
              <w:lang w:val="en-GB"/>
            </w:rPr>
          </w:pPr>
          <w:hyperlink w:anchor="_Toc120712796" w:history="1">
            <w:r w:rsidR="00E00464" w:rsidRPr="00970959">
              <w:rPr>
                <w:rStyle w:val="Hipervnculo"/>
                <w:noProof/>
                <w:color w:val="auto"/>
              </w:rPr>
              <w:t>5.6</w:t>
            </w:r>
            <w:r w:rsidR="00E00464" w:rsidRPr="00970959">
              <w:rPr>
                <w:rFonts w:eastAsiaTheme="minorEastAsia" w:cstheme="minorBidi"/>
                <w:b w:val="0"/>
                <w:bCs w:val="0"/>
                <w:smallCaps w:val="0"/>
                <w:noProof/>
                <w:lang w:val="en-GB"/>
              </w:rPr>
              <w:tab/>
            </w:r>
            <w:r w:rsidR="00E00464" w:rsidRPr="00970959">
              <w:rPr>
                <w:rStyle w:val="Hipervnculo"/>
                <w:noProof/>
                <w:color w:val="auto"/>
              </w:rPr>
              <w:t>If an association is bodily-related, is it more likely to be widely shared?</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96 \h </w:instrText>
            </w:r>
            <w:r w:rsidR="00E00464" w:rsidRPr="00970959">
              <w:rPr>
                <w:noProof/>
                <w:webHidden/>
              </w:rPr>
            </w:r>
            <w:r w:rsidR="00E00464" w:rsidRPr="00970959">
              <w:rPr>
                <w:noProof/>
                <w:webHidden/>
              </w:rPr>
              <w:fldChar w:fldCharType="separate"/>
            </w:r>
            <w:r w:rsidR="00E00464" w:rsidRPr="00970959">
              <w:rPr>
                <w:noProof/>
                <w:webHidden/>
              </w:rPr>
              <w:t>83</w:t>
            </w:r>
            <w:r w:rsidR="00E00464" w:rsidRPr="00970959">
              <w:rPr>
                <w:noProof/>
                <w:webHidden/>
              </w:rPr>
              <w:fldChar w:fldCharType="end"/>
            </w:r>
          </w:hyperlink>
        </w:p>
        <w:p w14:paraId="33108CCD" w14:textId="6BED5778" w:rsidR="00E00464" w:rsidRPr="00970959" w:rsidRDefault="00000000">
          <w:pPr>
            <w:pStyle w:val="TDC2"/>
            <w:tabs>
              <w:tab w:val="left" w:pos="502"/>
              <w:tab w:val="right" w:leader="dot" w:pos="9350"/>
            </w:tabs>
            <w:rPr>
              <w:rFonts w:eastAsiaTheme="minorEastAsia" w:cstheme="minorBidi"/>
              <w:b w:val="0"/>
              <w:bCs w:val="0"/>
              <w:smallCaps w:val="0"/>
              <w:noProof/>
              <w:lang w:val="en-GB"/>
            </w:rPr>
          </w:pPr>
          <w:hyperlink w:anchor="_Toc120712797" w:history="1">
            <w:r w:rsidR="00E00464" w:rsidRPr="00970959">
              <w:rPr>
                <w:rStyle w:val="Hipervnculo"/>
                <w:noProof/>
                <w:color w:val="auto"/>
              </w:rPr>
              <w:t>5.7</w:t>
            </w:r>
            <w:r w:rsidR="00E00464" w:rsidRPr="00970959">
              <w:rPr>
                <w:rFonts w:eastAsiaTheme="minorEastAsia" w:cstheme="minorBidi"/>
                <w:b w:val="0"/>
                <w:bCs w:val="0"/>
                <w:smallCaps w:val="0"/>
                <w:noProof/>
                <w:lang w:val="en-GB"/>
              </w:rPr>
              <w:tab/>
            </w:r>
            <w:r w:rsidR="00E00464" w:rsidRPr="00970959">
              <w:rPr>
                <w:rStyle w:val="Hipervnculo"/>
                <w:noProof/>
                <w:color w:val="auto"/>
              </w:rPr>
              <w:t>Conclusion</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97 \h </w:instrText>
            </w:r>
            <w:r w:rsidR="00E00464" w:rsidRPr="00970959">
              <w:rPr>
                <w:noProof/>
                <w:webHidden/>
              </w:rPr>
            </w:r>
            <w:r w:rsidR="00E00464" w:rsidRPr="00970959">
              <w:rPr>
                <w:noProof/>
                <w:webHidden/>
              </w:rPr>
              <w:fldChar w:fldCharType="separate"/>
            </w:r>
            <w:r w:rsidR="00E00464" w:rsidRPr="00970959">
              <w:rPr>
                <w:noProof/>
                <w:webHidden/>
              </w:rPr>
              <w:t>83</w:t>
            </w:r>
            <w:r w:rsidR="00E00464" w:rsidRPr="00970959">
              <w:rPr>
                <w:noProof/>
                <w:webHidden/>
              </w:rPr>
              <w:fldChar w:fldCharType="end"/>
            </w:r>
          </w:hyperlink>
        </w:p>
        <w:p w14:paraId="1CF66C24" w14:textId="0F21E1B0" w:rsidR="00E00464" w:rsidRPr="00970959" w:rsidRDefault="00000000">
          <w:pPr>
            <w:pStyle w:val="TDC1"/>
            <w:tabs>
              <w:tab w:val="left" w:pos="1220"/>
              <w:tab w:val="right" w:leader="dot" w:pos="9350"/>
            </w:tabs>
            <w:rPr>
              <w:rFonts w:eastAsiaTheme="minorEastAsia" w:cstheme="minorBidi"/>
              <w:b w:val="0"/>
              <w:bCs w:val="0"/>
              <w:caps w:val="0"/>
              <w:noProof/>
              <w:u w:val="none"/>
              <w:lang w:val="en-GB"/>
            </w:rPr>
          </w:pPr>
          <w:hyperlink w:anchor="_Toc120712798" w:history="1">
            <w:r w:rsidR="00E00464" w:rsidRPr="00970959">
              <w:rPr>
                <w:rStyle w:val="Hipervnculo"/>
                <w:noProof/>
                <w:color w:val="auto"/>
              </w:rPr>
              <w:t xml:space="preserve">Section 6 </w:t>
            </w:r>
            <w:r w:rsidR="00E00464" w:rsidRPr="00970959">
              <w:rPr>
                <w:rFonts w:eastAsiaTheme="minorEastAsia" w:cstheme="minorBidi"/>
                <w:b w:val="0"/>
                <w:bCs w:val="0"/>
                <w:caps w:val="0"/>
                <w:noProof/>
                <w:u w:val="none"/>
                <w:lang w:val="en-GB"/>
              </w:rPr>
              <w:tab/>
            </w:r>
            <w:r w:rsidR="00E00464" w:rsidRPr="00970959">
              <w:rPr>
                <w:rStyle w:val="Hipervnculo"/>
                <w:noProof/>
                <w:color w:val="auto"/>
              </w:rPr>
              <w:t>General Conclusions</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98 \h </w:instrText>
            </w:r>
            <w:r w:rsidR="00E00464" w:rsidRPr="00970959">
              <w:rPr>
                <w:noProof/>
                <w:webHidden/>
              </w:rPr>
            </w:r>
            <w:r w:rsidR="00E00464" w:rsidRPr="00970959">
              <w:rPr>
                <w:noProof/>
                <w:webHidden/>
              </w:rPr>
              <w:fldChar w:fldCharType="separate"/>
            </w:r>
            <w:r w:rsidR="00E00464" w:rsidRPr="00970959">
              <w:rPr>
                <w:noProof/>
                <w:webHidden/>
              </w:rPr>
              <w:t>85</w:t>
            </w:r>
            <w:r w:rsidR="00E00464" w:rsidRPr="00970959">
              <w:rPr>
                <w:noProof/>
                <w:webHidden/>
              </w:rPr>
              <w:fldChar w:fldCharType="end"/>
            </w:r>
          </w:hyperlink>
        </w:p>
        <w:p w14:paraId="349F687C" w14:textId="43788E09" w:rsidR="00E00464" w:rsidRPr="00970959" w:rsidRDefault="00000000">
          <w:pPr>
            <w:pStyle w:val="TDC1"/>
            <w:tabs>
              <w:tab w:val="right" w:leader="dot" w:pos="9350"/>
            </w:tabs>
            <w:rPr>
              <w:rFonts w:eastAsiaTheme="minorEastAsia" w:cstheme="minorBidi"/>
              <w:b w:val="0"/>
              <w:bCs w:val="0"/>
              <w:caps w:val="0"/>
              <w:noProof/>
              <w:u w:val="none"/>
              <w:lang w:val="en-GB"/>
            </w:rPr>
          </w:pPr>
          <w:hyperlink w:anchor="_Toc120712799" w:history="1">
            <w:r w:rsidR="00E00464" w:rsidRPr="00970959">
              <w:rPr>
                <w:rStyle w:val="Hipervnculo"/>
                <w:rFonts w:cs="Times New Roman"/>
                <w:noProof/>
                <w:color w:val="auto"/>
              </w:rPr>
              <w:t>References</w:t>
            </w:r>
            <w:r w:rsidR="00E00464" w:rsidRPr="00970959">
              <w:rPr>
                <w:noProof/>
                <w:webHidden/>
              </w:rPr>
              <w:tab/>
            </w:r>
            <w:r w:rsidR="00E00464" w:rsidRPr="00970959">
              <w:rPr>
                <w:noProof/>
                <w:webHidden/>
              </w:rPr>
              <w:fldChar w:fldCharType="begin"/>
            </w:r>
            <w:r w:rsidR="00E00464" w:rsidRPr="00970959">
              <w:rPr>
                <w:noProof/>
                <w:webHidden/>
              </w:rPr>
              <w:instrText xml:space="preserve"> PAGEREF _Toc120712799 \h </w:instrText>
            </w:r>
            <w:r w:rsidR="00E00464" w:rsidRPr="00970959">
              <w:rPr>
                <w:noProof/>
                <w:webHidden/>
              </w:rPr>
            </w:r>
            <w:r w:rsidR="00E00464" w:rsidRPr="00970959">
              <w:rPr>
                <w:noProof/>
                <w:webHidden/>
              </w:rPr>
              <w:fldChar w:fldCharType="separate"/>
            </w:r>
            <w:r w:rsidR="00E00464" w:rsidRPr="00970959">
              <w:rPr>
                <w:noProof/>
                <w:webHidden/>
              </w:rPr>
              <w:t>87</w:t>
            </w:r>
            <w:r w:rsidR="00E00464" w:rsidRPr="00970959">
              <w:rPr>
                <w:noProof/>
                <w:webHidden/>
              </w:rPr>
              <w:fldChar w:fldCharType="end"/>
            </w:r>
          </w:hyperlink>
        </w:p>
        <w:p w14:paraId="4FD8BE9A" w14:textId="62783ADB" w:rsidR="00A92421" w:rsidRPr="00970959" w:rsidRDefault="00A92421">
          <w:r w:rsidRPr="00970959">
            <w:rPr>
              <w:rFonts w:ascii="Times" w:hAnsi="Times"/>
              <w:b/>
              <w:bCs/>
              <w:noProof/>
            </w:rPr>
            <w:fldChar w:fldCharType="end"/>
          </w:r>
        </w:p>
      </w:sdtContent>
    </w:sdt>
    <w:p w14:paraId="3C268CBA" w14:textId="107AF59C" w:rsidR="0059746C" w:rsidRPr="00970959" w:rsidRDefault="00A23E7F">
      <w:pPr>
        <w:spacing w:line="276" w:lineRule="auto"/>
        <w:rPr>
          <w:rFonts w:eastAsia="Arial"/>
          <w:sz w:val="40"/>
          <w:szCs w:val="40"/>
          <w:lang w:val="en" w:eastAsia="en-GB"/>
        </w:rPr>
      </w:pPr>
      <w:r w:rsidRPr="00970959">
        <w:rPr>
          <w:rFonts w:eastAsia="Arial"/>
          <w:sz w:val="40"/>
          <w:szCs w:val="40"/>
          <w:lang w:val="en" w:eastAsia="en-GB"/>
        </w:rPr>
        <w:br w:type="page"/>
      </w:r>
    </w:p>
    <w:p w14:paraId="5C5A285E" w14:textId="155922A3" w:rsidR="00F50C26" w:rsidRPr="00970959" w:rsidRDefault="0031547D" w:rsidP="0059746C">
      <w:pPr>
        <w:pStyle w:val="Ttulo1"/>
        <w:spacing w:before="0"/>
        <w:ind w:left="2160" w:hanging="2160"/>
        <w:rPr>
          <w:rFonts w:cs="Times New Roman"/>
        </w:rPr>
      </w:pPr>
      <w:bookmarkStart w:id="6" w:name="_Toc120712754"/>
      <w:r w:rsidRPr="00970959">
        <w:rPr>
          <w:rFonts w:cs="Times New Roman"/>
        </w:rPr>
        <w:lastRenderedPageBreak/>
        <w:t>Section</w:t>
      </w:r>
      <w:r w:rsidR="00FD45D4" w:rsidRPr="00970959">
        <w:rPr>
          <w:rFonts w:cs="Times New Roman"/>
        </w:rPr>
        <w:t xml:space="preserve"> 1</w:t>
      </w:r>
      <w:r w:rsidR="00FD45D4" w:rsidRPr="00970959">
        <w:rPr>
          <w:rFonts w:cs="Times New Roman"/>
        </w:rPr>
        <w:tab/>
      </w:r>
      <w:r w:rsidR="0059746C" w:rsidRPr="00970959">
        <w:rPr>
          <w:rFonts w:cs="Times New Roman"/>
        </w:rPr>
        <w:t>Wh</w:t>
      </w:r>
      <w:r w:rsidR="00D8156E" w:rsidRPr="00970959">
        <w:rPr>
          <w:rFonts w:cs="Times New Roman"/>
        </w:rPr>
        <w:t>at are emotions and why</w:t>
      </w:r>
      <w:r w:rsidR="0059746C" w:rsidRPr="00970959">
        <w:rPr>
          <w:rFonts w:cs="Times New Roman"/>
        </w:rPr>
        <w:t xml:space="preserve"> do we associate </w:t>
      </w:r>
      <w:r w:rsidR="00D8156E" w:rsidRPr="00970959">
        <w:rPr>
          <w:rFonts w:cs="Times New Roman"/>
        </w:rPr>
        <w:t>them</w:t>
      </w:r>
      <w:r w:rsidR="00FD45D4" w:rsidRPr="00970959">
        <w:rPr>
          <w:rFonts w:cs="Times New Roman"/>
        </w:rPr>
        <w:t xml:space="preserve"> </w:t>
      </w:r>
      <w:r w:rsidR="0059746C" w:rsidRPr="00970959">
        <w:rPr>
          <w:rFonts w:cs="Times New Roman"/>
        </w:rPr>
        <w:t>with</w:t>
      </w:r>
      <w:r w:rsidR="00FD45D4" w:rsidRPr="00970959">
        <w:rPr>
          <w:rFonts w:cs="Times New Roman"/>
        </w:rPr>
        <w:t xml:space="preserve"> colour</w:t>
      </w:r>
      <w:r w:rsidR="001D1146" w:rsidRPr="00970959">
        <w:rPr>
          <w:rFonts w:cs="Times New Roman"/>
        </w:rPr>
        <w:t>s</w:t>
      </w:r>
      <w:bookmarkEnd w:id="5"/>
      <w:r w:rsidR="0059746C" w:rsidRPr="00970959">
        <w:rPr>
          <w:rFonts w:cs="Times New Roman"/>
        </w:rPr>
        <w:t>?</w:t>
      </w:r>
      <w:bookmarkEnd w:id="6"/>
    </w:p>
    <w:p w14:paraId="09CB7F7C" w14:textId="77777777" w:rsidR="00F50C26" w:rsidRPr="00970959" w:rsidRDefault="00F50C26" w:rsidP="00BA6922">
      <w:pPr>
        <w:spacing w:after="120"/>
        <w:jc w:val="both"/>
      </w:pPr>
    </w:p>
    <w:p w14:paraId="5EE669A6" w14:textId="6402D8C2" w:rsidR="00F50C26" w:rsidRPr="00970959" w:rsidRDefault="00FD45D4" w:rsidP="00BA6922">
      <w:pPr>
        <w:pStyle w:val="Ttulo2"/>
        <w:spacing w:before="0"/>
        <w:rPr>
          <w:rFonts w:cs="Times New Roman"/>
        </w:rPr>
      </w:pPr>
      <w:bookmarkStart w:id="7" w:name="_355arbs944vh" w:colFirst="0" w:colLast="0"/>
      <w:bookmarkStart w:id="8" w:name="_Toc51757109"/>
      <w:bookmarkStart w:id="9" w:name="_Toc120712755"/>
      <w:bookmarkEnd w:id="7"/>
      <w:r w:rsidRPr="00970959">
        <w:rPr>
          <w:rFonts w:cs="Times New Roman"/>
        </w:rPr>
        <w:t>1.1</w:t>
      </w:r>
      <w:r w:rsidRPr="00970959">
        <w:rPr>
          <w:rFonts w:cs="Times New Roman"/>
        </w:rPr>
        <w:tab/>
      </w:r>
      <w:bookmarkEnd w:id="8"/>
      <w:r w:rsidR="00D8156E" w:rsidRPr="00970959">
        <w:rPr>
          <w:rFonts w:cs="Times New Roman"/>
        </w:rPr>
        <w:t>Introduction</w:t>
      </w:r>
      <w:bookmarkEnd w:id="9"/>
    </w:p>
    <w:p w14:paraId="5189A7E1" w14:textId="3CF451E3" w:rsidR="0041032B" w:rsidRPr="00970959" w:rsidRDefault="00D8156E" w:rsidP="0087331E">
      <w:pPr>
        <w:pStyle w:val="Textocomentario"/>
        <w:spacing w:after="120"/>
        <w:rPr>
          <w:rFonts w:eastAsia="Times New Roman" w:cs="Times New Roman"/>
          <w:sz w:val="24"/>
          <w:szCs w:val="24"/>
        </w:rPr>
      </w:pPr>
      <w:r w:rsidRPr="00970959">
        <w:rPr>
          <w:rFonts w:eastAsia="Times New Roman" w:cs="Times New Roman"/>
          <w:sz w:val="24"/>
          <w:szCs w:val="24"/>
        </w:rPr>
        <w:t>Humans have a complex, emotional relationship with colour. Although colour is basically visible light, and the different colours that humans perceive are simply the brain’s response to different wavelengths and intensities of light, colours are inextricably linked with our emotions. Colours can alter our mood; muted colours can exert a calming effect whilst vibrant colours can cheer us up or make us feel excited. We use colour to obtain important information about our environment; colours can warn us off eating certain foods or touching certain plants, and when we are driving, they can tell us whether it is safe to cross a junction. We also express ourselves through colour, through the clothes we wear, the way we decorate our houses, and the colours that we choose when purchasing objects.</w:t>
      </w:r>
      <w:r w:rsidR="0087331E" w:rsidRPr="00970959">
        <w:rPr>
          <w:rFonts w:eastAsia="Times New Roman" w:cs="Times New Roman"/>
          <w:sz w:val="24"/>
          <w:szCs w:val="24"/>
        </w:rPr>
        <w:t xml:space="preserve"> </w:t>
      </w:r>
      <w:r w:rsidR="0057511A" w:rsidRPr="00970959">
        <w:rPr>
          <w:sz w:val="24"/>
          <w:szCs w:val="24"/>
        </w:rPr>
        <w:t xml:space="preserve">It is therefore unsurprising that one </w:t>
      </w:r>
      <w:r w:rsidRPr="00970959">
        <w:rPr>
          <w:sz w:val="24"/>
          <w:szCs w:val="24"/>
        </w:rPr>
        <w:t>of the key uses that we make of colour is in the expression and description of emotion</w:t>
      </w:r>
      <w:r w:rsidR="00492570" w:rsidRPr="00970959">
        <w:rPr>
          <w:sz w:val="24"/>
          <w:szCs w:val="24"/>
        </w:rPr>
        <w:t>s</w:t>
      </w:r>
      <w:r w:rsidRPr="00970959">
        <w:rPr>
          <w:sz w:val="24"/>
          <w:szCs w:val="24"/>
        </w:rPr>
        <w:t xml:space="preserve">. </w:t>
      </w:r>
      <w:r w:rsidR="0041032B" w:rsidRPr="00970959">
        <w:rPr>
          <w:sz w:val="24"/>
          <w:szCs w:val="24"/>
        </w:rPr>
        <w:t xml:space="preserve">One of the aims of this </w:t>
      </w:r>
      <w:r w:rsidR="0031547D" w:rsidRPr="00970959">
        <w:rPr>
          <w:sz w:val="24"/>
          <w:szCs w:val="24"/>
        </w:rPr>
        <w:t>Element</w:t>
      </w:r>
      <w:r w:rsidR="0041032B" w:rsidRPr="00970959">
        <w:rPr>
          <w:sz w:val="24"/>
          <w:szCs w:val="24"/>
        </w:rPr>
        <w:t xml:space="preserve"> is to explore why this is, and to </w:t>
      </w:r>
      <w:r w:rsidR="0087331E" w:rsidRPr="00970959">
        <w:rPr>
          <w:sz w:val="24"/>
          <w:szCs w:val="24"/>
        </w:rPr>
        <w:t>investigate</w:t>
      </w:r>
      <w:r w:rsidR="0041032B" w:rsidRPr="00970959">
        <w:rPr>
          <w:sz w:val="24"/>
          <w:szCs w:val="24"/>
        </w:rPr>
        <w:t xml:space="preserve"> the roles played by metaphor, metonymy, the body and the environment in this respect. We are also interested in how and why emotion-colour associations vary across cultures.</w:t>
      </w:r>
    </w:p>
    <w:p w14:paraId="350E291D" w14:textId="551A5943" w:rsidR="00B54BFD" w:rsidRPr="00970959" w:rsidRDefault="00B54BFD" w:rsidP="00BB0662">
      <w:pPr>
        <w:spacing w:after="120"/>
        <w:jc w:val="both"/>
      </w:pPr>
      <w:r w:rsidRPr="00970959">
        <w:t>Some</w:t>
      </w:r>
      <w:r w:rsidR="00D8156E" w:rsidRPr="00970959">
        <w:t xml:space="preserve"> of the associations that people form between emotions and colours are well entrenched</w:t>
      </w:r>
      <w:r w:rsidR="00B66AD6" w:rsidRPr="00970959">
        <w:t xml:space="preserve"> </w:t>
      </w:r>
      <w:r w:rsidR="00D8156E" w:rsidRPr="00970959">
        <w:t xml:space="preserve"> </w:t>
      </w:r>
      <w:r w:rsidR="00D8156E" w:rsidRPr="00970959">
        <w:fldChar w:fldCharType="begin"/>
      </w:r>
      <w:r w:rsidR="00B20965" w:rsidRPr="00970959">
        <w:instrText xml:space="preserve"> ADDIN ZOTERO_ITEM CSL_CITATION {"citationID":"58H8llwW","properties":{"formattedCitation":"(J. L. Sandford, 2014)","plainCitation":"(J. L. Sandford, 2014)","dontUpdate":true,"noteIndex":0},"citationItems":[{"id":946,"uris":["http://zotero.org/users/6094700/items/4V8XI5G4"],"itemData":{"id":946,"type":"article-journal","container-title":"JAIC-Journal of the International Colour Association","ISSN":"2227-1309","journalAbbreviation":"JAIC-Journal of the International Colour Association","title":"Turn a colour with emotion: a linguistic construction of colour in English","volume":"13","author":[{"family":"Sandford","given":"Jodi L"}],"issued":{"date-parts":[["2014"]]}}}],"schema":"https://github.com/citation-style-language/schema/raw/master/csl-citation.json"} </w:instrText>
      </w:r>
      <w:r w:rsidR="00D8156E" w:rsidRPr="00970959">
        <w:fldChar w:fldCharType="separate"/>
      </w:r>
      <w:r w:rsidR="00005D79" w:rsidRPr="00970959">
        <w:t>(</w:t>
      </w:r>
      <w:r w:rsidR="008078E2" w:rsidRPr="00970959">
        <w:t>Sandford, 2014)</w:t>
      </w:r>
      <w:r w:rsidR="00D8156E" w:rsidRPr="00970959">
        <w:fldChar w:fldCharType="end"/>
      </w:r>
      <w:r w:rsidR="00D8156E" w:rsidRPr="00970959">
        <w:t xml:space="preserve">. For example, for many people, at least in the western world, anger is associated with the colour ‘red’, calmness is associated with the colours ‘blue’ and ‘green’, and happiness is associated with the colour ‘yellow’ </w:t>
      </w:r>
      <w:r w:rsidR="00D8156E" w:rsidRPr="00970959">
        <w:fldChar w:fldCharType="begin"/>
      </w:r>
      <w:r w:rsidR="00B20965" w:rsidRPr="00970959">
        <w:instrText xml:space="preserve"> ADDIN ZOTERO_ITEM CSL_CITATION {"citationID":"whE4Xqbe","properties":{"formattedCitation":"(Clarke &amp; Costall, 2008; Kaya &amp; Epps, 2004)","plainCitation":"(Clarke &amp; Costall, 2008; Kaya &amp; Epps, 2004)","dontUpdate":true,"noteIndex":0},"citationItems":[{"id":968,"uris":["http://zotero.org/users/6094700/items/SYYTL4B5"],"itemData":{"id":968,"type":"article-journal","abstract":"Typically, the research on the connotations of colors has presented isolated color samples to the participants, and/or restricted their responses to a limited set of alternatives (e.g., basic emotions). In the present study, the participants were asked to imagine their own examples of the target colors, thereby allowing the participants to select their own salient examples, including the context. In addition, a qualitative method, the semi-structured interview, was employed, giving them freedom to choose their own terms of description, and also identify issues which they themselves regarded as relevant. To a large extent, the results were consistent with previous research about the emotional significance and arousing effects of different colors. But this alternative approach also threw light upon more subtle connotations of colors, the multiple meanings of a single color, and also the participants' reasons for these connotations, ranging from individual experiences to cultural conventions and stereotypes. © 2008 Wiley Periodicals, Inc. Col Res Appl, 33, 406–410, 2008","container-title":"Color Research &amp; Application","DOI":"10.1002/col.20435","ISSN":"1520-6378","issue":"5","language":"en","note":"_eprint: https://onlinelibrary.wiley.com/doi/pdf/10.1002/col.20435","page":"406-410","source":"Wiley Online Library","title":"The emotional connotations of color: A qualitative investigation","title-short":"The emotional connotations of color","volume":"33","author":[{"family":"Clarke","given":"Tom"},{"family":"Costall","given":"Alan"}],"issued":{"date-parts":[["2008"]]}}},{"id":789,"uris":["http://zotero.org/users/6094700/items/VZRHLU7T"],"itemData":{"id":789,"type":"article-journal","container-title":"College student journal","issue":"3","journalAbbreviation":"College student journal","note":"publisher: PROJECT INNOVATION INC","page":"396-405","title":"Relationship between color and emotion: A study of college students","volume":"38","author":[{"family":"Kaya","given":"Naz"},{"family":"Epps","given":"Helen H"}],"issued":{"date-parts":[["2004"]]}}}],"schema":"https://github.com/citation-style-language/schema/raw/master/csl-citation.json"} </w:instrText>
      </w:r>
      <w:r w:rsidR="00D8156E" w:rsidRPr="00970959">
        <w:fldChar w:fldCharType="separate"/>
      </w:r>
      <w:r w:rsidR="00D8156E" w:rsidRPr="00970959">
        <w:t>(see for example, Clarke &amp; Costall, 2008; Kaya &amp; Epps, 2004)</w:t>
      </w:r>
      <w:r w:rsidR="00D8156E" w:rsidRPr="00970959">
        <w:fldChar w:fldCharType="end"/>
      </w:r>
      <w:r w:rsidR="00D8156E" w:rsidRPr="00970959">
        <w:t xml:space="preserve">. </w:t>
      </w:r>
      <w:r w:rsidRPr="00970959">
        <w:t xml:space="preserve">Emotions have also been found to ‘group together’ in terms of the types of colours that they attract. A clear manifestation of this phenomenon can be found in </w:t>
      </w:r>
      <w:r w:rsidR="00461BFA" w:rsidRPr="00970959">
        <w:t xml:space="preserve">a </w:t>
      </w:r>
      <w:r w:rsidRPr="00970959">
        <w:t xml:space="preserve">study conducted by </w:t>
      </w:r>
      <w:r w:rsidR="008E1921" w:rsidRPr="00970959">
        <w:fldChar w:fldCharType="begin"/>
      </w:r>
      <w:r w:rsidR="00B20965" w:rsidRPr="00970959">
        <w:instrText xml:space="preserve"> ADDIN ZOTERO_ITEM CSL_CITATION {"citationID":"c8Qv7iDE","properties":{"formattedCitation":"(Sutton &amp; Altarriba, 2016)","plainCitation":"(Sutton &amp; Altarriba, 2016)","dontUpdate":true,"noteIndex":0},"citationItems":[{"id":1815,"uris":["http://zotero.org/users/6094700/items/LUU3T6C2"],"itemData":{"id":1815,"type":"article-journal","container-title":"Behavior research methods","ISSN":"1554-3528","issue":"2","journalAbbreviation":"Behavior research methods","note":"publisher: Springer","page":"686-728","title":"Color associations to emotion and emotion-laden words: A collection of norms for stimulus construction and selection","volume":"48","author":[{"family":"Sutton","given":"Tina M"},{"family":"Altarriba","given":"Jeanette"}],"issued":{"date-parts":[["2016"]]}}}],"schema":"https://github.com/citation-style-language/schema/raw/master/csl-citation.json"} </w:instrText>
      </w:r>
      <w:r w:rsidR="008E1921" w:rsidRPr="00970959">
        <w:fldChar w:fldCharType="separate"/>
      </w:r>
      <w:r w:rsidR="008E1921" w:rsidRPr="00970959">
        <w:t>Sutton &amp; Altarriba (2016)</w:t>
      </w:r>
      <w:r w:rsidR="008E1921" w:rsidRPr="00970959">
        <w:fldChar w:fldCharType="end"/>
      </w:r>
      <w:r w:rsidRPr="00970959">
        <w:t>. They invited 170 English</w:t>
      </w:r>
      <w:r w:rsidR="00A822DB" w:rsidRPr="00970959">
        <w:t>-</w:t>
      </w:r>
      <w:r w:rsidRPr="00970959">
        <w:t>speaking adults to write down the colours that they associated with randomly presented words of which 29 referred to positive emotions (e.g. ‘happy’), 35 referred to negative emotions (e.g. ‘sad’), 41 referred to positive emotion-laden concepts (e.g. ‘gift’) and 55 referred to negative emotion-laden concepts (e.g. ‘criminal’). They found that negative emotion words</w:t>
      </w:r>
      <w:r w:rsidR="003D7E47" w:rsidRPr="00970959">
        <w:t xml:space="preserve"> </w:t>
      </w:r>
      <w:r w:rsidRPr="00970959">
        <w:t>and negative emotion-laden words</w:t>
      </w:r>
      <w:r w:rsidR="003D7E47" w:rsidRPr="00970959">
        <w:t xml:space="preserve"> </w:t>
      </w:r>
      <w:r w:rsidRPr="00970959">
        <w:t xml:space="preserve">were most often likely to elicit a ‘red’ response, a finding which they point out is in line with previous research showing that red carries a negative meaning and is often associated with danger </w:t>
      </w:r>
      <w:r w:rsidR="008E1921" w:rsidRPr="00970959">
        <w:fldChar w:fldCharType="begin"/>
      </w:r>
      <w:r w:rsidR="00B20965" w:rsidRPr="00970959">
        <w:instrText xml:space="preserve"> ADDIN ZOTERO_ITEM CSL_CITATION {"citationID":"rPx3IHP9","properties":{"formattedCitation":"(Kuhbandner &amp; Pekrun, 2013)","plainCitation":"(Kuhbandner &amp; Pekrun, 2013)","noteIndex":0},"citationItems":[{"id":1816,"uris":["http://zotero.org/users/6094700/items/GNUZH8ML"],"itemData":{"id":1816,"type":"article-journal","container-title":"Emotion","ISSN":"1931-1516","issue":"3","journalAbbreviation":"Emotion","note":"publisher: American Psychological Association","page":"375","title":"Joint effects of emotion and color on memory.","volume":"13","author":[{"family":"Kuhbandner","given":"Christof"},{"family":"Pekrun","given":"Reinhard"}],"issued":{"date-parts":[["2013"]]}}}],"schema":"https://github.com/citation-style-language/schema/raw/master/csl-citation.json"} </w:instrText>
      </w:r>
      <w:r w:rsidR="008E1921" w:rsidRPr="00970959">
        <w:fldChar w:fldCharType="separate"/>
      </w:r>
      <w:r w:rsidR="008E1921" w:rsidRPr="00970959">
        <w:t>(Kuhbandner &amp; Pekrun, 2013)</w:t>
      </w:r>
      <w:r w:rsidR="008E1921" w:rsidRPr="00970959">
        <w:fldChar w:fldCharType="end"/>
      </w:r>
      <w:r w:rsidRPr="00970959">
        <w:t xml:space="preserve">. They also found that words referring to negative emotions tended to be associated with the colour black, which they argue is consistent with the research showing that dark colours tend to be related to negative entities </w:t>
      </w:r>
      <w:r w:rsidR="008E1921" w:rsidRPr="00970959">
        <w:fldChar w:fldCharType="begin"/>
      </w:r>
      <w:r w:rsidR="00B20965" w:rsidRPr="00970959">
        <w:instrText xml:space="preserve"> ADDIN ZOTERO_ITEM CSL_CITATION {"citationID":"RSqKIlKm","properties":{"formattedCitation":"(Meier, Robinson, Crawford, &amp; Ahlvers, 2007)","plainCitation":"(Meier, Robinson, Crawford, &amp; Ahlvers, 2007)","noteIndex":0},"citationItems":[{"id":780,"uris":["http://zotero.org/users/6094700/items/S626UVJC"],"itemData":{"id":780,"type":"article-journal","container-title":"Emotion","ISSN":"1931-1516","issue":"2","journalAbbreviation":"Emotion","note":"publisher: American Psychological Association","page":"366","title":"When\" light\" and\" dark\" thoughts become light and dark responses: Affect biases brightness judgments.","volume":"7","author":[{"family":"Meier","given":"Brian P"},{"family":"Robinson","given":"Michael D"},{"family":"Crawford","given":"L Elizabeth"},{"family":"Ahlvers","given":"Whitney J"}],"issued":{"date-parts":[["2007"]]}}}],"schema":"https://github.com/citation-style-language/schema/raw/master/csl-citation.json"} </w:instrText>
      </w:r>
      <w:r w:rsidR="008E1921" w:rsidRPr="00970959">
        <w:fldChar w:fldCharType="separate"/>
      </w:r>
      <w:r w:rsidR="008E1921" w:rsidRPr="00970959">
        <w:t>(Meier, Robinson, Crawford, &amp; Ahlvers, 2007)</w:t>
      </w:r>
      <w:r w:rsidR="008E1921" w:rsidRPr="00970959">
        <w:fldChar w:fldCharType="end"/>
      </w:r>
      <w:r w:rsidRPr="00970959">
        <w:t>.</w:t>
      </w:r>
    </w:p>
    <w:p w14:paraId="34F1C262" w14:textId="6212BAED" w:rsidR="00BB0662" w:rsidRPr="00970959" w:rsidRDefault="00BB0662" w:rsidP="00BB0662">
      <w:pPr>
        <w:spacing w:after="120"/>
        <w:jc w:val="both"/>
      </w:pPr>
      <w:r w:rsidRPr="00970959">
        <w:t xml:space="preserve">However, despite the presence of </w:t>
      </w:r>
      <w:r w:rsidR="00B54BFD" w:rsidRPr="00970959">
        <w:t xml:space="preserve">a limited number of </w:t>
      </w:r>
      <w:r w:rsidRPr="00970959">
        <w:t>‘well attested’ emotion-colour associations</w:t>
      </w:r>
      <w:r w:rsidR="00B54BFD" w:rsidRPr="00970959">
        <w:t xml:space="preserve">, and the </w:t>
      </w:r>
      <w:r w:rsidR="004D2447" w:rsidRPr="00970959">
        <w:t xml:space="preserve">tendency for certain groups of emotions to attract certain groups of colours, </w:t>
      </w:r>
      <w:r w:rsidR="00B54BFD" w:rsidRPr="00970959">
        <w:t xml:space="preserve">there is considerable variation in the levels of consistency that are exhibited by different emotion-colour associations. This issue was investigated in depth in a two-part study by </w:t>
      </w:r>
      <w:r w:rsidR="00B54BFD" w:rsidRPr="00970959">
        <w:fldChar w:fldCharType="begin"/>
      </w:r>
      <w:r w:rsidR="00B20965" w:rsidRPr="00970959">
        <w:instrText xml:space="preserve"> ADDIN ZOTERO_ITEM CSL_CITATION {"citationID":"vBmoUiQX","properties":{"formattedCitation":"(Fugate &amp; Franco, 2019)","plainCitation":"(Fugate &amp; Franco, 2019)","dontUpdate":true,"noteIndex":0},"citationItems":[{"id":1813,"uris":["http://zotero.org/users/6094700/items/QLIJHNPN"],"itemData":{"id":1813,"type":"article-journal","container-title":"Frontiers in psychology","ISSN":"1664-1078","journalAbbreviation":"Frontiers in psychology","note":"publisher: Frontiers","page":"206","title":"What color is your anger? Assessing color-emotion pairings in English speakers","volume":"10","author":[{"family":"Fugate","given":"Jennifer Marie Binzak"},{"family":"Franco","given":"Courtny L"}],"issued":{"date-parts":[["2019"]]}}}],"schema":"https://github.com/citation-style-language/schema/raw/master/csl-citation.json"} </w:instrText>
      </w:r>
      <w:r w:rsidR="00B54BFD" w:rsidRPr="00970959">
        <w:fldChar w:fldCharType="separate"/>
      </w:r>
      <w:r w:rsidR="00B54BFD" w:rsidRPr="00970959">
        <w:t>Fugate &amp; Franco (2019)</w:t>
      </w:r>
      <w:r w:rsidR="00B54BFD" w:rsidRPr="00970959">
        <w:fldChar w:fldCharType="end"/>
      </w:r>
      <w:r w:rsidR="00B54BFD" w:rsidRPr="00970959">
        <w:t xml:space="preserve">. </w:t>
      </w:r>
      <w:r w:rsidRPr="00970959">
        <w:t xml:space="preserve">In the first part of </w:t>
      </w:r>
      <w:r w:rsidR="00B54BFD" w:rsidRPr="00970959">
        <w:t>the</w:t>
      </w:r>
      <w:r w:rsidR="00143EA5" w:rsidRPr="00970959">
        <w:t>ir</w:t>
      </w:r>
      <w:r w:rsidRPr="00970959">
        <w:t xml:space="preserve"> study, </w:t>
      </w:r>
      <w:r w:rsidR="00B54BFD" w:rsidRPr="00970959">
        <w:t xml:space="preserve">they </w:t>
      </w:r>
      <w:r w:rsidRPr="00970959">
        <w:t xml:space="preserve">showed 74 English-speaking adults ten emotions and asked them to select up to three colours that they associated with each emotion, and to indicate the strength of the association. The 23 colours used in the study were presented in the form of coloured patches (to rule out the effect of using the name of the colour). In the second part of the study, they worked with a larger participant pool (N=104) and included a wider set of emotions and colours. </w:t>
      </w:r>
      <w:r w:rsidR="003D7E47" w:rsidRPr="00970959">
        <w:lastRenderedPageBreak/>
        <w:t xml:space="preserve">In the first part of their study, they </w:t>
      </w:r>
      <w:r w:rsidRPr="00970959">
        <w:t>found that</w:t>
      </w:r>
      <w:r w:rsidR="003D7E47" w:rsidRPr="00970959">
        <w:t xml:space="preserve"> only four of </w:t>
      </w:r>
      <w:r w:rsidRPr="00970959">
        <w:t>the ten emotions surveyed</w:t>
      </w:r>
      <w:r w:rsidR="003D7E47" w:rsidRPr="00970959">
        <w:t xml:space="preserve"> </w:t>
      </w:r>
      <w:r w:rsidRPr="00970959">
        <w:t xml:space="preserve">(anger, fear, happiness and sadness) displayed statistically significant levels of consistency across participants in terms of the colours with which they were associated. The levels of consistency in the second </w:t>
      </w:r>
      <w:r w:rsidR="003D7E47" w:rsidRPr="00970959">
        <w:t xml:space="preserve">part of the </w:t>
      </w:r>
      <w:r w:rsidRPr="00970959">
        <w:t>study were even lower. They suggest that the lack of consistency found in their study may be indicative of the socially-constructed and culturally-based nature of emotion-colour associations. They also suggest that ‘strong’ associations that have been observed in previous studies may be due to the fact that participants were offered only a limited selection of colours from which to choose so they may have been forced into making an artificial choice.</w:t>
      </w:r>
    </w:p>
    <w:p w14:paraId="55ED3E51" w14:textId="7EAA110D" w:rsidR="00BB0662" w:rsidRPr="00970959" w:rsidRDefault="00BB0662" w:rsidP="00BB0662">
      <w:pPr>
        <w:pStyle w:val="Textocomentario"/>
        <w:rPr>
          <w:sz w:val="24"/>
          <w:szCs w:val="24"/>
        </w:rPr>
      </w:pPr>
      <w:r w:rsidRPr="00970959">
        <w:rPr>
          <w:sz w:val="24"/>
          <w:szCs w:val="24"/>
        </w:rPr>
        <w:t xml:space="preserve">Differences between emotions in their tendency to remain ‘loyal’ to a particular colour </w:t>
      </w:r>
      <w:r w:rsidR="00492570" w:rsidRPr="00970959">
        <w:rPr>
          <w:sz w:val="24"/>
          <w:szCs w:val="24"/>
        </w:rPr>
        <w:t>have also been</w:t>
      </w:r>
      <w:r w:rsidRPr="00970959">
        <w:rPr>
          <w:sz w:val="24"/>
          <w:szCs w:val="24"/>
        </w:rPr>
        <w:t xml:space="preserve"> found by </w:t>
      </w:r>
      <w:r w:rsidRPr="00970959">
        <w:rPr>
          <w:sz w:val="24"/>
          <w:szCs w:val="24"/>
        </w:rPr>
        <w:fldChar w:fldCharType="begin"/>
      </w:r>
      <w:r w:rsidR="00B20965" w:rsidRPr="00970959">
        <w:rPr>
          <w:sz w:val="24"/>
          <w:szCs w:val="24"/>
        </w:rPr>
        <w:instrText xml:space="preserve"> ADDIN ZOTERO_ITEM CSL_CITATION {"citationID":"8teUyq9W","properties":{"formattedCitation":"(Jonauskaite et al., 2020)","plainCitation":"(Jonauskaite et al., 2020)","dontUpdate":true,"noteIndex":0},"citationItems":[{"id":786,"uris":["http://zotero.org/users/6094700/items/UPK9JSUK"],"itemData":{"id":786,"type":"article-journal","container-title":"Psychological Science","ISSN":"0956-7976","issue":"10","journalAbbreviation":"Psychological Science","note":"publisher: SAGE Publications Sage CA: Los Angeles, CA","page":"1245-1260","title":"Universal Patterns in Color-Emotion Associations Are Further Shaped by Linguistic and Geographic Proximity","volume":"31","author":[{"family":"Jonauskaite","given":"Domicele"},{"family":"Abu-Akel","given":"Ahmad"},{"family":"Dael","given":"Nele"},{"family":"Oberfeld","given":"Daniel"},{"family":"Abdel-Khalek","given":"Ahmed M"},{"family":"Al-Rasheed","given":"Abdulrahman S"},{"family":"Antonietti","given":"Jean-Philippe"},{"family":"Bogushevskaya","given":"Victoria"},{"family":"Chamseddine","given":"Amer"},{"family":"Chkonia","given":"Eka"}],"issued":{"date-parts":[["2020"]]}}}],"schema":"https://github.com/citation-style-language/schema/raw/master/csl-citation.json"} </w:instrText>
      </w:r>
      <w:r w:rsidRPr="00970959">
        <w:rPr>
          <w:sz w:val="24"/>
          <w:szCs w:val="24"/>
        </w:rPr>
        <w:fldChar w:fldCharType="separate"/>
      </w:r>
      <w:r w:rsidRPr="00970959">
        <w:rPr>
          <w:sz w:val="24"/>
          <w:szCs w:val="24"/>
        </w:rPr>
        <w:t>Jonauskaite et al. (2020)</w:t>
      </w:r>
      <w:r w:rsidRPr="00970959">
        <w:rPr>
          <w:sz w:val="24"/>
          <w:szCs w:val="24"/>
        </w:rPr>
        <w:fldChar w:fldCharType="end"/>
      </w:r>
      <w:r w:rsidRPr="00970959">
        <w:rPr>
          <w:sz w:val="24"/>
          <w:szCs w:val="24"/>
        </w:rPr>
        <w:t xml:space="preserve"> in their study of emotion-colour associations made by 132 French-speaking adults. They asked participants to associate 10 different emotions with colour labels and colour patches. They found that some associations were very frequent in their data (e.g. red-anger, red-love, yellow-joy), some occurred somewhat less frequently (e.g. blue-sadness), and others were rare (e.g. blue-love). They found that some colours were associated with a single specific emotion (e.g. white-relief), while others were associated with several specific emotions (</w:t>
      </w:r>
      <w:r w:rsidR="00A822DB" w:rsidRPr="00970959">
        <w:rPr>
          <w:sz w:val="24"/>
          <w:szCs w:val="24"/>
        </w:rPr>
        <w:t xml:space="preserve">e.g. </w:t>
      </w:r>
      <w:r w:rsidRPr="00970959">
        <w:rPr>
          <w:sz w:val="24"/>
          <w:szCs w:val="24"/>
        </w:rPr>
        <w:t>red-love, red-anger; yellow-joy, yellow-amusement). They also found that other emotion-colour associations could be described in terms of emotion ‘dimensions’. For example, the colour black was associated with mainly negative emotions, grey with negative and weak emotions, blue with positive emotions, and green with positive and powerful emotions</w:t>
      </w:r>
      <w:r w:rsidR="004D2447" w:rsidRPr="00970959">
        <w:rPr>
          <w:sz w:val="24"/>
          <w:szCs w:val="24"/>
        </w:rPr>
        <w:t xml:space="preserve">, a finding which chimes with </w:t>
      </w:r>
      <w:r w:rsidR="008E1921" w:rsidRPr="00970959">
        <w:rPr>
          <w:sz w:val="24"/>
          <w:szCs w:val="24"/>
        </w:rPr>
        <w:fldChar w:fldCharType="begin"/>
      </w:r>
      <w:r w:rsidR="00B20965" w:rsidRPr="00970959">
        <w:rPr>
          <w:sz w:val="24"/>
          <w:szCs w:val="24"/>
        </w:rPr>
        <w:instrText xml:space="preserve"> ADDIN ZOTERO_ITEM CSL_CITATION {"citationID":"kdU3VRvQ","properties":{"formattedCitation":"(Sutton &amp; Altarriba, 2016)","plainCitation":"(Sutton &amp; Altarriba, 2016)","dontUpdate":true,"noteIndex":0},"citationItems":[{"id":1815,"uris":["http://zotero.org/users/6094700/items/LUU3T6C2"],"itemData":{"id":1815,"type":"article-journal","container-title":"Behavior research methods","ISSN":"1554-3528","issue":"2","journalAbbreviation":"Behavior research methods","note":"publisher: Springer","page":"686-728","title":"Color associations to emotion and emotion-laden words: A collection of norms for stimulus construction and selection","volume":"48","author":[{"family":"Sutton","given":"Tina M"},{"family":"Altarriba","given":"Jeanette"}],"issued":{"date-parts":[["2016"]]}}}],"schema":"https://github.com/citation-style-language/schema/raw/master/csl-citation.json"} </w:instrText>
      </w:r>
      <w:r w:rsidR="008E1921" w:rsidRPr="00970959">
        <w:rPr>
          <w:sz w:val="24"/>
          <w:szCs w:val="24"/>
        </w:rPr>
        <w:fldChar w:fldCharType="separate"/>
      </w:r>
      <w:r w:rsidR="008E1921" w:rsidRPr="00970959">
        <w:rPr>
          <w:rFonts w:cs="Times New Roman"/>
          <w:sz w:val="24"/>
        </w:rPr>
        <w:t>Sutton &amp; Altarriba's (2016)</w:t>
      </w:r>
      <w:r w:rsidR="008E1921" w:rsidRPr="00970959">
        <w:rPr>
          <w:sz w:val="24"/>
          <w:szCs w:val="24"/>
        </w:rPr>
        <w:fldChar w:fldCharType="end"/>
      </w:r>
      <w:r w:rsidR="008E1921" w:rsidRPr="00970959">
        <w:rPr>
          <w:sz w:val="24"/>
          <w:szCs w:val="24"/>
        </w:rPr>
        <w:t xml:space="preserve"> finding, which we mentioned above</w:t>
      </w:r>
      <w:r w:rsidRPr="00970959">
        <w:rPr>
          <w:sz w:val="24"/>
          <w:szCs w:val="24"/>
        </w:rPr>
        <w:t>.</w:t>
      </w:r>
    </w:p>
    <w:p w14:paraId="097C952D" w14:textId="77777777" w:rsidR="00BB0662" w:rsidRPr="00970959" w:rsidRDefault="00BB0662" w:rsidP="00BB0662">
      <w:pPr>
        <w:pStyle w:val="Textocomentario"/>
        <w:rPr>
          <w:sz w:val="24"/>
          <w:szCs w:val="24"/>
        </w:rPr>
      </w:pPr>
    </w:p>
    <w:p w14:paraId="142F58BC" w14:textId="1BE7532C" w:rsidR="00492570" w:rsidRPr="00970959" w:rsidRDefault="0072520B" w:rsidP="00D8156E">
      <w:pPr>
        <w:spacing w:after="120"/>
        <w:jc w:val="both"/>
      </w:pPr>
      <w:r w:rsidRPr="00970959">
        <w:t xml:space="preserve">In this </w:t>
      </w:r>
      <w:r w:rsidR="0031547D" w:rsidRPr="00970959">
        <w:t>Element</w:t>
      </w:r>
      <w:r w:rsidRPr="00970959">
        <w:t>, we</w:t>
      </w:r>
      <w:r w:rsidR="00492570" w:rsidRPr="00970959">
        <w:t xml:space="preserve"> explore the </w:t>
      </w:r>
      <w:r w:rsidR="00FB34E7" w:rsidRPr="00970959">
        <w:t>associations</w:t>
      </w:r>
      <w:r w:rsidR="00492570" w:rsidRPr="00970959">
        <w:t xml:space="preserve"> </w:t>
      </w:r>
      <w:r w:rsidR="00FB34E7" w:rsidRPr="00970959">
        <w:t xml:space="preserve">that </w:t>
      </w:r>
      <w:r w:rsidR="00E27523" w:rsidRPr="00970959">
        <w:t>participants</w:t>
      </w:r>
      <w:r w:rsidR="00FB34E7" w:rsidRPr="00970959">
        <w:t xml:space="preserve"> from six different linguistic backgrounds form between emotions and colours, and the explanations that </w:t>
      </w:r>
      <w:r w:rsidR="003C6CA6" w:rsidRPr="00970959">
        <w:t>they</w:t>
      </w:r>
      <w:r w:rsidR="00FB34E7" w:rsidRPr="00970959">
        <w:t xml:space="preserve"> provide for these associations. We then analyse</w:t>
      </w:r>
      <w:r w:rsidR="00492570" w:rsidRPr="00970959">
        <w:t xml:space="preserve"> the</w:t>
      </w:r>
      <w:r w:rsidR="00FB34E7" w:rsidRPr="00970959">
        <w:t>se explanations</w:t>
      </w:r>
      <w:r w:rsidR="00492570" w:rsidRPr="00970959">
        <w:t xml:space="preserve"> through a theoretical framework that draws on metaphor theory.</w:t>
      </w:r>
      <w:r w:rsidR="00FB34E7" w:rsidRPr="00970959">
        <w:t xml:space="preserve"> </w:t>
      </w:r>
      <w:r w:rsidR="00475643" w:rsidRPr="00970959">
        <w:t xml:space="preserve">Our study is underpinned by the key cognitive linguistic principle that emotion-colour associations, like many other form-meaning pairings </w:t>
      </w:r>
      <w:r w:rsidRPr="00970959">
        <w:t xml:space="preserve">are, to a large extent motivated. Like Sandford (2014), we suggest that they are </w:t>
      </w:r>
      <w:r w:rsidR="00475643" w:rsidRPr="00970959">
        <w:t>“conceptualised through metaphor and metonymy that have their roots in embodied physical and psychological experiences</w:t>
      </w:r>
      <w:r w:rsidRPr="00970959">
        <w:t>”</w:t>
      </w:r>
      <w:r w:rsidR="00475643" w:rsidRPr="00970959">
        <w:t>. Through our study</w:t>
      </w:r>
      <w:r w:rsidR="00FB34E7" w:rsidRPr="00970959">
        <w:t xml:space="preserve">, we aim to provide a deeper understanding of the </w:t>
      </w:r>
      <w:r w:rsidR="00005D79" w:rsidRPr="00970959">
        <w:t>ways in</w:t>
      </w:r>
      <w:r w:rsidR="00FB34E7" w:rsidRPr="00970959">
        <w:t xml:space="preserve"> which emotion-colour associations are established</w:t>
      </w:r>
      <w:r w:rsidR="00005D79" w:rsidRPr="00970959">
        <w:t xml:space="preserve"> through these mechanisms</w:t>
      </w:r>
      <w:r w:rsidR="00FB34E7" w:rsidRPr="00970959">
        <w:t xml:space="preserve">, and </w:t>
      </w:r>
      <w:r w:rsidR="00005D79" w:rsidRPr="00970959">
        <w:t xml:space="preserve">to </w:t>
      </w:r>
      <w:r w:rsidR="003C6CA6" w:rsidRPr="00970959">
        <w:t>identify why emotion-colour associations vary so much in terms of their strength and their cross-cultural reach.</w:t>
      </w:r>
    </w:p>
    <w:p w14:paraId="69D6E2A8" w14:textId="6D67DC36" w:rsidR="00F5336F" w:rsidRPr="00970959" w:rsidRDefault="00F5336F" w:rsidP="00F5336F">
      <w:pPr>
        <w:pStyle w:val="Ttulo2"/>
      </w:pPr>
      <w:bookmarkStart w:id="10" w:name="_Toc120712756"/>
      <w:r w:rsidRPr="00970959">
        <w:t>1.2</w:t>
      </w:r>
      <w:r w:rsidRPr="00970959">
        <w:tab/>
        <w:t>What are emotions?</w:t>
      </w:r>
      <w:bookmarkEnd w:id="10"/>
    </w:p>
    <w:p w14:paraId="7709D537" w14:textId="4B50BE05" w:rsidR="003A6BD3" w:rsidRPr="00970959" w:rsidRDefault="00D8156E" w:rsidP="009224DC">
      <w:pPr>
        <w:pStyle w:val="Textocomentario"/>
        <w:spacing w:after="120"/>
        <w:rPr>
          <w:rFonts w:eastAsia="Times New Roman" w:cs="Times New Roman"/>
          <w:sz w:val="24"/>
          <w:szCs w:val="24"/>
        </w:rPr>
      </w:pPr>
      <w:r w:rsidRPr="00970959">
        <w:rPr>
          <w:rFonts w:eastAsia="Times New Roman" w:cs="Times New Roman"/>
          <w:sz w:val="24"/>
          <w:szCs w:val="24"/>
        </w:rPr>
        <w:t xml:space="preserve">In order to better understand why it is that people </w:t>
      </w:r>
      <w:r w:rsidR="003A6BD3" w:rsidRPr="00970959">
        <w:rPr>
          <w:rFonts w:eastAsia="Times New Roman" w:cs="Times New Roman"/>
          <w:sz w:val="24"/>
          <w:szCs w:val="24"/>
        </w:rPr>
        <w:t xml:space="preserve">experience such strong relationships between emotions and </w:t>
      </w:r>
      <w:r w:rsidRPr="00970959">
        <w:rPr>
          <w:rFonts w:eastAsia="Times New Roman" w:cs="Times New Roman"/>
          <w:sz w:val="24"/>
          <w:szCs w:val="24"/>
        </w:rPr>
        <w:t>colours, it is useful to take a step back and to consider</w:t>
      </w:r>
      <w:r w:rsidR="003A6BD3" w:rsidRPr="00970959">
        <w:rPr>
          <w:rFonts w:eastAsia="Times New Roman" w:cs="Times New Roman"/>
          <w:sz w:val="24"/>
          <w:szCs w:val="24"/>
        </w:rPr>
        <w:t xml:space="preserve"> a more fundamental two</w:t>
      </w:r>
      <w:r w:rsidR="00492570" w:rsidRPr="00970959">
        <w:rPr>
          <w:rFonts w:eastAsia="Times New Roman" w:cs="Times New Roman"/>
          <w:sz w:val="24"/>
          <w:szCs w:val="24"/>
        </w:rPr>
        <w:t>-</w:t>
      </w:r>
      <w:r w:rsidR="003A6BD3" w:rsidRPr="00970959">
        <w:rPr>
          <w:rFonts w:eastAsia="Times New Roman" w:cs="Times New Roman"/>
          <w:sz w:val="24"/>
          <w:szCs w:val="24"/>
        </w:rPr>
        <w:t>part question: W</w:t>
      </w:r>
      <w:r w:rsidRPr="00970959">
        <w:rPr>
          <w:rFonts w:eastAsia="Times New Roman" w:cs="Times New Roman"/>
          <w:sz w:val="24"/>
          <w:szCs w:val="24"/>
        </w:rPr>
        <w:t xml:space="preserve">hat exactly are emotions, and </w:t>
      </w:r>
      <w:r w:rsidR="003A6BD3" w:rsidRPr="00970959">
        <w:rPr>
          <w:rFonts w:eastAsia="Times New Roman" w:cs="Times New Roman"/>
          <w:sz w:val="24"/>
          <w:szCs w:val="24"/>
        </w:rPr>
        <w:t>why do people feel the need to express them through the use of colour</w:t>
      </w:r>
      <w:r w:rsidR="003C6CA6" w:rsidRPr="00970959">
        <w:rPr>
          <w:rFonts w:eastAsia="Times New Roman" w:cs="Times New Roman"/>
          <w:sz w:val="24"/>
          <w:szCs w:val="24"/>
        </w:rPr>
        <w:t>s</w:t>
      </w:r>
      <w:r w:rsidR="003A6BD3" w:rsidRPr="00970959">
        <w:rPr>
          <w:rFonts w:eastAsia="Times New Roman" w:cs="Times New Roman"/>
          <w:sz w:val="24"/>
          <w:szCs w:val="24"/>
        </w:rPr>
        <w:t>?</w:t>
      </w:r>
      <w:r w:rsidR="009224DC" w:rsidRPr="00970959">
        <w:rPr>
          <w:rFonts w:eastAsia="Times New Roman" w:cs="Times New Roman"/>
          <w:sz w:val="24"/>
          <w:szCs w:val="24"/>
        </w:rPr>
        <w:t xml:space="preserve"> </w:t>
      </w:r>
      <w:r w:rsidR="00DC723B" w:rsidRPr="00970959">
        <w:rPr>
          <w:rFonts w:eastAsia="Times New Roman" w:cs="Times New Roman"/>
          <w:sz w:val="24"/>
          <w:szCs w:val="24"/>
        </w:rPr>
        <w:t xml:space="preserve">Emotions involve physiological, cognitive and behavioural components, and different theories of emotions place differential emphasis on each of these components. Early theories of emotion </w:t>
      </w:r>
      <w:r w:rsidR="00162602" w:rsidRPr="00970959">
        <w:rPr>
          <w:rFonts w:eastAsia="Times New Roman" w:cs="Times New Roman"/>
          <w:sz w:val="24"/>
          <w:szCs w:val="24"/>
        </w:rPr>
        <w:t>such as the</w:t>
      </w:r>
      <w:r w:rsidR="00DC723B" w:rsidRPr="00970959">
        <w:rPr>
          <w:rFonts w:eastAsia="Times New Roman" w:cs="Times New Roman"/>
          <w:sz w:val="24"/>
          <w:szCs w:val="24"/>
        </w:rPr>
        <w:t xml:space="preserve"> ‘James-Lange’ theory of emotion which was developed in the Nineteenth Century </w:t>
      </w:r>
      <w:r w:rsidR="000F4605" w:rsidRPr="00970959">
        <w:rPr>
          <w:rFonts w:eastAsia="Times New Roman" w:cs="Times New Roman"/>
          <w:sz w:val="24"/>
          <w:szCs w:val="24"/>
        </w:rPr>
        <w:fldChar w:fldCharType="begin"/>
      </w:r>
      <w:r w:rsidR="00B20965" w:rsidRPr="00970959">
        <w:rPr>
          <w:rFonts w:eastAsia="Times New Roman" w:cs="Times New Roman"/>
          <w:sz w:val="24"/>
          <w:szCs w:val="24"/>
        </w:rPr>
        <w:instrText xml:space="preserve"> ADDIN ZOTERO_ITEM CSL_CITATION {"citationID":"zbVo51lS","properties":{"formattedCitation":"(Cannon, 1927)","plainCitation":"(Cannon, 1927)","noteIndex":0},"citationItems":[{"id":965,"uris":["http://zotero.org/users/6094700/items/MCGUILXF"],"itemData":{"id":965,"type":"article-journal","archive":"JSTOR","container-title":"The American Journal of Psychology","DOI":"10.2307/1415404","ISSN":"0002-9556","issue":"1/4","note":"publisher: University of Illinois Press","page":"106-124","source":"JSTOR","title":"The James-Lange Theory of Emotions: A Critical Examination and an Alternative Theory","title-short":"The James-Lange Theory of Emotions","volume":"39","author":[{"family":"Cannon","given":"Walter B."}],"issued":{"date-parts":[["1927"]]}}}],"schema":"https://github.com/citation-style-language/schema/raw/master/csl-citation.json"} </w:instrText>
      </w:r>
      <w:r w:rsidR="000F4605" w:rsidRPr="00970959">
        <w:rPr>
          <w:rFonts w:eastAsia="Times New Roman" w:cs="Times New Roman"/>
          <w:sz w:val="24"/>
          <w:szCs w:val="24"/>
        </w:rPr>
        <w:fldChar w:fldCharType="separate"/>
      </w:r>
      <w:r w:rsidR="000F4605" w:rsidRPr="00970959">
        <w:rPr>
          <w:rFonts w:cs="Times New Roman"/>
          <w:sz w:val="24"/>
        </w:rPr>
        <w:t>(Cannon, 1927)</w:t>
      </w:r>
      <w:r w:rsidR="000F4605" w:rsidRPr="00970959">
        <w:rPr>
          <w:rFonts w:eastAsia="Times New Roman" w:cs="Times New Roman"/>
          <w:sz w:val="24"/>
          <w:szCs w:val="24"/>
        </w:rPr>
        <w:fldChar w:fldCharType="end"/>
      </w:r>
      <w:r w:rsidR="000F4605" w:rsidRPr="00970959">
        <w:rPr>
          <w:rFonts w:eastAsia="Times New Roman" w:cs="Times New Roman"/>
          <w:sz w:val="24"/>
          <w:szCs w:val="24"/>
        </w:rPr>
        <w:t xml:space="preserve"> </w:t>
      </w:r>
      <w:r w:rsidR="00DC723B" w:rsidRPr="00970959">
        <w:rPr>
          <w:rFonts w:eastAsia="Times New Roman" w:cs="Times New Roman"/>
          <w:sz w:val="24"/>
          <w:szCs w:val="24"/>
        </w:rPr>
        <w:t xml:space="preserve">suggested that emotions are almost entirely based on physiological arousal. For example, when one encounters a frightening scene, one’s heart rate may increase which leads to the emotion of ‘fear’. Since then, a large number of psychologists working in the field of emotion have pointed out that physiological responses are insufficiently varied to account for the full range of emotions that people report </w:t>
      </w:r>
      <w:r w:rsidR="000F4605" w:rsidRPr="00970959">
        <w:rPr>
          <w:rFonts w:eastAsia="Times New Roman" w:cs="Times New Roman"/>
          <w:sz w:val="24"/>
          <w:szCs w:val="24"/>
        </w:rPr>
        <w:fldChar w:fldCharType="begin"/>
      </w:r>
      <w:r w:rsidR="00B20965" w:rsidRPr="00970959">
        <w:rPr>
          <w:rFonts w:eastAsia="Times New Roman" w:cs="Times New Roman"/>
          <w:sz w:val="24"/>
          <w:szCs w:val="24"/>
        </w:rPr>
        <w:instrText xml:space="preserve"> ADDIN ZOTERO_ITEM CSL_CITATION {"citationID":"oLOYwMYg","properties":{"formattedCitation":"(Barrett, 2017b, 2017a; Lang, Greenwald, Bradley, &amp; Hamm, 1993; Schachter &amp; Singer, 1962)","plainCitation":"(Barrett, 2017b, 2017a; Lang, Greenwald, Bradley, &amp; Hamm, 1993; Schachter &amp; Singer, 1962)","noteIndex":0},"citationItems":[{"id":712,"uris":["http://zotero.org/users/6094700/items/QYHHMXD7"],"itemData":{"id":712,"type":"article-journal","container-title":"Social cognitive and affective neuroscience","ISSN":"1749-5016","issue":"1","journalAbbreviation":"Social cognitive and affective neuroscience","note":"publisher: Oxford University Press","page":"1-23","title":"The theory of constructed emotion: an active inference account of interoception and categorization","volume":"12","author":[{"family":"Barrett","given":"Lisa Feldman"}],"issued":{"date-parts":[["2017"]]}}},{"id":986,"uris":["http://zotero.org/users/6094700/items/R8T8QHLT"],"itemData":{"id":986,"type":"book","ISBN":"0-544-12996-2","publisher":"Houghton Mifflin Harcourt","title":"How emotions are made: The secret life of the brain","author":[{"family":"Barrett","given":"Lisa Feldman"}],"issued":{"date-parts":[["2017"]]}}},{"id":213,"uris":["http://zotero.org/users/6094700/items/3P8MF735"],"itemData":{"id":213,"type":"article-journal","abstract":"Colored photographic pictures that varied widely across the affective dimensions of valence (pleasant-unpleasant) and arousal (excited-calm) were each viewed for a 6-s period while facial electromyographic (zygomatic and corrugator muscle activity) and visceral (heart rate and skin conductance) reactions were measured. Judgments relating to pleasure, arousal, interest, and emotional state were measured, as was choice viewing time. Significant covariation was obtained between (a) facial expression and affective valence judgments and (b) skin conductance magnitude and arousal ratings. Interest ratings and viewing time were also associated with arousal. Although differences due to the subject's gender and cognitive style were obtained, affective responses were largely independent of the personality factors investigated. Response specificity, particularly facial expressiveness, supported the view that specific affects have unique patterns of reactivity. The consistency of the dimensional relationships between evaluative judgments (i.e., pleasure and arousal) and physiological response, however, emphasizes that emotion is fundamentally organized by these motivational parameters.","container-title":"Psychophysiology","DOI":"10.1111/j.1469-8986.1993.tb03352.x","ISSN":"0048-5772","issue":"3","journalAbbreviation":"Psychophysiology","language":"eng","note":"PMID: 8497555","page":"261-273","source":"PubMed","title":"Looking at pictures: affective, facial, visceral, and behavioral reactions","title-short":"Looking at pictures","volume":"30","author":[{"family":"Lang","given":"P. J."},{"family":"Greenwald","given":"M. K."},{"family":"Bradley","given":"M. M."},{"family":"Hamm","given":"A. O."}],"issued":{"date-parts":[["1993",5]]}}},{"id":2041,"uris":["http://zotero.org/users/6094700/items/LD9DJ9P9"],"itemData":{"id":2041,"type":"article-journal","container-title":"Psychological review","ISSN":"1939-1471","issue":"5","journalAbbreviation":"Psychological review","note":"publisher: American Psychological Association","page":"379","title":"Cognitive, social, and physiological determinants of emotional state.","volume":"69","author":[{"family":"Schachter","given":"Stanley"},{"family":"Singer","given":"Jerome"}],"issued":{"date-parts":[["1962"]]}}}],"schema":"https://github.com/citation-style-language/schema/raw/master/csl-citation.json"} </w:instrText>
      </w:r>
      <w:r w:rsidR="000F4605" w:rsidRPr="00970959">
        <w:rPr>
          <w:rFonts w:eastAsia="Times New Roman" w:cs="Times New Roman"/>
          <w:sz w:val="24"/>
          <w:szCs w:val="24"/>
        </w:rPr>
        <w:fldChar w:fldCharType="separate"/>
      </w:r>
      <w:r w:rsidR="00433F77" w:rsidRPr="00970959">
        <w:rPr>
          <w:rFonts w:cs="Times New Roman"/>
          <w:sz w:val="24"/>
        </w:rPr>
        <w:t>(Barrett, 2017b, 2017a; Lang, Greenwald, Bradley, &amp; Hamm, 1993; Schachter &amp; Singer, 1962)</w:t>
      </w:r>
      <w:r w:rsidR="000F4605" w:rsidRPr="00970959">
        <w:rPr>
          <w:rFonts w:eastAsia="Times New Roman" w:cs="Times New Roman"/>
          <w:sz w:val="24"/>
          <w:szCs w:val="24"/>
        </w:rPr>
        <w:fldChar w:fldCharType="end"/>
      </w:r>
      <w:r w:rsidR="00DC723B" w:rsidRPr="00970959">
        <w:rPr>
          <w:rFonts w:eastAsia="Times New Roman" w:cs="Times New Roman"/>
          <w:sz w:val="24"/>
          <w:szCs w:val="24"/>
        </w:rPr>
        <w:t xml:space="preserve">. More recent views of emotion suggest that </w:t>
      </w:r>
      <w:r w:rsidR="00DC723B" w:rsidRPr="00970959">
        <w:rPr>
          <w:rFonts w:eastAsia="Times New Roman" w:cs="Times New Roman"/>
          <w:sz w:val="24"/>
          <w:szCs w:val="24"/>
        </w:rPr>
        <w:lastRenderedPageBreak/>
        <w:t xml:space="preserve">the physiological response co-occurs with recognition at a cognitive level that one feels an emotion (such as fear) and that it is this co-occurrence which leads people to associate the two. Under this view, it is the context, rather than the physiological response alone that leads one to recognise and experience emotion. </w:t>
      </w:r>
      <w:r w:rsidR="0069060A" w:rsidRPr="00970959">
        <w:rPr>
          <w:rFonts w:eastAsia="Times New Roman" w:cs="Times New Roman"/>
          <w:sz w:val="24"/>
          <w:szCs w:val="24"/>
        </w:rPr>
        <w:t>Although stronger</w:t>
      </w:r>
      <w:r w:rsidR="00DC723B" w:rsidRPr="00970959">
        <w:rPr>
          <w:rFonts w:eastAsia="Times New Roman" w:cs="Times New Roman"/>
          <w:sz w:val="24"/>
          <w:szCs w:val="24"/>
        </w:rPr>
        <w:t xml:space="preserve"> physiological responses </w:t>
      </w:r>
      <w:r w:rsidR="0069060A" w:rsidRPr="00970959">
        <w:rPr>
          <w:rFonts w:eastAsia="Times New Roman" w:cs="Times New Roman"/>
          <w:sz w:val="24"/>
          <w:szCs w:val="24"/>
        </w:rPr>
        <w:t>tend to be</w:t>
      </w:r>
      <w:r w:rsidR="00DC723B" w:rsidRPr="00970959">
        <w:rPr>
          <w:rFonts w:eastAsia="Times New Roman" w:cs="Times New Roman"/>
          <w:sz w:val="24"/>
          <w:szCs w:val="24"/>
        </w:rPr>
        <w:t xml:space="preserve"> linked to stronger emotions</w:t>
      </w:r>
      <w:r w:rsidR="0069060A" w:rsidRPr="00970959">
        <w:rPr>
          <w:rFonts w:eastAsia="Times New Roman" w:cs="Times New Roman"/>
          <w:sz w:val="24"/>
          <w:szCs w:val="24"/>
        </w:rPr>
        <w:t>, p</w:t>
      </w:r>
      <w:r w:rsidR="00564FD6" w:rsidRPr="00970959">
        <w:rPr>
          <w:rFonts w:eastAsia="Times New Roman" w:cs="Times New Roman"/>
          <w:sz w:val="24"/>
          <w:szCs w:val="24"/>
        </w:rPr>
        <w:t>eople’s</w:t>
      </w:r>
      <w:r w:rsidR="00DC723B" w:rsidRPr="00970959">
        <w:rPr>
          <w:rFonts w:eastAsia="Times New Roman" w:cs="Times New Roman"/>
          <w:sz w:val="24"/>
          <w:szCs w:val="24"/>
        </w:rPr>
        <w:t xml:space="preserve"> previous experiences lead </w:t>
      </w:r>
      <w:r w:rsidR="00564FD6" w:rsidRPr="00970959">
        <w:rPr>
          <w:rFonts w:eastAsia="Times New Roman" w:cs="Times New Roman"/>
          <w:sz w:val="24"/>
          <w:szCs w:val="24"/>
        </w:rPr>
        <w:t>them</w:t>
      </w:r>
      <w:r w:rsidR="00DC723B" w:rsidRPr="00970959">
        <w:rPr>
          <w:rFonts w:eastAsia="Times New Roman" w:cs="Times New Roman"/>
          <w:sz w:val="24"/>
          <w:szCs w:val="24"/>
        </w:rPr>
        <w:t xml:space="preserve"> to interpret the same physiological responses as different kinds of emotion. So, for example, the same increased heartbeat that one may experience in response to finding themselves on a high diving board may be interpreted by some as fear and </w:t>
      </w:r>
      <w:r w:rsidR="006E3FAE" w:rsidRPr="00970959">
        <w:rPr>
          <w:rFonts w:eastAsia="Times New Roman" w:cs="Times New Roman"/>
          <w:sz w:val="24"/>
          <w:szCs w:val="24"/>
        </w:rPr>
        <w:t xml:space="preserve">by </w:t>
      </w:r>
      <w:r w:rsidR="00DC723B" w:rsidRPr="00970959">
        <w:rPr>
          <w:rFonts w:eastAsia="Times New Roman" w:cs="Times New Roman"/>
          <w:sz w:val="24"/>
          <w:szCs w:val="24"/>
        </w:rPr>
        <w:t>others as excitement.</w:t>
      </w:r>
      <w:r w:rsidR="00564FD6" w:rsidRPr="00970959">
        <w:rPr>
          <w:rFonts w:eastAsia="Times New Roman" w:cs="Times New Roman"/>
          <w:sz w:val="24"/>
          <w:szCs w:val="24"/>
        </w:rPr>
        <w:t xml:space="preserve"> </w:t>
      </w:r>
    </w:p>
    <w:p w14:paraId="3AC25960" w14:textId="77777777" w:rsidR="003A6BD3" w:rsidRPr="00970959" w:rsidRDefault="003A6BD3" w:rsidP="00DC723B">
      <w:pPr>
        <w:pStyle w:val="Textocomentario"/>
        <w:rPr>
          <w:rFonts w:eastAsia="Times New Roman" w:cs="Times New Roman"/>
          <w:sz w:val="24"/>
          <w:szCs w:val="24"/>
        </w:rPr>
      </w:pPr>
    </w:p>
    <w:p w14:paraId="753F1EF5" w14:textId="54F5036E" w:rsidR="00BB0662" w:rsidRPr="00970959" w:rsidRDefault="00C02C3B" w:rsidP="003C58D8">
      <w:pPr>
        <w:pStyle w:val="Textocomentario"/>
        <w:rPr>
          <w:rFonts w:eastAsia="Times New Roman" w:cs="Times New Roman"/>
          <w:sz w:val="24"/>
          <w:szCs w:val="24"/>
        </w:rPr>
      </w:pPr>
      <w:r w:rsidRPr="00970959">
        <w:rPr>
          <w:rFonts w:eastAsia="Times New Roman" w:cs="Times New Roman"/>
          <w:sz w:val="24"/>
          <w:szCs w:val="24"/>
        </w:rPr>
        <w:t xml:space="preserve">In a </w:t>
      </w:r>
      <w:r w:rsidR="00875EDA" w:rsidRPr="00970959">
        <w:rPr>
          <w:rFonts w:eastAsia="Times New Roman" w:cs="Times New Roman"/>
          <w:sz w:val="24"/>
          <w:szCs w:val="24"/>
        </w:rPr>
        <w:t>pioneering</w:t>
      </w:r>
      <w:r w:rsidRPr="00970959">
        <w:rPr>
          <w:rFonts w:eastAsia="Times New Roman" w:cs="Times New Roman"/>
          <w:sz w:val="24"/>
          <w:szCs w:val="24"/>
        </w:rPr>
        <w:t xml:space="preserve"> study on</w:t>
      </w:r>
      <w:r w:rsidR="00E904F6" w:rsidRPr="00970959">
        <w:rPr>
          <w:rFonts w:eastAsia="Times New Roman" w:cs="Times New Roman"/>
          <w:sz w:val="24"/>
          <w:szCs w:val="24"/>
        </w:rPr>
        <w:t xml:space="preserve"> the dimensions of emotion, Russell </w:t>
      </w:r>
      <w:r w:rsidR="00875EDA" w:rsidRPr="00970959">
        <w:rPr>
          <w:rFonts w:eastAsia="Times New Roman" w:cs="Times New Roman"/>
          <w:sz w:val="24"/>
          <w:szCs w:val="24"/>
        </w:rPr>
        <w:t>(1980) challenge</w:t>
      </w:r>
      <w:r w:rsidR="002E324E" w:rsidRPr="00970959">
        <w:rPr>
          <w:rFonts w:eastAsia="Times New Roman" w:cs="Times New Roman"/>
          <w:sz w:val="24"/>
          <w:szCs w:val="24"/>
        </w:rPr>
        <w:t>d</w:t>
      </w:r>
      <w:r w:rsidR="00875EDA" w:rsidRPr="00970959">
        <w:rPr>
          <w:rFonts w:eastAsia="Times New Roman" w:cs="Times New Roman"/>
          <w:sz w:val="24"/>
          <w:szCs w:val="24"/>
        </w:rPr>
        <w:t xml:space="preserve"> the classic experimental paradigm in affective neuroscience that claimed that emotions can be classified into discrete and independent categories</w:t>
      </w:r>
      <w:r w:rsidR="00FA3B1A" w:rsidRPr="00970959">
        <w:rPr>
          <w:rFonts w:eastAsia="Times New Roman" w:cs="Times New Roman"/>
          <w:sz w:val="24"/>
          <w:szCs w:val="24"/>
        </w:rPr>
        <w:t>, each associated with</w:t>
      </w:r>
      <w:r w:rsidR="00875EDA" w:rsidRPr="00970959">
        <w:rPr>
          <w:rFonts w:eastAsia="Times New Roman" w:cs="Times New Roman"/>
          <w:sz w:val="24"/>
          <w:szCs w:val="24"/>
        </w:rPr>
        <w:t xml:space="preserve"> specific neural structures. </w:t>
      </w:r>
      <w:r w:rsidR="000D6465" w:rsidRPr="00970959">
        <w:rPr>
          <w:rFonts w:eastAsia="Times New Roman" w:cs="Times New Roman"/>
          <w:sz w:val="24"/>
          <w:szCs w:val="24"/>
        </w:rPr>
        <w:t xml:space="preserve">Based on clinical observations suggesting that </w:t>
      </w:r>
      <w:r w:rsidR="001C284D" w:rsidRPr="00970959">
        <w:rPr>
          <w:rFonts w:eastAsia="Times New Roman" w:cs="Times New Roman"/>
          <w:sz w:val="24"/>
          <w:szCs w:val="24"/>
        </w:rPr>
        <w:t>people find it difficult to assess, discern, and describe their own emotions</w:t>
      </w:r>
      <w:r w:rsidR="0000387C" w:rsidRPr="00970959">
        <w:rPr>
          <w:rFonts w:eastAsia="Times New Roman" w:cs="Times New Roman"/>
          <w:sz w:val="24"/>
          <w:szCs w:val="24"/>
        </w:rPr>
        <w:t>,</w:t>
      </w:r>
      <w:r w:rsidR="001C284D" w:rsidRPr="00970959">
        <w:rPr>
          <w:rFonts w:eastAsia="Times New Roman" w:cs="Times New Roman"/>
          <w:sz w:val="24"/>
          <w:szCs w:val="24"/>
        </w:rPr>
        <w:t xml:space="preserve"> </w:t>
      </w:r>
      <w:r w:rsidR="002E324E" w:rsidRPr="00970959">
        <w:rPr>
          <w:rFonts w:eastAsia="Times New Roman" w:cs="Times New Roman"/>
          <w:sz w:val="24"/>
          <w:szCs w:val="24"/>
        </w:rPr>
        <w:t>Russel</w:t>
      </w:r>
      <w:r w:rsidR="00C92DB7" w:rsidRPr="00970959">
        <w:rPr>
          <w:rFonts w:eastAsia="Times New Roman" w:cs="Times New Roman"/>
          <w:sz w:val="24"/>
          <w:szCs w:val="24"/>
        </w:rPr>
        <w:t>l</w:t>
      </w:r>
      <w:r w:rsidR="002E324E" w:rsidRPr="00970959">
        <w:rPr>
          <w:rFonts w:eastAsia="Times New Roman" w:cs="Times New Roman"/>
          <w:sz w:val="24"/>
          <w:szCs w:val="24"/>
        </w:rPr>
        <w:t xml:space="preserve"> </w:t>
      </w:r>
      <w:r w:rsidR="00FC5E89" w:rsidRPr="00970959">
        <w:rPr>
          <w:rFonts w:eastAsia="Times New Roman" w:cs="Times New Roman"/>
          <w:sz w:val="24"/>
          <w:szCs w:val="24"/>
        </w:rPr>
        <w:t>proposed</w:t>
      </w:r>
      <w:r w:rsidR="00251175" w:rsidRPr="00970959">
        <w:rPr>
          <w:rFonts w:eastAsia="Times New Roman" w:cs="Times New Roman"/>
          <w:sz w:val="24"/>
          <w:szCs w:val="24"/>
        </w:rPr>
        <w:t xml:space="preserve"> </w:t>
      </w:r>
      <w:r w:rsidR="00DA6A48" w:rsidRPr="00970959">
        <w:rPr>
          <w:rFonts w:eastAsia="Times New Roman" w:cs="Times New Roman"/>
          <w:sz w:val="24"/>
          <w:szCs w:val="24"/>
        </w:rPr>
        <w:t xml:space="preserve">a bidimensional </w:t>
      </w:r>
      <w:r w:rsidR="00FC5E89" w:rsidRPr="00970959">
        <w:rPr>
          <w:rFonts w:eastAsia="Times New Roman" w:cs="Times New Roman"/>
          <w:sz w:val="24"/>
          <w:szCs w:val="24"/>
        </w:rPr>
        <w:t>model</w:t>
      </w:r>
      <w:r w:rsidR="0069060A" w:rsidRPr="00970959">
        <w:rPr>
          <w:rFonts w:eastAsia="Times New Roman" w:cs="Times New Roman"/>
          <w:sz w:val="24"/>
          <w:szCs w:val="24"/>
        </w:rPr>
        <w:t>,</w:t>
      </w:r>
      <w:r w:rsidR="00FC5E89" w:rsidRPr="00970959">
        <w:rPr>
          <w:rFonts w:eastAsia="Times New Roman" w:cs="Times New Roman"/>
          <w:sz w:val="24"/>
          <w:szCs w:val="24"/>
        </w:rPr>
        <w:t xml:space="preserve"> known as t</w:t>
      </w:r>
      <w:r w:rsidRPr="00970959">
        <w:rPr>
          <w:rFonts w:eastAsia="Times New Roman" w:cs="Times New Roman"/>
          <w:sz w:val="24"/>
          <w:szCs w:val="24"/>
        </w:rPr>
        <w:t xml:space="preserve">he </w:t>
      </w:r>
      <w:r w:rsidR="0069060A" w:rsidRPr="00970959">
        <w:rPr>
          <w:rFonts w:eastAsia="Times New Roman" w:cs="Times New Roman"/>
          <w:sz w:val="24"/>
          <w:szCs w:val="24"/>
        </w:rPr>
        <w:t>‘</w:t>
      </w:r>
      <w:r w:rsidRPr="00970959">
        <w:rPr>
          <w:rFonts w:eastAsia="Times New Roman" w:cs="Times New Roman"/>
          <w:sz w:val="24"/>
          <w:szCs w:val="24"/>
        </w:rPr>
        <w:t>circumplex model of affect</w:t>
      </w:r>
      <w:r w:rsidR="0069060A" w:rsidRPr="00970959">
        <w:rPr>
          <w:rFonts w:eastAsia="Times New Roman" w:cs="Times New Roman"/>
          <w:sz w:val="24"/>
          <w:szCs w:val="24"/>
        </w:rPr>
        <w:t>’</w:t>
      </w:r>
      <w:r w:rsidR="00FC5E89" w:rsidRPr="00970959">
        <w:rPr>
          <w:rFonts w:eastAsia="Times New Roman" w:cs="Times New Roman"/>
          <w:sz w:val="24"/>
          <w:szCs w:val="24"/>
        </w:rPr>
        <w:t xml:space="preserve">, in which </w:t>
      </w:r>
      <w:r w:rsidRPr="00970959">
        <w:rPr>
          <w:rFonts w:eastAsia="Times New Roman" w:cs="Times New Roman"/>
          <w:sz w:val="24"/>
          <w:szCs w:val="24"/>
        </w:rPr>
        <w:t xml:space="preserve">all affective states arise </w:t>
      </w:r>
      <w:r w:rsidR="00C92DB7" w:rsidRPr="00970959">
        <w:rPr>
          <w:rFonts w:eastAsia="Times New Roman" w:cs="Times New Roman"/>
          <w:sz w:val="24"/>
          <w:szCs w:val="24"/>
        </w:rPr>
        <w:t>as</w:t>
      </w:r>
      <w:r w:rsidRPr="00970959">
        <w:rPr>
          <w:rFonts w:eastAsia="Times New Roman" w:cs="Times New Roman"/>
          <w:sz w:val="24"/>
          <w:szCs w:val="24"/>
        </w:rPr>
        <w:t xml:space="preserve"> product</w:t>
      </w:r>
      <w:r w:rsidR="00C92DB7" w:rsidRPr="00970959">
        <w:rPr>
          <w:rFonts w:eastAsia="Times New Roman" w:cs="Times New Roman"/>
          <w:sz w:val="24"/>
          <w:szCs w:val="24"/>
        </w:rPr>
        <w:t>s</w:t>
      </w:r>
      <w:r w:rsidRPr="00970959">
        <w:rPr>
          <w:rFonts w:eastAsia="Times New Roman" w:cs="Times New Roman"/>
          <w:sz w:val="24"/>
          <w:szCs w:val="24"/>
        </w:rPr>
        <w:t xml:space="preserve"> of</w:t>
      </w:r>
      <w:r w:rsidR="0000387C" w:rsidRPr="00970959">
        <w:rPr>
          <w:rFonts w:eastAsia="Times New Roman" w:cs="Times New Roman"/>
          <w:sz w:val="24"/>
          <w:szCs w:val="24"/>
        </w:rPr>
        <w:t xml:space="preserve"> not one, but</w:t>
      </w:r>
      <w:r w:rsidRPr="00970959">
        <w:rPr>
          <w:rFonts w:eastAsia="Times New Roman" w:cs="Times New Roman"/>
          <w:sz w:val="24"/>
          <w:szCs w:val="24"/>
        </w:rPr>
        <w:t xml:space="preserve"> two independent neurophysiological </w:t>
      </w:r>
      <w:r w:rsidR="00B41508" w:rsidRPr="00970959">
        <w:rPr>
          <w:rFonts w:eastAsia="Times New Roman" w:cs="Times New Roman"/>
          <w:sz w:val="24"/>
          <w:szCs w:val="24"/>
        </w:rPr>
        <w:t xml:space="preserve">systems, </w:t>
      </w:r>
      <w:r w:rsidR="00B41508" w:rsidRPr="00970959">
        <w:rPr>
          <w:sz w:val="24"/>
          <w:szCs w:val="24"/>
          <w:shd w:val="clear" w:color="auto" w:fill="FFFFFF"/>
        </w:rPr>
        <w:t>one related to valence (a pleasure–displeasure continuum) and the other to arousal, or alertness</w:t>
      </w:r>
      <w:r w:rsidRPr="00970959">
        <w:rPr>
          <w:rFonts w:eastAsia="Times New Roman" w:cs="Times New Roman"/>
          <w:sz w:val="24"/>
          <w:szCs w:val="24"/>
        </w:rPr>
        <w:t xml:space="preserve">. </w:t>
      </w:r>
      <w:r w:rsidR="00564FD6" w:rsidRPr="00970959">
        <w:rPr>
          <w:rFonts w:eastAsia="Times New Roman" w:cs="Times New Roman"/>
          <w:sz w:val="24"/>
          <w:szCs w:val="24"/>
        </w:rPr>
        <w:fldChar w:fldCharType="begin"/>
      </w:r>
      <w:r w:rsidR="00B20965" w:rsidRPr="00970959">
        <w:rPr>
          <w:rFonts w:eastAsia="Times New Roman" w:cs="Times New Roman"/>
          <w:sz w:val="24"/>
          <w:szCs w:val="24"/>
        </w:rPr>
        <w:instrText xml:space="preserve"> ADDIN ZOTERO_ITEM CSL_CITATION {"citationID":"4Aro8ti0","properties":{"formattedCitation":"(Russell &amp; Barrett, 1999)","plainCitation":"(Russell &amp; Barrett, 1999)","dontUpdate":true,"noteIndex":0},"citationItems":[{"id":1915,"uris":["http://zotero.org/users/6094700/items/ASZ9KAUL"],"itemData":{"id":1915,"type":"article-journal","container-title":"Journal of personality and social psychology","ISSN":"1939-1315","issue":"5","journalAbbreviation":"Journal of personality and social psychology","note":"publisher: American Psychological Association","page":"805","title":"Core affect, prototypical emotional episodes, and other things called emotion: dissecting the elephant.","volume":"76","author":[{"family":"Russell","given":"James A"},{"family":"Barrett","given":"Lisa Feldman"}],"issued":{"date-parts":[["1999"]]}}}],"schema":"https://github.com/citation-style-language/schema/raw/master/csl-citation.json"} </w:instrText>
      </w:r>
      <w:r w:rsidR="00564FD6" w:rsidRPr="00970959">
        <w:rPr>
          <w:rFonts w:eastAsia="Times New Roman" w:cs="Times New Roman"/>
          <w:sz w:val="24"/>
          <w:szCs w:val="24"/>
        </w:rPr>
        <w:fldChar w:fldCharType="separate"/>
      </w:r>
      <w:r w:rsidR="00206F37" w:rsidRPr="00970959">
        <w:rPr>
          <w:rFonts w:cs="Times New Roman"/>
          <w:sz w:val="24"/>
          <w:szCs w:val="24"/>
        </w:rPr>
        <w:t>Russell &amp; Barrett (1999)</w:t>
      </w:r>
      <w:r w:rsidR="00564FD6" w:rsidRPr="00970959">
        <w:rPr>
          <w:rFonts w:eastAsia="Times New Roman" w:cs="Times New Roman"/>
          <w:sz w:val="24"/>
          <w:szCs w:val="24"/>
        </w:rPr>
        <w:fldChar w:fldCharType="end"/>
      </w:r>
      <w:r w:rsidR="00206F37" w:rsidRPr="00970959">
        <w:rPr>
          <w:rFonts w:eastAsia="Times New Roman" w:cs="Times New Roman"/>
          <w:sz w:val="24"/>
          <w:szCs w:val="24"/>
        </w:rPr>
        <w:t xml:space="preserve"> </w:t>
      </w:r>
      <w:r w:rsidR="00545F4F" w:rsidRPr="00970959">
        <w:rPr>
          <w:rFonts w:eastAsia="Times New Roman" w:cs="Times New Roman"/>
          <w:sz w:val="24"/>
          <w:szCs w:val="24"/>
        </w:rPr>
        <w:t xml:space="preserve">subsequently </w:t>
      </w:r>
      <w:r w:rsidR="00206F37" w:rsidRPr="00970959">
        <w:rPr>
          <w:rFonts w:eastAsia="Times New Roman" w:cs="Times New Roman"/>
          <w:sz w:val="24"/>
          <w:szCs w:val="24"/>
        </w:rPr>
        <w:t>dr</w:t>
      </w:r>
      <w:r w:rsidR="00502FF5" w:rsidRPr="00970959">
        <w:rPr>
          <w:rFonts w:eastAsia="Times New Roman" w:cs="Times New Roman"/>
          <w:sz w:val="24"/>
          <w:szCs w:val="24"/>
        </w:rPr>
        <w:t>e</w:t>
      </w:r>
      <w:r w:rsidR="00206F37" w:rsidRPr="00970959">
        <w:rPr>
          <w:rFonts w:eastAsia="Times New Roman" w:cs="Times New Roman"/>
          <w:sz w:val="24"/>
          <w:szCs w:val="24"/>
        </w:rPr>
        <w:t xml:space="preserve">w a distinction between ‘emotional episodes’ (which refer to what most people would understand by the term ‘emotion’: anger, fear, joy, surprise and so on) and ‘core affect’, which they describe as ‘the most elementary consciously accessible affective feelings </w:t>
      </w:r>
      <w:r w:rsidR="00DC0B3F" w:rsidRPr="00970959">
        <w:rPr>
          <w:rFonts w:eastAsia="Times New Roman" w:cs="Times New Roman"/>
          <w:sz w:val="24"/>
          <w:szCs w:val="24"/>
        </w:rPr>
        <w:t>[</w:t>
      </w:r>
      <w:r w:rsidR="00206F37" w:rsidRPr="00970959">
        <w:rPr>
          <w:rFonts w:eastAsia="Times New Roman" w:cs="Times New Roman"/>
          <w:sz w:val="24"/>
          <w:szCs w:val="24"/>
        </w:rPr>
        <w:t>…</w:t>
      </w:r>
      <w:r w:rsidR="00DC0B3F" w:rsidRPr="00970959">
        <w:rPr>
          <w:rFonts w:eastAsia="Times New Roman" w:cs="Times New Roman"/>
          <w:sz w:val="24"/>
          <w:szCs w:val="24"/>
        </w:rPr>
        <w:t>]</w:t>
      </w:r>
      <w:r w:rsidR="00206F37" w:rsidRPr="00970959">
        <w:rPr>
          <w:rFonts w:eastAsia="Times New Roman" w:cs="Times New Roman"/>
          <w:sz w:val="24"/>
          <w:szCs w:val="24"/>
        </w:rPr>
        <w:t xml:space="preserve"> that need not be directed at anything</w:t>
      </w:r>
      <w:r w:rsidR="00753B84" w:rsidRPr="00970959">
        <w:rPr>
          <w:rFonts w:eastAsia="Times New Roman" w:cs="Times New Roman"/>
          <w:sz w:val="24"/>
          <w:szCs w:val="24"/>
        </w:rPr>
        <w:t>’</w:t>
      </w:r>
      <w:r w:rsidR="00206F37" w:rsidRPr="00970959">
        <w:rPr>
          <w:rFonts w:eastAsia="Times New Roman" w:cs="Times New Roman"/>
          <w:sz w:val="24"/>
          <w:szCs w:val="24"/>
        </w:rPr>
        <w:t xml:space="preserve"> (ibid., 806). They argue that ‘core affect’ involves just two dimensions: the degree of pleasantness and the degree of activation</w:t>
      </w:r>
      <w:r w:rsidR="00753B84" w:rsidRPr="00970959">
        <w:rPr>
          <w:rFonts w:eastAsia="Times New Roman" w:cs="Times New Roman"/>
          <w:sz w:val="24"/>
          <w:szCs w:val="24"/>
        </w:rPr>
        <w:t>, which combine to shape a person’s mood</w:t>
      </w:r>
      <w:r w:rsidR="00206F37" w:rsidRPr="00970959">
        <w:rPr>
          <w:rFonts w:eastAsia="Times New Roman" w:cs="Times New Roman"/>
          <w:sz w:val="24"/>
          <w:szCs w:val="24"/>
        </w:rPr>
        <w:t xml:space="preserve">. </w:t>
      </w:r>
      <w:r w:rsidR="00753B84" w:rsidRPr="00970959">
        <w:rPr>
          <w:rFonts w:eastAsia="Times New Roman" w:cs="Times New Roman"/>
          <w:sz w:val="24"/>
          <w:szCs w:val="24"/>
        </w:rPr>
        <w:t>Core affect fluctuates over time and involves one’s general sense of pleasure or displeasure and tension or relaxation, depression or elation</w:t>
      </w:r>
      <w:r w:rsidR="00F35016" w:rsidRPr="00970959">
        <w:rPr>
          <w:rFonts w:eastAsia="Times New Roman" w:cs="Times New Roman"/>
          <w:sz w:val="24"/>
          <w:szCs w:val="24"/>
        </w:rPr>
        <w:t xml:space="preserve">. </w:t>
      </w:r>
      <w:r w:rsidR="00753B84" w:rsidRPr="00970959">
        <w:rPr>
          <w:rFonts w:eastAsia="Times New Roman" w:cs="Times New Roman"/>
          <w:sz w:val="24"/>
          <w:szCs w:val="24"/>
        </w:rPr>
        <w:t>Whereas core affect is relative</w:t>
      </w:r>
      <w:r w:rsidR="00F35016" w:rsidRPr="00970959">
        <w:rPr>
          <w:rFonts w:eastAsia="Times New Roman" w:cs="Times New Roman"/>
          <w:sz w:val="24"/>
          <w:szCs w:val="24"/>
        </w:rPr>
        <w:t>l</w:t>
      </w:r>
      <w:r w:rsidR="00753B84" w:rsidRPr="00970959">
        <w:rPr>
          <w:rFonts w:eastAsia="Times New Roman" w:cs="Times New Roman"/>
          <w:sz w:val="24"/>
          <w:szCs w:val="24"/>
        </w:rPr>
        <w:t>y easy to d</w:t>
      </w:r>
      <w:r w:rsidR="00F35016" w:rsidRPr="00970959">
        <w:rPr>
          <w:rFonts w:eastAsia="Times New Roman" w:cs="Times New Roman"/>
          <w:sz w:val="24"/>
          <w:szCs w:val="24"/>
        </w:rPr>
        <w:t>e</w:t>
      </w:r>
      <w:r w:rsidR="00753B84" w:rsidRPr="00970959">
        <w:rPr>
          <w:rFonts w:eastAsia="Times New Roman" w:cs="Times New Roman"/>
          <w:sz w:val="24"/>
          <w:szCs w:val="24"/>
        </w:rPr>
        <w:t>scribe and measure</w:t>
      </w:r>
      <w:r w:rsidR="00F35016" w:rsidRPr="00970959">
        <w:rPr>
          <w:rFonts w:eastAsia="Times New Roman" w:cs="Times New Roman"/>
          <w:sz w:val="24"/>
          <w:szCs w:val="24"/>
        </w:rPr>
        <w:t>,</w:t>
      </w:r>
      <w:r w:rsidR="00753B84" w:rsidRPr="00970959">
        <w:rPr>
          <w:rFonts w:eastAsia="Times New Roman" w:cs="Times New Roman"/>
          <w:sz w:val="24"/>
          <w:szCs w:val="24"/>
        </w:rPr>
        <w:t xml:space="preserve"> emotional episodes are </w:t>
      </w:r>
      <w:r w:rsidR="00F35016" w:rsidRPr="00970959">
        <w:rPr>
          <w:rFonts w:eastAsia="Times New Roman" w:cs="Times New Roman"/>
          <w:sz w:val="24"/>
          <w:szCs w:val="24"/>
        </w:rPr>
        <w:t xml:space="preserve">much </w:t>
      </w:r>
      <w:r w:rsidR="00753B84" w:rsidRPr="00970959">
        <w:rPr>
          <w:rFonts w:eastAsia="Times New Roman" w:cs="Times New Roman"/>
          <w:sz w:val="24"/>
          <w:szCs w:val="24"/>
        </w:rPr>
        <w:t>more complex</w:t>
      </w:r>
      <w:r w:rsidR="00EE47EC" w:rsidRPr="00970959">
        <w:rPr>
          <w:rFonts w:eastAsia="Times New Roman" w:cs="Times New Roman"/>
          <w:sz w:val="24"/>
          <w:szCs w:val="24"/>
        </w:rPr>
        <w:t xml:space="preserve"> as they refer to types of human behaviour</w:t>
      </w:r>
      <w:r w:rsidR="00753B84" w:rsidRPr="00970959">
        <w:rPr>
          <w:rFonts w:eastAsia="Times New Roman" w:cs="Times New Roman"/>
          <w:sz w:val="24"/>
          <w:szCs w:val="24"/>
        </w:rPr>
        <w:t xml:space="preserve">. </w:t>
      </w:r>
      <w:r w:rsidR="00EE47EC" w:rsidRPr="00970959">
        <w:rPr>
          <w:rFonts w:eastAsia="Times New Roman" w:cs="Times New Roman"/>
          <w:sz w:val="24"/>
          <w:szCs w:val="24"/>
        </w:rPr>
        <w:t>As well as involving</w:t>
      </w:r>
      <w:r w:rsidR="00F35016" w:rsidRPr="00970959">
        <w:rPr>
          <w:rFonts w:eastAsia="Times New Roman" w:cs="Times New Roman"/>
          <w:sz w:val="24"/>
          <w:szCs w:val="24"/>
        </w:rPr>
        <w:t xml:space="preserve"> core affect, </w:t>
      </w:r>
      <w:r w:rsidR="00DC0B3F" w:rsidRPr="00970959">
        <w:rPr>
          <w:rFonts w:eastAsia="Times New Roman" w:cs="Times New Roman"/>
          <w:sz w:val="24"/>
          <w:szCs w:val="24"/>
        </w:rPr>
        <w:t xml:space="preserve">emotional episodes </w:t>
      </w:r>
      <w:r w:rsidR="00EE47EC" w:rsidRPr="00970959">
        <w:rPr>
          <w:rFonts w:eastAsia="Times New Roman" w:cs="Times New Roman"/>
          <w:sz w:val="24"/>
          <w:szCs w:val="24"/>
        </w:rPr>
        <w:t>also</w:t>
      </w:r>
      <w:r w:rsidR="00F35016" w:rsidRPr="00970959">
        <w:rPr>
          <w:rFonts w:eastAsia="Times New Roman" w:cs="Times New Roman"/>
          <w:sz w:val="24"/>
          <w:szCs w:val="24"/>
        </w:rPr>
        <w:t xml:space="preserve"> involve a combination of</w:t>
      </w:r>
      <w:r w:rsidR="00EE47EC" w:rsidRPr="00970959">
        <w:rPr>
          <w:rFonts w:eastAsia="Times New Roman" w:cs="Times New Roman"/>
          <w:sz w:val="24"/>
          <w:szCs w:val="24"/>
        </w:rPr>
        <w:t>:</w:t>
      </w:r>
      <w:r w:rsidR="00F35016" w:rsidRPr="00970959">
        <w:rPr>
          <w:rFonts w:eastAsia="Times New Roman" w:cs="Times New Roman"/>
          <w:sz w:val="24"/>
          <w:szCs w:val="24"/>
        </w:rPr>
        <w:t xml:space="preserve"> overt </w:t>
      </w:r>
      <w:r w:rsidR="00EE47EC" w:rsidRPr="00970959">
        <w:rPr>
          <w:rFonts w:eastAsia="Times New Roman" w:cs="Times New Roman"/>
          <w:sz w:val="24"/>
          <w:szCs w:val="24"/>
        </w:rPr>
        <w:t>responses</w:t>
      </w:r>
      <w:r w:rsidR="00F35016" w:rsidRPr="00970959">
        <w:rPr>
          <w:rFonts w:eastAsia="Times New Roman" w:cs="Times New Roman"/>
          <w:sz w:val="24"/>
          <w:szCs w:val="24"/>
        </w:rPr>
        <w:t xml:space="preserve"> to an object or stimulus, attention toward and appraisal of the object or stimulus, the experience of having the emotion, and the physical effects of the experience. </w:t>
      </w:r>
      <w:r w:rsidR="009079AF" w:rsidRPr="00970959">
        <w:rPr>
          <w:rFonts w:eastAsia="Times New Roman" w:cs="Times New Roman"/>
          <w:sz w:val="24"/>
          <w:szCs w:val="24"/>
        </w:rPr>
        <w:t>As such, they are much more difficult to describe.</w:t>
      </w:r>
      <w:r w:rsidR="00751895" w:rsidRPr="00970959">
        <w:rPr>
          <w:rFonts w:eastAsia="Times New Roman" w:cs="Times New Roman"/>
          <w:sz w:val="24"/>
          <w:szCs w:val="24"/>
        </w:rPr>
        <w:t xml:space="preserve"> </w:t>
      </w:r>
      <w:r w:rsidR="00DD073A" w:rsidRPr="00970959">
        <w:rPr>
          <w:rFonts w:eastAsia="Times New Roman" w:cs="Times New Roman"/>
          <w:sz w:val="24"/>
          <w:szCs w:val="24"/>
        </w:rPr>
        <w:t>More</w:t>
      </w:r>
      <w:r w:rsidR="00DC723B" w:rsidRPr="00970959">
        <w:rPr>
          <w:rFonts w:eastAsia="Times New Roman" w:cs="Times New Roman"/>
          <w:sz w:val="24"/>
          <w:szCs w:val="24"/>
        </w:rPr>
        <w:t xml:space="preserve"> recent work on emotions </w:t>
      </w:r>
      <w:r w:rsidR="00DC6A41" w:rsidRPr="00970959">
        <w:rPr>
          <w:rFonts w:eastAsia="Times New Roman" w:cs="Times New Roman"/>
          <w:sz w:val="24"/>
          <w:szCs w:val="24"/>
        </w:rPr>
        <w:fldChar w:fldCharType="begin"/>
      </w:r>
      <w:r w:rsidR="00B20965" w:rsidRPr="00970959">
        <w:rPr>
          <w:rFonts w:eastAsia="Times New Roman" w:cs="Times New Roman"/>
          <w:sz w:val="24"/>
          <w:szCs w:val="24"/>
        </w:rPr>
        <w:instrText xml:space="preserve"> ADDIN ZOTERO_ITEM CSL_CITATION {"citationID":"nbavCBIq","properties":{"formattedCitation":"(Barrett, 2017b)","plainCitation":"(Barrett, 2017b)","noteIndex":0},"citationItems":[{"id":712,"uris":["http://zotero.org/users/6094700/items/QYHHMXD7"],"itemData":{"id":712,"type":"article-journal","container-title":"Social cognitive and affective neuroscience","ISSN":"1749-5016","issue":"1","journalAbbreviation":"Social cognitive and affective neuroscience","note":"publisher: Oxford University Press","page":"1-23","title":"The theory of constructed emotion: an active inference account of interoception and categorization","volume":"12","author":[{"family":"Barrett","given":"Lisa Feldman"}],"issued":{"date-parts":[["2017"]]}}}],"schema":"https://github.com/citation-style-language/schema/raw/master/csl-citation.json"} </w:instrText>
      </w:r>
      <w:r w:rsidR="00DC6A41" w:rsidRPr="00970959">
        <w:rPr>
          <w:rFonts w:eastAsia="Times New Roman" w:cs="Times New Roman"/>
          <w:sz w:val="24"/>
          <w:szCs w:val="24"/>
        </w:rPr>
        <w:fldChar w:fldCharType="separate"/>
      </w:r>
      <w:r w:rsidR="000F4605" w:rsidRPr="00970959">
        <w:rPr>
          <w:rFonts w:cs="Times New Roman"/>
          <w:sz w:val="24"/>
        </w:rPr>
        <w:t>(Barrett, 2017b)</w:t>
      </w:r>
      <w:r w:rsidR="00DC6A41" w:rsidRPr="00970959">
        <w:rPr>
          <w:rFonts w:eastAsia="Times New Roman" w:cs="Times New Roman"/>
          <w:sz w:val="24"/>
          <w:szCs w:val="24"/>
        </w:rPr>
        <w:fldChar w:fldCharType="end"/>
      </w:r>
      <w:r w:rsidR="00DC6A41" w:rsidRPr="00970959">
        <w:rPr>
          <w:rFonts w:eastAsia="Times New Roman" w:cs="Times New Roman"/>
          <w:sz w:val="24"/>
          <w:szCs w:val="24"/>
        </w:rPr>
        <w:t xml:space="preserve"> </w:t>
      </w:r>
      <w:r w:rsidR="00DC723B" w:rsidRPr="00970959">
        <w:rPr>
          <w:rFonts w:eastAsia="Times New Roman" w:cs="Times New Roman"/>
          <w:sz w:val="24"/>
          <w:szCs w:val="24"/>
        </w:rPr>
        <w:t xml:space="preserve">suggests that </w:t>
      </w:r>
      <w:r w:rsidR="000F4605" w:rsidRPr="00970959">
        <w:rPr>
          <w:rFonts w:eastAsia="Times New Roman" w:cs="Times New Roman"/>
          <w:sz w:val="24"/>
          <w:szCs w:val="24"/>
        </w:rPr>
        <w:t xml:space="preserve">the </w:t>
      </w:r>
      <w:r w:rsidR="00F35016" w:rsidRPr="00970959">
        <w:rPr>
          <w:rFonts w:eastAsia="Times New Roman" w:cs="Times New Roman"/>
          <w:sz w:val="24"/>
          <w:szCs w:val="24"/>
        </w:rPr>
        <w:t>labels we give to</w:t>
      </w:r>
      <w:r w:rsidR="009079AF" w:rsidRPr="00970959">
        <w:rPr>
          <w:rFonts w:eastAsia="Times New Roman" w:cs="Times New Roman"/>
          <w:sz w:val="24"/>
          <w:szCs w:val="24"/>
        </w:rPr>
        <w:t xml:space="preserve"> </w:t>
      </w:r>
      <w:r w:rsidR="00DC723B" w:rsidRPr="00970959">
        <w:rPr>
          <w:rFonts w:eastAsia="Times New Roman" w:cs="Times New Roman"/>
          <w:sz w:val="24"/>
          <w:szCs w:val="24"/>
        </w:rPr>
        <w:t>emotion</w:t>
      </w:r>
      <w:r w:rsidR="00F35016" w:rsidRPr="00970959">
        <w:rPr>
          <w:rFonts w:eastAsia="Times New Roman" w:cs="Times New Roman"/>
          <w:sz w:val="24"/>
          <w:szCs w:val="24"/>
        </w:rPr>
        <w:t>al episodes</w:t>
      </w:r>
      <w:r w:rsidR="009079AF" w:rsidRPr="00970959">
        <w:rPr>
          <w:rFonts w:eastAsia="Times New Roman" w:cs="Times New Roman"/>
          <w:sz w:val="24"/>
          <w:szCs w:val="24"/>
        </w:rPr>
        <w:t>, and thus the ways in which those episodes are understood,</w:t>
      </w:r>
      <w:r w:rsidR="00DC723B" w:rsidRPr="00970959">
        <w:rPr>
          <w:rFonts w:eastAsia="Times New Roman" w:cs="Times New Roman"/>
          <w:sz w:val="24"/>
          <w:szCs w:val="24"/>
        </w:rPr>
        <w:t xml:space="preserve"> are to </w:t>
      </w:r>
      <w:r w:rsidR="00143B64" w:rsidRPr="00970959">
        <w:rPr>
          <w:rFonts w:eastAsia="Times New Roman" w:cs="Times New Roman"/>
          <w:sz w:val="24"/>
          <w:szCs w:val="24"/>
        </w:rPr>
        <w:t>a large</w:t>
      </w:r>
      <w:r w:rsidR="00DC723B" w:rsidRPr="00970959">
        <w:rPr>
          <w:rFonts w:eastAsia="Times New Roman" w:cs="Times New Roman"/>
          <w:sz w:val="24"/>
          <w:szCs w:val="24"/>
        </w:rPr>
        <w:t xml:space="preserve"> extent socially-constructed. </w:t>
      </w:r>
      <w:r w:rsidR="009079AF" w:rsidRPr="00970959">
        <w:rPr>
          <w:rFonts w:eastAsia="Times New Roman" w:cs="Times New Roman"/>
          <w:sz w:val="24"/>
          <w:szCs w:val="24"/>
        </w:rPr>
        <w:t>O</w:t>
      </w:r>
      <w:r w:rsidR="00DC723B" w:rsidRPr="00970959">
        <w:rPr>
          <w:rFonts w:eastAsia="Times New Roman" w:cs="Times New Roman"/>
          <w:sz w:val="24"/>
          <w:szCs w:val="24"/>
        </w:rPr>
        <w:t xml:space="preserve">ur emotional responses to sensory stimuli and to other experiences are </w:t>
      </w:r>
      <w:r w:rsidR="00185248" w:rsidRPr="00970959">
        <w:rPr>
          <w:rFonts w:eastAsia="Times New Roman" w:cs="Times New Roman"/>
          <w:sz w:val="24"/>
          <w:szCs w:val="24"/>
        </w:rPr>
        <w:t xml:space="preserve">largely </w:t>
      </w:r>
      <w:r w:rsidR="00DC723B" w:rsidRPr="00970959">
        <w:rPr>
          <w:rFonts w:eastAsia="Times New Roman" w:cs="Times New Roman"/>
          <w:sz w:val="24"/>
          <w:szCs w:val="24"/>
        </w:rPr>
        <w:t xml:space="preserve">shaped by our previous experiences, and by societal expectations of the sorts of things that we are </w:t>
      </w:r>
      <w:r w:rsidR="009079AF" w:rsidRPr="00970959">
        <w:rPr>
          <w:rFonts w:eastAsia="Times New Roman" w:cs="Times New Roman"/>
          <w:sz w:val="24"/>
          <w:szCs w:val="24"/>
        </w:rPr>
        <w:t>‘</w:t>
      </w:r>
      <w:r w:rsidR="00DC723B" w:rsidRPr="00970959">
        <w:rPr>
          <w:rFonts w:eastAsia="Times New Roman" w:cs="Times New Roman"/>
          <w:sz w:val="24"/>
          <w:szCs w:val="24"/>
        </w:rPr>
        <w:t>supposed to</w:t>
      </w:r>
      <w:r w:rsidR="009079AF" w:rsidRPr="00970959">
        <w:rPr>
          <w:rFonts w:eastAsia="Times New Roman" w:cs="Times New Roman"/>
          <w:sz w:val="24"/>
          <w:szCs w:val="24"/>
        </w:rPr>
        <w:t>’</w:t>
      </w:r>
      <w:r w:rsidR="00DC723B" w:rsidRPr="00970959">
        <w:rPr>
          <w:rFonts w:eastAsia="Times New Roman" w:cs="Times New Roman"/>
          <w:sz w:val="24"/>
          <w:szCs w:val="24"/>
        </w:rPr>
        <w:t xml:space="preserve"> feel in certain circumstances. </w:t>
      </w:r>
    </w:p>
    <w:p w14:paraId="6CE419D6" w14:textId="31DCA709" w:rsidR="00131694" w:rsidRPr="00970959" w:rsidRDefault="00131694" w:rsidP="00131694">
      <w:pPr>
        <w:pStyle w:val="Ttulo2"/>
      </w:pPr>
      <w:bookmarkStart w:id="11" w:name="_Toc120712757"/>
      <w:r w:rsidRPr="00970959">
        <w:t>1.3</w:t>
      </w:r>
      <w:r w:rsidRPr="00970959">
        <w:tab/>
        <w:t>How and why do we associate emotions with colours? The role of metaphor</w:t>
      </w:r>
      <w:bookmarkEnd w:id="11"/>
    </w:p>
    <w:p w14:paraId="0ECABF8E" w14:textId="4C6BF50D" w:rsidR="000F4605" w:rsidRPr="00970959" w:rsidRDefault="000F4605" w:rsidP="000F4605">
      <w:pPr>
        <w:pStyle w:val="Textocomentario"/>
        <w:spacing w:after="120"/>
        <w:rPr>
          <w:rFonts w:eastAsia="Times New Roman" w:cs="Times New Roman"/>
          <w:sz w:val="24"/>
          <w:szCs w:val="24"/>
        </w:rPr>
      </w:pPr>
      <w:r w:rsidRPr="00970959">
        <w:rPr>
          <w:rFonts w:eastAsia="Times New Roman" w:cs="Times New Roman"/>
          <w:sz w:val="24"/>
          <w:szCs w:val="24"/>
        </w:rPr>
        <w:t>Because of their complexity, it is very difficult to describe the qualitative aspects of emotional episodes directly, and even the labels that they are given can be used to express a wide variety of experiences. For example, the term ‘anger’ can be used to describe both a hot</w:t>
      </w:r>
      <w:r w:rsidR="002B2E60" w:rsidRPr="00970959">
        <w:rPr>
          <w:rFonts w:eastAsia="Times New Roman" w:cs="Times New Roman"/>
          <w:sz w:val="24"/>
          <w:szCs w:val="24"/>
        </w:rPr>
        <w:t>-</w:t>
      </w:r>
      <w:r w:rsidRPr="00970959">
        <w:rPr>
          <w:rFonts w:eastAsia="Times New Roman" w:cs="Times New Roman"/>
          <w:sz w:val="24"/>
          <w:szCs w:val="24"/>
        </w:rPr>
        <w:t xml:space="preserve">headed outburst and a </w:t>
      </w:r>
      <w:r w:rsidR="004A1EF8" w:rsidRPr="00970959">
        <w:rPr>
          <w:rFonts w:eastAsia="Times New Roman" w:cs="Times New Roman"/>
          <w:sz w:val="24"/>
          <w:szCs w:val="24"/>
        </w:rPr>
        <w:t xml:space="preserve">more continuous </w:t>
      </w:r>
      <w:r w:rsidRPr="00970959">
        <w:rPr>
          <w:rFonts w:eastAsia="Times New Roman" w:cs="Times New Roman"/>
          <w:sz w:val="24"/>
          <w:szCs w:val="24"/>
        </w:rPr>
        <w:t>sense of underlying cold seething sentiment. Notice that in this example, we have made use of metaphor</w:t>
      </w:r>
      <w:r w:rsidR="00A112FA" w:rsidRPr="00970959">
        <w:rPr>
          <w:rFonts w:eastAsia="Times New Roman" w:cs="Times New Roman"/>
          <w:sz w:val="24"/>
          <w:szCs w:val="24"/>
        </w:rPr>
        <w:t xml:space="preserve"> (where something is described in terms of its similarity to an unrelated entity) </w:t>
      </w:r>
      <w:r w:rsidRPr="00970959">
        <w:rPr>
          <w:rFonts w:eastAsia="Times New Roman" w:cs="Times New Roman"/>
          <w:sz w:val="24"/>
          <w:szCs w:val="24"/>
        </w:rPr>
        <w:t xml:space="preserve">to describe two different experiences of anger, describing one as ‘hot’ and the other as ‘cold’. Indeed, it has been shown that anger is often talked about metaphorically in terms of heat </w:t>
      </w:r>
      <w:r w:rsidRPr="00970959">
        <w:rPr>
          <w:rFonts w:eastAsia="Times New Roman" w:cs="Times New Roman"/>
          <w:sz w:val="24"/>
          <w:szCs w:val="24"/>
        </w:rPr>
        <w:fldChar w:fldCharType="begin"/>
      </w:r>
      <w:r w:rsidR="00B20965" w:rsidRPr="00970959">
        <w:rPr>
          <w:rFonts w:eastAsia="Times New Roman" w:cs="Times New Roman"/>
          <w:sz w:val="24"/>
          <w:szCs w:val="24"/>
        </w:rPr>
        <w:instrText xml:space="preserve"> ADDIN ZOTERO_ITEM CSL_CITATION {"citationID":"WyCYXSRO","properties":{"formattedCitation":"(K\\uc0\\u246{}vecses, 2003, 2008; Lakoff &amp; Johnson, 1980)","plainCitation":"(Kövecses, 2003, 2008; Lakoff &amp; Johnson, 1980)","noteIndex":0},"citationItems":[{"id":229,"uris":["http://zotero.org/users/6094700/items/MGYAHQMN"],"itemData":{"id":229,"type":"book","abstract":"Are human emotions best characterized as biological, psychological, or cultural entities? Many researchers claim that emotions arise either from human biology (i.e., biological reductionism) or as products of culture (i.e., social constructionism). This book challenges this simplistic division between the body and culture by showing how human emotions are to a large extent \"constructed\" from individuals' embodied experiences in different cultural settings. The view proposed here demonstrates how cultural aspects of emotions, metaphorical language about the emotions, and human physiology in emotion are all part of an intergrated system and shows how this system points to the reconciliation of the seemingly contradictory views of biological reductionism and social constructionism in contemporary debates about human emotion.","ISBN":"978-0-521-54146-6","language":"en","note":"Google-Books-ID: dnRKu0WAn4sC","number-of-pages":"236","publisher":"Cambridge University Press","source":"Google Books","title":"Metaphor and Emotion: Language, Culture, and Body in Human Feeling","title-short":"Metaphor and Emotion","author":[{"family":"Kövecses","given":"Zoltán"}],"issued":{"date-parts":[["2003",9]]}}},{"id":226,"uris":["http://zotero.org/users/6094700/items/ZHMQSEPU"],"itemData":{"id":226,"type":"chapter","container-title":"The Cambridge Handbook of Metaphor and Thought","event-place":"Cambridge","ISBN":"978-0-511-81680-2","language":"en","note":"DOI: 10.1017/CBO9780511816802.023","page":"380-396","publisher":"Cambridge University Press","publisher-place":"Cambridge","source":"DOI.org (Crossref)","title":"Metaphor and emotion","URL":"https://www.cambridge.org/core/product/identifier/9780511816802%23c84106-nez-e9t-ue2-gh5/type/book_part","author":[{"family":"Kövecses","given":"Zoltán"}],"editor":[{"family":"Gibbs","given":"Raymond W. Jr."}],"accessed":{"date-parts":[["2019",10,14]]},"issued":{"date-parts":[["2008"]]}}},{"id":911,"uris":["http://zotero.org/users/6094700/items/7JT8XYIY"],"itemData":{"id":911,"type":"book","abstract":"The now-classic Metaphors We Live By changed our understanding of metaphor and its role in language and the mind. Metaphor, the authors explain, is a fundamental mechanism of mind, one that allows us to use what we know about our physical and social experience to provide understanding of countless other subjects. Because such metaphors structure our most basic understandings of our experience, they are \"metaphors we live by\"—metaphors that can shape our perceptions and actions without our ever noticing them.  In this updated edition of Lakoff and Johnson's influential book, the authors supply an afterword surveying how their theory of metaphor has developed within the cognitive sciences to become central to the contemporary understanding of how we think and how we express our thoughts in language.","edition":"1st Edition","event-place":"Chicago","ISBN":"978-0-226-46801-3","language":"English","number-of-pages":"242","publisher":"University of Chicago Press","publisher-place":"Chicago","source":"Amazon","title":"Metaphors We Live By","author":[{"family":"Lakoff","given":"George"},{"family":"Johnson","given":"Mark"}],"issued":{"date-parts":[["1980"]],"season":"2003"}}}],"schema":"https://github.com/citation-style-language/schema/raw/master/csl-citation.json"} </w:instrText>
      </w:r>
      <w:r w:rsidRPr="00970959">
        <w:rPr>
          <w:rFonts w:eastAsia="Times New Roman" w:cs="Times New Roman"/>
          <w:sz w:val="24"/>
          <w:szCs w:val="24"/>
        </w:rPr>
        <w:fldChar w:fldCharType="separate"/>
      </w:r>
      <w:r w:rsidRPr="00970959">
        <w:rPr>
          <w:rFonts w:cs="Times New Roman"/>
          <w:sz w:val="24"/>
          <w:szCs w:val="24"/>
        </w:rPr>
        <w:t>(Kövecses, 2003, 2008; Lakoff &amp; Johnson, 1980)</w:t>
      </w:r>
      <w:r w:rsidRPr="00970959">
        <w:rPr>
          <w:rFonts w:eastAsia="Times New Roman" w:cs="Times New Roman"/>
          <w:sz w:val="24"/>
          <w:szCs w:val="24"/>
        </w:rPr>
        <w:fldChar w:fldCharType="end"/>
      </w:r>
      <w:r w:rsidRPr="00970959">
        <w:rPr>
          <w:rFonts w:eastAsia="Times New Roman" w:cs="Times New Roman"/>
          <w:sz w:val="24"/>
          <w:szCs w:val="24"/>
        </w:rPr>
        <w:t xml:space="preserve">. Other metaphors that are commonly used to </w:t>
      </w:r>
      <w:r w:rsidRPr="00970959">
        <w:rPr>
          <w:rFonts w:eastAsia="Times New Roman" w:cs="Times New Roman"/>
          <w:sz w:val="24"/>
          <w:szCs w:val="24"/>
        </w:rPr>
        <w:lastRenderedPageBreak/>
        <w:t xml:space="preserve">describe emotion involve spatial orientation, which is often used to describe happiness and sadness (happy is ‘up’, sad is </w:t>
      </w:r>
      <w:r w:rsidR="006A56B6" w:rsidRPr="00970959">
        <w:rPr>
          <w:rFonts w:eastAsia="Times New Roman" w:cs="Times New Roman"/>
          <w:sz w:val="24"/>
          <w:szCs w:val="24"/>
        </w:rPr>
        <w:t>‘</w:t>
      </w:r>
      <w:r w:rsidRPr="00970959">
        <w:rPr>
          <w:rFonts w:eastAsia="Times New Roman" w:cs="Times New Roman"/>
          <w:sz w:val="24"/>
          <w:szCs w:val="24"/>
        </w:rPr>
        <w:t>down’), and pressure, which is used to describe the intensity of an emotion and the level of control that one has over one’s emotions</w:t>
      </w:r>
      <w:r w:rsidR="00A02A07" w:rsidRPr="00970959">
        <w:rPr>
          <w:rFonts w:eastAsia="Times New Roman" w:cs="Times New Roman"/>
          <w:sz w:val="24"/>
          <w:szCs w:val="24"/>
        </w:rPr>
        <w:t xml:space="preserve"> </w:t>
      </w:r>
      <w:r w:rsidR="00D0752F" w:rsidRPr="00970959">
        <w:rPr>
          <w:rFonts w:eastAsia="Times New Roman" w:cs="Times New Roman"/>
          <w:sz w:val="24"/>
          <w:szCs w:val="24"/>
        </w:rPr>
        <w:t>(‘letting off steam’</w:t>
      </w:r>
      <w:r w:rsidR="006D2491" w:rsidRPr="00970959">
        <w:rPr>
          <w:rFonts w:eastAsia="Times New Roman" w:cs="Times New Roman"/>
          <w:sz w:val="24"/>
          <w:szCs w:val="24"/>
        </w:rPr>
        <w:t>,</w:t>
      </w:r>
      <w:r w:rsidR="00D0752F" w:rsidRPr="00970959">
        <w:rPr>
          <w:rFonts w:eastAsia="Times New Roman" w:cs="Times New Roman"/>
          <w:sz w:val="24"/>
          <w:szCs w:val="24"/>
        </w:rPr>
        <w:t xml:space="preserve"> ‘blowing up w</w:t>
      </w:r>
      <w:r w:rsidR="00314838" w:rsidRPr="00970959">
        <w:rPr>
          <w:rFonts w:eastAsia="Times New Roman" w:cs="Times New Roman"/>
          <w:sz w:val="24"/>
          <w:szCs w:val="24"/>
        </w:rPr>
        <w:t>ith anger’</w:t>
      </w:r>
      <w:r w:rsidR="00A02A07" w:rsidRPr="00970959">
        <w:rPr>
          <w:rFonts w:eastAsia="Times New Roman" w:cs="Times New Roman"/>
          <w:sz w:val="24"/>
          <w:szCs w:val="24"/>
        </w:rPr>
        <w:t>)</w:t>
      </w:r>
      <w:r w:rsidRPr="00970959">
        <w:rPr>
          <w:rFonts w:eastAsia="Times New Roman" w:cs="Times New Roman"/>
          <w:sz w:val="24"/>
          <w:szCs w:val="24"/>
        </w:rPr>
        <w:t xml:space="preserve">. The fact that metaphors allow us to describe abstract experiences in more concrete, tangible, and physical terms makes them well-suited to communicating </w:t>
      </w:r>
      <w:r w:rsidR="00885F9C" w:rsidRPr="00970959">
        <w:rPr>
          <w:rFonts w:eastAsia="Times New Roman" w:cs="Times New Roman"/>
          <w:sz w:val="24"/>
          <w:szCs w:val="24"/>
        </w:rPr>
        <w:t xml:space="preserve">complex </w:t>
      </w:r>
      <w:r w:rsidRPr="00970959">
        <w:rPr>
          <w:rFonts w:eastAsia="Times New Roman" w:cs="Times New Roman"/>
          <w:sz w:val="24"/>
          <w:szCs w:val="24"/>
        </w:rPr>
        <w:t>phenomenological experiences</w:t>
      </w:r>
      <w:r w:rsidR="00885F9C" w:rsidRPr="00970959">
        <w:rPr>
          <w:rFonts w:eastAsia="Times New Roman" w:cs="Times New Roman"/>
          <w:sz w:val="24"/>
          <w:szCs w:val="24"/>
        </w:rPr>
        <w:t xml:space="preserve"> </w:t>
      </w:r>
      <w:r w:rsidRPr="00970959">
        <w:rPr>
          <w:rFonts w:eastAsia="Times New Roman" w:cs="Times New Roman"/>
          <w:sz w:val="24"/>
          <w:szCs w:val="24"/>
        </w:rPr>
        <w:fldChar w:fldCharType="begin"/>
      </w:r>
      <w:r w:rsidR="00B20965" w:rsidRPr="00970959">
        <w:rPr>
          <w:rFonts w:eastAsia="Times New Roman" w:cs="Times New Roman"/>
          <w:sz w:val="24"/>
          <w:szCs w:val="24"/>
        </w:rPr>
        <w:instrText xml:space="preserve"> ADDIN ZOTERO_ITEM CSL_CITATION {"citationID":"IQHoCQa3","properties":{"formattedCitation":"(Colston &amp; Gibbs, 2021)","plainCitation":"(Colston &amp; Gibbs, 2021)","noteIndex":0},"citationItems":[{"id":889,"uris":["http://zotero.org/users/6094700/items/MHFW2T89"],"itemData":{"id":889,"type":"article-journal","abstract":"We often believe that figurative language refers to speakers saying what they do not really mean. After all, metaphors, idioms, irony, and other varied figures of speech are presumed to communicate something beyond what they literally state. Yet this traditional view mistakenly assumes it is sometimes possible to directly, and precisely express one’s meaning, through the use of so-called literal language. Under this view, figurative language is primarily employed, sometimes quite deliberately, for special rhetorical reasons, such as to be polite, to be memorable, to be vivid, or to express ideas that simply can’t be easily formulated into literal speech. This article takes issue with many of these long-held beliefs within the multidisciplinary study of figurative language. Figurative language works efficiently, and is mostly produced and understood without special effort, because it precisely demonstrates what we mean. This quality of figurative language makes it an ideal vehicle for capturing our complex figurative thoughts and enables others to experience what we are thinking and feeling. In many respects, figurative language works so well because it communicates directly given there is simply no alternative method which meets people’s adaptive cognitive and social needs. (PsycInfo Database Record (c) 2021 APA, all rights reserved)","container-title":"Canadian Journal of Experimental Psychology/Revue canadienne de psychologie expérimentale","DOI":"10.1037/cep0000254","ISSN":"1878-7290(Electronic),1196-1961(Print)","note":"publisher-place: US\npublisher: Educational Publishing Foundation","page":"No Pagination Specified-No Pagination Specified","source":"APA PsycNET","title":"Figurative language communicates directly because it precisely demonstrates what we mean","author":[{"family":"Colston","given":"Herbert L."},{"family":"Gibbs","given":"Raymond W."}],"issued":{"date-parts":[["2021"]]}}}],"schema":"https://github.com/citation-style-language/schema/raw/master/csl-citation.json"} </w:instrText>
      </w:r>
      <w:r w:rsidRPr="00970959">
        <w:rPr>
          <w:rFonts w:eastAsia="Times New Roman" w:cs="Times New Roman"/>
          <w:sz w:val="24"/>
          <w:szCs w:val="24"/>
        </w:rPr>
        <w:fldChar w:fldCharType="separate"/>
      </w:r>
      <w:r w:rsidRPr="00970959">
        <w:rPr>
          <w:rFonts w:cs="Times New Roman"/>
          <w:sz w:val="24"/>
        </w:rPr>
        <w:t>(Colston &amp; Gibbs, 2021)</w:t>
      </w:r>
      <w:r w:rsidRPr="00970959">
        <w:rPr>
          <w:rFonts w:eastAsia="Times New Roman" w:cs="Times New Roman"/>
          <w:sz w:val="24"/>
          <w:szCs w:val="24"/>
        </w:rPr>
        <w:fldChar w:fldCharType="end"/>
      </w:r>
      <w:r w:rsidRPr="00970959">
        <w:rPr>
          <w:rFonts w:eastAsia="Times New Roman" w:cs="Times New Roman"/>
          <w:sz w:val="24"/>
          <w:szCs w:val="24"/>
        </w:rPr>
        <w:t xml:space="preserve">. For this reason, metaphorical language has been shown to be particularly prevalent when people </w:t>
      </w:r>
      <w:r w:rsidR="00885F9C" w:rsidRPr="00970959">
        <w:rPr>
          <w:rFonts w:eastAsia="Times New Roman" w:cs="Times New Roman"/>
          <w:sz w:val="24"/>
          <w:szCs w:val="24"/>
        </w:rPr>
        <w:t xml:space="preserve">attempt to describe </w:t>
      </w:r>
      <w:r w:rsidRPr="00970959">
        <w:rPr>
          <w:rFonts w:eastAsia="Times New Roman" w:cs="Times New Roman"/>
          <w:sz w:val="24"/>
          <w:szCs w:val="24"/>
        </w:rPr>
        <w:t xml:space="preserve">emotional </w:t>
      </w:r>
      <w:r w:rsidR="00885F9C" w:rsidRPr="00970959">
        <w:rPr>
          <w:rFonts w:eastAsia="Times New Roman" w:cs="Times New Roman"/>
          <w:sz w:val="24"/>
          <w:szCs w:val="24"/>
        </w:rPr>
        <w:t>episodes</w:t>
      </w:r>
      <w:r w:rsidRPr="00970959">
        <w:rPr>
          <w:rFonts w:eastAsia="Times New Roman" w:cs="Times New Roman"/>
          <w:sz w:val="24"/>
          <w:szCs w:val="24"/>
        </w:rPr>
        <w:t xml:space="preserve"> </w:t>
      </w:r>
      <w:r w:rsidRPr="00970959">
        <w:rPr>
          <w:rFonts w:eastAsia="Times New Roman" w:cs="Times New Roman"/>
          <w:sz w:val="24"/>
          <w:szCs w:val="24"/>
        </w:rPr>
        <w:fldChar w:fldCharType="begin"/>
      </w:r>
      <w:r w:rsidR="00B20965" w:rsidRPr="00970959">
        <w:rPr>
          <w:rFonts w:eastAsia="Times New Roman" w:cs="Times New Roman"/>
          <w:sz w:val="24"/>
          <w:szCs w:val="24"/>
        </w:rPr>
        <w:instrText xml:space="preserve"> ADDIN ZOTERO_ITEM CSL_CITATION {"citationID":"fcZj5sVL","properties":{"formattedCitation":"(K\\uc0\\u246{}vecses, 2008; Ortony &amp; Fainsilber, 1987)","plainCitation":"(Kövecses, 2008; Ortony &amp; Fainsilber, 1987)","noteIndex":0},"citationItems":[{"id":226,"uris":["http://zotero.org/users/6094700/items/ZHMQSEPU"],"itemData":{"id":226,"type":"chapter","container-title":"The Cambridge Handbook of Metaphor and Thought","event-place":"Cambridge","ISBN":"978-0-511-81680-2","language":"en","note":"DOI: 10.1017/CBO9780511816802.023","page":"380-396","publisher":"Cambridge University Press","publisher-place":"Cambridge","source":"DOI.org (Crossref)","title":"Metaphor and emotion","URL":"https://www.cambridge.org/core/product/identifier/9780511816802%23c84106-nez-e9t-ue2-gh5/type/book_part","author":[{"family":"Kövecses","given":"Zoltán"}],"editor":[{"family":"Gibbs","given":"Raymond W. Jr."}],"accessed":{"date-parts":[["2019",10,14]]},"issued":{"date-parts":[["2008"]]}}},{"id":1423,"uris":["http://zotero.org/users/6094700/items/5WGW847N"],"itemData":{"id":1423,"type":"paper-conference","event-title":"Theoretical Issues in Natural Language Processing 3","title":"The role of metaphors in descriptions of emotions","author":[{"family":"Ortony","given":"Andrew"},{"family":"Fainsilber","given":"Lynn"}],"issued":{"date-parts":[["1987"]]}}}],"schema":"https://github.com/citation-style-language/schema/raw/master/csl-citation.json"} </w:instrText>
      </w:r>
      <w:r w:rsidRPr="00970959">
        <w:rPr>
          <w:rFonts w:eastAsia="Times New Roman" w:cs="Times New Roman"/>
          <w:sz w:val="24"/>
          <w:szCs w:val="24"/>
        </w:rPr>
        <w:fldChar w:fldCharType="separate"/>
      </w:r>
      <w:r w:rsidRPr="00970959">
        <w:rPr>
          <w:rFonts w:cs="Times New Roman"/>
          <w:sz w:val="24"/>
          <w:szCs w:val="24"/>
        </w:rPr>
        <w:t>(Kövecses, 2008; Ortony &amp; Fainsilber, 1987)</w:t>
      </w:r>
      <w:r w:rsidRPr="00970959">
        <w:rPr>
          <w:rFonts w:eastAsia="Times New Roman" w:cs="Times New Roman"/>
          <w:sz w:val="24"/>
          <w:szCs w:val="24"/>
        </w:rPr>
        <w:fldChar w:fldCharType="end"/>
      </w:r>
      <w:r w:rsidR="00EE47EC" w:rsidRPr="00970959">
        <w:rPr>
          <w:rFonts w:eastAsia="Times New Roman" w:cs="Times New Roman"/>
          <w:sz w:val="24"/>
          <w:szCs w:val="24"/>
        </w:rPr>
        <w:t>.</w:t>
      </w:r>
    </w:p>
    <w:p w14:paraId="46782554" w14:textId="6978AD21" w:rsidR="009356C0" w:rsidRPr="00970959" w:rsidRDefault="005141C1" w:rsidP="009356C0">
      <w:pPr>
        <w:spacing w:after="120"/>
        <w:jc w:val="both"/>
      </w:pPr>
      <w:r w:rsidRPr="00970959">
        <w:t>Metaphor</w:t>
      </w:r>
      <w:r w:rsidR="00A112FA" w:rsidRPr="00970959">
        <w:t>,</w:t>
      </w:r>
      <w:r w:rsidRPr="00970959">
        <w:t xml:space="preserve"> </w:t>
      </w:r>
      <w:r w:rsidR="00980139" w:rsidRPr="00970959">
        <w:t xml:space="preserve">and </w:t>
      </w:r>
      <w:r w:rsidR="00A112FA" w:rsidRPr="00970959">
        <w:t xml:space="preserve">its close relation, </w:t>
      </w:r>
      <w:r w:rsidR="00980139" w:rsidRPr="00970959">
        <w:t>metonymy</w:t>
      </w:r>
      <w:r w:rsidR="00A112FA" w:rsidRPr="00970959">
        <w:t xml:space="preserve"> (</w:t>
      </w:r>
      <w:r w:rsidR="00980139" w:rsidRPr="00970959">
        <w:t xml:space="preserve">where something is </w:t>
      </w:r>
      <w:r w:rsidR="00A112FA" w:rsidRPr="00970959">
        <w:t>described</w:t>
      </w:r>
      <w:r w:rsidR="00980139" w:rsidRPr="00970959">
        <w:t xml:space="preserve"> through reference to a related entity</w:t>
      </w:r>
      <w:r w:rsidR="00A112FA" w:rsidRPr="00970959">
        <w:t xml:space="preserve"> - </w:t>
      </w:r>
      <w:r w:rsidR="00A112FA" w:rsidRPr="00970959">
        <w:fldChar w:fldCharType="begin"/>
      </w:r>
      <w:r w:rsidR="00B20965" w:rsidRPr="00970959">
        <w:instrText xml:space="preserve"> ADDIN ZOTERO_ITEM CSL_CITATION {"citationID":"ZU3JKQfK","properties":{"formattedCitation":"(Littlemore, 2015)","plainCitation":"(Littlemore, 2015)","dontUpdate":true,"noteIndex":0},"citationItems":[{"id":1811,"uris":["http://zotero.org/users/6094700/items/WPUN4MEA"],"itemData":{"id":1811,"type":"book","event-place":"Cambridge","publisher":"Cambridge University Press","publisher-place":"Cambridge","title":"Metonymy: Hidden shortcuts in language, thought and communication","author":[{"family":"Littlemore","given":"J"}],"issued":{"date-parts":[["2015"]]}}}],"schema":"https://github.com/citation-style-language/schema/raw/master/csl-citation.json"} </w:instrText>
      </w:r>
      <w:r w:rsidR="00A112FA" w:rsidRPr="00970959">
        <w:fldChar w:fldCharType="separate"/>
      </w:r>
      <w:r w:rsidR="00A112FA" w:rsidRPr="00970959">
        <w:t>Littlemore, 2015)</w:t>
      </w:r>
      <w:r w:rsidR="00A112FA" w:rsidRPr="00970959">
        <w:fldChar w:fldCharType="end"/>
      </w:r>
      <w:r w:rsidR="00980139" w:rsidRPr="00970959">
        <w:t xml:space="preserve"> </w:t>
      </w:r>
      <w:r w:rsidRPr="00970959">
        <w:t>also appear</w:t>
      </w:r>
      <w:r w:rsidR="00F82E3C" w:rsidRPr="00970959">
        <w:t>s</w:t>
      </w:r>
      <w:r w:rsidRPr="00970959">
        <w:t xml:space="preserve"> to play a role in the associations that people form between emotions and colours. </w:t>
      </w:r>
      <w:r w:rsidR="009356C0" w:rsidRPr="00970959">
        <w:t xml:space="preserve">In many cases, metaphor and metonymy appear to work together to establish associations between emotions and colours. If we take for example the association between anger and the colour red, it could be argued that the association has a metonymic origin involving a cause/effect relationship; the physical effect of anger (going red) is used to refer to the emotion of anger itself. However, the association goes beyond metonymy and shades into metaphor because certain qualities can be </w:t>
      </w:r>
      <w:r w:rsidR="0068778A" w:rsidRPr="00970959">
        <w:t xml:space="preserve">transferred </w:t>
      </w:r>
      <w:r w:rsidR="009356C0" w:rsidRPr="00970959">
        <w:t xml:space="preserve">from the </w:t>
      </w:r>
      <w:r w:rsidR="0068778A" w:rsidRPr="00970959">
        <w:t>colour</w:t>
      </w:r>
      <w:r w:rsidR="009356C0" w:rsidRPr="00970959">
        <w:t xml:space="preserve"> to the </w:t>
      </w:r>
      <w:r w:rsidR="0068778A" w:rsidRPr="00970959">
        <w:t>emotion</w:t>
      </w:r>
      <w:r w:rsidR="009356C0" w:rsidRPr="00970959">
        <w:t xml:space="preserve">. For example, one might interpret the degree of redness (in terms of saturation) as a more intense state of anger, thus establishing a </w:t>
      </w:r>
      <w:r w:rsidR="00885F9C" w:rsidRPr="00970959">
        <w:t xml:space="preserve">metaphorical </w:t>
      </w:r>
      <w:r w:rsidR="009356C0" w:rsidRPr="00970959">
        <w:t xml:space="preserve">connection between similar (gradable) structural properties of </w:t>
      </w:r>
      <w:r w:rsidR="0068778A" w:rsidRPr="00970959">
        <w:t>the colour (red) and the emotion (</w:t>
      </w:r>
      <w:r w:rsidR="009356C0" w:rsidRPr="00970959">
        <w:t>anger</w:t>
      </w:r>
      <w:r w:rsidR="0068778A" w:rsidRPr="00970959">
        <w:t>)</w:t>
      </w:r>
      <w:r w:rsidR="009356C0" w:rsidRPr="00970959">
        <w:t xml:space="preserve">. Indeed, some </w:t>
      </w:r>
      <w:r w:rsidR="00A02A07" w:rsidRPr="00970959">
        <w:t>emotion-colour</w:t>
      </w:r>
      <w:r w:rsidR="009356C0" w:rsidRPr="00970959">
        <w:t xml:space="preserve"> associations involve </w:t>
      </w:r>
      <w:r w:rsidR="0068778A" w:rsidRPr="00970959">
        <w:t xml:space="preserve">more broader </w:t>
      </w:r>
      <w:r w:rsidR="00885F9C" w:rsidRPr="00970959">
        <w:t xml:space="preserve">metaphorical </w:t>
      </w:r>
      <w:r w:rsidR="0068778A" w:rsidRPr="00970959">
        <w:t>associations</w:t>
      </w:r>
      <w:r w:rsidR="009356C0" w:rsidRPr="00970959">
        <w:t xml:space="preserve"> between </w:t>
      </w:r>
      <w:r w:rsidR="0068778A" w:rsidRPr="00970959">
        <w:t>colours</w:t>
      </w:r>
      <w:r w:rsidR="009356C0" w:rsidRPr="00970959">
        <w:t xml:space="preserve"> and the </w:t>
      </w:r>
      <w:r w:rsidR="0068778A" w:rsidRPr="00970959">
        <w:t>emotions</w:t>
      </w:r>
      <w:r w:rsidR="009356C0" w:rsidRPr="00970959">
        <w:t xml:space="preserve">. </w:t>
      </w:r>
      <w:r w:rsidR="0068778A" w:rsidRPr="00970959">
        <w:t>For example, as</w:t>
      </w:r>
      <w:r w:rsidR="009356C0" w:rsidRPr="00970959">
        <w:t xml:space="preserve"> we </w:t>
      </w:r>
      <w:r w:rsidR="00980139" w:rsidRPr="00970959">
        <w:t>will see below</w:t>
      </w:r>
      <w:r w:rsidR="009356C0" w:rsidRPr="00970959">
        <w:t xml:space="preserve">, there is evidence to suggest that more positive emotions are represented by lighter colours and that more intense emotions are represented by more strongly saturated colours. </w:t>
      </w:r>
      <w:r w:rsidR="008078E2" w:rsidRPr="00970959">
        <w:t xml:space="preserve">The fact that metaphor and metonymy play a role in shaping the ways in which colours are used to describe and refer to emotion is perhaps to be expected as these mechanisms have been shown to play a key role in shaping the meanings that people attach to colours more generally </w:t>
      </w:r>
      <w:r w:rsidR="008078E2" w:rsidRPr="00970959">
        <w:fldChar w:fldCharType="begin"/>
      </w:r>
      <w:r w:rsidR="00B20965" w:rsidRPr="00970959">
        <w:instrText xml:space="preserve"> ADDIN ZOTERO_ITEM CSL_CITATION {"citationID":"Rl5BUaDq","properties":{"formattedCitation":"(J. Sandford, 2021)","plainCitation":"(J. Sandford, 2021)","dontUpdate":true,"noteIndex":0},"citationItems":[{"id":2042,"uris":["http://zotero.org/users/6094700/items/63BT3KXZ"],"itemData":{"id":2042,"type":"book","event-place":"Perugia","publisher":"Aguaplano","publisher-place":"Perugia","title":"The sense of color: A cognitive linguistic analysis of color words","author":[{"family":"Sandford","given":"J"}],"issued":{"date-parts":[["2021"]]}}}],"schema":"https://github.com/citation-style-language/schema/raw/master/csl-citation.json"} </w:instrText>
      </w:r>
      <w:r w:rsidR="008078E2" w:rsidRPr="00970959">
        <w:fldChar w:fldCharType="separate"/>
      </w:r>
      <w:r w:rsidR="008078E2" w:rsidRPr="00970959">
        <w:t>(Sandford, 2021)</w:t>
      </w:r>
      <w:r w:rsidR="008078E2" w:rsidRPr="00970959">
        <w:fldChar w:fldCharType="end"/>
      </w:r>
      <w:r w:rsidR="008078E2" w:rsidRPr="00970959">
        <w:t xml:space="preserve">. </w:t>
      </w:r>
    </w:p>
    <w:p w14:paraId="031F796C" w14:textId="0AAE4844" w:rsidR="009356C0" w:rsidRPr="00970959" w:rsidRDefault="00980139" w:rsidP="00A26844">
      <w:pPr>
        <w:spacing w:after="120"/>
        <w:jc w:val="both"/>
      </w:pPr>
      <w:r w:rsidRPr="00970959">
        <w:t>The</w:t>
      </w:r>
      <w:r w:rsidR="009356C0" w:rsidRPr="00970959">
        <w:t xml:space="preserve"> associations that are formed between emotions and colours are neither purely metaphorical nor purely metonymic. They are not purely metaphorical as there is no overt comparison. Anger cannot be said to be ‘like’ red in the way that, for example, one might say that life is ‘like’ a journey. The fact that intensity and valence can be mapped onto saturation and lightness means that they are not purely metonymic either. </w:t>
      </w:r>
      <w:bookmarkStart w:id="12" w:name="_Hlk104797313"/>
      <w:r w:rsidR="00AD371F" w:rsidRPr="00970959">
        <w:t xml:space="preserve">The kinds of examples of metonymy that are normally cited in the literature on metonymy </w:t>
      </w:r>
      <w:r w:rsidR="00510D53" w:rsidRPr="00970959">
        <w:t>(</w:t>
      </w:r>
      <w:r w:rsidR="00AD371F" w:rsidRPr="00970959">
        <w:t>which</w:t>
      </w:r>
      <w:r w:rsidR="00510D53" w:rsidRPr="00970959">
        <w:t xml:space="preserve"> Littlemore, 2015</w:t>
      </w:r>
      <w:r w:rsidR="00AD371F" w:rsidRPr="00970959">
        <w:t xml:space="preserve"> terms ‘prototypical</w:t>
      </w:r>
      <w:r w:rsidR="000968B4" w:rsidRPr="00970959">
        <w:t>’</w:t>
      </w:r>
      <w:r w:rsidR="00AD371F" w:rsidRPr="00970959">
        <w:t xml:space="preserve"> metonyms</w:t>
      </w:r>
      <w:r w:rsidR="00510D53" w:rsidRPr="00970959">
        <w:t>)</w:t>
      </w:r>
      <w:r w:rsidR="009356C0" w:rsidRPr="00970959">
        <w:t>, such as the use of the term ‘The White</w:t>
      </w:r>
      <w:r w:rsidR="00DF1521" w:rsidRPr="00970959">
        <w:t xml:space="preserve"> H</w:t>
      </w:r>
      <w:r w:rsidR="009356C0" w:rsidRPr="00970959">
        <w:t xml:space="preserve">ouse’ to refer to the US Government, or the use of the term ‘9/11’ to refer to the events that took place on that date in New York, do not involve the kinds of direct mappings or correspondences that we find in emotion-colour associations. </w:t>
      </w:r>
      <w:bookmarkEnd w:id="12"/>
      <w:r w:rsidR="009356C0" w:rsidRPr="00970959">
        <w:t>One might therefore describe the associations that people form between emotions and colours as ‘metaphton</w:t>
      </w:r>
      <w:r w:rsidR="00D039B6" w:rsidRPr="00970959">
        <w:t>y</w:t>
      </w:r>
      <w:r w:rsidR="009356C0" w:rsidRPr="00970959">
        <w:t xml:space="preserve">mic’ as they involve elements of both metaphor and metonymy </w:t>
      </w:r>
      <w:r w:rsidR="009356C0" w:rsidRPr="00970959">
        <w:fldChar w:fldCharType="begin"/>
      </w:r>
      <w:r w:rsidR="00B20965" w:rsidRPr="00970959">
        <w:instrText xml:space="preserve"> ADDIN ZOTERO_ITEM CSL_CITATION {"citationID":"Suhe9myE","properties":{"formattedCitation":"(Goossens, 1990)","plainCitation":"(Goossens, 1990)","dontUpdate":true,"noteIndex":0},"citationItems":[{"id":90,"uris":["http://zotero.org/users/6094700/items/2LI6W4CL"],"itemData":{"id":90,"type":"article-journal","container-title":"Cognitive Linguistics (includes Cognitive Linguistic Bibliography)","ISSN":"1613-3641","issue":"3","journalAbbreviation":"Cognitive Linguistics (includes Cognitive Linguistic Bibliography)","note":"publisher: Walter de Gruyter, Berlin/New York","page":"323-342","title":"Metaphtonymy: the interaction of metaphor and metonymy in expressions for linguistic action","volume":"1","author":[{"family":"Goossens","given":"Louis"}],"issued":{"date-parts":[["1990"]]}}}],"schema":"https://github.com/citation-style-language/schema/raw/master/csl-citation.json"} </w:instrText>
      </w:r>
      <w:r w:rsidR="009356C0" w:rsidRPr="00970959">
        <w:fldChar w:fldCharType="separate"/>
      </w:r>
      <w:r w:rsidR="009356C0" w:rsidRPr="00970959">
        <w:t xml:space="preserve">(Goossens, 1990; </w:t>
      </w:r>
      <w:r w:rsidR="009356C0" w:rsidRPr="00970959">
        <w:fldChar w:fldCharType="end"/>
      </w:r>
      <w:r w:rsidR="009356C0" w:rsidRPr="00970959">
        <w:t xml:space="preserve">Ruiz de Mendoza &amp; Díez, 2002; Ruiz de Mendoza &amp; Galera 2011). </w:t>
      </w:r>
    </w:p>
    <w:p w14:paraId="7E3502F1" w14:textId="5674E774" w:rsidR="006912C3" w:rsidRPr="00970959" w:rsidRDefault="009356C0" w:rsidP="00A26844">
      <w:pPr>
        <w:spacing w:after="120"/>
        <w:jc w:val="both"/>
      </w:pPr>
      <w:r w:rsidRPr="00970959">
        <w:t xml:space="preserve">Indirect evidence of </w:t>
      </w:r>
      <w:r w:rsidR="00CA27EC" w:rsidRPr="00970959">
        <w:t>t</w:t>
      </w:r>
      <w:r w:rsidRPr="00970959">
        <w:t xml:space="preserve">he role played by metaphor and metonymy in the formation of emotion-colour associations can be found in explanations offered by participants for the associations that they form. </w:t>
      </w:r>
      <w:r w:rsidR="00FD0DA9" w:rsidRPr="00970959">
        <w:t xml:space="preserve">For example, </w:t>
      </w:r>
      <w:r w:rsidR="00A26844" w:rsidRPr="00970959">
        <w:fldChar w:fldCharType="begin"/>
      </w:r>
      <w:r w:rsidR="00B20965" w:rsidRPr="00970959">
        <w:instrText xml:space="preserve"> ADDIN ZOTERO_ITEM CSL_CITATION {"citationID":"PAaFtkhd","properties":{"formattedCitation":"(Clarke &amp; Costall, 2008)","plainCitation":"(Clarke &amp; Costall, 2008)","dontUpdate":true,"noteIndex":0},"citationItems":[{"id":968,"uris":["http://zotero.org/users/6094700/items/SYYTL4B5"],"itemData":{"id":968,"type":"article-journal","abstract":"Typically, the research on the connotations of colors has presented isolated color samples to the participants, and/or restricted their responses to a limited set of alternatives (e.g., basic emotions). In the present study, the participants were asked to imagine their own examples of the target colors, thereby allowing the participants to select their own salient examples, including the context. In addition, a qualitative method, the semi-structured interview, was employed, giving them freedom to choose their own terms of description, and also identify issues which they themselves regarded as relevant. To a large extent, the results were consistent with previous research about the emotional significance and arousing effects of different colors. But this alternative approach also threw light upon more subtle connotations of colors, the multiple meanings of a single color, and also the participants' reasons for these connotations, ranging from individual experiences to cultural conventions and stereotypes. © 2008 Wiley Periodicals, Inc. Col Res Appl, 33, 406–410, 2008","container-title":"Color Research &amp; Application","DOI":"10.1002/col.20435","ISSN":"1520-6378","issue":"5","language":"en","note":"_eprint: https://onlinelibrary.wiley.com/doi/pdf/10.1002/col.20435","page":"406-410","source":"Wiley Online Library","title":"The emotional connotations of color: A qualitative investigation","title-short":"The emotional connotations of color","volume":"33","author":[{"family":"Clarke","given":"Tom"},{"family":"Costall","given":"Alan"}],"issued":{"date-parts":[["2008"]]}}}],"schema":"https://github.com/citation-style-language/schema/raw/master/csl-citation.json"} </w:instrText>
      </w:r>
      <w:r w:rsidR="00A26844" w:rsidRPr="00970959">
        <w:fldChar w:fldCharType="separate"/>
      </w:r>
      <w:r w:rsidR="00A26844" w:rsidRPr="00970959">
        <w:t>Clarke &amp; Costall (2008)</w:t>
      </w:r>
      <w:r w:rsidR="00A26844" w:rsidRPr="00970959">
        <w:fldChar w:fldCharType="end"/>
      </w:r>
      <w:r w:rsidR="00A26844" w:rsidRPr="00970959">
        <w:t xml:space="preserve"> conducted a qualitative investigation in which they asked sixteen </w:t>
      </w:r>
      <w:r w:rsidR="006E3FAE" w:rsidRPr="00970959">
        <w:t>English-speaking participants</w:t>
      </w:r>
      <w:r w:rsidR="00A26844" w:rsidRPr="00970959">
        <w:t xml:space="preserve"> to describe the emotions that they associated with eleven key colour terms</w:t>
      </w:r>
      <w:r w:rsidRPr="00970959">
        <w:t>, and to provide reasons for those associations</w:t>
      </w:r>
      <w:r w:rsidR="00A26844" w:rsidRPr="00970959">
        <w:t>. They found that the participants associated orange</w:t>
      </w:r>
      <w:r w:rsidR="00B20965" w:rsidRPr="00970959">
        <w:t xml:space="preserve">, </w:t>
      </w:r>
      <w:r w:rsidR="00A26844" w:rsidRPr="00970959">
        <w:t xml:space="preserve">yellow </w:t>
      </w:r>
      <w:r w:rsidR="00B20965" w:rsidRPr="00970959">
        <w:t xml:space="preserve">and red </w:t>
      </w:r>
      <w:r w:rsidR="00A26844" w:rsidRPr="00970959">
        <w:t xml:space="preserve">with what they termed ‘active’ emotions; participants reported the colour red to be a highly emotive colour and associated it with emotions such as love, </w:t>
      </w:r>
      <w:r w:rsidR="007D429A" w:rsidRPr="00970959">
        <w:t xml:space="preserve">anger </w:t>
      </w:r>
      <w:r w:rsidR="00A26844" w:rsidRPr="00970959">
        <w:t>and passion</w:t>
      </w:r>
      <w:r w:rsidR="005D18D8" w:rsidRPr="00970959">
        <w:t>, whereas</w:t>
      </w:r>
      <w:r w:rsidR="00A26844" w:rsidRPr="00970959">
        <w:t xml:space="preserve"> orange and yellow were more likely to be </w:t>
      </w:r>
      <w:r w:rsidR="005D18D8" w:rsidRPr="00970959">
        <w:t>associated</w:t>
      </w:r>
      <w:r w:rsidR="00A26844" w:rsidRPr="00970959">
        <w:t xml:space="preserve"> </w:t>
      </w:r>
      <w:r w:rsidR="005D18D8" w:rsidRPr="00970959">
        <w:t>with</w:t>
      </w:r>
      <w:r w:rsidR="00A26844" w:rsidRPr="00970959">
        <w:t xml:space="preserve"> </w:t>
      </w:r>
      <w:r w:rsidR="00A26844" w:rsidRPr="00970959">
        <w:lastRenderedPageBreak/>
        <w:t xml:space="preserve">warmth, happiness and cheerfulness. In contrast, the colours green and blue were more likely to be associated with what </w:t>
      </w:r>
      <w:r w:rsidR="005D18D8" w:rsidRPr="00970959">
        <w:t>Clarke and Costall</w:t>
      </w:r>
      <w:r w:rsidR="00A26844" w:rsidRPr="00970959">
        <w:t xml:space="preserve"> termed ‘passive emotions’ that are associated with low anxiety levels; these colours were more likely to be described as sad, calm or peaceful. Clarke and Costall also found relationships between valence and lightness: light colours were more likely to be associated with positive emotions and dark colours were more likely to be associated with negative emotions. These relationships were referred to explicitly by participants, with one of the participants claiming that </w:t>
      </w:r>
      <w:r w:rsidR="006D2407" w:rsidRPr="00970959">
        <w:t>“</w:t>
      </w:r>
      <w:r w:rsidR="00A26844" w:rsidRPr="00970959">
        <w:t>light colours are always happy regardless of the colour</w:t>
      </w:r>
      <w:r w:rsidR="006D2407" w:rsidRPr="00970959">
        <w:t>”</w:t>
      </w:r>
      <w:r w:rsidR="00A26844" w:rsidRPr="00970959">
        <w:t xml:space="preserve"> (ibid., </w:t>
      </w:r>
      <w:r w:rsidR="00DF1521" w:rsidRPr="00970959">
        <w:t xml:space="preserve">p. </w:t>
      </w:r>
      <w:r w:rsidR="00A26844" w:rsidRPr="00970959">
        <w:t xml:space="preserve">408). There were also indirect references to a perceived relationship between saturation (i.e., the intensity of the colour as determined by the absence of greyness) and </w:t>
      </w:r>
      <w:r w:rsidR="002268E3" w:rsidRPr="00970959">
        <w:t>emotional intensity</w:t>
      </w:r>
      <w:r w:rsidR="00A26844" w:rsidRPr="00970959">
        <w:t xml:space="preserve">; for example, the colour grey which is low in </w:t>
      </w:r>
      <w:r w:rsidR="001F3777" w:rsidRPr="00970959">
        <w:t>saturation</w:t>
      </w:r>
      <w:r w:rsidR="00A26844" w:rsidRPr="00970959">
        <w:t xml:space="preserve">, was widely reported to be </w:t>
      </w:r>
      <w:r w:rsidR="000C66D0" w:rsidRPr="00970959">
        <w:t>associated with</w:t>
      </w:r>
      <w:r w:rsidR="00960D8C" w:rsidRPr="00970959">
        <w:t xml:space="preserve"> a </w:t>
      </w:r>
      <w:r w:rsidR="00A26844" w:rsidRPr="00970959">
        <w:t xml:space="preserve">lack </w:t>
      </w:r>
      <w:r w:rsidR="000C66D0" w:rsidRPr="00970959">
        <w:t>of</w:t>
      </w:r>
      <w:r w:rsidR="00A26844" w:rsidRPr="00970959">
        <w:t xml:space="preserve"> emotion. Some of the justifications that the participants </w:t>
      </w:r>
      <w:r w:rsidR="005D18D8" w:rsidRPr="00970959">
        <w:t>provided</w:t>
      </w:r>
      <w:r w:rsidR="00A26844" w:rsidRPr="00970959">
        <w:t xml:space="preserve"> for their choices referred to cultural practices, such as the fact that people wear black for funerals. Other answers appeared to involve personification of the colours themselves with one participant commenting that </w:t>
      </w:r>
      <w:r w:rsidR="006D2407" w:rsidRPr="00970959">
        <w:t>“</w:t>
      </w:r>
      <w:r w:rsidR="00A26844" w:rsidRPr="00970959">
        <w:t>orange is a more relaxed type of happy</w:t>
      </w:r>
      <w:r w:rsidR="006D2407" w:rsidRPr="00970959">
        <w:t>”</w:t>
      </w:r>
      <w:r w:rsidR="00A26844" w:rsidRPr="00970959">
        <w:t xml:space="preserve">, and that </w:t>
      </w:r>
      <w:r w:rsidR="006D2407" w:rsidRPr="00970959">
        <w:t>“</w:t>
      </w:r>
      <w:r w:rsidR="00A26844" w:rsidRPr="00970959">
        <w:t>yellow is a more bouncy happy colour</w:t>
      </w:r>
      <w:r w:rsidR="006D2407" w:rsidRPr="00970959">
        <w:t>”</w:t>
      </w:r>
      <w:r w:rsidR="00A26844" w:rsidRPr="00970959">
        <w:t xml:space="preserve"> (ibid., </w:t>
      </w:r>
      <w:r w:rsidR="00DF1521" w:rsidRPr="00970959">
        <w:t xml:space="preserve">p. </w:t>
      </w:r>
      <w:r w:rsidR="00A26844" w:rsidRPr="00970959">
        <w:t xml:space="preserve">409). These findings illustrate the range of factors that are at play when people discuss the </w:t>
      </w:r>
      <w:r w:rsidR="00DF1521" w:rsidRPr="00970959">
        <w:t>associations</w:t>
      </w:r>
      <w:r w:rsidR="00A26844" w:rsidRPr="00970959">
        <w:t xml:space="preserve"> that they perceive between emotions and colours.</w:t>
      </w:r>
    </w:p>
    <w:p w14:paraId="4C7F0A1C" w14:textId="103A473F" w:rsidR="00980139" w:rsidRPr="00970959" w:rsidRDefault="009356C0" w:rsidP="31D72576">
      <w:pPr>
        <w:spacing w:after="120"/>
        <w:jc w:val="both"/>
      </w:pPr>
      <w:r w:rsidRPr="00970959">
        <w:t>Many</w:t>
      </w:r>
      <w:r w:rsidR="31D72576" w:rsidRPr="00970959">
        <w:t xml:space="preserve"> of </w:t>
      </w:r>
      <w:r w:rsidR="00C9208B" w:rsidRPr="00970959">
        <w:t>the</w:t>
      </w:r>
      <w:r w:rsidR="31D72576" w:rsidRPr="00970959">
        <w:t xml:space="preserve"> </w:t>
      </w:r>
      <w:r w:rsidRPr="00970959">
        <w:t xml:space="preserve">metonymic </w:t>
      </w:r>
      <w:r w:rsidR="31D72576" w:rsidRPr="00970959">
        <w:t xml:space="preserve">associations </w:t>
      </w:r>
      <w:r w:rsidR="00C9208B" w:rsidRPr="00970959">
        <w:t>that people make between emotions and colours a</w:t>
      </w:r>
      <w:r w:rsidR="31D72576" w:rsidRPr="00970959">
        <w:t>ppear to be based on bodily experiences. For example, when we are angry, we may go red in the face</w:t>
      </w:r>
      <w:r w:rsidR="00980139" w:rsidRPr="00970959">
        <w:t xml:space="preserve">, and this metonymic cause-effect relationship appears to motivate the association that many people make between the emotion ‘anger’ and </w:t>
      </w:r>
      <w:r w:rsidR="00487F86" w:rsidRPr="00970959">
        <w:t>t</w:t>
      </w:r>
      <w:r w:rsidR="00980139" w:rsidRPr="00970959">
        <w:t>he colour red</w:t>
      </w:r>
      <w:r w:rsidR="31D72576" w:rsidRPr="00970959">
        <w:t>. Other</w:t>
      </w:r>
      <w:r w:rsidR="00980139" w:rsidRPr="00970959">
        <w:t xml:space="preserve"> </w:t>
      </w:r>
      <w:r w:rsidR="002A16BA" w:rsidRPr="00970959">
        <w:t xml:space="preserve">metonymic </w:t>
      </w:r>
      <w:r w:rsidR="00980139" w:rsidRPr="00970959">
        <w:t>associations</w:t>
      </w:r>
      <w:r w:rsidR="31D72576" w:rsidRPr="00970959">
        <w:t xml:space="preserve"> appear to be shaped by the ways in which we interact with our environment. For instance, when the sun comes out, we feel more cheerful, which may partly explain why yellow</w:t>
      </w:r>
      <w:r w:rsidR="00FA2064" w:rsidRPr="00970959">
        <w:t>, the colour typically associated with sunlight,</w:t>
      </w:r>
      <w:r w:rsidR="31D72576" w:rsidRPr="00970959">
        <w:t xml:space="preserve"> is a ‘cheerful’ colour. Equally, being by the sea can make us feel calm and relaxed, which may partly explain why blue is a ‘calm’ colour</w:t>
      </w:r>
      <w:r w:rsidR="00884F86" w:rsidRPr="00970959">
        <w:t>, and g</w:t>
      </w:r>
      <w:r w:rsidR="31D72576" w:rsidRPr="00970959">
        <w:t>reen</w:t>
      </w:r>
      <w:r w:rsidR="00330329" w:rsidRPr="00970959">
        <w:t>’</w:t>
      </w:r>
      <w:r w:rsidR="31D72576" w:rsidRPr="00970959">
        <w:t>s calming effects</w:t>
      </w:r>
      <w:r w:rsidR="00375932" w:rsidRPr="00970959">
        <w:t xml:space="preserve"> </w:t>
      </w:r>
      <w:r w:rsidR="31D72576" w:rsidRPr="00970959">
        <w:t xml:space="preserve">may be due to its generic associations with nature and plants, which people often perceive as relaxing. </w:t>
      </w:r>
      <w:r w:rsidR="00980139" w:rsidRPr="00970959">
        <w:t xml:space="preserve">Again, the associations appear to </w:t>
      </w:r>
      <w:r w:rsidR="002A16BA" w:rsidRPr="00970959">
        <w:t>involve</w:t>
      </w:r>
      <w:r w:rsidR="00980139" w:rsidRPr="00970959">
        <w:t xml:space="preserve"> a meton</w:t>
      </w:r>
      <w:r w:rsidR="0099723C" w:rsidRPr="00970959">
        <w:t>ym</w:t>
      </w:r>
      <w:r w:rsidR="00980139" w:rsidRPr="00970959">
        <w:t xml:space="preserve">ic </w:t>
      </w:r>
      <w:r w:rsidR="00980139" w:rsidRPr="00970959">
        <w:rPr>
          <w:smallCaps/>
        </w:rPr>
        <w:t>cause-effect</w:t>
      </w:r>
      <w:r w:rsidR="00980139" w:rsidRPr="00970959">
        <w:t xml:space="preserve"> relationship.</w:t>
      </w:r>
    </w:p>
    <w:p w14:paraId="6DBFF8DE" w14:textId="62DD50F2" w:rsidR="00F50C26" w:rsidRPr="00970959" w:rsidRDefault="00876001" w:rsidP="31D72576">
      <w:pPr>
        <w:spacing w:after="120"/>
        <w:jc w:val="both"/>
      </w:pPr>
      <w:r w:rsidRPr="00970959">
        <w:t xml:space="preserve">The strength of the </w:t>
      </w:r>
      <w:r w:rsidR="00A112FA" w:rsidRPr="00970959">
        <w:t xml:space="preserve">metonymic, environmentally-based </w:t>
      </w:r>
      <w:r w:rsidRPr="00970959">
        <w:t xml:space="preserve">associations that people form between colours and emotions has been found to be affected by where people live. </w:t>
      </w:r>
      <w:r w:rsidR="00F16D31" w:rsidRPr="00970959">
        <w:fldChar w:fldCharType="begin"/>
      </w:r>
      <w:r w:rsidR="00B20965" w:rsidRPr="00970959">
        <w:instrText xml:space="preserve"> ADDIN ZOTERO_ITEM CSL_CITATION {"citationID":"X8BkwoBr","properties":{"formattedCitation":"(Jonauskaite, Abdel-Khalek, et al., 2019)","plainCitation":"(Jonauskaite, Abdel-Khalek, et al., 2019)","dontUpdate":true,"noteIndex":0},"citationItems":[{"id":1812,"uris":["http://zotero.org/users/6094700/items/P28PW9GC"],"itemData":{"id":1812,"type":"article-journal","container-title":"Journal of Environmental Psychology","ISSN":"0272-4944","journalAbbreviation":"Journal of Environmental Psychology","note":"publisher: Elsevier","page":"101350","title":"The sun is no fun without rain: Physical environments affect how we feel about yellow across 55 countries","volume":"66","author":[{"family":"Jonauskaite","given":"Domicele"},{"family":"Abdel-Khalek","given":"Ahmed M"},{"family":"Abu-Akel","given":"Ahmad"},{"family":"Al-Rasheed","given":"Abdulrahman Saud"},{"family":"Antonietti","given":"Jean-Philippe"},{"family":"Ásgeirsson","given":"Árni Gunnar"},{"family":"Atitsogbe","given":"Kokou Amenyona"},{"family":"Barma","given":"Marodégueba"},{"family":"Barratt","given":"Daniel"},{"family":"Bogushevskaya","given":"Victoria"}],"issued":{"date-parts":[["2019"]]}}}],"schema":"https://github.com/citation-style-language/schema/raw/master/csl-citation.json"} </w:instrText>
      </w:r>
      <w:r w:rsidR="00F16D31" w:rsidRPr="00970959">
        <w:fldChar w:fldCharType="separate"/>
      </w:r>
      <w:r w:rsidR="00F16D31" w:rsidRPr="00970959">
        <w:t>Jonauskaite, Abdel-Khalek, et al. (2019)</w:t>
      </w:r>
      <w:r w:rsidR="00F16D31" w:rsidRPr="00970959">
        <w:fldChar w:fldCharType="end"/>
      </w:r>
      <w:r w:rsidR="00F16D31" w:rsidRPr="00970959">
        <w:t xml:space="preserve"> investigated the associations between yellow and joy that were made by 6</w:t>
      </w:r>
      <w:r w:rsidR="009F0D50" w:rsidRPr="00970959">
        <w:t>,</w:t>
      </w:r>
      <w:r w:rsidR="00F16D31" w:rsidRPr="00970959">
        <w:t xml:space="preserve">625 participants from 55 countries </w:t>
      </w:r>
      <w:r w:rsidR="006E3FAE" w:rsidRPr="00970959">
        <w:t>and explored the ways in which</w:t>
      </w:r>
      <w:r w:rsidR="00F16D31" w:rsidRPr="00970959">
        <w:t xml:space="preserve"> they varied according to geographical, climate-related and seasonal factors. </w:t>
      </w:r>
      <w:r w:rsidR="00CE2738" w:rsidRPr="00970959">
        <w:t>They found that</w:t>
      </w:r>
      <w:r w:rsidR="00F16D31" w:rsidRPr="00970959">
        <w:t xml:space="preserve"> participants who live further away from the equator and in rainier countries are more likely to associate yellow with joy</w:t>
      </w:r>
      <w:r w:rsidR="002A16BA" w:rsidRPr="00970959">
        <w:t>, perhaps reflecting the fact that the rarity of sunshine in such countries makes the people who live there value it more, as they are less likely to associate it with drought</w:t>
      </w:r>
      <w:r w:rsidR="00F16D31" w:rsidRPr="00970959">
        <w:t xml:space="preserve">. </w:t>
      </w:r>
      <w:r w:rsidR="00CE2738" w:rsidRPr="00970959">
        <w:t>These</w:t>
      </w:r>
      <w:r w:rsidR="00F16D31" w:rsidRPr="00970959">
        <w:t xml:space="preserve"> findings</w:t>
      </w:r>
      <w:r w:rsidR="00292BAA" w:rsidRPr="00970959">
        <w:t xml:space="preserve"> suggest that the</w:t>
      </w:r>
      <w:r w:rsidR="00F16D31" w:rsidRPr="00970959">
        <w:t xml:space="preserve"> </w:t>
      </w:r>
      <w:r w:rsidR="002D2D16" w:rsidRPr="00970959">
        <w:t xml:space="preserve">natural </w:t>
      </w:r>
      <w:r w:rsidR="00F16D31" w:rsidRPr="00970959">
        <w:t>physical environment</w:t>
      </w:r>
      <w:r w:rsidR="00292BAA" w:rsidRPr="00970959">
        <w:t xml:space="preserve"> plays an important role</w:t>
      </w:r>
      <w:r w:rsidR="00F16D31" w:rsidRPr="00970959">
        <w:t xml:space="preserve"> in shaping the </w:t>
      </w:r>
      <w:r w:rsidR="00292BAA" w:rsidRPr="00970959">
        <w:t xml:space="preserve">emotions that people associated with different colours. </w:t>
      </w:r>
      <w:r w:rsidR="31D72576" w:rsidRPr="00970959">
        <w:t xml:space="preserve">There are however some </w:t>
      </w:r>
      <w:r w:rsidR="00180ED5" w:rsidRPr="00970959">
        <w:t>emotion-colour</w:t>
      </w:r>
      <w:r w:rsidR="31D72576" w:rsidRPr="00970959">
        <w:t xml:space="preserve"> associations which are more difficult to explain in physical or environmental terms. It is not clear, for example, why envy and jealousy are associated with the colour green in English</w:t>
      </w:r>
      <w:r w:rsidR="005E2A33" w:rsidRPr="00970959">
        <w:t xml:space="preserve"> while they are associated with yellow in German</w:t>
      </w:r>
      <w:r w:rsidR="31D72576" w:rsidRPr="00970959">
        <w:t xml:space="preserve">, or why the colour red is associated with happiness in </w:t>
      </w:r>
      <w:r w:rsidR="00375932" w:rsidRPr="00970959">
        <w:t xml:space="preserve">many </w:t>
      </w:r>
      <w:r w:rsidR="31D72576" w:rsidRPr="00970959">
        <w:t xml:space="preserve">East Asian </w:t>
      </w:r>
      <w:r w:rsidR="00375932" w:rsidRPr="00970959">
        <w:t>languages</w:t>
      </w:r>
      <w:r w:rsidR="31D72576" w:rsidRPr="00970959">
        <w:t>. These associations appear to be more culturally</w:t>
      </w:r>
      <w:r w:rsidR="00375932" w:rsidRPr="00970959">
        <w:t xml:space="preserve"> </w:t>
      </w:r>
      <w:r w:rsidR="31D72576" w:rsidRPr="00970959">
        <w:t xml:space="preserve">based, and to some they may appear arbitrary. </w:t>
      </w:r>
      <w:bookmarkStart w:id="13" w:name="_Hlk53664733"/>
    </w:p>
    <w:bookmarkEnd w:id="13"/>
    <w:p w14:paraId="45FB6A75" w14:textId="49DA6B25" w:rsidR="00D9330E" w:rsidRPr="00970959" w:rsidRDefault="009356C0" w:rsidP="00BA6922">
      <w:pPr>
        <w:spacing w:after="120"/>
        <w:jc w:val="both"/>
      </w:pPr>
      <w:r w:rsidRPr="00970959">
        <w:t xml:space="preserve">In related work, </w:t>
      </w:r>
      <w:r w:rsidR="008713A5" w:rsidRPr="00970959">
        <w:fldChar w:fldCharType="begin"/>
      </w:r>
      <w:r w:rsidR="00B20965" w:rsidRPr="00970959">
        <w:instrText xml:space="preserve"> ADDIN ZOTERO_ITEM CSL_CITATION {"citationID":"PaM0ZFV8","properties":{"formattedCitation":"(Soriano &amp; Valenzuela, 2009)","plainCitation":"(Soriano &amp; Valenzuela, 2009)","dontUpdate":true,"noteIndex":0},"citationItems":[{"id":967,"uris":["http://zotero.org/users/6094700/items/IFKI5T72"],"itemData":{"id":967,"type":"article-journal","container-title":"Social Science Information","DOI":"10.1177/0539018409106199","ISSN":"0539-0184","issue":"3","journalAbbreviation":"Social Science Information","note":"publisher: SAGE Publications Ltd","page":"421-445","source":"SAGE Journals","title":"Emotion and colour across languages: implicit associations in Spanish colour terms","title-short":"Emotion and colour across languages","volume":"48","author":[{"family":"Soriano","given":"Cristina"},{"family":"Valenzuela","given":"Javier"}],"issued":{"date-parts":[["2009",9,1]]}}}],"schema":"https://github.com/citation-style-language/schema/raw/master/csl-citation.json"} </w:instrText>
      </w:r>
      <w:r w:rsidR="008713A5" w:rsidRPr="00970959">
        <w:fldChar w:fldCharType="separate"/>
      </w:r>
      <w:r w:rsidR="009529ED" w:rsidRPr="00970959">
        <w:t>Soriano &amp; Valenzuela</w:t>
      </w:r>
      <w:r w:rsidR="00F3780E" w:rsidRPr="00970959">
        <w:t xml:space="preserve"> (</w:t>
      </w:r>
      <w:r w:rsidR="009529ED" w:rsidRPr="00970959">
        <w:t>2009)</w:t>
      </w:r>
      <w:r w:rsidR="008713A5" w:rsidRPr="00970959">
        <w:fldChar w:fldCharType="end"/>
      </w:r>
      <w:r w:rsidR="008713A5" w:rsidRPr="00970959">
        <w:t xml:space="preserve"> </w:t>
      </w:r>
      <w:r w:rsidR="00F37C47" w:rsidRPr="00970959">
        <w:t xml:space="preserve">suggest </w:t>
      </w:r>
      <w:r w:rsidR="00403E7F" w:rsidRPr="00970959">
        <w:t>four possible explanations</w:t>
      </w:r>
      <w:r w:rsidR="00F37C47" w:rsidRPr="00970959">
        <w:t xml:space="preserve"> for why associations </w:t>
      </w:r>
      <w:r w:rsidR="00F3780E" w:rsidRPr="00970959">
        <w:t>between emotions and colours</w:t>
      </w:r>
      <w:r w:rsidR="005C4A16" w:rsidRPr="00970959">
        <w:t xml:space="preserve"> </w:t>
      </w:r>
      <w:r w:rsidR="00F37C47" w:rsidRPr="00970959">
        <w:t>arise. The</w:t>
      </w:r>
      <w:r w:rsidR="003D320F" w:rsidRPr="00970959">
        <w:t>ir</w:t>
      </w:r>
      <w:r w:rsidR="00F37C47" w:rsidRPr="00970959">
        <w:t xml:space="preserve"> first </w:t>
      </w:r>
      <w:r w:rsidR="00403E7F" w:rsidRPr="00970959">
        <w:t xml:space="preserve">explanation </w:t>
      </w:r>
      <w:r w:rsidR="00F37C47" w:rsidRPr="00970959">
        <w:t xml:space="preserve">is that the </w:t>
      </w:r>
      <w:r w:rsidR="005C4A16" w:rsidRPr="00970959">
        <w:t>a</w:t>
      </w:r>
      <w:r w:rsidR="00F37C47" w:rsidRPr="00970959">
        <w:t>ssociation</w:t>
      </w:r>
      <w:r w:rsidR="00F3780E" w:rsidRPr="00970959">
        <w:t>s</w:t>
      </w:r>
      <w:r w:rsidR="00F37C47" w:rsidRPr="00970959">
        <w:t xml:space="preserve"> reflect the </w:t>
      </w:r>
      <w:r w:rsidR="005C4A16" w:rsidRPr="00970959">
        <w:t>p</w:t>
      </w:r>
      <w:r w:rsidR="00F37C47" w:rsidRPr="00970959">
        <w:t>hysiology of emotional experience. For example</w:t>
      </w:r>
      <w:r w:rsidR="00403E7F" w:rsidRPr="00970959">
        <w:t>,</w:t>
      </w:r>
      <w:r w:rsidR="00F37C47" w:rsidRPr="00970959">
        <w:t xml:space="preserve"> </w:t>
      </w:r>
      <w:r w:rsidR="00130295" w:rsidRPr="00970959">
        <w:t xml:space="preserve">as previously mentioned, </w:t>
      </w:r>
      <w:r w:rsidR="00F37C47" w:rsidRPr="00970959">
        <w:t xml:space="preserve">red might be associated with anger because we go red in the face when we are angry. </w:t>
      </w:r>
      <w:r w:rsidR="008713A5" w:rsidRPr="00970959">
        <w:t>T</w:t>
      </w:r>
      <w:r w:rsidR="00F37C47" w:rsidRPr="00970959">
        <w:t>he</w:t>
      </w:r>
      <w:r w:rsidR="008713A5" w:rsidRPr="00970959">
        <w:t>ir</w:t>
      </w:r>
      <w:r w:rsidR="00F37C47" w:rsidRPr="00970959">
        <w:t xml:space="preserve"> second </w:t>
      </w:r>
      <w:r w:rsidR="008713A5" w:rsidRPr="00970959">
        <w:t>explanation is what they term</w:t>
      </w:r>
      <w:r w:rsidR="00F37C47" w:rsidRPr="00970959">
        <w:t xml:space="preserve"> </w:t>
      </w:r>
      <w:r w:rsidR="003D320F" w:rsidRPr="00970959">
        <w:t>‘</w:t>
      </w:r>
      <w:r w:rsidR="00F37C47" w:rsidRPr="00970959">
        <w:t>metaphor</w:t>
      </w:r>
      <w:r w:rsidR="003D320F" w:rsidRPr="00970959">
        <w:t>’</w:t>
      </w:r>
      <w:r w:rsidR="00F37C47" w:rsidRPr="00970959">
        <w:t xml:space="preserve">. </w:t>
      </w:r>
      <w:r w:rsidR="004B13FB" w:rsidRPr="00970959">
        <w:t>By metaphor, they mean broadly ‘primary metaphor’</w:t>
      </w:r>
      <w:r w:rsidR="003D7688" w:rsidRPr="00970959">
        <w:t xml:space="preserve">, </w:t>
      </w:r>
      <w:r w:rsidR="003D7688" w:rsidRPr="00970959">
        <w:lastRenderedPageBreak/>
        <w:t>i.e. the basic connections that exist between abstract experiences, such as ‘good’ and ‘bad’ and concrete environmental experiences such as ‘light’ and ‘dark’</w:t>
      </w:r>
      <w:r w:rsidR="0042133C" w:rsidRPr="00970959">
        <w:t>, and which are thought to develop partly as a result of real-world experiences</w:t>
      </w:r>
      <w:r w:rsidR="00A112FA" w:rsidRPr="00970959">
        <w:t xml:space="preserve">, </w:t>
      </w:r>
      <w:r w:rsidR="0042133C" w:rsidRPr="00970959">
        <w:t xml:space="preserve">such as the fact that </w:t>
      </w:r>
      <w:r w:rsidR="001278C7" w:rsidRPr="00970959">
        <w:t>one may feel happier on sunny days</w:t>
      </w:r>
      <w:r w:rsidR="0042133C" w:rsidRPr="00970959">
        <w:t xml:space="preserve"> </w:t>
      </w:r>
      <w:r w:rsidR="0042133C" w:rsidRPr="00970959">
        <w:fldChar w:fldCharType="begin"/>
      </w:r>
      <w:r w:rsidR="00B20965" w:rsidRPr="00970959">
        <w:instrText xml:space="preserve"> ADDIN ZOTERO_ITEM CSL_CITATION {"citationID":"CHSSopvZ","properties":{"formattedCitation":"(Grady, 1997; J. Sandford, 2021)","plainCitation":"(Grady, 1997; J. Sandford, 2021)","dontUpdate":true,"noteIndex":0},"citationItems":[{"id":1731,"uris":["http://zotero.org/groups/2533136/items/DR6D3UZW"],"itemData":{"id":1731,"type":"article-journal","title":"Foundations of meaning: Primary metaphors and primary scenes","URL":"https://escholarship.org/uc/item/3g9427m2","author":[{"family":"Grady","given":"Joseph"}],"issued":{"date-parts":[["1997"]]}}},{"id":2042,"uris":["http://zotero.org/users/6094700/items/63BT3KXZ"],"itemData":{"id":2042,"type":"book","event-place":"Perugia","publisher":"Aguaplano","publisher-place":"Perugia","title":"The sense of color: A cognitive linguistic analysis of color words","author":[{"family":"Sandford","given":"J"}],"issued":{"date-parts":[["2021"]]}}}],"schema":"https://github.com/citation-style-language/schema/raw/master/csl-citation.json"} </w:instrText>
      </w:r>
      <w:r w:rsidR="0042133C" w:rsidRPr="00970959">
        <w:fldChar w:fldCharType="separate"/>
      </w:r>
      <w:r w:rsidR="0006668B" w:rsidRPr="00970959">
        <w:t>(e.g. Grady, 1997; Sandford, 2021)</w:t>
      </w:r>
      <w:r w:rsidR="0042133C" w:rsidRPr="00970959">
        <w:fldChar w:fldCharType="end"/>
      </w:r>
      <w:r w:rsidR="003D7688" w:rsidRPr="00970959">
        <w:t>.</w:t>
      </w:r>
      <w:r w:rsidR="00F37C47" w:rsidRPr="00970959">
        <w:t xml:space="preserve"> </w:t>
      </w:r>
      <w:r w:rsidR="003D7688" w:rsidRPr="00970959">
        <w:t xml:space="preserve">They </w:t>
      </w:r>
      <w:r w:rsidR="00F37C47" w:rsidRPr="00970959">
        <w:t xml:space="preserve">discuss the conceptual </w:t>
      </w:r>
      <w:r w:rsidR="008713A5" w:rsidRPr="00970959">
        <w:t>a</w:t>
      </w:r>
      <w:r w:rsidR="00F37C47" w:rsidRPr="00970959">
        <w:t xml:space="preserve">ssociation </w:t>
      </w:r>
      <w:r w:rsidR="008713A5" w:rsidRPr="00970959">
        <w:t>b</w:t>
      </w:r>
      <w:r w:rsidR="00F37C47" w:rsidRPr="00970959">
        <w:t xml:space="preserve">etween </w:t>
      </w:r>
      <w:r w:rsidR="00643BF8" w:rsidRPr="00970959">
        <w:t>light</w:t>
      </w:r>
      <w:r w:rsidR="00F37C47" w:rsidRPr="00970959">
        <w:t xml:space="preserve">ness and </w:t>
      </w:r>
      <w:r w:rsidR="008713A5" w:rsidRPr="00970959">
        <w:t>valence, and</w:t>
      </w:r>
      <w:r w:rsidR="00F37C47" w:rsidRPr="00970959">
        <w:t xml:space="preserve"> they report </w:t>
      </w:r>
      <w:r w:rsidR="004375D5" w:rsidRPr="00970959">
        <w:t xml:space="preserve">some of the extensive </w:t>
      </w:r>
      <w:r w:rsidR="00F37C47" w:rsidRPr="00970959">
        <w:t>research findings showing that light colours automatically elicit a positive evaluation of objects where</w:t>
      </w:r>
      <w:r w:rsidR="00406CEB" w:rsidRPr="00970959">
        <w:t>as</w:t>
      </w:r>
      <w:r w:rsidR="00F37C47" w:rsidRPr="00970959">
        <w:t xml:space="preserve"> dark colours automatically elicit negative evaluation</w:t>
      </w:r>
      <w:r w:rsidR="004375D5" w:rsidRPr="00970959">
        <w:t xml:space="preserve">s </w:t>
      </w:r>
      <w:r w:rsidR="004375D5" w:rsidRPr="00970959">
        <w:fldChar w:fldCharType="begin"/>
      </w:r>
      <w:r w:rsidR="00B20965" w:rsidRPr="00970959">
        <w:instrText xml:space="preserve"> ADDIN ZOTERO_ITEM CSL_CITATION {"citationID":"ogeq76ZB","properties":{"formattedCitation":"(Meier &amp; Robinson, 2005; Meier et al., 2007)","plainCitation":"(Meier &amp; Robinson, 2005; Meier et al., 2007)","noteIndex":0},"citationItems":[{"id":592,"uris":["http://zotero.org/users/6094700/items/UQ5GE84E"],"itemData":{"id":592,"type":"article-journal","abstract":"Philosophers and psycholinguists have argued that abstract concepts like affect are represented via the mechanism of metaphor. This review investigates this contention, specifically within the context of social-cognition and clinical psychology research that has studied the link between affect and brightness, vertical position, and distance between the self and an object. The review will be particularly concerned with automatic and incidental linkages between affect and perception and their relevance for a variety of affective phenomena related to evaluation, mood, and emotional behavior. The cumulative data reveal that the metaphorical representation of affect has considerable merit. For this reason, the review suggests an expanded research agenda including (a) other perceptual experiences (such as those related to taste and temperature), (b) potential cultural variations, (c) neuroimaging research, and (d) the elucidation of \"real world\" consequences.","container-title":"Metaphor and Symbol","DOI":"10.1207/s15327868ms2004_1","ISSN":"1092-6488","issue":"4","note":"publisher: Routledge\n_eprint: https://doi.org/10.1207/s15327868ms2004_1","page":"239-257","source":"Taylor and Francis+NEJM","title":"The Metaphorical Representation of Affect","volume":"20","author":[{"family":"Meier","given":"Brian P."},{"family":"Robinson","given":"Michael D."}],"issued":{"date-parts":[["2005",10,1]]}}},{"id":780,"uris":["http://zotero.org/users/6094700/items/S626UVJC"],"itemData":{"id":780,"type":"article-journal","container-title":"Emotion","ISSN":"1931-1516","issue":"2","journalAbbreviation":"Emotion","note":"publisher: American Psychological Association","page":"366","title":"When\" light\" and\" dark\" thoughts become light and dark responses: Affect biases brightness judgments.","volume":"7","author":[{"family":"Meier","given":"Brian P"},{"family":"Robinson","given":"Michael D"},{"family":"Crawford","given":"L Elizabeth"},{"family":"Ahlvers","given":"Whitney J"}],"issued":{"date-parts":[["2007"]]}}}],"schema":"https://github.com/citation-style-language/schema/raw/master/csl-citation.json"} </w:instrText>
      </w:r>
      <w:r w:rsidR="004375D5" w:rsidRPr="00970959">
        <w:fldChar w:fldCharType="separate"/>
      </w:r>
      <w:r w:rsidR="008E1921" w:rsidRPr="00970959">
        <w:t>(Meier &amp; Robinson, 2005; Meier et al., 2007)</w:t>
      </w:r>
      <w:r w:rsidR="004375D5" w:rsidRPr="00970959">
        <w:fldChar w:fldCharType="end"/>
      </w:r>
      <w:r w:rsidR="00F37C47" w:rsidRPr="00970959">
        <w:t xml:space="preserve">. The third </w:t>
      </w:r>
      <w:r w:rsidR="00403E7F" w:rsidRPr="00970959">
        <w:t>explanation that</w:t>
      </w:r>
      <w:r w:rsidR="00F37C47" w:rsidRPr="00970959">
        <w:t xml:space="preserve"> they </w:t>
      </w:r>
      <w:r w:rsidR="00403E7F" w:rsidRPr="00970959">
        <w:t>propose</w:t>
      </w:r>
      <w:r w:rsidR="00F37C47" w:rsidRPr="00970959">
        <w:t xml:space="preserve"> </w:t>
      </w:r>
      <w:r w:rsidR="00F3780E" w:rsidRPr="00970959">
        <w:t>relates to</w:t>
      </w:r>
      <w:r w:rsidR="00F37C47" w:rsidRPr="00970959">
        <w:t xml:space="preserve"> the fact that colours themselves have the ability to elicit emotional reactions. For example, exposure to the colour red has been found to enhance one</w:t>
      </w:r>
      <w:r w:rsidR="00650B3C" w:rsidRPr="00970959">
        <w:t>’s</w:t>
      </w:r>
      <w:r w:rsidR="00F37C47" w:rsidRPr="00970959">
        <w:t xml:space="preserve"> sense of alertness and urgency</w:t>
      </w:r>
      <w:r w:rsidRPr="00970959">
        <w:t xml:space="preserve">, which </w:t>
      </w:r>
      <w:r w:rsidR="002F3823" w:rsidRPr="00970959">
        <w:t>appears to have</w:t>
      </w:r>
      <w:r w:rsidRPr="00970959">
        <w:t xml:space="preserve"> a strong metonymic basis</w:t>
      </w:r>
      <w:r w:rsidR="00F37C47" w:rsidRPr="00970959">
        <w:t xml:space="preserve">. The </w:t>
      </w:r>
      <w:r w:rsidR="00403E7F" w:rsidRPr="00970959">
        <w:t>fourth explanation</w:t>
      </w:r>
      <w:r w:rsidR="00F37C47" w:rsidRPr="00970959">
        <w:t xml:space="preserve"> that they </w:t>
      </w:r>
      <w:r w:rsidR="00403E7F" w:rsidRPr="00970959">
        <w:t>offer</w:t>
      </w:r>
      <w:r w:rsidR="00F37C47" w:rsidRPr="00970959">
        <w:t xml:space="preserve"> is that both colour words and emotional words share similar connotative structures. </w:t>
      </w:r>
      <w:r w:rsidR="00C64D38" w:rsidRPr="00970959">
        <w:t>They</w:t>
      </w:r>
      <w:r w:rsidR="00505100" w:rsidRPr="00970959">
        <w:t xml:space="preserve"> suggest that the emotional meanings of colours emanate from the situations or objects in real life where that colour is present. These could be natural</w:t>
      </w:r>
      <w:r w:rsidR="002F3823" w:rsidRPr="00970959">
        <w:t xml:space="preserve"> occurring</w:t>
      </w:r>
      <w:r w:rsidR="00505100" w:rsidRPr="00970959">
        <w:t xml:space="preserve"> </w:t>
      </w:r>
      <w:r w:rsidR="002F3823" w:rsidRPr="00970959">
        <w:t>entities</w:t>
      </w:r>
      <w:r w:rsidR="00505100" w:rsidRPr="00970959">
        <w:t xml:space="preserve"> such as the red colour of blood</w:t>
      </w:r>
      <w:r w:rsidR="00406CEB" w:rsidRPr="00970959">
        <w:t>,</w:t>
      </w:r>
      <w:r w:rsidR="00505100" w:rsidRPr="00970959">
        <w:t xml:space="preserve"> the green colour of grass</w:t>
      </w:r>
      <w:r w:rsidR="00406CEB" w:rsidRPr="00970959">
        <w:t>,</w:t>
      </w:r>
      <w:r w:rsidR="00505100" w:rsidRPr="00970959">
        <w:t xml:space="preserve"> or the blue colour of the </w:t>
      </w:r>
      <w:r w:rsidR="008713A5" w:rsidRPr="00970959">
        <w:t>s</w:t>
      </w:r>
      <w:r w:rsidR="00505100" w:rsidRPr="00970959">
        <w:t>ky</w:t>
      </w:r>
      <w:r w:rsidR="00406CEB" w:rsidRPr="00970959">
        <w:t>,</w:t>
      </w:r>
      <w:r w:rsidR="00505100" w:rsidRPr="00970959">
        <w:t xml:space="preserve"> o</w:t>
      </w:r>
      <w:r w:rsidR="008713A5" w:rsidRPr="00970959">
        <w:t>r</w:t>
      </w:r>
      <w:r w:rsidR="00505100" w:rsidRPr="00970959">
        <w:t xml:space="preserve"> cultural artefacts such as the fact that people </w:t>
      </w:r>
      <w:r w:rsidR="00406CEB" w:rsidRPr="00970959">
        <w:t>wear</w:t>
      </w:r>
      <w:r w:rsidR="00505100" w:rsidRPr="00970959">
        <w:t xml:space="preserve"> black for funerals</w:t>
      </w:r>
      <w:r w:rsidR="00406CEB" w:rsidRPr="00970959">
        <w:t>,</w:t>
      </w:r>
      <w:r w:rsidR="00505100" w:rsidRPr="00970959">
        <w:t xml:space="preserve"> th</w:t>
      </w:r>
      <w:r w:rsidR="009F1C9C" w:rsidRPr="00970959">
        <w:t>at</w:t>
      </w:r>
      <w:r w:rsidR="00505100" w:rsidRPr="00970959">
        <w:t xml:space="preserve"> red lights signal </w:t>
      </w:r>
      <w:r w:rsidR="009F1C9C" w:rsidRPr="00970959">
        <w:t xml:space="preserve">the need to </w:t>
      </w:r>
      <w:r w:rsidR="00505100" w:rsidRPr="00970959">
        <w:t xml:space="preserve">stop </w:t>
      </w:r>
      <w:r w:rsidR="009F1C9C" w:rsidRPr="00970959">
        <w:t xml:space="preserve">and red signs </w:t>
      </w:r>
      <w:r w:rsidR="00505100" w:rsidRPr="00970959">
        <w:t>alert</w:t>
      </w:r>
      <w:r w:rsidR="009F1C9C" w:rsidRPr="00970959">
        <w:t xml:space="preserve"> us to danger</w:t>
      </w:r>
      <w:r w:rsidR="00406CEB" w:rsidRPr="00970959">
        <w:t>,</w:t>
      </w:r>
      <w:r w:rsidR="00505100" w:rsidRPr="00970959">
        <w:t xml:space="preserve"> or that baby girls may be dressed in pink. </w:t>
      </w:r>
      <w:r w:rsidR="00403E7F" w:rsidRPr="00970959">
        <w:t xml:space="preserve">In support of this last hypothesis, they </w:t>
      </w:r>
      <w:r w:rsidR="003D320F" w:rsidRPr="00970959">
        <w:t>report</w:t>
      </w:r>
      <w:r w:rsidR="00403E7F" w:rsidRPr="00970959">
        <w:t xml:space="preserve"> </w:t>
      </w:r>
      <w:r w:rsidR="003D320F" w:rsidRPr="00970959">
        <w:t>findings</w:t>
      </w:r>
      <w:r w:rsidR="00403E7F" w:rsidRPr="00970959">
        <w:t xml:space="preserve"> </w:t>
      </w:r>
      <w:r w:rsidR="003D320F" w:rsidRPr="00970959">
        <w:t>from</w:t>
      </w:r>
      <w:r w:rsidR="00403E7F" w:rsidRPr="00970959">
        <w:t xml:space="preserve"> an </w:t>
      </w:r>
      <w:r w:rsidR="00C64D38" w:rsidRPr="00970959">
        <w:t>I</w:t>
      </w:r>
      <w:r w:rsidR="00403E7F" w:rsidRPr="00970959">
        <w:t xml:space="preserve">mplicit Association </w:t>
      </w:r>
      <w:r w:rsidR="00C64D38" w:rsidRPr="00970959">
        <w:t>T</w:t>
      </w:r>
      <w:r w:rsidR="00403E7F" w:rsidRPr="00970959">
        <w:t xml:space="preserve">est </w:t>
      </w:r>
      <w:r w:rsidR="003D320F" w:rsidRPr="00970959">
        <w:t xml:space="preserve">conducted with </w:t>
      </w:r>
      <w:r w:rsidR="001422A0" w:rsidRPr="00970959">
        <w:t>115 adult</w:t>
      </w:r>
      <w:r w:rsidR="003D320F" w:rsidRPr="00970959">
        <w:t xml:space="preserve"> Spanish speakers</w:t>
      </w:r>
      <w:r w:rsidR="002F3823" w:rsidRPr="00970959">
        <w:t xml:space="preserve"> which </w:t>
      </w:r>
      <w:r w:rsidR="00F3780E" w:rsidRPr="00970959">
        <w:t>showed that people form</w:t>
      </w:r>
      <w:r w:rsidR="003D320F" w:rsidRPr="00970959">
        <w:t xml:space="preserve"> </w:t>
      </w:r>
      <w:r w:rsidR="00403E7F" w:rsidRPr="00970959">
        <w:t xml:space="preserve">unconscious </w:t>
      </w:r>
      <w:r w:rsidR="0095384E" w:rsidRPr="00970959">
        <w:t>associations between the</w:t>
      </w:r>
      <w:r w:rsidR="00403E7F" w:rsidRPr="00970959">
        <w:t xml:space="preserve"> colours red, blue, yellow, and green</w:t>
      </w:r>
      <w:r w:rsidR="0095384E" w:rsidRPr="00970959">
        <w:t xml:space="preserve">, and different levels of </w:t>
      </w:r>
      <w:r w:rsidR="00403E7F" w:rsidRPr="00970959">
        <w:t>evaluation, potency and activity</w:t>
      </w:r>
      <w:r w:rsidR="00A14B80" w:rsidRPr="00970959">
        <w:t>.</w:t>
      </w:r>
      <w:r w:rsidR="001B6AC6" w:rsidRPr="00970959">
        <w:rPr>
          <w:rStyle w:val="Refdenotaalpie"/>
        </w:rPr>
        <w:footnoteReference w:id="1"/>
      </w:r>
      <w:r w:rsidR="0071004C" w:rsidRPr="00970959">
        <w:t xml:space="preserve"> </w:t>
      </w:r>
      <w:r w:rsidR="00277F95" w:rsidRPr="00970959">
        <w:t>Again</w:t>
      </w:r>
      <w:r w:rsidR="002F3823" w:rsidRPr="00970959">
        <w:t>,</w:t>
      </w:r>
      <w:r w:rsidR="00277F95" w:rsidRPr="00970959">
        <w:t xml:space="preserve"> metonymy appears to play a role in the establishment of these associations.</w:t>
      </w:r>
      <w:r w:rsidR="0071004C" w:rsidRPr="00970959">
        <w:t xml:space="preserve"> The natural world makes use of red and yellow to advertise threats such as poisonous creatures that should be avoided</w:t>
      </w:r>
      <w:r w:rsidR="00130C46" w:rsidRPr="00970959">
        <w:t xml:space="preserve"> </w:t>
      </w:r>
      <w:r w:rsidR="00130C46" w:rsidRPr="00970959">
        <w:fldChar w:fldCharType="begin"/>
      </w:r>
      <w:r w:rsidR="00B20965" w:rsidRPr="00970959">
        <w:instrText xml:space="preserve"> ADDIN ZOTERO_ITEM CSL_CITATION {"citationID":"y7DXyghB","properties":{"formattedCitation":"(Wee &amp; Gopalakrishnakone, 1990)","plainCitation":"(Wee &amp; Gopalakrishnakone, 1990)","noteIndex":0},"citationItems":[{"id":1820,"uris":["http://zotero.org/users/6094700/items/2S8I9FT7"],"itemData":{"id":1820,"type":"book","ISBN":"9971-69-152-3","publisher":"NUS Press","title":"A colour guide to dangerous plants","author":[{"family":"Wee","given":"Yeow Chin"},{"family":"Gopalakrishnakone","given":"P"}],"issued":{"date-parts":[["1990"]]}}}],"schema":"https://github.com/citation-style-language/schema/raw/master/csl-citation.json"} </w:instrText>
      </w:r>
      <w:r w:rsidR="00130C46" w:rsidRPr="00970959">
        <w:fldChar w:fldCharType="separate"/>
      </w:r>
      <w:r w:rsidR="00130C46" w:rsidRPr="00970959">
        <w:t>(Wee &amp; Gopalakrishnakone, 1990)</w:t>
      </w:r>
      <w:r w:rsidR="00130C46" w:rsidRPr="00970959">
        <w:fldChar w:fldCharType="end"/>
      </w:r>
      <w:r w:rsidR="0071004C" w:rsidRPr="00970959">
        <w:t xml:space="preserve">, and these colours are often used to signal danger in warning and hazard signs. </w:t>
      </w:r>
      <w:r w:rsidR="00BD02B8" w:rsidRPr="00970959">
        <w:t>As</w:t>
      </w:r>
      <w:r w:rsidR="0071004C" w:rsidRPr="00970959">
        <w:t xml:space="preserve"> humans are diurnal creatures</w:t>
      </w:r>
      <w:r w:rsidR="005C129A" w:rsidRPr="00970959">
        <w:t xml:space="preserve">, who are awake in the daytime and who sleep at night, </w:t>
      </w:r>
      <w:r w:rsidR="0071004C" w:rsidRPr="00970959">
        <w:t>the colour of a blue sky signals to the brain that it is daytime and that we should be awake</w:t>
      </w:r>
      <w:r w:rsidR="0059019C" w:rsidRPr="00970959">
        <w:t xml:space="preserve"> </w:t>
      </w:r>
      <w:r w:rsidR="0059019C" w:rsidRPr="00970959">
        <w:fldChar w:fldCharType="begin"/>
      </w:r>
      <w:r w:rsidR="00B20965" w:rsidRPr="00970959">
        <w:instrText xml:space="preserve"> ADDIN ZOTERO_ITEM CSL_CITATION {"citationID":"fRcANPxh","properties":{"formattedCitation":"(Wahl, Engelhardt, Schaupp, Lappe, &amp; Ivanov, 2019)","plainCitation":"(Wahl, Engelhardt, Schaupp, Lappe, &amp; Ivanov, 2019)","noteIndex":0},"citationItems":[{"id":1817,"uris":["http://zotero.org/users/6094700/items/F2WUY4XT"],"itemData":{"id":1817,"type":"article-journal","abstract":"Visible light synchronizes the human biological clock in the suprachiasmatic nuclei of the hypothalamus to the solar 24-hour cycle. Short wavelengths, perceived as blue color, are the strongest synchronizing agent for the circadian system that keeps most biological and psychological rhythms internally synchronized. Circadian rhythm is important for optimum function of organisms and circadian sleep–wake disruptions or chronic misalignment often may lead to psychiatric and neurodegenerative illness. The beneficial effect on circadian synchronization, sleep quality, mood, and cognitive performance depends not only on the light spectral composition but also on the timing of exposure and its intensity. Exposure to blue light during the day is important to suppress melatonin secretion, the hormone that is produced by the pineal gland and plays crucial role in circadian rhythm entrainment. While the exposure to blue is important for keeping organism's wellbeing, alertness, and cognitive performance during the day, chronic exposure to low-intensity blue light directly before bedtime, may have serious implications on sleep quality, circadian phase and cycle durations. This rises inevitably the need for solutions to improve wellbeing, alertness, and cognitive performance in today's modern society where exposure to blue light emitting devices is ever increasing.","container-title":"Journal of Biophotonics","DOI":"10.1002/jbio.201900102","ISSN":"1864-0648","issue":"12","language":"en","note":"_eprint: https://onlinelibrary.wiley.com/doi/pdf/10.1002/jbio.201900102","page":"e201900102","source":"Wiley Online Library","title":"The inner clock—Blue light sets the human rhythm","volume":"12","author":[{"family":"Wahl","given":"Siegfried"},{"family":"Engelhardt","given":"Moritz"},{"family":"Schaupp","given":"Patrick"},{"family":"Lappe","given":"Christian"},{"family":"Ivanov","given":"Iliya V."}],"issued":{"date-parts":[["2019"]]}}}],"schema":"https://github.com/citation-style-language/schema/raw/master/csl-citation.json"} </w:instrText>
      </w:r>
      <w:r w:rsidR="0059019C" w:rsidRPr="00970959">
        <w:fldChar w:fldCharType="separate"/>
      </w:r>
      <w:r w:rsidR="0059019C" w:rsidRPr="00970959">
        <w:t>(Wahl, Engelhardt, Schaupp, Lappe, &amp; Ivanov, 2019)</w:t>
      </w:r>
      <w:r w:rsidR="0059019C" w:rsidRPr="00970959">
        <w:fldChar w:fldCharType="end"/>
      </w:r>
      <w:r w:rsidR="0071004C" w:rsidRPr="00970959">
        <w:t>.</w:t>
      </w:r>
      <w:bookmarkStart w:id="15" w:name="_Hlk53664830"/>
      <w:r w:rsidR="00D9330E" w:rsidRPr="00970959">
        <w:t xml:space="preserve"> </w:t>
      </w:r>
      <w:r w:rsidR="004B13FB" w:rsidRPr="00970959">
        <w:t xml:space="preserve">Although these explanations have a deep experiential basis, </w:t>
      </w:r>
      <w:r w:rsidR="0059019C" w:rsidRPr="00970959">
        <w:t>in that</w:t>
      </w:r>
      <w:r w:rsidR="004B13FB" w:rsidRPr="00970959">
        <w:t xml:space="preserve"> they are bodily-based or emerge from the interaction with the near environment, many of the associations that people form between emotions and colours appear to be more </w:t>
      </w:r>
      <w:r w:rsidR="00375932" w:rsidRPr="00970959">
        <w:t xml:space="preserve">language- or </w:t>
      </w:r>
      <w:r w:rsidR="004B13FB" w:rsidRPr="00970959">
        <w:t xml:space="preserve">culture-specific </w:t>
      </w:r>
      <w:r w:rsidR="00C64D38" w:rsidRPr="00970959">
        <w:fldChar w:fldCharType="begin"/>
      </w:r>
      <w:r w:rsidR="00B20965" w:rsidRPr="00970959">
        <w:instrText xml:space="preserve"> ADDIN ZOTERO_ITEM CSL_CITATION {"citationID":"bJNOaBJ4","properties":{"formattedCitation":"(Kovecses, 2005; K\\uc0\\u246{}vecses, 2005)","plainCitation":"(Kovecses, 2005; Kövecses, 2005)","dontUpdate":true,"noteIndex":0},"citationItems":[{"id":228,"uris":["http://zotero.org/users/6094700/items/VTQAHWZA"],"itemData":{"id":228,"type":"book","event-place":"Cambridge","ISBN":"978-0-511-61440-8","language":"en","note":"DOI: 10.1017/CBO9780511614408","publisher":"Cambridge University Press","publisher-place":"Cambridge","source":"DOI.org (Crossref)","title":"Metaphor in Culture: Universality and Variation","title-short":"Metaphor in Culture","URL":"http://ebooks.cambridge.org/ref/id/CBO9780511614408","author":[{"family":"Kovecses","given":"Zoltan"}],"accessed":{"date-parts":[["2019",10,14]]},"issued":{"date-parts":[["2005"]]}}},{"id":"DSdGSCFQ/eaqvC6W9","uris":["http://zotero.org/users/6094700/items/2AVQ2IHL"],"itemData":{"id":1001,"type":"book","ISBN":"1-139-44461-1","publisher":"Cambridge University Press","title":"Metaphor in culture: Universality and variation","author":[{"family":"Kövecses","given":"Zoltán"}],"issued":{"date-parts":[["2005"]]}}}],"schema":"https://github.com/citation-style-language/schema/raw/master/csl-citation.json"} </w:instrText>
      </w:r>
      <w:r w:rsidR="00C64D38" w:rsidRPr="00970959">
        <w:fldChar w:fldCharType="separate"/>
      </w:r>
      <w:r w:rsidR="00604443" w:rsidRPr="00970959">
        <w:t>(Kövecses, 2005)</w:t>
      </w:r>
      <w:r w:rsidR="00C64D38" w:rsidRPr="00970959">
        <w:fldChar w:fldCharType="end"/>
      </w:r>
      <w:r w:rsidR="00C64D38" w:rsidRPr="00970959">
        <w:t xml:space="preserve">. </w:t>
      </w:r>
      <w:r w:rsidR="00D9330E" w:rsidRPr="00970959">
        <w:t xml:space="preserve">For example, when asked to talk about associations between colours and emotions, </w:t>
      </w:r>
      <w:r w:rsidR="001B2D06" w:rsidRPr="00970959">
        <w:t xml:space="preserve">participants </w:t>
      </w:r>
      <w:r w:rsidR="00D9330E" w:rsidRPr="00970959">
        <w:t xml:space="preserve">often refer to linguistic expressions (e.g. </w:t>
      </w:r>
      <w:r w:rsidR="00330329" w:rsidRPr="00970959">
        <w:t>“</w:t>
      </w:r>
      <w:r w:rsidR="00D9330E" w:rsidRPr="00970959">
        <w:t>seeing red</w:t>
      </w:r>
      <w:r w:rsidR="00330329" w:rsidRPr="00970959">
        <w:t>”</w:t>
      </w:r>
      <w:r w:rsidR="00D9330E" w:rsidRPr="00970959">
        <w:t xml:space="preserve"> or </w:t>
      </w:r>
      <w:r w:rsidR="00330329" w:rsidRPr="00970959">
        <w:t>“</w:t>
      </w:r>
      <w:r w:rsidR="00D9330E" w:rsidRPr="00970959">
        <w:t>feeling blue</w:t>
      </w:r>
      <w:r w:rsidR="00330329" w:rsidRPr="00970959">
        <w:t>”</w:t>
      </w:r>
      <w:r w:rsidR="00D9330E" w:rsidRPr="00970959">
        <w:t xml:space="preserve">) which suggests that the linguistic </w:t>
      </w:r>
      <w:r w:rsidR="001B2D06" w:rsidRPr="00970959">
        <w:t xml:space="preserve">background </w:t>
      </w:r>
      <w:r w:rsidR="00D9330E" w:rsidRPr="00970959">
        <w:t>may play an important role in form</w:t>
      </w:r>
      <w:r w:rsidR="001B2D06" w:rsidRPr="00970959">
        <w:t>ing</w:t>
      </w:r>
      <w:r w:rsidR="00D9330E" w:rsidRPr="00970959">
        <w:t xml:space="preserve"> the associations </w:t>
      </w:r>
      <w:r w:rsidR="00D9330E" w:rsidRPr="00970959">
        <w:fldChar w:fldCharType="begin"/>
      </w:r>
      <w:r w:rsidR="00B20965" w:rsidRPr="00970959">
        <w:instrText xml:space="preserve"> ADDIN ZOTERO_ITEM CSL_CITATION {"citationID":"KLFZVg6c","properties":{"formattedCitation":"(Fetterman, Robinson, &amp; Meier, 2012)","plainCitation":"(Fetterman, Robinson, &amp; Meier, 2012)","noteIndex":0},"citationItems":[{"id":465,"uris":["http://zotero.org/users/6094700/items/ADK9UGNI"],"itemData":{"id":465,"type":"article-journal","container-title":"Cognition &amp; emotion","ISSN":"0269-9931","issue":"8","journalAbbreviation":"Cognition &amp; emotion","page":"1445-1458","title":"Anger as “seeing red”: Evidence for a perceptual association","volume":"26","author":[{"family":"Fetterman","given":"Adam K"},{"family":"Robinson","given":"Michael D"},{"family":"Meier","given":"Brian P"}],"issued":{"date-parts":[["2012"]]}}}],"schema":"https://github.com/citation-style-language/schema/raw/master/csl-citation.json"} </w:instrText>
      </w:r>
      <w:r w:rsidR="00D9330E" w:rsidRPr="00970959">
        <w:fldChar w:fldCharType="separate"/>
      </w:r>
      <w:r w:rsidR="00D9330E" w:rsidRPr="00970959">
        <w:t>(Fetterman, Robinson, &amp; Meier, 2012)</w:t>
      </w:r>
      <w:r w:rsidR="00D9330E" w:rsidRPr="00970959">
        <w:fldChar w:fldCharType="end"/>
      </w:r>
      <w:r w:rsidR="00D9330E" w:rsidRPr="00970959">
        <w:t xml:space="preserve">. </w:t>
      </w:r>
    </w:p>
    <w:p w14:paraId="788FC709" w14:textId="178206AD" w:rsidR="00F3780E" w:rsidRPr="00970959" w:rsidRDefault="006E3FAE" w:rsidP="000C21D4">
      <w:pPr>
        <w:spacing w:after="120"/>
        <w:jc w:val="both"/>
      </w:pPr>
      <w:bookmarkStart w:id="16" w:name="_Hlk94706183"/>
      <w:r w:rsidRPr="00970959">
        <w:t>W</w:t>
      </w:r>
      <w:r w:rsidR="00226F4D" w:rsidRPr="00970959">
        <w:t xml:space="preserve">ith the exception of </w:t>
      </w:r>
      <w:r w:rsidR="00226F4D" w:rsidRPr="00970959">
        <w:fldChar w:fldCharType="begin"/>
      </w:r>
      <w:r w:rsidR="00B20965" w:rsidRPr="00970959">
        <w:instrText xml:space="preserve"> ADDIN ZOTERO_ITEM CSL_CITATION {"citationID":"lJtn5Ia5","properties":{"formattedCitation":"(Clarke &amp; Costall, 2008)","plainCitation":"(Clarke &amp; Costall, 2008)","dontUpdate":true,"noteIndex":0},"citationItems":[{"id":968,"uris":["http://zotero.org/users/6094700/items/SYYTL4B5"],"itemData":{"id":968,"type":"article-journal","abstract":"Typically, the research on the connotations of colors has presented isolated color samples to the participants, and/or restricted their responses to a limited set of alternatives (e.g., basic emotions). In the present study, the participants were asked to imagine their own examples of the target colors, thereby allowing the participants to select their own salient examples, including the context. In addition, a qualitative method, the semi-structured interview, was employed, giving them freedom to choose their own terms of description, and also identify issues which they themselves regarded as relevant. To a large extent, the results were consistent with previous research about the emotional significance and arousing effects of different colors. But this alternative approach also threw light upon more subtle connotations of colors, the multiple meanings of a single color, and also the participants' reasons for these connotations, ranging from individual experiences to cultural conventions and stereotypes. © 2008 Wiley Periodicals, Inc. Col Res Appl, 33, 406–410, 2008","container-title":"Color Research &amp; Application","DOI":"10.1002/col.20435","ISSN":"1520-6378","issue":"5","language":"en","note":"_eprint: https://onlinelibrary.wiley.com/doi/pdf/10.1002/col.20435","page":"406-410","source":"Wiley Online Library","title":"The emotional connotations of color: A qualitative investigation","title-short":"The emotional connotations of color","volume":"33","author":[{"family":"Clarke","given":"Tom"},{"family":"Costall","given":"Alan"}],"issued":{"date-parts":[["2008"]]}}}],"schema":"https://github.com/citation-style-language/schema/raw/master/csl-citation.json"} </w:instrText>
      </w:r>
      <w:r w:rsidR="00226F4D" w:rsidRPr="00970959">
        <w:fldChar w:fldCharType="separate"/>
      </w:r>
      <w:r w:rsidR="00226F4D" w:rsidRPr="00970959">
        <w:t>Clarke &amp; Costall</w:t>
      </w:r>
      <w:r w:rsidR="006C3686" w:rsidRPr="00970959">
        <w:t>'s</w:t>
      </w:r>
      <w:r w:rsidR="00226F4D" w:rsidRPr="00970959">
        <w:t xml:space="preserve"> (2008)</w:t>
      </w:r>
      <w:r w:rsidR="00226F4D" w:rsidRPr="00970959">
        <w:fldChar w:fldCharType="end"/>
      </w:r>
      <w:r w:rsidR="00226F4D" w:rsidRPr="00970959">
        <w:t xml:space="preserve"> small-scale study, which was mentioned above, </w:t>
      </w:r>
      <w:r w:rsidR="000C21D4" w:rsidRPr="00970959">
        <w:t xml:space="preserve">no studies to date have explored </w:t>
      </w:r>
      <w:r w:rsidR="002F3823" w:rsidRPr="00970959">
        <w:t xml:space="preserve">in detail </w:t>
      </w:r>
      <w:r w:rsidRPr="00970959">
        <w:t xml:space="preserve">and at scale </w:t>
      </w:r>
      <w:r w:rsidR="000C21D4" w:rsidRPr="00970959">
        <w:t xml:space="preserve">the </w:t>
      </w:r>
      <w:r w:rsidR="00A67349" w:rsidRPr="00970959">
        <w:t>explanations</w:t>
      </w:r>
      <w:r w:rsidR="000C21D4" w:rsidRPr="00970959">
        <w:t xml:space="preserve"> that people offer for the associations that they make between emotions and colours</w:t>
      </w:r>
      <w:r w:rsidR="00A67349" w:rsidRPr="00970959">
        <w:t xml:space="preserve">. Furthermore, no </w:t>
      </w:r>
      <w:r w:rsidR="00E05C5F" w:rsidRPr="00970959">
        <w:t>large scale studies</w:t>
      </w:r>
      <w:r w:rsidR="00A67349" w:rsidRPr="00970959">
        <w:t xml:space="preserve"> to date </w:t>
      </w:r>
      <w:r w:rsidR="00E05C5F" w:rsidRPr="00970959">
        <w:t>have</w:t>
      </w:r>
      <w:r w:rsidR="00A67349" w:rsidRPr="00970959">
        <w:t xml:space="preserve"> looked at </w:t>
      </w:r>
      <w:r w:rsidR="000C21D4" w:rsidRPr="00970959">
        <w:t xml:space="preserve">how these </w:t>
      </w:r>
      <w:r w:rsidR="00A67349" w:rsidRPr="00970959">
        <w:t>explanations</w:t>
      </w:r>
      <w:r w:rsidR="000C21D4" w:rsidRPr="00970959">
        <w:t xml:space="preserve"> vary across cultures</w:t>
      </w:r>
      <w:r w:rsidR="00226F4D" w:rsidRPr="00970959">
        <w:t xml:space="preserve">, and </w:t>
      </w:r>
      <w:r w:rsidR="002F3823" w:rsidRPr="00970959">
        <w:t xml:space="preserve">no studies have analysed </w:t>
      </w:r>
      <w:r w:rsidR="00226F4D" w:rsidRPr="00970959">
        <w:t>the roles played by metaphor and metonymy in the establishment of the associations</w:t>
      </w:r>
      <w:r w:rsidR="000C21D4" w:rsidRPr="00970959">
        <w:t xml:space="preserve">. </w:t>
      </w:r>
      <w:bookmarkStart w:id="17" w:name="_Hlk93058338"/>
      <w:bookmarkStart w:id="18" w:name="_Hlk53650557"/>
      <w:r w:rsidR="000C21D4" w:rsidRPr="00970959">
        <w:t xml:space="preserve">Investigating the </w:t>
      </w:r>
      <w:r w:rsidR="00A67349" w:rsidRPr="00970959">
        <w:t>explanations</w:t>
      </w:r>
      <w:r w:rsidR="000C21D4" w:rsidRPr="00970959">
        <w:t xml:space="preserve"> that people provide for these associations</w:t>
      </w:r>
      <w:r w:rsidR="00F3780E" w:rsidRPr="00970959">
        <w:t xml:space="preserve"> may help to provide deeper insights into the ways in which emotion</w:t>
      </w:r>
      <w:r w:rsidR="00DC723B" w:rsidRPr="00970959">
        <w:t>al experiences, as expressed through colour associations</w:t>
      </w:r>
      <w:r w:rsidR="00F3780E" w:rsidRPr="00970959">
        <w:t xml:space="preserve"> </w:t>
      </w:r>
      <w:r w:rsidR="00406730" w:rsidRPr="00970959">
        <w:t>vary across individuals</w:t>
      </w:r>
      <w:r w:rsidR="00DC723B" w:rsidRPr="00970959">
        <w:t>,</w:t>
      </w:r>
      <w:r w:rsidR="00406730" w:rsidRPr="00970959">
        <w:t xml:space="preserve"> and the extent to which this variation </w:t>
      </w:r>
      <w:r w:rsidR="00F3780E" w:rsidRPr="00970959">
        <w:t>relate</w:t>
      </w:r>
      <w:r w:rsidR="00406730" w:rsidRPr="00970959">
        <w:t>s</w:t>
      </w:r>
      <w:r w:rsidR="00F3780E" w:rsidRPr="00970959">
        <w:t xml:space="preserve"> to </w:t>
      </w:r>
      <w:r w:rsidR="00406730" w:rsidRPr="00970959">
        <w:t>people’s</w:t>
      </w:r>
      <w:r w:rsidR="00F3780E" w:rsidRPr="00970959">
        <w:t xml:space="preserve"> experiences of </w:t>
      </w:r>
      <w:r w:rsidR="00406730" w:rsidRPr="00970959">
        <w:t>their</w:t>
      </w:r>
      <w:r w:rsidR="00F3780E" w:rsidRPr="00970959">
        <w:t xml:space="preserve"> own bodies and the </w:t>
      </w:r>
      <w:r w:rsidR="00375932" w:rsidRPr="00970959">
        <w:t xml:space="preserve">linguistic, </w:t>
      </w:r>
      <w:r w:rsidR="00F3780E" w:rsidRPr="00970959">
        <w:t xml:space="preserve">physical and cultural environments in </w:t>
      </w:r>
      <w:r w:rsidR="00406730" w:rsidRPr="00970959">
        <w:t>which they</w:t>
      </w:r>
      <w:r w:rsidR="00F3780E" w:rsidRPr="00970959">
        <w:t xml:space="preserve"> live. </w:t>
      </w:r>
      <w:bookmarkEnd w:id="17"/>
      <w:r w:rsidR="000E298E" w:rsidRPr="00970959">
        <w:t xml:space="preserve">By focusing on the reasons that people provide for the associations that they form, we </w:t>
      </w:r>
      <w:r w:rsidR="009F36C8" w:rsidRPr="00970959">
        <w:t>hope to</w:t>
      </w:r>
      <w:r w:rsidR="000E298E" w:rsidRPr="00970959">
        <w:t xml:space="preserve"> develop a deeper understanding </w:t>
      </w:r>
      <w:r w:rsidR="006F669A" w:rsidRPr="00970959">
        <w:t xml:space="preserve">of </w:t>
      </w:r>
      <w:r w:rsidR="00F3780E" w:rsidRPr="00970959">
        <w:t xml:space="preserve">the relationship between </w:t>
      </w:r>
      <w:r w:rsidR="00406730" w:rsidRPr="00970959">
        <w:t>people’s</w:t>
      </w:r>
      <w:r w:rsidR="00F3780E" w:rsidRPr="00970959">
        <w:t xml:space="preserve"> inner and outer worlds</w:t>
      </w:r>
      <w:r w:rsidR="0053425F" w:rsidRPr="00970959">
        <w:t>.</w:t>
      </w:r>
    </w:p>
    <w:bookmarkEnd w:id="16"/>
    <w:bookmarkEnd w:id="18"/>
    <w:p w14:paraId="3C5D22F0" w14:textId="630B7C1E" w:rsidR="000E387E" w:rsidRPr="00970959" w:rsidRDefault="00375932" w:rsidP="00BA6922">
      <w:pPr>
        <w:spacing w:after="120"/>
        <w:jc w:val="both"/>
      </w:pPr>
      <w:r w:rsidRPr="00970959">
        <w:lastRenderedPageBreak/>
        <w:t xml:space="preserve">In this </w:t>
      </w:r>
      <w:r w:rsidR="0031547D" w:rsidRPr="00970959">
        <w:t>Element</w:t>
      </w:r>
      <w:r w:rsidRPr="00970959">
        <w:t>, we</w:t>
      </w:r>
      <w:r w:rsidR="31D72576" w:rsidRPr="00970959">
        <w:t xml:space="preserve"> </w:t>
      </w:r>
      <w:r w:rsidRPr="00970959">
        <w:t xml:space="preserve">report findings from </w:t>
      </w:r>
      <w:r w:rsidR="31D72576" w:rsidRPr="00970959">
        <w:t xml:space="preserve">an investigation into the associations that are made between emotions and colours by people from different </w:t>
      </w:r>
      <w:r w:rsidRPr="00970959">
        <w:t>linguistic/cultural</w:t>
      </w:r>
      <w:r w:rsidR="31D72576" w:rsidRPr="00970959">
        <w:t xml:space="preserve"> backgrounds</w:t>
      </w:r>
      <w:r w:rsidR="00AA4BAD" w:rsidRPr="00970959">
        <w:t xml:space="preserve">, and the </w:t>
      </w:r>
      <w:r w:rsidR="000B008E" w:rsidRPr="00970959">
        <w:t>explanations</w:t>
      </w:r>
      <w:r w:rsidR="00AA4BAD" w:rsidRPr="00970959">
        <w:t xml:space="preserve"> that are offered by the participants who have made the associations</w:t>
      </w:r>
      <w:r w:rsidR="31D72576" w:rsidRPr="00970959">
        <w:t xml:space="preserve">. We look at the extent to which the valence of the emotion relates to the lightness of the colours </w:t>
      </w:r>
      <w:r w:rsidR="002F3823" w:rsidRPr="00970959">
        <w:t xml:space="preserve">with which it </w:t>
      </w:r>
      <w:r w:rsidR="00A14B80" w:rsidRPr="00970959">
        <w:t xml:space="preserve">is </w:t>
      </w:r>
      <w:r w:rsidR="002F3823" w:rsidRPr="00970959">
        <w:t>associated</w:t>
      </w:r>
      <w:r w:rsidR="31D72576" w:rsidRPr="00970959">
        <w:t xml:space="preserve"> and the extent to which the intensity of the emotion relates to the degree of saturation</w:t>
      </w:r>
      <w:r w:rsidR="00074520" w:rsidRPr="00970959">
        <w:t xml:space="preserve"> of </w:t>
      </w:r>
      <w:r w:rsidR="00D17890" w:rsidRPr="00970959">
        <w:t xml:space="preserve">those </w:t>
      </w:r>
      <w:r w:rsidR="00074520" w:rsidRPr="00970959">
        <w:t>colour</w:t>
      </w:r>
      <w:r w:rsidR="00D17890" w:rsidRPr="00970959">
        <w:t>s</w:t>
      </w:r>
      <w:r w:rsidR="31D72576" w:rsidRPr="00970959">
        <w:t xml:space="preserve">. </w:t>
      </w:r>
      <w:r w:rsidR="00D17890" w:rsidRPr="00970959">
        <w:t xml:space="preserve">We </w:t>
      </w:r>
      <w:r w:rsidR="009F36C8" w:rsidRPr="00970959">
        <w:t>also</w:t>
      </w:r>
      <w:r w:rsidR="31D72576" w:rsidRPr="00970959">
        <w:t xml:space="preserve"> explore how these factors vary according to the </w:t>
      </w:r>
      <w:r w:rsidRPr="00970959">
        <w:t>linguistic/</w:t>
      </w:r>
      <w:r w:rsidR="31D72576" w:rsidRPr="00970959">
        <w:t xml:space="preserve">cultural background of the </w:t>
      </w:r>
      <w:r w:rsidR="007D429A" w:rsidRPr="00970959">
        <w:t>participants, and</w:t>
      </w:r>
      <w:r w:rsidR="00AA4BAD" w:rsidRPr="00970959">
        <w:t xml:space="preserve"> look at the reasons behind people’s choices</w:t>
      </w:r>
      <w:r w:rsidR="31D72576" w:rsidRPr="00970959">
        <w:t>.</w:t>
      </w:r>
    </w:p>
    <w:bookmarkEnd w:id="15"/>
    <w:p w14:paraId="5A7E2F8C" w14:textId="42806BE2" w:rsidR="00920A84" w:rsidRPr="00970959" w:rsidRDefault="00E40001" w:rsidP="00920A84">
      <w:pPr>
        <w:spacing w:after="120"/>
        <w:jc w:val="both"/>
      </w:pPr>
      <w:r w:rsidRPr="00970959">
        <w:t xml:space="preserve">In the remaining </w:t>
      </w:r>
      <w:r w:rsidR="00A14B80" w:rsidRPr="00970959">
        <w:t>parts</w:t>
      </w:r>
      <w:r w:rsidRPr="00970959">
        <w:t xml:space="preserve"> of this </w:t>
      </w:r>
      <w:r w:rsidR="0031547D" w:rsidRPr="00970959">
        <w:t>Section</w:t>
      </w:r>
      <w:r w:rsidRPr="00970959">
        <w:t xml:space="preserve">, we </w:t>
      </w:r>
      <w:r w:rsidR="0021642E" w:rsidRPr="00970959">
        <w:t>explore</w:t>
      </w:r>
      <w:r w:rsidRPr="00970959">
        <w:t xml:space="preserve"> the various </w:t>
      </w:r>
      <w:r w:rsidR="0021642E" w:rsidRPr="00970959">
        <w:t>factors that account for the associations that people form between</w:t>
      </w:r>
      <w:r w:rsidRPr="00970959">
        <w:t xml:space="preserve"> emotions </w:t>
      </w:r>
      <w:r w:rsidR="0021642E" w:rsidRPr="00970959">
        <w:t>and</w:t>
      </w:r>
      <w:r w:rsidRPr="00970959">
        <w:t xml:space="preserve"> colours</w:t>
      </w:r>
      <w:r w:rsidR="0021642E" w:rsidRPr="00970959">
        <w:t xml:space="preserve"> and consider the extent to which these associations are </w:t>
      </w:r>
      <w:r w:rsidR="00E32288" w:rsidRPr="00970959">
        <w:t>shared by participants from different linguistic backgrounds</w:t>
      </w:r>
      <w:r w:rsidR="0021642E" w:rsidRPr="00970959">
        <w:t xml:space="preserve">. From these discussions, we </w:t>
      </w:r>
      <w:r w:rsidR="00751895" w:rsidRPr="00970959">
        <w:t xml:space="preserve">then </w:t>
      </w:r>
      <w:r w:rsidR="0021642E" w:rsidRPr="00970959">
        <w:t xml:space="preserve">draw up a list of research questions that form the basis of </w:t>
      </w:r>
      <w:r w:rsidR="009F5BB1" w:rsidRPr="00970959">
        <w:t>our</w:t>
      </w:r>
      <w:r w:rsidR="0021642E" w:rsidRPr="00970959">
        <w:t xml:space="preserve"> </w:t>
      </w:r>
      <w:r w:rsidR="00E71F2A" w:rsidRPr="00970959">
        <w:t>study</w:t>
      </w:r>
      <w:r w:rsidR="0021642E" w:rsidRPr="00970959">
        <w:t xml:space="preserve">. </w:t>
      </w:r>
    </w:p>
    <w:p w14:paraId="5845FB55" w14:textId="1975C5C3" w:rsidR="000C3047" w:rsidRPr="00970959" w:rsidRDefault="000C3047" w:rsidP="00BA6922">
      <w:pPr>
        <w:spacing w:after="120"/>
        <w:jc w:val="both"/>
      </w:pPr>
    </w:p>
    <w:p w14:paraId="5BBADB09" w14:textId="4260210F" w:rsidR="00C8235D" w:rsidRPr="00970959" w:rsidRDefault="00C8235D" w:rsidP="00BA6922">
      <w:pPr>
        <w:pStyle w:val="Ttulo2"/>
        <w:spacing w:before="0"/>
        <w:rPr>
          <w:rFonts w:cs="Times New Roman"/>
        </w:rPr>
      </w:pPr>
      <w:bookmarkStart w:id="19" w:name="_ye4nd9d4lejp" w:colFirst="0" w:colLast="0"/>
      <w:bookmarkStart w:id="20" w:name="_Toc51757111"/>
      <w:bookmarkStart w:id="21" w:name="_Toc120712758"/>
      <w:bookmarkEnd w:id="19"/>
      <w:r w:rsidRPr="00970959">
        <w:rPr>
          <w:rFonts w:cs="Times New Roman"/>
        </w:rPr>
        <w:t>1.</w:t>
      </w:r>
      <w:r w:rsidR="00920A84" w:rsidRPr="00970959">
        <w:rPr>
          <w:rFonts w:cs="Times New Roman"/>
        </w:rPr>
        <w:t>4</w:t>
      </w:r>
      <w:r w:rsidRPr="00970959">
        <w:rPr>
          <w:rFonts w:cs="Times New Roman"/>
        </w:rPr>
        <w:tab/>
        <w:t>Cross-</w:t>
      </w:r>
      <w:r w:rsidR="00AE4676" w:rsidRPr="00970959">
        <w:rPr>
          <w:rFonts w:cs="Times New Roman"/>
        </w:rPr>
        <w:t>linguistic and cross-</w:t>
      </w:r>
      <w:r w:rsidRPr="00970959">
        <w:rPr>
          <w:rFonts w:cs="Times New Roman"/>
        </w:rPr>
        <w:t xml:space="preserve">cultural variation in emotion-colour </w:t>
      </w:r>
      <w:bookmarkEnd w:id="20"/>
      <w:r w:rsidR="00960D8C" w:rsidRPr="00970959">
        <w:rPr>
          <w:rFonts w:cs="Times New Roman"/>
        </w:rPr>
        <w:t>associations</w:t>
      </w:r>
      <w:bookmarkEnd w:id="21"/>
    </w:p>
    <w:p w14:paraId="2A71D54B" w14:textId="2663465F" w:rsidR="00C8235D" w:rsidRPr="00970959" w:rsidRDefault="00AE4676" w:rsidP="00BA6922">
      <w:pPr>
        <w:spacing w:after="120"/>
        <w:jc w:val="both"/>
      </w:pPr>
      <w:r w:rsidRPr="00970959">
        <w:t>A</w:t>
      </w:r>
      <w:r w:rsidR="6E929E84" w:rsidRPr="00970959">
        <w:t>s</w:t>
      </w:r>
      <w:r w:rsidR="00751895" w:rsidRPr="00970959">
        <w:t xml:space="preserve"> mentioned above, a</w:t>
      </w:r>
      <w:r w:rsidR="6E929E84" w:rsidRPr="00970959">
        <w:t>s</w:t>
      </w:r>
      <w:r w:rsidR="000A481C" w:rsidRPr="00970959">
        <w:t>s</w:t>
      </w:r>
      <w:r w:rsidR="6E929E84" w:rsidRPr="00970959">
        <w:t xml:space="preserve">ociations </w:t>
      </w:r>
      <w:r w:rsidRPr="00970959">
        <w:t xml:space="preserve">between emotions and </w:t>
      </w:r>
      <w:r w:rsidR="6E929E84" w:rsidRPr="00970959">
        <w:t xml:space="preserve">colours have been shown to vary across </w:t>
      </w:r>
      <w:r w:rsidRPr="00970959">
        <w:t xml:space="preserve">languages and </w:t>
      </w:r>
      <w:r w:rsidR="6E929E84" w:rsidRPr="00970959">
        <w:t xml:space="preserve">cultures, </w:t>
      </w:r>
      <w:r w:rsidR="009F36C8" w:rsidRPr="00970959">
        <w:t>but there are some similarities</w:t>
      </w:r>
      <w:r w:rsidR="6E929E84" w:rsidRPr="00970959">
        <w:t xml:space="preserve">. For instance, associations between the colour red and anger have been found in English </w:t>
      </w:r>
      <w:r w:rsidR="00C17B98" w:rsidRPr="00970959">
        <w:fldChar w:fldCharType="begin"/>
      </w:r>
      <w:r w:rsidR="00B20965" w:rsidRPr="00970959">
        <w:instrText xml:space="preserve"> ADDIN ZOTERO_ITEM CSL_CITATION {"citationID":"WDwGF6wd","properties":{"formattedCitation":"(Waggoner &amp; Palermo, 1989)","plainCitation":"(Waggoner &amp; Palermo, 1989)","noteIndex":0},"citationItems":[{"id":545,"uris":["http://zotero.org/users/6094700/items/QJ9BQNK5"],"itemData":{"id":545,"type":"article-journal","container-title":"Developmental psychology","ISSN":"1939-0599","issue":"1","journalAbbreviation":"Developmental psychology","note":"publisher: American Psychological Association","page":"152","title":"Betty is a bouncing bubble: Children's comprehension of emotion-descriptive metaphors.","volume":"25","author":[{"family":"Waggoner","given":"John E"},{"family":"Palermo","given":"David S"}],"issued":{"date-parts":[["1989"]]}}}],"schema":"https://github.com/citation-style-language/schema/raw/master/csl-citation.json"} </w:instrText>
      </w:r>
      <w:r w:rsidR="00C17B98" w:rsidRPr="00970959">
        <w:fldChar w:fldCharType="separate"/>
      </w:r>
      <w:r w:rsidR="00C17B98" w:rsidRPr="00970959">
        <w:t>(Waggoner &amp; Palermo, 1989)</w:t>
      </w:r>
      <w:r w:rsidR="00C17B98" w:rsidRPr="00970959">
        <w:fldChar w:fldCharType="end"/>
      </w:r>
      <w:r w:rsidR="6E929E84" w:rsidRPr="00970959">
        <w:t>, Hungarian (Kövecses, 2005), Chinese (Chen et al., 2016), Japanese</w:t>
      </w:r>
      <w:r w:rsidR="00C61577" w:rsidRPr="00970959">
        <w:t xml:space="preserve"> </w:t>
      </w:r>
      <w:r w:rsidR="00C61577" w:rsidRPr="00970959">
        <w:fldChar w:fldCharType="begin"/>
      </w:r>
      <w:r w:rsidR="00B20965" w:rsidRPr="00970959">
        <w:instrText xml:space="preserve"> ADDIN ZOTERO_ITEM CSL_CITATION {"citationID":"AbmRIMfc","properties":{"formattedCitation":"(Hanada, 2018; Matsuki, 1995)","plainCitation":"(Hanada, 2018; Matsuki, 1995)","noteIndex":0},"citationItems":[{"id":2024,"uris":["http://zotero.org/users/6094700/items/LXU9X2G4"],"itemData":{"id":2024,"type":"article-journal","container-title":"Color Research &amp; Application","ISSN":"0361-2317","issue":"2","journalAbbreviation":"Color Research &amp; Application","note":"publisher: Wiley Online Library","page":"224-237","title":"Correspondence analysis of color–emotion associations","volume":"43","author":[{"family":"Hanada","given":"Mitsuhiko"}],"issued":{"date-parts":[["2018"]]}}},{"id":544,"uris":["http://zotero.org/users/6094700/items/NLGX73NA"],"itemData":{"id":544,"type":"article-journal","container-title":"Language and the Cognitive Construal of the World","journalAbbreviation":"Language and the Cognitive Construal of the World","note":"publisher: Mouton de Gruyter Berlin","page":"137-151","title":"Metaphors of anger in Japanese","volume":"82","author":[{"family":"Matsuki","given":"Keiko"}],"issued":{"date-parts":[["1995"]]}}}],"schema":"https://github.com/citation-style-language/schema/raw/master/csl-citation.json"} </w:instrText>
      </w:r>
      <w:r w:rsidR="00C61577" w:rsidRPr="00970959">
        <w:fldChar w:fldCharType="separate"/>
      </w:r>
      <w:r w:rsidR="00C61577" w:rsidRPr="00970959">
        <w:t>(Hanada, 2018; Matsuki, 1995)</w:t>
      </w:r>
      <w:r w:rsidR="00C61577" w:rsidRPr="00970959">
        <w:fldChar w:fldCharType="end"/>
      </w:r>
      <w:r w:rsidR="00C61577" w:rsidRPr="00970959">
        <w:t xml:space="preserve"> </w:t>
      </w:r>
      <w:r w:rsidR="6E929E84" w:rsidRPr="00970959">
        <w:t xml:space="preserve">and Polish </w:t>
      </w:r>
      <w:r w:rsidR="00C17B98" w:rsidRPr="00970959">
        <w:fldChar w:fldCharType="begin"/>
      </w:r>
      <w:r w:rsidR="00B20965" w:rsidRPr="00970959">
        <w:instrText xml:space="preserve"> ADDIN ZOTERO_ITEM CSL_CITATION {"citationID":"g5Awzq4a","properties":{"formattedCitation":"(Mikolajczuk, 1998)","plainCitation":"(Mikolajczuk, 1998)","noteIndex":0},"citationItems":[{"id":543,"uris":["http://zotero.org/users/6094700/items/MC7V8EZD"],"itemData":{"id":543,"type":"article-journal","container-title":"Speaking of emotions: Conceptualisation and expression","ISSN":"3110157675","journalAbbreviation":"Speaking of emotions: Conceptualisation and expression","note":"publisher: Walter de Gruyter","page":"153","title":"The metonymic and metaphorical conceptualisation of anger in Polish","volume":"10","author":[{"family":"Mikolajczuk","given":"Agnieszka"}],"issued":{"date-parts":[["1998"]]}}}],"schema":"https://github.com/citation-style-language/schema/raw/master/csl-citation.json"} </w:instrText>
      </w:r>
      <w:r w:rsidR="00C17B98" w:rsidRPr="00970959">
        <w:fldChar w:fldCharType="separate"/>
      </w:r>
      <w:r w:rsidR="00C17B98" w:rsidRPr="00970959">
        <w:t>(Mikolajczuk, 1998)</w:t>
      </w:r>
      <w:r w:rsidR="00C17B98" w:rsidRPr="00970959">
        <w:fldChar w:fldCharType="end"/>
      </w:r>
      <w:r w:rsidR="00C17B98" w:rsidRPr="00970959">
        <w:t xml:space="preserve">. </w:t>
      </w:r>
      <w:r w:rsidR="6E929E84" w:rsidRPr="00970959">
        <w:t xml:space="preserve">In contrast, significant variation </w:t>
      </w:r>
      <w:r w:rsidRPr="00970959">
        <w:t>has</w:t>
      </w:r>
      <w:r w:rsidR="6E929E84" w:rsidRPr="00970959">
        <w:t xml:space="preserve"> been found with respect to the emotions that people associate with the colour blue. In the United States</w:t>
      </w:r>
      <w:r w:rsidR="001F5EE7" w:rsidRPr="00970959">
        <w:t>,</w:t>
      </w:r>
      <w:r w:rsidR="6E929E84" w:rsidRPr="00970959">
        <w:t xml:space="preserve"> </w:t>
      </w:r>
      <w:r w:rsidR="001F5EE7" w:rsidRPr="00970959">
        <w:t xml:space="preserve">blue </w:t>
      </w:r>
      <w:r w:rsidR="6E929E84" w:rsidRPr="00970959">
        <w:t>is associated primarily with sadness whereas in France it is also associated with anger or fear (</w:t>
      </w:r>
      <w:r w:rsidR="00C17B98" w:rsidRPr="00970959">
        <w:t>Barchard</w:t>
      </w:r>
      <w:r w:rsidR="6E929E84" w:rsidRPr="00970959">
        <w:t xml:space="preserve"> et al., 2017). Associations that people make with the colour</w:t>
      </w:r>
      <w:r w:rsidR="00920A84" w:rsidRPr="00970959">
        <w:t>s</w:t>
      </w:r>
      <w:r w:rsidR="6E929E84" w:rsidRPr="00970959">
        <w:t xml:space="preserve"> white and yellow are also susceptible to significant cross-</w:t>
      </w:r>
      <w:r w:rsidRPr="00970959">
        <w:t>linguistic and cross-</w:t>
      </w:r>
      <w:r w:rsidR="6E929E84" w:rsidRPr="00970959">
        <w:t xml:space="preserve">cultural variation. </w:t>
      </w:r>
      <w:r w:rsidRPr="00970959">
        <w:t>In</w:t>
      </w:r>
      <w:r w:rsidR="6E929E84" w:rsidRPr="00970959">
        <w:t xml:space="preserve"> the West</w:t>
      </w:r>
      <w:r w:rsidR="000A481C" w:rsidRPr="00970959">
        <w:t>,</w:t>
      </w:r>
      <w:r w:rsidR="6E929E84" w:rsidRPr="00970959">
        <w:t xml:space="preserve"> the colour white </w:t>
      </w:r>
      <w:r w:rsidRPr="00970959">
        <w:t xml:space="preserve">is </w:t>
      </w:r>
      <w:r w:rsidR="6E929E84" w:rsidRPr="00970959">
        <w:t xml:space="preserve">primarily </w:t>
      </w:r>
      <w:r w:rsidR="001F5EE7" w:rsidRPr="00970959">
        <w:t xml:space="preserve">associated </w:t>
      </w:r>
      <w:r w:rsidR="6E929E84" w:rsidRPr="00970959">
        <w:t xml:space="preserve">with purity, and yellow </w:t>
      </w:r>
      <w:r w:rsidRPr="00970959">
        <w:t>is sometimes</w:t>
      </w:r>
      <w:r w:rsidR="001F5EE7" w:rsidRPr="00970959">
        <w:t xml:space="preserve"> associated</w:t>
      </w:r>
      <w:r w:rsidRPr="00970959">
        <w:t xml:space="preserve"> </w:t>
      </w:r>
      <w:r w:rsidR="6E929E84" w:rsidRPr="00970959">
        <w:t xml:space="preserve">with hatred, whilst in China, these colours are associated with righteousness and trustworthiness </w:t>
      </w:r>
      <w:r w:rsidR="00C17B98" w:rsidRPr="00970959">
        <w:fldChar w:fldCharType="begin"/>
      </w:r>
      <w:r w:rsidR="00B20965" w:rsidRPr="00970959">
        <w:instrText xml:space="preserve"> ADDIN ZOTERO_ITEM CSL_CITATION {"citationID":"KAlxmkYt","properties":{"formattedCitation":"(Fadzil, Omar, &amp; Murad, 2011)","plainCitation":"(Fadzil, Omar, &amp; Murad, 2011)","noteIndex":0},"citationItems":[{"id":2039,"uris":["http://zotero.org/users/6094700/items/67HL3RFK"],"itemData":{"id":2039,"type":"paper-conference","event-title":"2011 IEEE Colloquium on Humanities, Science and Engineering","ISBN":"1-4673-0020-9","page":"761-764","publisher":"IEEE","title":"The power of color on packaging","author":[{"family":"Fadzil","given":"Mohd Ikhmal"},{"family":"Omar","given":"Maznah Wan"},{"family":"Murad","given":"Mohd Hafifi"}],"issued":{"date-parts":[["2011"]]}}}],"schema":"https://github.com/citation-style-language/schema/raw/master/csl-citation.json"} </w:instrText>
      </w:r>
      <w:r w:rsidR="00C17B98" w:rsidRPr="00970959">
        <w:fldChar w:fldCharType="separate"/>
      </w:r>
      <w:r w:rsidR="004C246E" w:rsidRPr="00970959">
        <w:t>(Fadzil, Omar, &amp; Murad, 2011)</w:t>
      </w:r>
      <w:r w:rsidR="00C17B98" w:rsidRPr="00970959">
        <w:fldChar w:fldCharType="end"/>
      </w:r>
      <w:r w:rsidR="6E929E84" w:rsidRPr="00970959">
        <w:t>.</w:t>
      </w:r>
      <w:bookmarkStart w:id="22" w:name="_Hlk44511757"/>
      <w:bookmarkEnd w:id="22"/>
    </w:p>
    <w:p w14:paraId="6C1073BD" w14:textId="4E7879C0" w:rsidR="00C8235D" w:rsidRPr="00970959" w:rsidRDefault="00971E23" w:rsidP="0B4C9179">
      <w:pPr>
        <w:spacing w:after="120"/>
        <w:jc w:val="both"/>
      </w:pPr>
      <w:r w:rsidRPr="00970959">
        <w:t>Linguistic and cultural influences interact in complex ways to shape</w:t>
      </w:r>
      <w:r w:rsidR="00E261DD" w:rsidRPr="00970959">
        <w:t xml:space="preserve"> emotion-colour associations</w:t>
      </w:r>
      <w:r w:rsidR="00AE4676" w:rsidRPr="00970959">
        <w:t xml:space="preserve">. Many </w:t>
      </w:r>
      <w:r w:rsidRPr="00970959">
        <w:t>emotion-colour</w:t>
      </w:r>
      <w:r w:rsidR="00AE4676" w:rsidRPr="00970959">
        <w:t xml:space="preserve"> </w:t>
      </w:r>
      <w:r w:rsidR="00E261DD" w:rsidRPr="00970959">
        <w:t>associations</w:t>
      </w:r>
      <w:r w:rsidR="00AE4676" w:rsidRPr="00970959">
        <w:t xml:space="preserve"> operate outside the realm of language</w:t>
      </w:r>
      <w:r w:rsidR="00B23980" w:rsidRPr="00970959">
        <w:t>, and manifest in non-linguistic behaviour</w:t>
      </w:r>
      <w:r w:rsidR="00AE4676" w:rsidRPr="00970959">
        <w:t xml:space="preserve">. For example, </w:t>
      </w:r>
      <w:r w:rsidR="0068778A" w:rsidRPr="00970959">
        <w:t xml:space="preserve">in many Western cultures, </w:t>
      </w:r>
      <w:r w:rsidR="00AE4676" w:rsidRPr="00970959">
        <w:t>people wear black at funerals</w:t>
      </w:r>
      <w:r w:rsidR="00B23980" w:rsidRPr="00970959">
        <w:t>,</w:t>
      </w:r>
      <w:r w:rsidR="00AE4676" w:rsidRPr="00970959">
        <w:t xml:space="preserve"> whereas </w:t>
      </w:r>
      <w:r w:rsidR="00B23980" w:rsidRPr="00970959">
        <w:t xml:space="preserve">in some Eastern cultures, people are more likely to wear white. </w:t>
      </w:r>
      <w:r w:rsidR="00EE159A" w:rsidRPr="00970959">
        <w:t>These</w:t>
      </w:r>
      <w:r w:rsidR="00B23980" w:rsidRPr="00970959">
        <w:t xml:space="preserve"> associations </w:t>
      </w:r>
      <w:r w:rsidR="00EE159A" w:rsidRPr="00970959">
        <w:t xml:space="preserve">often </w:t>
      </w:r>
      <w:r w:rsidR="00B23980" w:rsidRPr="00970959">
        <w:t xml:space="preserve">become encoded in language and are </w:t>
      </w:r>
      <w:r w:rsidR="00EE159A" w:rsidRPr="00970959">
        <w:t xml:space="preserve">then </w:t>
      </w:r>
      <w:r w:rsidR="00B23980" w:rsidRPr="00970959">
        <w:t>perpetuated through linguistic behaviour</w:t>
      </w:r>
      <w:r w:rsidR="00D17890" w:rsidRPr="00970959">
        <w:t>.</w:t>
      </w:r>
      <w:r w:rsidR="00C61577" w:rsidRPr="00970959">
        <w:t xml:space="preserve"> </w:t>
      </w:r>
      <w:r w:rsidR="001F5EE7" w:rsidRPr="00970959">
        <w:t xml:space="preserve">For this reason, </w:t>
      </w:r>
      <w:r w:rsidR="00B23980" w:rsidRPr="00970959">
        <w:t xml:space="preserve">it is difficult to disentangle linguistic and cultural influences. </w:t>
      </w:r>
      <w:r w:rsidR="00D17890" w:rsidRPr="00970959">
        <w:t>It is generally acknowledged</w:t>
      </w:r>
      <w:r w:rsidR="00B23980" w:rsidRPr="00970959">
        <w:t xml:space="preserve"> that </w:t>
      </w:r>
      <w:r w:rsidR="00E1449E" w:rsidRPr="00970959">
        <w:t xml:space="preserve">emotion-colour associations originate from several overlapping and interlinked sources, including bodily-based experiences, environmental features, linguistic and cultural factors. </w:t>
      </w:r>
      <w:r w:rsidR="0B4C9179" w:rsidRPr="00970959">
        <w:t xml:space="preserve">For instance, </w:t>
      </w:r>
      <w:r w:rsidRPr="00970959">
        <w:t>in their</w:t>
      </w:r>
      <w:r w:rsidR="0B4C9179" w:rsidRPr="00970959">
        <w:t xml:space="preserve"> large-scale investigation of </w:t>
      </w:r>
      <w:r w:rsidR="00180ED5" w:rsidRPr="00970959">
        <w:t>emotion-colour</w:t>
      </w:r>
      <w:r w:rsidR="0B4C9179" w:rsidRPr="00970959">
        <w:t xml:space="preserve"> associations based on a sample of 30 nations speaking 22 native languages</w:t>
      </w:r>
      <w:r w:rsidRPr="00970959">
        <w:t>,</w:t>
      </w:r>
      <w:r w:rsidR="0B4C9179" w:rsidRPr="00970959">
        <w:t xml:space="preserve"> </w:t>
      </w:r>
      <w:r w:rsidR="004754B5" w:rsidRPr="00970959">
        <w:fldChar w:fldCharType="begin"/>
      </w:r>
      <w:r w:rsidR="00B20965" w:rsidRPr="00970959">
        <w:instrText xml:space="preserve"> ADDIN ZOTERO_ITEM CSL_CITATION {"citationID":"WftdM7MK","properties":{"formattedCitation":"(Jonauskaite et al., 2020)","plainCitation":"(Jonauskaite et al., 2020)","dontUpdate":true,"noteIndex":0},"citationItems":[{"id":786,"uris":["http://zotero.org/users/6094700/items/UPK9JSUK"],"itemData":{"id":786,"type":"article-journal","container-title":"Psychological Science","ISSN":"0956-7976","issue":"10","journalAbbreviation":"Psychological Science","note":"publisher: SAGE Publications Sage CA: Los Angeles, CA","page":"1245-1260","title":"Universal Patterns in Color-Emotion Associations Are Further Shaped by Linguistic and Geographic Proximity","volume":"31","author":[{"family":"Jonauskaite","given":"Domicele"},{"family":"Abu-Akel","given":"Ahmad"},{"family":"Dael","given":"Nele"},{"family":"Oberfeld","given":"Daniel"},{"family":"Abdel-Khalek","given":"Ahmed M"},{"family":"Al-Rasheed","given":"Abdulrahman S"},{"family":"Antonietti","given":"Jean-Philippe"},{"family":"Bogushevskaya","given":"Victoria"},{"family":"Chamseddine","given":"Amer"},{"family":"Chkonia","given":"Eka"}],"issued":{"date-parts":[["2020"]]}}}],"schema":"https://github.com/citation-style-language/schema/raw/master/csl-citation.json"} </w:instrText>
      </w:r>
      <w:r w:rsidR="004754B5" w:rsidRPr="00970959">
        <w:fldChar w:fldCharType="separate"/>
      </w:r>
      <w:r w:rsidR="00316D1F" w:rsidRPr="00970959">
        <w:t>Jonauskaite et al.</w:t>
      </w:r>
      <w:r w:rsidRPr="00970959">
        <w:t xml:space="preserve"> (</w:t>
      </w:r>
      <w:r w:rsidR="00316D1F" w:rsidRPr="00970959">
        <w:t>2020)</w:t>
      </w:r>
      <w:r w:rsidR="004754B5" w:rsidRPr="00970959">
        <w:fldChar w:fldCharType="end"/>
      </w:r>
      <w:r w:rsidR="004754B5" w:rsidRPr="00970959">
        <w:t xml:space="preserve"> </w:t>
      </w:r>
      <w:r w:rsidR="0B4C9179" w:rsidRPr="00970959">
        <w:t>showed that the majority of associations</w:t>
      </w:r>
      <w:r w:rsidR="00A647DE" w:rsidRPr="00970959">
        <w:t xml:space="preserve"> that were reported</w:t>
      </w:r>
      <w:r w:rsidR="0B4C9179" w:rsidRPr="00970959">
        <w:t xml:space="preserve"> </w:t>
      </w:r>
      <w:r w:rsidR="00A647DE" w:rsidRPr="00970959">
        <w:t>could be seen in</w:t>
      </w:r>
      <w:r w:rsidR="0B4C9179" w:rsidRPr="00970959">
        <w:t xml:space="preserve"> all</w:t>
      </w:r>
      <w:r w:rsidR="00A647DE" w:rsidRPr="00970959">
        <w:t xml:space="preserve"> the</w:t>
      </w:r>
      <w:r w:rsidR="0B4C9179" w:rsidRPr="00970959">
        <w:t xml:space="preserve"> languages </w:t>
      </w:r>
      <w:r w:rsidR="00A647DE" w:rsidRPr="00970959">
        <w:t xml:space="preserve">that they investigated </w:t>
      </w:r>
      <w:r w:rsidR="0B4C9179" w:rsidRPr="00970959">
        <w:t xml:space="preserve">(average similarity coefficient r = .88). However, </w:t>
      </w:r>
      <w:r w:rsidR="00A647DE" w:rsidRPr="00970959">
        <w:t xml:space="preserve">they also found some </w:t>
      </w:r>
      <w:r w:rsidR="0B4C9179" w:rsidRPr="00970959">
        <w:t>local differences</w:t>
      </w:r>
      <w:r w:rsidR="009F63D7" w:rsidRPr="00970959">
        <w:t xml:space="preserve">, and conclude from these differences that </w:t>
      </w:r>
      <w:r w:rsidR="00E32288" w:rsidRPr="00970959">
        <w:t>widespread</w:t>
      </w:r>
      <w:r w:rsidR="0B4C9179" w:rsidRPr="00970959">
        <w:t xml:space="preserve"> tendencies to associate certain colours with certain emotions may be further modulated by cultural and individual factors. </w:t>
      </w:r>
      <w:r w:rsidR="00316D1F" w:rsidRPr="00970959">
        <w:t>They</w:t>
      </w:r>
      <w:r w:rsidR="0B4C9179" w:rsidRPr="00970959">
        <w:t xml:space="preserve"> argue</w:t>
      </w:r>
      <w:r w:rsidR="00316D1F" w:rsidRPr="00970959">
        <w:t xml:space="preserve"> that </w:t>
      </w:r>
      <w:r w:rsidR="0B4C9179" w:rsidRPr="00970959">
        <w:t xml:space="preserve">a colour like red, for instance, may be associated to both negative or positive emotions, depending on whether the speaker comes from a Western country or from China </w:t>
      </w:r>
      <w:r w:rsidR="009F63D7" w:rsidRPr="00970959">
        <w:fldChar w:fldCharType="begin"/>
      </w:r>
      <w:r w:rsidR="00B20965" w:rsidRPr="00970959">
        <w:instrText xml:space="preserve"> ADDIN ZOTERO_ITEM CSL_CITATION {"citationID":"SXoGE9EB","properties":{"formattedCitation":"(Jonauskaite, Wicker, et al., 2019)","plainCitation":"(Jonauskaite, Wicker, et al., 2019)","noteIndex":0},"citationItems":[{"id":788,"uris":["http://zotero.org/users/6094700/items/FP7NBSMB"],"itemData":{"id":788,"type":"article-journal","container-title":"Royal Society open science","ISSN":"2054-5703","issue":"9","journalAbbreviation":"Royal Society open science","note":"publisher: The Royal Society","page":"190741","title":"A machine learning approach to quantify the specificity of colour–emotion associations and their cultural differences","volume":"6","author":[{"family":"Jonauskaite","given":"Domicele"},{"family":"Wicker","given":"Jörg"},{"family":"Mohr","given":"Christine"},{"family":"Dael","given":"Nele"},{"family":"Havelka","given":"Jelena"},{"family":"Papadatou-Pastou","given":"Marietta"},{"family":"Zhang","given":"Meng"},{"family":"Oberfeld","given":"Daniel"}],"issued":{"date-parts":[["2019"]]}}}],"schema":"https://github.com/citation-style-language/schema/raw/master/csl-citation.json"} </w:instrText>
      </w:r>
      <w:r w:rsidR="009F63D7" w:rsidRPr="00970959">
        <w:fldChar w:fldCharType="separate"/>
      </w:r>
      <w:r w:rsidR="00876001" w:rsidRPr="00970959">
        <w:t>(Jonauskaite, Wicker, et al., 2019)</w:t>
      </w:r>
      <w:r w:rsidR="009F63D7" w:rsidRPr="00970959">
        <w:fldChar w:fldCharType="end"/>
      </w:r>
      <w:r w:rsidR="0B4C9179" w:rsidRPr="00970959">
        <w:t>. The</w:t>
      </w:r>
      <w:r w:rsidR="00316D1F" w:rsidRPr="00970959">
        <w:t xml:space="preserve">y suggest </w:t>
      </w:r>
      <w:r w:rsidR="0B4C9179" w:rsidRPr="00970959">
        <w:t xml:space="preserve">that the existence of both types of association </w:t>
      </w:r>
      <w:r w:rsidR="009F63D7" w:rsidRPr="00970959">
        <w:t>can</w:t>
      </w:r>
      <w:r w:rsidR="0B4C9179" w:rsidRPr="00970959">
        <w:t xml:space="preserve"> be explained in evolutionary terms, </w:t>
      </w:r>
      <w:r w:rsidR="00316D1F" w:rsidRPr="00970959">
        <w:t>for example, by the fact that red is</w:t>
      </w:r>
      <w:r w:rsidR="0B4C9179" w:rsidRPr="00970959">
        <w:t xml:space="preserve"> associated </w:t>
      </w:r>
      <w:r w:rsidR="002C036F" w:rsidRPr="00970959">
        <w:t>with</w:t>
      </w:r>
      <w:r w:rsidR="0B4C9179" w:rsidRPr="00970959">
        <w:t xml:space="preserve"> blood, and thus </w:t>
      </w:r>
      <w:r w:rsidR="00BB7FBF" w:rsidRPr="00970959">
        <w:t>connotes</w:t>
      </w:r>
      <w:r w:rsidR="0B4C9179" w:rsidRPr="00970959">
        <w:t xml:space="preserve"> both danger and sexuality. </w:t>
      </w:r>
      <w:r w:rsidR="009F63D7" w:rsidRPr="00970959">
        <w:lastRenderedPageBreak/>
        <w:t xml:space="preserve">They suggest that some of these evolutionary-based associations are further developed in certain cultures. </w:t>
      </w:r>
      <w:r w:rsidR="00A87A42" w:rsidRPr="00970959">
        <w:t xml:space="preserve">Jonauskaite and colleagues assume </w:t>
      </w:r>
      <w:r w:rsidR="009F63D7" w:rsidRPr="00970959">
        <w:t xml:space="preserve">for example that the Chinese cultural </w:t>
      </w:r>
      <w:r w:rsidR="0B4C9179" w:rsidRPr="00970959">
        <w:t xml:space="preserve">belief </w:t>
      </w:r>
      <w:r w:rsidR="009F63D7" w:rsidRPr="00970959">
        <w:t>that</w:t>
      </w:r>
      <w:r w:rsidR="0B4C9179" w:rsidRPr="00970959">
        <w:t xml:space="preserve"> red is a symbol of good fortune</w:t>
      </w:r>
      <w:r w:rsidR="009F63D7" w:rsidRPr="00970959">
        <w:t xml:space="preserve"> </w:t>
      </w:r>
      <w:r w:rsidR="0B4C9179" w:rsidRPr="00970959">
        <w:t xml:space="preserve">has probably strengthened the </w:t>
      </w:r>
      <w:r w:rsidR="009F63D7" w:rsidRPr="00970959">
        <w:t xml:space="preserve">evolutionary </w:t>
      </w:r>
      <w:r w:rsidR="0B4C9179" w:rsidRPr="00970959">
        <w:t xml:space="preserve">link between </w:t>
      </w:r>
      <w:r w:rsidR="009F63D7" w:rsidRPr="00970959">
        <w:t xml:space="preserve">the colour </w:t>
      </w:r>
      <w:r w:rsidR="0B4C9179" w:rsidRPr="00970959">
        <w:t xml:space="preserve">red and positive emotions </w:t>
      </w:r>
      <w:r w:rsidR="009F63D7" w:rsidRPr="00970959">
        <w:fldChar w:fldCharType="begin"/>
      </w:r>
      <w:r w:rsidR="00B20965" w:rsidRPr="00970959">
        <w:instrText xml:space="preserve"> ADDIN ZOTERO_ITEM CSL_CITATION {"citationID":"EAa8aAr4","properties":{"formattedCitation":"(Wang, Shu, &amp; Mo, 2014)","plainCitation":"(Wang, Shu, &amp; Mo, 2014)","dontUpdate":true,"noteIndex":0},"citationItems":[{"id":785,"uris":["http://zotero.org/users/6094700/items/T3WJWJQM"],"itemData":{"id":785,"type":"article-journal","container-title":"Asian Journal of Social Psychology","ISSN":"1367-2223","issue":"2","journalAbbreviation":"Asian Journal of Social Psychology","note":"publisher: Wiley Online Library","page":"152-158","title":"Blue or red? The effects of colour on the emotions of C hinese people","volume":"17","author":[{"family":"Wang","given":"Tingting"},{"family":"Shu","given":"Siyun"},{"family":"Mo","given":"Lei"}],"issued":{"date-parts":[["2014"]]}}}],"schema":"https://github.com/citation-style-language/schema/raw/master/csl-citation.json"} </w:instrText>
      </w:r>
      <w:r w:rsidR="009F63D7" w:rsidRPr="00970959">
        <w:fldChar w:fldCharType="separate"/>
      </w:r>
      <w:r w:rsidR="009F63D7" w:rsidRPr="00970959">
        <w:t>(see also Wang, Shu, &amp; Mo, 2014)</w:t>
      </w:r>
      <w:r w:rsidR="009F63D7" w:rsidRPr="00970959">
        <w:fldChar w:fldCharType="end"/>
      </w:r>
      <w:r w:rsidR="0B4C9179" w:rsidRPr="00970959">
        <w:t xml:space="preserve">. </w:t>
      </w:r>
      <w:r w:rsidR="00927E73" w:rsidRPr="00970959">
        <w:t>In contrast, the particularly strong association</w:t>
      </w:r>
      <w:r w:rsidR="0B4C9179" w:rsidRPr="00970959">
        <w:t xml:space="preserve"> </w:t>
      </w:r>
      <w:r w:rsidR="00927E73" w:rsidRPr="00970959">
        <w:t xml:space="preserve">that is found </w:t>
      </w:r>
      <w:r w:rsidR="0B4C9179" w:rsidRPr="00970959">
        <w:t xml:space="preserve">between </w:t>
      </w:r>
      <w:r w:rsidR="00927E73" w:rsidRPr="00970959">
        <w:t xml:space="preserve">the colour </w:t>
      </w:r>
      <w:r w:rsidR="0B4C9179" w:rsidRPr="00970959">
        <w:t xml:space="preserve">red and danger </w:t>
      </w:r>
      <w:r w:rsidR="009F63D7" w:rsidRPr="00970959">
        <w:t xml:space="preserve">in countries such as the United States </w:t>
      </w:r>
      <w:r w:rsidR="00316D1F" w:rsidRPr="00970959">
        <w:fldChar w:fldCharType="begin"/>
      </w:r>
      <w:r w:rsidR="00B20965" w:rsidRPr="00970959">
        <w:instrText xml:space="preserve"> ADDIN ZOTERO_ITEM CSL_CITATION {"citationID":"iHoUYpQV","properties":{"formattedCitation":"(Pravossoudovitch, Cury, Young, &amp; Elliot, 2014)","plainCitation":"(Pravossoudovitch, Cury, Young, &amp; Elliot, 2014)","noteIndex":0},"citationItems":[{"id":787,"uris":["http://zotero.org/users/6094700/items/28FSS6IP"],"itemData":{"id":787,"type":"article-journal","container-title":"Ergonomics","ISSN":"0014-0139","issue":"4","journalAbbreviation":"Ergonomics","note":"publisher: Taylor &amp; Francis","page":"503-510","title":"Is red the colour of danger? Testing an implicit red–danger association","volume":"57","author":[{"family":"Pravossoudovitch","given":"Karyn"},{"family":"Cury","given":"Francois"},{"family":"Young","given":"Steve G"},{"family":"Elliot","given":"Andrew J"}],"issued":{"date-parts":[["2014"]]}}}],"schema":"https://github.com/citation-style-language/schema/raw/master/csl-citation.json"} </w:instrText>
      </w:r>
      <w:r w:rsidR="00316D1F" w:rsidRPr="00970959">
        <w:fldChar w:fldCharType="separate"/>
      </w:r>
      <w:r w:rsidR="00316D1F" w:rsidRPr="00970959">
        <w:t>(Pravossoudovitch, Cury, Young, &amp; Elliot, 2014)</w:t>
      </w:r>
      <w:r w:rsidR="00316D1F" w:rsidRPr="00970959">
        <w:fldChar w:fldCharType="end"/>
      </w:r>
      <w:r w:rsidR="0B4C9179" w:rsidRPr="00970959">
        <w:t xml:space="preserve"> </w:t>
      </w:r>
      <w:r w:rsidR="00927E73" w:rsidRPr="00970959">
        <w:t>may</w:t>
      </w:r>
      <w:r w:rsidR="0B4C9179" w:rsidRPr="00970959">
        <w:t xml:space="preserve"> strengthen the link</w:t>
      </w:r>
      <w:r w:rsidR="00927E73" w:rsidRPr="00970959">
        <w:t>s</w:t>
      </w:r>
      <w:r w:rsidR="0B4C9179" w:rsidRPr="00970959">
        <w:t xml:space="preserve"> between red and negative feelings, while weakening the links between red and positive feelings such as love and passion. </w:t>
      </w:r>
    </w:p>
    <w:p w14:paraId="7C3908CF" w14:textId="1803E2C5" w:rsidR="00527F87" w:rsidRPr="00970959" w:rsidRDefault="00527F87" w:rsidP="00BA6922">
      <w:pPr>
        <w:spacing w:after="120"/>
        <w:jc w:val="both"/>
      </w:pPr>
      <w:r w:rsidRPr="00970959">
        <w:t>The fact that variation has been found in the types of association that people form is not surprising given that the ways in which people talk about (and possibly perceive) both emotions and colours are both susceptible to cross-</w:t>
      </w:r>
      <w:r w:rsidR="00BB7FBF" w:rsidRPr="00970959">
        <w:t>linguistic and cross-</w:t>
      </w:r>
      <w:r w:rsidRPr="00970959">
        <w:t xml:space="preserve">cultural variation. </w:t>
      </w:r>
      <w:r w:rsidR="00C74116" w:rsidRPr="00970959">
        <w:t>The fact that people’s perceptions of both emotions and colours vary across cultures</w:t>
      </w:r>
      <w:r w:rsidRPr="00970959">
        <w:t xml:space="preserve"> </w:t>
      </w:r>
      <w:r w:rsidR="00C74116" w:rsidRPr="00970959">
        <w:t>make</w:t>
      </w:r>
      <w:r w:rsidR="00A322D6" w:rsidRPr="00970959">
        <w:t>s</w:t>
      </w:r>
      <w:r w:rsidR="00C74116" w:rsidRPr="00970959">
        <w:t xml:space="preserve"> it highly likely that there will also be</w:t>
      </w:r>
      <w:r w:rsidRPr="00970959">
        <w:t xml:space="preserve"> variation in the associations that people form between the two. In the next two sections, we explore each of these types of variation in turn. </w:t>
      </w:r>
      <w:r w:rsidR="00BB7FBF" w:rsidRPr="00970959">
        <w:t xml:space="preserve">We </w:t>
      </w:r>
      <w:r w:rsidR="00C2579B" w:rsidRPr="00970959">
        <w:t>refer to</w:t>
      </w:r>
      <w:r w:rsidR="00BB7FBF" w:rsidRPr="00970959">
        <w:t xml:space="preserve"> ‘cross-linguistic</w:t>
      </w:r>
      <w:r w:rsidR="006C3686" w:rsidRPr="00970959">
        <w:t>’</w:t>
      </w:r>
      <w:r w:rsidR="00BB7FBF" w:rsidRPr="00970959">
        <w:t xml:space="preserve"> </w:t>
      </w:r>
      <w:r w:rsidR="00C2579B" w:rsidRPr="00970959">
        <w:t xml:space="preserve">and </w:t>
      </w:r>
      <w:r w:rsidR="006C3686" w:rsidRPr="00970959">
        <w:t>‘</w:t>
      </w:r>
      <w:r w:rsidR="00C2579B" w:rsidRPr="00970959">
        <w:t>cross-cultural</w:t>
      </w:r>
      <w:r w:rsidR="00BB7FBF" w:rsidRPr="00970959">
        <w:t xml:space="preserve">’ throughout these sections for the sake of brevity, whilst remaining cognisant of the fact that </w:t>
      </w:r>
      <w:r w:rsidR="00C2579B" w:rsidRPr="00970959">
        <w:t>the two are inextricably linked</w:t>
      </w:r>
      <w:r w:rsidR="00BB7FBF" w:rsidRPr="00970959">
        <w:t>.</w:t>
      </w:r>
    </w:p>
    <w:p w14:paraId="3D65B378" w14:textId="5DA03CB9" w:rsidR="00F50C26" w:rsidRPr="00970959" w:rsidRDefault="00FD45D4" w:rsidP="00BA6922">
      <w:pPr>
        <w:pStyle w:val="Ttulo3"/>
        <w:ind w:left="1440" w:hanging="1440"/>
        <w:rPr>
          <w:rFonts w:cs="Times New Roman"/>
        </w:rPr>
      </w:pPr>
      <w:bookmarkStart w:id="23" w:name="_Toc51757112"/>
      <w:bookmarkStart w:id="24" w:name="_Toc118900185"/>
      <w:bookmarkStart w:id="25" w:name="_Toc120712759"/>
      <w:r w:rsidRPr="00970959">
        <w:rPr>
          <w:rFonts w:cs="Times New Roman"/>
        </w:rPr>
        <w:t>1.</w:t>
      </w:r>
      <w:r w:rsidR="00920A84" w:rsidRPr="00970959">
        <w:rPr>
          <w:rFonts w:cs="Times New Roman"/>
        </w:rPr>
        <w:t>4</w:t>
      </w:r>
      <w:r w:rsidR="00D82390" w:rsidRPr="00970959">
        <w:rPr>
          <w:rFonts w:cs="Times New Roman"/>
        </w:rPr>
        <w:t>.1</w:t>
      </w:r>
      <w:r w:rsidR="00D82390" w:rsidRPr="00970959">
        <w:rPr>
          <w:rFonts w:cs="Times New Roman"/>
        </w:rPr>
        <w:tab/>
        <w:t>Cross-</w:t>
      </w:r>
      <w:r w:rsidR="00BB7FBF" w:rsidRPr="00970959">
        <w:rPr>
          <w:rFonts w:cs="Times New Roman"/>
        </w:rPr>
        <w:t>linguistic</w:t>
      </w:r>
      <w:r w:rsidR="00C2579B" w:rsidRPr="00970959">
        <w:rPr>
          <w:rFonts w:cs="Times New Roman"/>
        </w:rPr>
        <w:t xml:space="preserve"> and </w:t>
      </w:r>
      <w:r w:rsidR="00BB7FBF" w:rsidRPr="00970959">
        <w:rPr>
          <w:rFonts w:cs="Times New Roman"/>
        </w:rPr>
        <w:t>cross-cultural</w:t>
      </w:r>
      <w:r w:rsidR="00D82390" w:rsidRPr="00970959">
        <w:rPr>
          <w:rFonts w:cs="Times New Roman"/>
        </w:rPr>
        <w:t xml:space="preserve"> variation in the ways in which </w:t>
      </w:r>
      <w:r w:rsidR="00203744" w:rsidRPr="00970959">
        <w:rPr>
          <w:rFonts w:cs="Times New Roman"/>
        </w:rPr>
        <w:t>people perceive and describe emotion</w:t>
      </w:r>
      <w:bookmarkEnd w:id="23"/>
      <w:bookmarkEnd w:id="24"/>
      <w:bookmarkEnd w:id="25"/>
    </w:p>
    <w:p w14:paraId="078AC0E7" w14:textId="77777777" w:rsidR="00DC723B" w:rsidRPr="00970959" w:rsidRDefault="00DC723B" w:rsidP="00BA6922">
      <w:pPr>
        <w:spacing w:after="120"/>
        <w:jc w:val="both"/>
      </w:pPr>
    </w:p>
    <w:p w14:paraId="55B0FEEA" w14:textId="6BE05974" w:rsidR="00AC646A" w:rsidRPr="00970959" w:rsidRDefault="00582714" w:rsidP="00BA6922">
      <w:pPr>
        <w:spacing w:after="120"/>
        <w:jc w:val="both"/>
      </w:pPr>
      <w:r w:rsidRPr="00970959">
        <w:t xml:space="preserve">In the opening </w:t>
      </w:r>
      <w:r w:rsidR="0068778A" w:rsidRPr="00970959">
        <w:t>sections</w:t>
      </w:r>
      <w:r w:rsidRPr="00970959">
        <w:t xml:space="preserve"> of this introduction, we saw that </w:t>
      </w:r>
      <w:r w:rsidR="00147E3F" w:rsidRPr="00970959">
        <w:t>cultural and linguistic environment</w:t>
      </w:r>
      <w:r w:rsidRPr="00970959">
        <w:t>s</w:t>
      </w:r>
      <w:r w:rsidR="00147E3F" w:rsidRPr="00970959">
        <w:t xml:space="preserve"> </w:t>
      </w:r>
      <w:r w:rsidRPr="00970959">
        <w:t>play an important role in shaping the way</w:t>
      </w:r>
      <w:r w:rsidR="00E6348A" w:rsidRPr="00970959">
        <w:t>s</w:t>
      </w:r>
      <w:r w:rsidRPr="00970959">
        <w:t xml:space="preserve"> in which people understand and communicate emotions. One would therefore expect a degree of variation between cultures in the ways in which emotions are expressed and in the colours that are associated with them.</w:t>
      </w:r>
      <w:r w:rsidR="00147E3F" w:rsidRPr="00970959">
        <w:t xml:space="preserve"> </w:t>
      </w:r>
      <w:r w:rsidR="00A36D38" w:rsidRPr="00970959">
        <w:t>C</w:t>
      </w:r>
      <w:r w:rsidR="00E47886" w:rsidRPr="00970959">
        <w:t xml:space="preserve">onsiderable differences have </w:t>
      </w:r>
      <w:r w:rsidRPr="00970959">
        <w:t xml:space="preserve">indeed </w:t>
      </w:r>
      <w:r w:rsidR="00E47886" w:rsidRPr="00970959">
        <w:t xml:space="preserve">been observed in the </w:t>
      </w:r>
      <w:r w:rsidR="00744AAB" w:rsidRPr="00970959">
        <w:t>ways in which people from different cultures talk about emotions. Heelas (</w:t>
      </w:r>
      <w:r w:rsidR="00F2767B" w:rsidRPr="00970959">
        <w:t>1996</w:t>
      </w:r>
      <w:r w:rsidR="009B4629" w:rsidRPr="00970959">
        <w:t>)</w:t>
      </w:r>
      <w:r w:rsidR="00F2767B" w:rsidRPr="00970959">
        <w:t xml:space="preserve"> </w:t>
      </w:r>
      <w:r w:rsidR="00744AAB" w:rsidRPr="00970959">
        <w:t xml:space="preserve">shows that people from different cultures vary in terms of the number of emotions that they can clearly identify, what those emotions mean, how they are classified and evaluated, </w:t>
      </w:r>
      <w:r w:rsidR="00C21CA6" w:rsidRPr="00970959">
        <w:t>where in the body they are thought to be ‘located’</w:t>
      </w:r>
      <w:r w:rsidR="00744AAB" w:rsidRPr="00970959">
        <w:t xml:space="preserve">, the kinds of occurrences </w:t>
      </w:r>
      <w:r w:rsidR="00C21CA6" w:rsidRPr="00970959">
        <w:t>t</w:t>
      </w:r>
      <w:r w:rsidR="00744AAB" w:rsidRPr="00970959">
        <w:t xml:space="preserve">hat are thought to generate particular emotions, the powers that are ascribed to particular emotions, and the ways in which emotions are managed (ibid., </w:t>
      </w:r>
      <w:r w:rsidR="00386ED0" w:rsidRPr="00970959">
        <w:t xml:space="preserve">p. </w:t>
      </w:r>
      <w:r w:rsidR="00744AAB" w:rsidRPr="00970959">
        <w:t>171). Like Barrett</w:t>
      </w:r>
      <w:r w:rsidR="009F36C8" w:rsidRPr="00970959">
        <w:t xml:space="preserve"> (2017a&amp;b)</w:t>
      </w:r>
      <w:r w:rsidR="00744AAB" w:rsidRPr="00970959">
        <w:t xml:space="preserve">, </w:t>
      </w:r>
      <w:r w:rsidR="005F6B70" w:rsidRPr="00970959">
        <w:t xml:space="preserve">Heelas </w:t>
      </w:r>
      <w:r w:rsidR="00744AAB" w:rsidRPr="00970959">
        <w:t xml:space="preserve">argues that emotional experiences are largely shaped by the social and cultural contexts in which they occur. </w:t>
      </w:r>
      <w:r w:rsidR="00AC646A" w:rsidRPr="00970959">
        <w:t xml:space="preserve">He introduces the idea of ‘hyper-cognized’ emotions, which tend to be given high cultural value, and contribute to </w:t>
      </w:r>
      <w:r w:rsidR="00DA1A14" w:rsidRPr="00970959">
        <w:t>t</w:t>
      </w:r>
      <w:r w:rsidR="00AC646A" w:rsidRPr="00970959">
        <w:t>he distinctiveness of particular</w:t>
      </w:r>
      <w:r w:rsidR="007D429A" w:rsidRPr="00970959">
        <w:t xml:space="preserve"> </w:t>
      </w:r>
      <w:r w:rsidR="00AC646A" w:rsidRPr="00970959">
        <w:t xml:space="preserve">cultures. An example of </w:t>
      </w:r>
      <w:r w:rsidR="31D72576" w:rsidRPr="00970959">
        <w:t xml:space="preserve">a culturally-specific </w:t>
      </w:r>
      <w:r w:rsidR="00102650" w:rsidRPr="00970959">
        <w:t>emotion</w:t>
      </w:r>
      <w:r w:rsidR="00BF2309" w:rsidRPr="00970959">
        <w:t>al construct is the</w:t>
      </w:r>
      <w:r w:rsidR="31D72576" w:rsidRPr="00970959">
        <w:t xml:space="preserve"> Javanese </w:t>
      </w:r>
      <w:r w:rsidR="00BF2309" w:rsidRPr="00970959">
        <w:t>term</w:t>
      </w:r>
      <w:r w:rsidR="31D72576" w:rsidRPr="00970959">
        <w:t xml:space="preserve"> </w:t>
      </w:r>
      <w:r w:rsidR="00966DD0" w:rsidRPr="00970959">
        <w:t>‘</w:t>
      </w:r>
      <w:r w:rsidR="31D72576" w:rsidRPr="00970959">
        <w:t>liget</w:t>
      </w:r>
      <w:r w:rsidR="00966DD0" w:rsidRPr="00970959">
        <w:t>’</w:t>
      </w:r>
      <w:r w:rsidR="31D72576" w:rsidRPr="00970959">
        <w:t>, which according to Rosaldo (1980), has the following qualities:</w:t>
      </w:r>
    </w:p>
    <w:p w14:paraId="104A2019" w14:textId="1E4BD37D" w:rsidR="00F50C26" w:rsidRPr="00970959" w:rsidRDefault="006C3686" w:rsidP="00BA6922">
      <w:pPr>
        <w:spacing w:after="120"/>
        <w:ind w:left="720"/>
        <w:jc w:val="both"/>
        <w:rPr>
          <w:sz w:val="20"/>
          <w:szCs w:val="20"/>
        </w:rPr>
      </w:pPr>
      <w:r w:rsidRPr="00970959">
        <w:rPr>
          <w:i/>
          <w:iCs/>
          <w:sz w:val="20"/>
          <w:szCs w:val="20"/>
        </w:rPr>
        <w:t>“</w:t>
      </w:r>
      <w:r w:rsidR="00AC646A" w:rsidRPr="00970959">
        <w:rPr>
          <w:i/>
          <w:iCs/>
          <w:sz w:val="20"/>
          <w:szCs w:val="20"/>
        </w:rPr>
        <w:t>Liget</w:t>
      </w:r>
      <w:r w:rsidR="00AC646A" w:rsidRPr="00970959">
        <w:rPr>
          <w:sz w:val="20"/>
          <w:szCs w:val="20"/>
        </w:rPr>
        <w:t xml:space="preserve"> is associated most readily </w:t>
      </w:r>
      <w:r w:rsidR="00DA1A14" w:rsidRPr="00970959">
        <w:rPr>
          <w:sz w:val="20"/>
          <w:szCs w:val="20"/>
        </w:rPr>
        <w:t>w</w:t>
      </w:r>
      <w:r w:rsidR="00AC646A" w:rsidRPr="00970959">
        <w:rPr>
          <w:sz w:val="20"/>
          <w:szCs w:val="20"/>
        </w:rPr>
        <w:t xml:space="preserve">ith a variety of words suggesting chaos, separation, and confusion, words that point to the disruptive qualities of anger uncontrolled by </w:t>
      </w:r>
      <w:r w:rsidR="00DA1A14" w:rsidRPr="00970959">
        <w:rPr>
          <w:sz w:val="20"/>
          <w:szCs w:val="20"/>
        </w:rPr>
        <w:t>‘</w:t>
      </w:r>
      <w:r w:rsidR="00AC646A" w:rsidRPr="00970959">
        <w:rPr>
          <w:sz w:val="20"/>
          <w:szCs w:val="20"/>
        </w:rPr>
        <w:t>knowledge</w:t>
      </w:r>
      <w:r w:rsidR="00DA1A14" w:rsidRPr="00970959">
        <w:rPr>
          <w:sz w:val="20"/>
          <w:szCs w:val="20"/>
        </w:rPr>
        <w:t>’ –</w:t>
      </w:r>
      <w:r w:rsidR="00AC646A" w:rsidRPr="00970959">
        <w:rPr>
          <w:sz w:val="20"/>
          <w:szCs w:val="20"/>
        </w:rPr>
        <w:t xml:space="preserve"> </w:t>
      </w:r>
      <w:r w:rsidR="00DA1A14" w:rsidRPr="00970959">
        <w:rPr>
          <w:sz w:val="20"/>
          <w:szCs w:val="20"/>
        </w:rPr>
        <w:t>‘</w:t>
      </w:r>
      <w:r w:rsidR="00AC646A" w:rsidRPr="00970959">
        <w:rPr>
          <w:sz w:val="20"/>
          <w:szCs w:val="20"/>
        </w:rPr>
        <w:t>anger</w:t>
      </w:r>
      <w:r w:rsidR="00DA1A14" w:rsidRPr="00970959">
        <w:rPr>
          <w:sz w:val="20"/>
          <w:szCs w:val="20"/>
        </w:rPr>
        <w:t>’</w:t>
      </w:r>
      <w:r w:rsidR="00AC646A" w:rsidRPr="00970959">
        <w:rPr>
          <w:sz w:val="20"/>
          <w:szCs w:val="20"/>
        </w:rPr>
        <w:t xml:space="preserve"> that derives from someone else</w:t>
      </w:r>
      <w:r w:rsidR="00DA1A14" w:rsidRPr="00970959">
        <w:rPr>
          <w:sz w:val="20"/>
          <w:szCs w:val="20"/>
        </w:rPr>
        <w:t>’</w:t>
      </w:r>
      <w:r w:rsidR="00AC646A" w:rsidRPr="00970959">
        <w:rPr>
          <w:sz w:val="20"/>
          <w:szCs w:val="20"/>
        </w:rPr>
        <w:t>s fury or success</w:t>
      </w:r>
      <w:r w:rsidR="00DA1A14" w:rsidRPr="00970959">
        <w:rPr>
          <w:sz w:val="20"/>
          <w:szCs w:val="20"/>
        </w:rPr>
        <w:t>. R</w:t>
      </w:r>
      <w:r w:rsidR="00AC646A" w:rsidRPr="00970959">
        <w:rPr>
          <w:sz w:val="20"/>
          <w:szCs w:val="20"/>
        </w:rPr>
        <w:t xml:space="preserve">ed ornaments, signifying the </w:t>
      </w:r>
      <w:r w:rsidR="00AC646A" w:rsidRPr="00970959">
        <w:rPr>
          <w:i/>
          <w:iCs/>
          <w:sz w:val="20"/>
          <w:szCs w:val="20"/>
        </w:rPr>
        <w:t>lig</w:t>
      </w:r>
      <w:r w:rsidR="00DA1A14" w:rsidRPr="00970959">
        <w:rPr>
          <w:i/>
          <w:iCs/>
          <w:sz w:val="20"/>
          <w:szCs w:val="20"/>
        </w:rPr>
        <w:t>e</w:t>
      </w:r>
      <w:r w:rsidR="00AC646A" w:rsidRPr="00970959">
        <w:rPr>
          <w:i/>
          <w:iCs/>
          <w:sz w:val="20"/>
          <w:szCs w:val="20"/>
        </w:rPr>
        <w:t>t</w:t>
      </w:r>
      <w:r w:rsidR="00AC646A" w:rsidRPr="00970959">
        <w:rPr>
          <w:sz w:val="20"/>
          <w:szCs w:val="20"/>
        </w:rPr>
        <w:t xml:space="preserve"> of a killer</w:t>
      </w:r>
      <w:r w:rsidR="003F2650" w:rsidRPr="00970959">
        <w:rPr>
          <w:sz w:val="20"/>
          <w:szCs w:val="20"/>
        </w:rPr>
        <w:t xml:space="preserve"> </w:t>
      </w:r>
      <w:r w:rsidR="00387915" w:rsidRPr="00970959">
        <w:rPr>
          <w:sz w:val="20"/>
          <w:szCs w:val="20"/>
        </w:rPr>
        <w:t xml:space="preserve">… </w:t>
      </w:r>
      <w:r w:rsidR="003F2650" w:rsidRPr="00970959">
        <w:rPr>
          <w:sz w:val="20"/>
          <w:szCs w:val="20"/>
        </w:rPr>
        <w:t>and</w:t>
      </w:r>
      <w:r w:rsidR="00AC646A" w:rsidRPr="00970959">
        <w:rPr>
          <w:sz w:val="20"/>
          <w:szCs w:val="20"/>
        </w:rPr>
        <w:t xml:space="preserve"> </w:t>
      </w:r>
      <w:r w:rsidR="00DA1A14" w:rsidRPr="00970959">
        <w:rPr>
          <w:sz w:val="20"/>
          <w:szCs w:val="20"/>
        </w:rPr>
        <w:t>r</w:t>
      </w:r>
      <w:r w:rsidR="00AC646A" w:rsidRPr="00970959">
        <w:rPr>
          <w:sz w:val="20"/>
          <w:szCs w:val="20"/>
        </w:rPr>
        <w:t xml:space="preserve">ed in the Sky at sunset is a form of </w:t>
      </w:r>
      <w:r w:rsidR="00DA1A14" w:rsidRPr="00970959">
        <w:rPr>
          <w:i/>
          <w:iCs/>
          <w:sz w:val="20"/>
          <w:szCs w:val="20"/>
        </w:rPr>
        <w:t>liget</w:t>
      </w:r>
      <w:r w:rsidR="00AC646A" w:rsidRPr="00970959">
        <w:rPr>
          <w:sz w:val="20"/>
          <w:szCs w:val="20"/>
        </w:rPr>
        <w:t xml:space="preserve"> that can make people feel</w:t>
      </w:r>
      <w:r w:rsidR="00DA1A14" w:rsidRPr="00970959">
        <w:rPr>
          <w:sz w:val="20"/>
          <w:szCs w:val="20"/>
        </w:rPr>
        <w:t xml:space="preserve"> ill</w:t>
      </w:r>
      <w:r w:rsidR="00AC646A" w:rsidRPr="00970959">
        <w:rPr>
          <w:sz w:val="20"/>
          <w:szCs w:val="20"/>
        </w:rPr>
        <w:t>.</w:t>
      </w:r>
      <w:r w:rsidRPr="00970959">
        <w:rPr>
          <w:sz w:val="20"/>
          <w:szCs w:val="20"/>
        </w:rPr>
        <w:t>”</w:t>
      </w:r>
      <w:r w:rsidR="00AC646A" w:rsidRPr="00970959">
        <w:rPr>
          <w:sz w:val="20"/>
          <w:szCs w:val="20"/>
        </w:rPr>
        <w:t xml:space="preserve"> </w:t>
      </w:r>
      <w:r w:rsidR="00DA1A14" w:rsidRPr="00970959">
        <w:rPr>
          <w:sz w:val="20"/>
          <w:szCs w:val="20"/>
        </w:rPr>
        <w:t xml:space="preserve">(Rosaldo, 1980, </w:t>
      </w:r>
      <w:r w:rsidR="009B4629" w:rsidRPr="00970959">
        <w:rPr>
          <w:sz w:val="20"/>
          <w:szCs w:val="20"/>
        </w:rPr>
        <w:t>47</w:t>
      </w:r>
      <w:r w:rsidR="00DA1A14" w:rsidRPr="00970959">
        <w:rPr>
          <w:sz w:val="20"/>
          <w:szCs w:val="20"/>
        </w:rPr>
        <w:t>).</w:t>
      </w:r>
    </w:p>
    <w:p w14:paraId="06BE20F3" w14:textId="5F4B0DC4" w:rsidR="00F50C26" w:rsidRPr="00970959" w:rsidRDefault="00DA1A14" w:rsidP="00BA6922">
      <w:pPr>
        <w:spacing w:after="120"/>
        <w:jc w:val="both"/>
      </w:pPr>
      <w:r w:rsidRPr="00970959">
        <w:t xml:space="preserve">It is interesting to observe the references to colour in this citation. </w:t>
      </w:r>
      <w:r w:rsidR="009B4629" w:rsidRPr="00970959">
        <w:t xml:space="preserve">The fact that </w:t>
      </w:r>
      <w:r w:rsidR="00966DD0" w:rsidRPr="00970959">
        <w:t xml:space="preserve">‘liget’ </w:t>
      </w:r>
      <w:r w:rsidR="009B4629" w:rsidRPr="00970959">
        <w:t xml:space="preserve">is associated with the colour red suggests that it is something akin to what might be termed </w:t>
      </w:r>
      <w:r w:rsidR="00BC4030" w:rsidRPr="00970959">
        <w:t>‘</w:t>
      </w:r>
      <w:r w:rsidR="009B4629" w:rsidRPr="00970959">
        <w:t>anger</w:t>
      </w:r>
      <w:r w:rsidR="00BC4030" w:rsidRPr="00970959">
        <w:t>’</w:t>
      </w:r>
      <w:r w:rsidR="009B4629" w:rsidRPr="00970959">
        <w:t xml:space="preserve"> in English. However, Rosaldo goes on to point out that when </w:t>
      </w:r>
      <w:r w:rsidR="00966DD0" w:rsidRPr="00970959">
        <w:t>‘liget’</w:t>
      </w:r>
      <w:r w:rsidR="00AB107C" w:rsidRPr="00970959">
        <w:t xml:space="preserve"> </w:t>
      </w:r>
      <w:r w:rsidR="009B4629" w:rsidRPr="00970959">
        <w:t>is given some form of focus, it can take on much more positive characteristics</w:t>
      </w:r>
      <w:r w:rsidR="001C29C2" w:rsidRPr="00970959">
        <w:t>:</w:t>
      </w:r>
    </w:p>
    <w:p w14:paraId="69F2D819" w14:textId="412041A2" w:rsidR="009B4629" w:rsidRPr="00970959" w:rsidRDefault="00876FFA" w:rsidP="00BA6922">
      <w:pPr>
        <w:spacing w:after="120"/>
        <w:ind w:left="720"/>
        <w:jc w:val="both"/>
        <w:rPr>
          <w:sz w:val="20"/>
          <w:szCs w:val="20"/>
        </w:rPr>
      </w:pPr>
      <w:r w:rsidRPr="00970959">
        <w:rPr>
          <w:sz w:val="20"/>
          <w:szCs w:val="20"/>
        </w:rPr>
        <w:lastRenderedPageBreak/>
        <w:t>“</w:t>
      </w:r>
      <w:r w:rsidR="009B4629" w:rsidRPr="00970959">
        <w:rPr>
          <w:sz w:val="20"/>
          <w:szCs w:val="20"/>
        </w:rPr>
        <w:t xml:space="preserve">Concentrated </w:t>
      </w:r>
      <w:r w:rsidR="009B4629" w:rsidRPr="00970959">
        <w:rPr>
          <w:i/>
          <w:iCs/>
          <w:sz w:val="20"/>
          <w:szCs w:val="20"/>
        </w:rPr>
        <w:t>liget</w:t>
      </w:r>
      <w:r w:rsidR="009B4629" w:rsidRPr="00970959">
        <w:rPr>
          <w:sz w:val="20"/>
          <w:szCs w:val="20"/>
        </w:rPr>
        <w:t xml:space="preserve"> is what makes babies, stirs one on to work </w:t>
      </w:r>
      <w:r w:rsidR="00736415" w:rsidRPr="00970959">
        <w:rPr>
          <w:sz w:val="20"/>
          <w:szCs w:val="20"/>
        </w:rPr>
        <w:t>[</w:t>
      </w:r>
      <w:r w:rsidR="009B4629" w:rsidRPr="00970959">
        <w:rPr>
          <w:sz w:val="20"/>
          <w:szCs w:val="20"/>
        </w:rPr>
        <w:t>…</w:t>
      </w:r>
      <w:r w:rsidR="00736415" w:rsidRPr="00970959">
        <w:rPr>
          <w:sz w:val="20"/>
          <w:szCs w:val="20"/>
        </w:rPr>
        <w:t>]</w:t>
      </w:r>
      <w:r w:rsidR="009B4629" w:rsidRPr="00970959">
        <w:rPr>
          <w:sz w:val="20"/>
          <w:szCs w:val="20"/>
        </w:rPr>
        <w:t xml:space="preserve"> gives people strength and courage, narrows vision on a victim or a task</w:t>
      </w:r>
      <w:r w:rsidRPr="00970959">
        <w:rPr>
          <w:sz w:val="20"/>
          <w:szCs w:val="20"/>
        </w:rPr>
        <w:t>.”</w:t>
      </w:r>
      <w:r w:rsidR="009B4629" w:rsidRPr="00970959">
        <w:rPr>
          <w:sz w:val="20"/>
          <w:szCs w:val="20"/>
        </w:rPr>
        <w:t xml:space="preserve"> (Rosaldo, 1980, </w:t>
      </w:r>
      <w:r w:rsidR="00386ED0" w:rsidRPr="00970959">
        <w:rPr>
          <w:sz w:val="20"/>
          <w:szCs w:val="20"/>
        </w:rPr>
        <w:t xml:space="preserve">p. </w:t>
      </w:r>
      <w:r w:rsidR="009B4629" w:rsidRPr="00970959">
        <w:rPr>
          <w:sz w:val="20"/>
          <w:szCs w:val="20"/>
        </w:rPr>
        <w:t>49).</w:t>
      </w:r>
    </w:p>
    <w:p w14:paraId="6363A461" w14:textId="1AE8EC9F" w:rsidR="00147E3F" w:rsidRPr="00970959" w:rsidRDefault="009B4629" w:rsidP="00BA6922">
      <w:pPr>
        <w:spacing w:after="120"/>
        <w:jc w:val="both"/>
      </w:pPr>
      <w:r w:rsidRPr="00970959">
        <w:t xml:space="preserve">Here the term </w:t>
      </w:r>
      <w:r w:rsidR="00966DD0" w:rsidRPr="00970959">
        <w:t xml:space="preserve">‘liget’ </w:t>
      </w:r>
      <w:r w:rsidRPr="00970959">
        <w:t xml:space="preserve">appears to have elements of what we might describe in English as </w:t>
      </w:r>
      <w:r w:rsidR="00966DD0" w:rsidRPr="00970959">
        <w:t>‘</w:t>
      </w:r>
      <w:r w:rsidRPr="00970959">
        <w:t>drive</w:t>
      </w:r>
      <w:r w:rsidR="00966DD0" w:rsidRPr="00970959">
        <w:t>’</w:t>
      </w:r>
      <w:r w:rsidR="00736415" w:rsidRPr="00970959">
        <w:t xml:space="preserve"> or </w:t>
      </w:r>
      <w:r w:rsidR="00966DD0" w:rsidRPr="00970959">
        <w:t>‘</w:t>
      </w:r>
      <w:r w:rsidR="00736415" w:rsidRPr="00970959">
        <w:t>passion</w:t>
      </w:r>
      <w:r w:rsidR="00966DD0" w:rsidRPr="00970959">
        <w:t>’</w:t>
      </w:r>
      <w:r w:rsidRPr="00970959">
        <w:t xml:space="preserve">. In terms of emotion-colour correspondences, one might expect culturally important emotions to be associated more strongly with colours than less important emotions. </w:t>
      </w:r>
    </w:p>
    <w:p w14:paraId="10307F87" w14:textId="5DFD3056" w:rsidR="009B4629" w:rsidRPr="00970959" w:rsidRDefault="31D72576" w:rsidP="00BA6922">
      <w:pPr>
        <w:spacing w:after="120"/>
        <w:jc w:val="both"/>
      </w:pPr>
      <w:r w:rsidRPr="00970959">
        <w:t>Another source of potential variation is</w:t>
      </w:r>
      <w:r w:rsidR="00783A0B" w:rsidRPr="00970959">
        <w:t xml:space="preserve"> the</w:t>
      </w:r>
      <w:r w:rsidRPr="00970959">
        <w:t xml:space="preserve"> way in which emotions are somatised, in other words the way in which they are talked about in relation to parts of the body. This may be in terms of organs that cannot literally be felt (such as the liver) or as parts of the body that can be felt (such as the stomach or the eye). </w:t>
      </w:r>
      <w:r w:rsidR="00A16F36" w:rsidRPr="00970959">
        <w:t>The location of the emotions in different parts of the body may also affect the colours that they are associated with, with more centrally located emotions being more likely to be represented by the colour red than emotions that are located in</w:t>
      </w:r>
      <w:r w:rsidR="009F5BB1" w:rsidRPr="00970959">
        <w:t>,</w:t>
      </w:r>
      <w:r w:rsidR="00A16F36" w:rsidRPr="00970959">
        <w:t xml:space="preserve"> for example</w:t>
      </w:r>
      <w:r w:rsidR="009F5BB1" w:rsidRPr="00970959">
        <w:t>,</w:t>
      </w:r>
      <w:r w:rsidR="00A16F36" w:rsidRPr="00970959">
        <w:t xml:space="preserve"> the eyes.</w:t>
      </w:r>
    </w:p>
    <w:p w14:paraId="195C605E" w14:textId="2432E210" w:rsidR="00203744" w:rsidRPr="00970959" w:rsidRDefault="00B243F0" w:rsidP="00BA6922">
      <w:pPr>
        <w:spacing w:after="120"/>
        <w:jc w:val="both"/>
      </w:pPr>
      <w:r w:rsidRPr="00970959">
        <w:t xml:space="preserve">The idea that the way in which emotions are talked about affects the way in which they are experienced relates to the theory of linguistic relativity, which we discuss in Section 1.4.2. Regardless of whether the variation </w:t>
      </w:r>
      <w:r w:rsidR="005E5A9C" w:rsidRPr="00970959">
        <w:t>remains at the level of language or whether it penetrates the experience of emotion, it is likely to have an</w:t>
      </w:r>
      <w:r w:rsidR="3455F869" w:rsidRPr="00970959">
        <w:t xml:space="preserve"> impact on the ways in which people from different cultures associate emotions with colours. Variation in the number of emotions that are perceived may impact on the way in which the colour spectrum is divided up to correspond to different emotions. In addition to the emotions themselves, the ways in which the emotions are evaluated is also likely to affect the colours </w:t>
      </w:r>
      <w:r w:rsidR="002F264F" w:rsidRPr="00970959">
        <w:t>with which</w:t>
      </w:r>
      <w:r w:rsidR="3455F869" w:rsidRPr="00970959">
        <w:t xml:space="preserve"> they are associated. We saw above that more positive emotions are more likely to be associated with lighter colours, but the extent to which emotions are perceived as ‘positive’ may vary from culture to culture.</w:t>
      </w:r>
      <w:r w:rsidR="00FB06F5" w:rsidRPr="00970959">
        <w:t xml:space="preserve"> </w:t>
      </w:r>
      <w:r w:rsidR="00BB2015" w:rsidRPr="00970959">
        <w:t>In addition, the</w:t>
      </w:r>
      <w:r w:rsidR="00203744" w:rsidRPr="00970959">
        <w:t xml:space="preserve"> kinds of experiences that are thought to provoke particular emotions may also have an effect</w:t>
      </w:r>
      <w:r w:rsidR="004C28FA" w:rsidRPr="00970959">
        <w:t>,</w:t>
      </w:r>
      <w:r w:rsidR="00203744" w:rsidRPr="00970959">
        <w:t xml:space="preserve"> as the</w:t>
      </w:r>
      <w:r w:rsidR="009F5BB1" w:rsidRPr="00970959">
        <w:t xml:space="preserve"> environments in which those experiences occurred </w:t>
      </w:r>
      <w:r w:rsidR="002F6A6E" w:rsidRPr="00970959">
        <w:t xml:space="preserve">may have metonymic links </w:t>
      </w:r>
      <w:r w:rsidR="009F5BB1" w:rsidRPr="00970959">
        <w:t>to certain</w:t>
      </w:r>
      <w:r w:rsidR="00203744" w:rsidRPr="00970959">
        <w:t xml:space="preserve"> colours. </w:t>
      </w:r>
    </w:p>
    <w:p w14:paraId="57FA94A2" w14:textId="7C4CABF2" w:rsidR="00BB2015" w:rsidRPr="00970959" w:rsidRDefault="00BB2015" w:rsidP="00BA6922">
      <w:pPr>
        <w:spacing w:after="120"/>
        <w:jc w:val="both"/>
      </w:pPr>
      <w:r w:rsidRPr="00970959">
        <w:t>To sum up, there are numerous ways in which the description</w:t>
      </w:r>
      <w:r w:rsidR="00386ED0" w:rsidRPr="00970959">
        <w:t>,</w:t>
      </w:r>
      <w:r w:rsidRPr="00970959">
        <w:t xml:space="preserve"> and possibly by extension the experience of emotion varies across </w:t>
      </w:r>
      <w:r w:rsidR="00C2579B" w:rsidRPr="00970959">
        <w:t xml:space="preserve">languages and </w:t>
      </w:r>
      <w:r w:rsidRPr="00970959">
        <w:t xml:space="preserve">cultures. These all have </w:t>
      </w:r>
      <w:r w:rsidR="00783A0B" w:rsidRPr="00970959">
        <w:t xml:space="preserve">the </w:t>
      </w:r>
      <w:r w:rsidRPr="00970959">
        <w:t xml:space="preserve">potential to shape the associations that people from different </w:t>
      </w:r>
      <w:r w:rsidR="00C2579B" w:rsidRPr="00970959">
        <w:t xml:space="preserve">linguistic and cultural backgrounds </w:t>
      </w:r>
      <w:r w:rsidRPr="00970959">
        <w:t xml:space="preserve">form between emotions and colours. </w:t>
      </w:r>
      <w:r w:rsidR="00D279E8" w:rsidRPr="00970959">
        <w:t>The picture becomes even more complex when we consider the ways in which colour description and perception varies across cultures. It is to this subject that we now turn.</w:t>
      </w:r>
      <w:bookmarkStart w:id="26" w:name="_doc0mhampeh0" w:colFirst="0" w:colLast="0"/>
      <w:bookmarkEnd w:id="26"/>
    </w:p>
    <w:p w14:paraId="029BDF87" w14:textId="19050BE9" w:rsidR="002D592E" w:rsidRPr="00970959" w:rsidRDefault="00470A3B" w:rsidP="00BA6922">
      <w:pPr>
        <w:pStyle w:val="Ttulo3"/>
        <w:ind w:left="1440" w:hanging="1440"/>
        <w:rPr>
          <w:rFonts w:cs="Times New Roman"/>
        </w:rPr>
      </w:pPr>
      <w:bookmarkStart w:id="27" w:name="_Toc51757113"/>
      <w:bookmarkStart w:id="28" w:name="_Toc118900186"/>
      <w:bookmarkStart w:id="29" w:name="_Toc120712760"/>
      <w:r w:rsidRPr="00970959">
        <w:rPr>
          <w:rFonts w:cs="Times New Roman"/>
        </w:rPr>
        <w:t>1.</w:t>
      </w:r>
      <w:r w:rsidR="00920A84" w:rsidRPr="00970959">
        <w:rPr>
          <w:rFonts w:cs="Times New Roman"/>
        </w:rPr>
        <w:t>4</w:t>
      </w:r>
      <w:r w:rsidR="00D82390" w:rsidRPr="00970959">
        <w:rPr>
          <w:rFonts w:cs="Times New Roman"/>
        </w:rPr>
        <w:t>.2</w:t>
      </w:r>
      <w:r w:rsidR="00D82390" w:rsidRPr="00970959">
        <w:rPr>
          <w:rFonts w:cs="Times New Roman"/>
        </w:rPr>
        <w:tab/>
      </w:r>
      <w:r w:rsidR="00203744" w:rsidRPr="00970959">
        <w:rPr>
          <w:rFonts w:cs="Times New Roman"/>
        </w:rPr>
        <w:t>Cross-</w:t>
      </w:r>
      <w:r w:rsidR="00C2579B" w:rsidRPr="00970959">
        <w:rPr>
          <w:rFonts w:cs="Times New Roman"/>
        </w:rPr>
        <w:t>linguistic</w:t>
      </w:r>
      <w:r w:rsidR="00203744" w:rsidRPr="00970959">
        <w:rPr>
          <w:rFonts w:cs="Times New Roman"/>
        </w:rPr>
        <w:t xml:space="preserve"> </w:t>
      </w:r>
      <w:r w:rsidR="00F72E16" w:rsidRPr="00970959">
        <w:rPr>
          <w:rFonts w:cs="Times New Roman"/>
        </w:rPr>
        <w:t>and cross-</w:t>
      </w:r>
      <w:r w:rsidR="00C2579B" w:rsidRPr="00970959">
        <w:rPr>
          <w:rFonts w:cs="Times New Roman"/>
        </w:rPr>
        <w:t>cultural</w:t>
      </w:r>
      <w:r w:rsidR="00F72E16" w:rsidRPr="00970959">
        <w:rPr>
          <w:rFonts w:cs="Times New Roman"/>
        </w:rPr>
        <w:t xml:space="preserve"> </w:t>
      </w:r>
      <w:r w:rsidR="00203744" w:rsidRPr="00970959">
        <w:rPr>
          <w:rFonts w:cs="Times New Roman"/>
        </w:rPr>
        <w:t>variation in the ways in which people perceive and describe colour</w:t>
      </w:r>
      <w:bookmarkEnd w:id="27"/>
      <w:bookmarkEnd w:id="28"/>
      <w:bookmarkEnd w:id="29"/>
    </w:p>
    <w:p w14:paraId="633AB1E1" w14:textId="77777777" w:rsidR="00E6348A" w:rsidRPr="00970959" w:rsidRDefault="00E6348A" w:rsidP="00BA6922">
      <w:pPr>
        <w:spacing w:after="120"/>
        <w:jc w:val="both"/>
      </w:pPr>
    </w:p>
    <w:p w14:paraId="6D4B882E" w14:textId="04E21280" w:rsidR="00437CC3" w:rsidRPr="00970959" w:rsidRDefault="00470A3B" w:rsidP="00BA6922">
      <w:pPr>
        <w:spacing w:after="120"/>
        <w:jc w:val="both"/>
      </w:pPr>
      <w:r w:rsidRPr="00970959">
        <w:t>There is a substantial amount of work showing that cultures vary in terms of how they divide up the colour spectrum.</w:t>
      </w:r>
      <w:r w:rsidR="0043276C" w:rsidRPr="00970959">
        <w:t xml:space="preserve"> Work in this area </w:t>
      </w:r>
      <w:r w:rsidR="007F4376" w:rsidRPr="00970959">
        <w:t>dates</w:t>
      </w:r>
      <w:r w:rsidR="0043276C" w:rsidRPr="00970959">
        <w:t xml:space="preserve"> back to 1969 whe</w:t>
      </w:r>
      <w:r w:rsidR="007F4376" w:rsidRPr="00970959">
        <w:t>n</w:t>
      </w:r>
      <w:r w:rsidR="0043276C" w:rsidRPr="00970959">
        <w:t xml:space="preserve"> </w:t>
      </w:r>
      <w:r w:rsidR="007F4376" w:rsidRPr="00970959">
        <w:fldChar w:fldCharType="begin"/>
      </w:r>
      <w:r w:rsidR="00B20965" w:rsidRPr="00970959">
        <w:instrText xml:space="preserve"> ADDIN ZOTERO_ITEM CSL_CITATION {"citationID":"7nwMXyzl","properties":{"formattedCitation":"(Berlin &amp; Kay, 1969)","plainCitation":"(Berlin &amp; Kay, 1969)","dontUpdate":true,"noteIndex":0},"citationItems":[{"id":963,"uris":["http://zotero.org/users/6094700/items/GT26KXBA"],"itemData":{"id":963,"type":"article-journal","container-title":"Cal. University of California Press","journalAbbreviation":"Cal. University of California Press","title":"Basic color terms. Berkeley","author":[{"family":"Berlin","given":"Brent"},{"family":"Kay","given":"Paul"}],"issued":{"date-parts":[["1969"]]}}}],"schema":"https://github.com/citation-style-language/schema/raw/master/csl-citation.json"} </w:instrText>
      </w:r>
      <w:r w:rsidR="007F4376" w:rsidRPr="00970959">
        <w:fldChar w:fldCharType="separate"/>
      </w:r>
      <w:r w:rsidR="00DC2667" w:rsidRPr="00970959">
        <w:t>Berlin &amp; Kay</w:t>
      </w:r>
      <w:r w:rsidR="00D279E8" w:rsidRPr="00970959">
        <w:t xml:space="preserve"> (</w:t>
      </w:r>
      <w:r w:rsidR="00DC2667" w:rsidRPr="00970959">
        <w:t>1969)</w:t>
      </w:r>
      <w:r w:rsidR="007F4376" w:rsidRPr="00970959">
        <w:fldChar w:fldCharType="end"/>
      </w:r>
      <w:r w:rsidR="009B6BD8" w:rsidRPr="00970959">
        <w:t xml:space="preserve"> </w:t>
      </w:r>
      <w:r w:rsidR="00437CC3" w:rsidRPr="00970959">
        <w:t xml:space="preserve">found that </w:t>
      </w:r>
      <w:r w:rsidR="004C28FA" w:rsidRPr="00970959">
        <w:t xml:space="preserve">different </w:t>
      </w:r>
      <w:r w:rsidR="00437CC3" w:rsidRPr="00970959">
        <w:t xml:space="preserve">languages </w:t>
      </w:r>
      <w:r w:rsidR="004C28FA" w:rsidRPr="00970959">
        <w:t>employ</w:t>
      </w:r>
      <w:r w:rsidR="00437CC3" w:rsidRPr="00970959">
        <w:t xml:space="preserve"> very different sets of colour terms. They found that more </w:t>
      </w:r>
      <w:r w:rsidR="009529ED" w:rsidRPr="00970959">
        <w:t>technologically</w:t>
      </w:r>
      <w:r w:rsidR="00437CC3" w:rsidRPr="00970959">
        <w:t xml:space="preserve"> advanced cultures developed more colour terms. Berlin and Kay argue that despite the apparent diversity across </w:t>
      </w:r>
      <w:r w:rsidR="00C2579B" w:rsidRPr="00970959">
        <w:t xml:space="preserve">languages and </w:t>
      </w:r>
      <w:r w:rsidR="00437CC3" w:rsidRPr="00970959">
        <w:t>cultures</w:t>
      </w:r>
      <w:r w:rsidR="004C28FA" w:rsidRPr="00970959">
        <w:t>,</w:t>
      </w:r>
      <w:r w:rsidR="00437CC3" w:rsidRPr="00970959">
        <w:t xml:space="preserve"> colour terms tend to emerge following a natural order. They argue that this order emanates from an innately specified sequence of basic colour terms </w:t>
      </w:r>
      <w:r w:rsidR="00BB3026" w:rsidRPr="00970959">
        <w:t>and that</w:t>
      </w:r>
      <w:r w:rsidR="00437CC3" w:rsidRPr="00970959">
        <w:t xml:space="preserve"> the inventory of colour terms in each language is not random or arbitrary. The hierarchy is shown </w:t>
      </w:r>
      <w:r w:rsidR="007F4376" w:rsidRPr="00970959">
        <w:t>i</w:t>
      </w:r>
      <w:r w:rsidR="00437CC3" w:rsidRPr="00970959">
        <w:t xml:space="preserve">n </w:t>
      </w:r>
      <w:r w:rsidR="00783A0B" w:rsidRPr="00970959">
        <w:t>F</w:t>
      </w:r>
      <w:r w:rsidR="00437CC3" w:rsidRPr="00970959">
        <w:t xml:space="preserve">igure </w:t>
      </w:r>
      <w:r w:rsidR="00C2579B" w:rsidRPr="00970959">
        <w:t>1.</w:t>
      </w:r>
      <w:r w:rsidR="000E5E53" w:rsidRPr="00970959">
        <w:t>1</w:t>
      </w:r>
      <w:r w:rsidR="00E24838" w:rsidRPr="00970959">
        <w:t xml:space="preserve">, which runs from left to right, </w:t>
      </w:r>
      <w:r w:rsidR="00437CC3" w:rsidRPr="00970959">
        <w:t>with black and white being the most basic colour terms followed by red</w:t>
      </w:r>
      <w:r w:rsidR="00783A0B" w:rsidRPr="00970959">
        <w:t>,</w:t>
      </w:r>
      <w:r w:rsidR="00437CC3" w:rsidRPr="00970959">
        <w:t xml:space="preserve"> then green and yellow</w:t>
      </w:r>
      <w:r w:rsidR="00783A0B" w:rsidRPr="00970959">
        <w:t>,</w:t>
      </w:r>
      <w:r w:rsidR="00437CC3" w:rsidRPr="00970959">
        <w:t xml:space="preserve"> then blue</w:t>
      </w:r>
      <w:r w:rsidR="00783A0B" w:rsidRPr="00970959">
        <w:t>,</w:t>
      </w:r>
      <w:r w:rsidR="00437CC3" w:rsidRPr="00970959">
        <w:t xml:space="preserve"> then </w:t>
      </w:r>
      <w:r w:rsidR="00783A0B" w:rsidRPr="00970959">
        <w:t>b</w:t>
      </w:r>
      <w:r w:rsidR="00437CC3" w:rsidRPr="00970959">
        <w:t>rown and finally purple</w:t>
      </w:r>
      <w:r w:rsidR="00783A0B" w:rsidRPr="00970959">
        <w:t>,</w:t>
      </w:r>
      <w:r w:rsidR="00437CC3" w:rsidRPr="00970959">
        <w:t xml:space="preserve"> pink</w:t>
      </w:r>
      <w:r w:rsidR="00783A0B" w:rsidRPr="00970959">
        <w:t>,</w:t>
      </w:r>
      <w:r w:rsidR="00437CC3" w:rsidRPr="00970959">
        <w:t xml:space="preserve"> orange and grey. </w:t>
      </w:r>
    </w:p>
    <w:p w14:paraId="443EF3DA" w14:textId="13749EEA" w:rsidR="00F50C26" w:rsidRPr="00970959" w:rsidRDefault="00F50C26" w:rsidP="3455F869">
      <w:pPr>
        <w:spacing w:after="120"/>
        <w:jc w:val="both"/>
      </w:pPr>
      <w:bookmarkStart w:id="30" w:name="_xx3ioesfq7nr" w:colFirst="0" w:colLast="0"/>
      <w:bookmarkEnd w:id="30"/>
    </w:p>
    <w:p w14:paraId="6A55323B" w14:textId="6C02E796" w:rsidR="001E13D4" w:rsidRPr="00970959" w:rsidRDefault="001E13D4" w:rsidP="3455F869">
      <w:r w:rsidRPr="00970959">
        <w:rPr>
          <w:noProof/>
          <w:lang w:val="en-US" w:eastAsia="zh-CN"/>
        </w:rPr>
        <mc:AlternateContent>
          <mc:Choice Requires="wpg">
            <w:drawing>
              <wp:inline distT="0" distB="0" distL="114300" distR="114300" wp14:anchorId="3146BE79" wp14:editId="7B064E07">
                <wp:extent cx="5685183" cy="1046596"/>
                <wp:effectExtent l="0" t="0" r="0" b="1270"/>
                <wp:docPr id="1535276580" name="Grupo 13"/>
                <wp:cNvGraphicFramePr/>
                <a:graphic xmlns:a="http://schemas.openxmlformats.org/drawingml/2006/main">
                  <a:graphicData uri="http://schemas.microsoft.com/office/word/2010/wordprocessingGroup">
                    <wpg:wgp>
                      <wpg:cNvGrpSpPr/>
                      <wpg:grpSpPr>
                        <a:xfrm>
                          <a:off x="0" y="0"/>
                          <a:ext cx="5685183" cy="1046596"/>
                          <a:chOff x="0" y="0"/>
                          <a:chExt cx="6061778" cy="1046316"/>
                        </a:xfrm>
                      </wpg:grpSpPr>
                      <wps:wsp>
                        <wps:cNvPr id="25" name="Text Box 3"/>
                        <wps:cNvSpPr txBox="1">
                          <a:spLocks noChangeArrowheads="1"/>
                        </wps:cNvSpPr>
                        <wps:spPr bwMode="auto">
                          <a:xfrm>
                            <a:off x="0" y="0"/>
                            <a:ext cx="1057909" cy="570229"/>
                          </a:xfrm>
                          <a:prstGeom prst="rect">
                            <a:avLst/>
                          </a:prstGeom>
                          <a:noFill/>
                          <a:ln w="9525">
                            <a:noFill/>
                            <a:miter lim="800000"/>
                            <a:headEnd/>
                            <a:tailEnd/>
                          </a:ln>
                          <a:effectLst/>
                        </wps:spPr>
                        <wps:txbx>
                          <w:txbxContent>
                            <w:p w14:paraId="6601A390" w14:textId="77777777" w:rsidR="00D752A9" w:rsidRPr="003B21E7" w:rsidRDefault="00D752A9" w:rsidP="00437CC3">
                              <w:pPr>
                                <w:rPr>
                                  <w:sz w:val="32"/>
                                  <w:szCs w:val="32"/>
                                  <w14:textOutline w14:w="9525" w14:cap="rnd" w14:cmpd="sng" w14:algn="ctr">
                                    <w14:solidFill>
                                      <w14:schemeClr w14:val="tx1"/>
                                    </w14:solidFill>
                                    <w14:prstDash w14:val="solid"/>
                                    <w14:bevel/>
                                  </w14:textOutline>
                                </w:rPr>
                              </w:pPr>
                              <w:r w:rsidRPr="003B21E7">
                                <w:rPr>
                                  <w:rFonts w:ascii="Times" w:hAnsi="Times" w:cstheme="minorBidi"/>
                                  <w:b/>
                                  <w:bCs/>
                                  <w:outline/>
                                  <w:color w:val="000000" w:themeColor="text1"/>
                                  <w:kern w:val="24"/>
                                  <w:sz w:val="32"/>
                                  <w:szCs w:val="32"/>
                                  <w:lang w:val="en-US"/>
                                  <w14:textOutline w14:w="9525" w14:cap="rnd" w14:cmpd="sng" w14:algn="ctr">
                                    <w14:solidFill>
                                      <w14:schemeClr w14:val="tx1"/>
                                    </w14:solidFill>
                                    <w14:prstDash w14:val="solid"/>
                                    <w14:bevel/>
                                  </w14:textOutline>
                                  <w14:textFill>
                                    <w14:solidFill>
                                      <w14:srgbClr w14:val="FFFFFF"/>
                                    </w14:solidFill>
                                  </w14:textFill>
                                </w:rPr>
                                <w:t>white</w:t>
                              </w:r>
                              <w:r w:rsidRPr="003B21E7">
                                <w:rPr>
                                  <w:rFonts w:ascii="Times" w:hAnsi="Times" w:cstheme="minorBidi"/>
                                  <w:color w:val="000000" w:themeColor="text1"/>
                                  <w:kern w:val="24"/>
                                  <w:sz w:val="32"/>
                                  <w:szCs w:val="32"/>
                                  <w:lang w:val="en-US"/>
                                  <w14:textOutline w14:w="9525" w14:cap="rnd" w14:cmpd="sng" w14:algn="ctr">
                                    <w14:solidFill>
                                      <w14:schemeClr w14:val="tx1"/>
                                    </w14:solidFill>
                                    <w14:prstDash w14:val="solid"/>
                                    <w14:bevel/>
                                  </w14:textOutline>
                                </w:rPr>
                                <w:br/>
                              </w:r>
                              <w:r w:rsidRPr="003B21E7">
                                <w:rPr>
                                  <w:rFonts w:ascii="Times" w:hAnsi="Times" w:cstheme="minorBidi"/>
                                  <w:b/>
                                  <w:bCs/>
                                  <w:color w:val="000000" w:themeColor="text1"/>
                                  <w:kern w:val="24"/>
                                  <w:sz w:val="32"/>
                                  <w:szCs w:val="32"/>
                                  <w:lang w:val="en-US"/>
                                  <w14:textOutline w14:w="9525" w14:cap="rnd" w14:cmpd="sng" w14:algn="ctr">
                                    <w14:noFill/>
                                    <w14:prstDash w14:val="solid"/>
                                    <w14:bevel/>
                                  </w14:textOutline>
                                </w:rPr>
                                <w:t>black</w:t>
                              </w:r>
                            </w:p>
                          </w:txbxContent>
                        </wps:txbx>
                        <wps:bodyPr wrap="square">
                          <a:noAutofit/>
                        </wps:bodyPr>
                      </wps:wsp>
                      <wps:wsp>
                        <wps:cNvPr id="26" name="Text Box 4"/>
                        <wps:cNvSpPr txBox="1">
                          <a:spLocks noChangeArrowheads="1"/>
                        </wps:cNvSpPr>
                        <wps:spPr bwMode="auto">
                          <a:xfrm>
                            <a:off x="996263" y="81867"/>
                            <a:ext cx="755649" cy="335914"/>
                          </a:xfrm>
                          <a:prstGeom prst="rect">
                            <a:avLst/>
                          </a:prstGeom>
                          <a:noFill/>
                          <a:ln w="9525">
                            <a:noFill/>
                            <a:miter lim="800000"/>
                            <a:headEnd/>
                            <a:tailEnd/>
                          </a:ln>
                          <a:effectLst/>
                        </wps:spPr>
                        <wps:txbx>
                          <w:txbxContent>
                            <w:p w14:paraId="7D1B343E" w14:textId="77777777" w:rsidR="00D752A9" w:rsidRPr="003B21E7" w:rsidRDefault="00D752A9" w:rsidP="00437CC3">
                              <w:pPr>
                                <w:rPr>
                                  <w:sz w:val="32"/>
                                  <w:szCs w:val="32"/>
                                </w:rPr>
                              </w:pPr>
                              <w:r w:rsidRPr="003B21E7">
                                <w:rPr>
                                  <w:rFonts w:ascii="Times" w:hAnsi="Times" w:cstheme="minorBidi"/>
                                  <w:b/>
                                  <w:bCs/>
                                  <w:color w:val="FF1C22"/>
                                  <w:kern w:val="24"/>
                                  <w:sz w:val="32"/>
                                  <w:szCs w:val="32"/>
                                  <w:lang w:val="en-US"/>
                                </w:rPr>
                                <w:t>red</w:t>
                              </w:r>
                            </w:p>
                          </w:txbxContent>
                        </wps:txbx>
                        <wps:bodyPr wrap="square">
                          <a:noAutofit/>
                        </wps:bodyPr>
                      </wps:wsp>
                      <wps:wsp>
                        <wps:cNvPr id="27" name="Text Box 5"/>
                        <wps:cNvSpPr txBox="1">
                          <a:spLocks noChangeArrowheads="1"/>
                        </wps:cNvSpPr>
                        <wps:spPr bwMode="auto">
                          <a:xfrm>
                            <a:off x="1972053" y="0"/>
                            <a:ext cx="962024" cy="570229"/>
                          </a:xfrm>
                          <a:prstGeom prst="rect">
                            <a:avLst/>
                          </a:prstGeom>
                          <a:noFill/>
                          <a:ln w="9525">
                            <a:noFill/>
                            <a:miter lim="800000"/>
                            <a:headEnd/>
                            <a:tailEnd/>
                          </a:ln>
                          <a:effectLst/>
                        </wps:spPr>
                        <wps:txbx>
                          <w:txbxContent>
                            <w:p w14:paraId="5A2BE7B4" w14:textId="77777777" w:rsidR="00D752A9" w:rsidRPr="003B21E7" w:rsidRDefault="00D752A9" w:rsidP="00437CC3">
                              <w:pPr>
                                <w:rPr>
                                  <w:sz w:val="32"/>
                                  <w:szCs w:val="32"/>
                                </w:rPr>
                              </w:pPr>
                              <w:r w:rsidRPr="003B21E7">
                                <w:rPr>
                                  <w:rFonts w:ascii="Times" w:hAnsi="Times" w:cstheme="minorBidi"/>
                                  <w:b/>
                                  <w:bCs/>
                                  <w:color w:val="14B926"/>
                                  <w:kern w:val="24"/>
                                  <w:sz w:val="32"/>
                                  <w:szCs w:val="32"/>
                                  <w:lang w:val="en-US"/>
                                </w:rPr>
                                <w:t>green</w:t>
                              </w:r>
                              <w:r w:rsidRPr="003B21E7">
                                <w:rPr>
                                  <w:rFonts w:ascii="Times" w:hAnsi="Times" w:cstheme="minorBidi"/>
                                  <w:b/>
                                  <w:bCs/>
                                  <w:color w:val="14B926"/>
                                  <w:kern w:val="24"/>
                                  <w:sz w:val="32"/>
                                  <w:szCs w:val="32"/>
                                  <w:lang w:val="en-US"/>
                                </w:rPr>
                                <w:br/>
                              </w:r>
                              <w:r w:rsidRPr="003B21E7">
                                <w:rPr>
                                  <w:rFonts w:ascii="Times" w:hAnsi="Times" w:cstheme="minorBidi"/>
                                  <w:b/>
                                  <w:bCs/>
                                  <w:color w:val="FFFF00"/>
                                  <w:kern w:val="24"/>
                                  <w:sz w:val="32"/>
                                  <w:szCs w:val="32"/>
                                  <w:lang w:val="en-US"/>
                                  <w14:textOutline w14:w="9525" w14:cap="rnd" w14:cmpd="sng" w14:algn="ctr">
                                    <w14:solidFill>
                                      <w14:schemeClr w14:val="tx1"/>
                                    </w14:solidFill>
                                    <w14:prstDash w14:val="solid"/>
                                    <w14:bevel/>
                                  </w14:textOutline>
                                </w:rPr>
                                <w:t>yellow</w:t>
                              </w:r>
                            </w:p>
                          </w:txbxContent>
                        </wps:txbx>
                        <wps:bodyPr wrap="square">
                          <a:noAutofit/>
                        </wps:bodyPr>
                      </wps:wsp>
                      <wps:wsp>
                        <wps:cNvPr id="28" name="Text Box 6"/>
                        <wps:cNvSpPr txBox="1">
                          <a:spLocks noChangeArrowheads="1"/>
                        </wps:cNvSpPr>
                        <wps:spPr bwMode="auto">
                          <a:xfrm>
                            <a:off x="2981963" y="95510"/>
                            <a:ext cx="883919" cy="335914"/>
                          </a:xfrm>
                          <a:prstGeom prst="rect">
                            <a:avLst/>
                          </a:prstGeom>
                          <a:noFill/>
                          <a:ln w="9525">
                            <a:noFill/>
                            <a:miter lim="800000"/>
                            <a:headEnd/>
                            <a:tailEnd/>
                          </a:ln>
                          <a:effectLst/>
                        </wps:spPr>
                        <wps:txbx>
                          <w:txbxContent>
                            <w:p w14:paraId="709AD256" w14:textId="77777777" w:rsidR="00D752A9" w:rsidRPr="003B21E7" w:rsidRDefault="00D752A9" w:rsidP="00437CC3">
                              <w:pPr>
                                <w:rPr>
                                  <w:sz w:val="32"/>
                                  <w:szCs w:val="32"/>
                                </w:rPr>
                              </w:pPr>
                              <w:r w:rsidRPr="003B21E7">
                                <w:rPr>
                                  <w:rFonts w:ascii="Times" w:hAnsi="Times" w:cstheme="minorBidi"/>
                                  <w:b/>
                                  <w:bCs/>
                                  <w:color w:val="0000FF" w:themeColor="hyperlink"/>
                                  <w:kern w:val="24"/>
                                  <w:sz w:val="32"/>
                                  <w:szCs w:val="32"/>
                                  <w:lang w:val="en-US"/>
                                </w:rPr>
                                <w:t>blue</w:t>
                              </w:r>
                            </w:p>
                          </w:txbxContent>
                        </wps:txbx>
                        <wps:bodyPr wrap="square">
                          <a:noAutofit/>
                        </wps:bodyPr>
                      </wps:wsp>
                      <wps:wsp>
                        <wps:cNvPr id="29" name="Text Box 7"/>
                        <wps:cNvSpPr txBox="1">
                          <a:spLocks noChangeArrowheads="1"/>
                        </wps:cNvSpPr>
                        <wps:spPr bwMode="auto">
                          <a:xfrm>
                            <a:off x="3957754" y="81867"/>
                            <a:ext cx="1180464" cy="335914"/>
                          </a:xfrm>
                          <a:prstGeom prst="rect">
                            <a:avLst/>
                          </a:prstGeom>
                          <a:noFill/>
                          <a:ln w="9525">
                            <a:noFill/>
                            <a:miter lim="800000"/>
                            <a:headEnd/>
                            <a:tailEnd/>
                          </a:ln>
                          <a:effectLst/>
                        </wps:spPr>
                        <wps:txbx>
                          <w:txbxContent>
                            <w:p w14:paraId="2DF035AF" w14:textId="77777777" w:rsidR="00D752A9" w:rsidRPr="003B21E7" w:rsidRDefault="00D752A9" w:rsidP="00437CC3">
                              <w:pPr>
                                <w:rPr>
                                  <w:sz w:val="32"/>
                                  <w:szCs w:val="32"/>
                                </w:rPr>
                              </w:pPr>
                              <w:r w:rsidRPr="003B21E7">
                                <w:rPr>
                                  <w:rFonts w:ascii="Times" w:hAnsi="Times" w:cstheme="minorBidi"/>
                                  <w:b/>
                                  <w:bCs/>
                                  <w:color w:val="7E4A05"/>
                                  <w:kern w:val="24"/>
                                  <w:sz w:val="32"/>
                                  <w:szCs w:val="32"/>
                                  <w:lang w:val="en-US"/>
                                </w:rPr>
                                <w:t>brown</w:t>
                              </w:r>
                            </w:p>
                          </w:txbxContent>
                        </wps:txbx>
                        <wps:bodyPr wrap="square">
                          <a:noAutofit/>
                        </wps:bodyPr>
                      </wps:wsp>
                      <wps:wsp>
                        <wps:cNvPr id="30" name="Text Box 8"/>
                        <wps:cNvSpPr txBox="1">
                          <a:spLocks noChangeArrowheads="1"/>
                        </wps:cNvSpPr>
                        <wps:spPr bwMode="auto">
                          <a:xfrm>
                            <a:off x="4940369" y="6822"/>
                            <a:ext cx="1121409" cy="1039494"/>
                          </a:xfrm>
                          <a:prstGeom prst="rect">
                            <a:avLst/>
                          </a:prstGeom>
                          <a:noFill/>
                          <a:ln w="9525">
                            <a:noFill/>
                            <a:miter lim="800000"/>
                            <a:headEnd/>
                            <a:tailEnd/>
                          </a:ln>
                          <a:effectLst/>
                        </wps:spPr>
                        <wps:txbx>
                          <w:txbxContent>
                            <w:p w14:paraId="3873BCD6" w14:textId="77777777" w:rsidR="00D752A9" w:rsidRPr="003B21E7" w:rsidRDefault="00D752A9" w:rsidP="00437CC3">
                              <w:pPr>
                                <w:rPr>
                                  <w:sz w:val="32"/>
                                  <w:szCs w:val="32"/>
                                </w:rPr>
                              </w:pPr>
                              <w:r w:rsidRPr="003B21E7">
                                <w:rPr>
                                  <w:rFonts w:ascii="Times" w:hAnsi="Times" w:cstheme="minorBidi"/>
                                  <w:b/>
                                  <w:bCs/>
                                  <w:color w:val="800080" w:themeColor="followedHyperlink"/>
                                  <w:kern w:val="24"/>
                                  <w:sz w:val="32"/>
                                  <w:szCs w:val="32"/>
                                  <w:lang w:val="en-US"/>
                                </w:rPr>
                                <w:t>purple</w:t>
                              </w:r>
                              <w:r w:rsidRPr="003B21E7">
                                <w:rPr>
                                  <w:rFonts w:ascii="Times" w:hAnsi="Times" w:cstheme="minorBidi"/>
                                  <w:b/>
                                  <w:bCs/>
                                  <w:color w:val="800080" w:themeColor="followedHyperlink"/>
                                  <w:kern w:val="24"/>
                                  <w:sz w:val="32"/>
                                  <w:szCs w:val="32"/>
                                  <w:lang w:val="en-US"/>
                                </w:rPr>
                                <w:br/>
                              </w:r>
                              <w:r w:rsidRPr="003B21E7">
                                <w:rPr>
                                  <w:rFonts w:ascii="Times" w:hAnsi="Times" w:cstheme="minorBidi"/>
                                  <w:b/>
                                  <w:bCs/>
                                  <w:color w:val="FF8AB9"/>
                                  <w:kern w:val="24"/>
                                  <w:sz w:val="32"/>
                                  <w:szCs w:val="32"/>
                                  <w:lang w:val="en-US"/>
                                </w:rPr>
                                <w:t>pink</w:t>
                              </w:r>
                              <w:r w:rsidRPr="003B21E7">
                                <w:rPr>
                                  <w:rFonts w:ascii="Times" w:hAnsi="Times" w:cstheme="minorBidi"/>
                                  <w:color w:val="000000" w:themeColor="text1"/>
                                  <w:kern w:val="24"/>
                                  <w:sz w:val="32"/>
                                  <w:szCs w:val="32"/>
                                  <w:lang w:val="en-US"/>
                                </w:rPr>
                                <w:br/>
                              </w:r>
                              <w:r w:rsidRPr="003B21E7">
                                <w:rPr>
                                  <w:rFonts w:ascii="Times" w:hAnsi="Times" w:cstheme="minorBidi"/>
                                  <w:b/>
                                  <w:bCs/>
                                  <w:color w:val="FF7400"/>
                                  <w:kern w:val="24"/>
                                  <w:sz w:val="32"/>
                                  <w:szCs w:val="32"/>
                                  <w:lang w:val="en-US"/>
                                </w:rPr>
                                <w:t>orange</w:t>
                              </w:r>
                              <w:r w:rsidRPr="003B21E7">
                                <w:rPr>
                                  <w:rFonts w:ascii="Times" w:hAnsi="Times" w:cstheme="minorBidi"/>
                                  <w:b/>
                                  <w:bCs/>
                                  <w:color w:val="FF7400"/>
                                  <w:kern w:val="24"/>
                                  <w:sz w:val="32"/>
                                  <w:szCs w:val="32"/>
                                  <w:lang w:val="en-US"/>
                                </w:rPr>
                                <w:br/>
                              </w:r>
                              <w:r w:rsidRPr="003B21E7">
                                <w:rPr>
                                  <w:rFonts w:ascii="Times" w:hAnsi="Times" w:cstheme="minorBidi"/>
                                  <w:b/>
                                  <w:bCs/>
                                  <w:color w:val="A6A6A6" w:themeColor="background1" w:themeShade="A6"/>
                                  <w:kern w:val="24"/>
                                  <w:sz w:val="32"/>
                                  <w:szCs w:val="32"/>
                                  <w:lang w:val="en-US"/>
                                  <w14:textOutline w14:w="9525" w14:cap="rnd" w14:cmpd="sng" w14:algn="ctr">
                                    <w14:noFill/>
                                    <w14:prstDash w14:val="solid"/>
                                    <w14:bevel/>
                                  </w14:textOutline>
                                </w:rPr>
                                <w:t>grey</w:t>
                              </w:r>
                            </w:p>
                          </w:txbxContent>
                        </wps:txbx>
                        <wps:bodyPr wrap="square">
                          <a:noAutofit/>
                        </wps:bodyPr>
                      </wps:wsp>
                    </wpg:wgp>
                  </a:graphicData>
                </a:graphic>
              </wp:inline>
            </w:drawing>
          </mc:Choice>
          <mc:Fallback>
            <w:pict>
              <v:group w14:anchorId="3146BE79" id="Grupo 13" o:spid="_x0000_s1026" style="width:447.65pt;height:82.4pt;mso-position-horizontal-relative:char;mso-position-vertical-relative:line" coordsize="60617,1046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">
                <v:shapetype id="_x0000_t202" coordsize="21600,21600" o:spt="202" path="m,l,21600r21600,l21600,xe">
                  <v:stroke joinstyle="miter"/>
                  <v:path gradientshapeok="t" o:connecttype="rect"/>
                </v:shapetype>
                <v:shape id="Text Box 3" o:spid="_x0000_s1027" type="#_x0000_t202" style="position:absolute;width:10579;height:57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" filled="f" stroked="f">
                  <v:textbox>
                    <w:txbxContent>
                      <w:p w14:paraId="6601A390" w14:textId="77777777" w:rsidR="00D752A9" w:rsidRPr="003B21E7" w:rsidRDefault="00D752A9" w:rsidP="00437CC3">
                        <w:pPr>
                          <w:rPr>
                            <w:sz w:val="32"/>
                            <w:szCs w:val="32"/>
                            <w14:textOutline w14:w="9525" w14:cap="rnd" w14:cmpd="sng" w14:algn="ctr">
                              <w14:solidFill>
                                <w14:schemeClr w14:val="tx1"/>
                              </w14:solidFill>
                              <w14:prstDash w14:val="solid"/>
                              <w14:bevel/>
                            </w14:textOutline>
                          </w:rPr>
                        </w:pPr>
                        <w:r w:rsidRPr="003B21E7">
                          <w:rPr>
                            <w:rFonts w:ascii="Times" w:hAnsi="Times" w:cstheme="minorBidi"/>
                            <w:b/>
                            <w:bCs/>
                            <w:outline/>
                            <w:color w:val="000000" w:themeColor="text1"/>
                            <w:kern w:val="24"/>
                            <w:sz w:val="32"/>
                            <w:szCs w:val="32"/>
                            <w:lang w:val="en-US"/>
                            <w14:textOutline w14:w="9525" w14:cap="rnd" w14:cmpd="sng" w14:algn="ctr">
                              <w14:solidFill>
                                <w14:schemeClr w14:val="tx1"/>
                              </w14:solidFill>
                              <w14:prstDash w14:val="solid"/>
                              <w14:bevel/>
                            </w14:textOutline>
                            <w14:textFill>
                              <w14:solidFill>
                                <w14:srgbClr w14:val="FFFFFF"/>
                              </w14:solidFill>
                            </w14:textFill>
                          </w:rPr>
                          <w:t>white</w:t>
                        </w:r>
                        <w:r w:rsidRPr="003B21E7">
                          <w:rPr>
                            <w:rFonts w:ascii="Times" w:hAnsi="Times" w:cstheme="minorBidi"/>
                            <w:color w:val="000000" w:themeColor="text1"/>
                            <w:kern w:val="24"/>
                            <w:sz w:val="32"/>
                            <w:szCs w:val="32"/>
                            <w:lang w:val="en-US"/>
                            <w14:textOutline w14:w="9525" w14:cap="rnd" w14:cmpd="sng" w14:algn="ctr">
                              <w14:solidFill>
                                <w14:schemeClr w14:val="tx1"/>
                              </w14:solidFill>
                              <w14:prstDash w14:val="solid"/>
                              <w14:bevel/>
                            </w14:textOutline>
                          </w:rPr>
                          <w:br/>
                        </w:r>
                        <w:r w:rsidRPr="003B21E7">
                          <w:rPr>
                            <w:rFonts w:ascii="Times" w:hAnsi="Times" w:cstheme="minorBidi"/>
                            <w:b/>
                            <w:bCs/>
                            <w:color w:val="000000" w:themeColor="text1"/>
                            <w:kern w:val="24"/>
                            <w:sz w:val="32"/>
                            <w:szCs w:val="32"/>
                            <w:lang w:val="en-US"/>
                            <w14:textOutline w14:w="9525" w14:cap="rnd" w14:cmpd="sng" w14:algn="ctr">
                              <w14:noFill/>
                              <w14:prstDash w14:val="solid"/>
                              <w14:bevel/>
                            </w14:textOutline>
                          </w:rPr>
                          <w:t>black</w:t>
                        </w:r>
                      </w:p>
                    </w:txbxContent>
                  </v:textbox>
                </v:shape>
                <v:shape id="Text Box 4" o:spid="_x0000_s1028" type="#_x0000_t202" style="position:absolute;left:9962;top:818;width:7557;height:33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" filled="f" stroked="f">
                  <v:textbox>
                    <w:txbxContent>
                      <w:p w14:paraId="7D1B343E" w14:textId="77777777" w:rsidR="00D752A9" w:rsidRPr="003B21E7" w:rsidRDefault="00D752A9" w:rsidP="00437CC3">
                        <w:pPr>
                          <w:rPr>
                            <w:sz w:val="32"/>
                            <w:szCs w:val="32"/>
                          </w:rPr>
                        </w:pPr>
                        <w:r w:rsidRPr="003B21E7">
                          <w:rPr>
                            <w:rFonts w:ascii="Times" w:hAnsi="Times" w:cstheme="minorBidi"/>
                            <w:b/>
                            <w:bCs/>
                            <w:color w:val="FF1C22"/>
                            <w:kern w:val="24"/>
                            <w:sz w:val="32"/>
                            <w:szCs w:val="32"/>
                            <w:lang w:val="en-US"/>
                          </w:rPr>
                          <w:t>red</w:t>
                        </w:r>
                      </w:p>
                    </w:txbxContent>
                  </v:textbox>
                </v:shape>
                <v:shape id="Text Box 5" o:spid="_x0000_s1029" type="#_x0000_t202" style="position:absolute;left:19720;width:9620;height:57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" filled="f" stroked="f">
                  <v:textbox>
                    <w:txbxContent>
                      <w:p w14:paraId="5A2BE7B4" w14:textId="77777777" w:rsidR="00D752A9" w:rsidRPr="003B21E7" w:rsidRDefault="00D752A9" w:rsidP="00437CC3">
                        <w:pPr>
                          <w:rPr>
                            <w:sz w:val="32"/>
                            <w:szCs w:val="32"/>
                          </w:rPr>
                        </w:pPr>
                        <w:r w:rsidRPr="003B21E7">
                          <w:rPr>
                            <w:rFonts w:ascii="Times" w:hAnsi="Times" w:cstheme="minorBidi"/>
                            <w:b/>
                            <w:bCs/>
                            <w:color w:val="14B926"/>
                            <w:kern w:val="24"/>
                            <w:sz w:val="32"/>
                            <w:szCs w:val="32"/>
                            <w:lang w:val="en-US"/>
                          </w:rPr>
                          <w:t>green</w:t>
                        </w:r>
                        <w:r w:rsidRPr="003B21E7">
                          <w:rPr>
                            <w:rFonts w:ascii="Times" w:hAnsi="Times" w:cstheme="minorBidi"/>
                            <w:b/>
                            <w:bCs/>
                            <w:color w:val="14B926"/>
                            <w:kern w:val="24"/>
                            <w:sz w:val="32"/>
                            <w:szCs w:val="32"/>
                            <w:lang w:val="en-US"/>
                          </w:rPr>
                          <w:br/>
                        </w:r>
                        <w:r w:rsidRPr="003B21E7">
                          <w:rPr>
                            <w:rFonts w:ascii="Times" w:hAnsi="Times" w:cstheme="minorBidi"/>
                            <w:b/>
                            <w:bCs/>
                            <w:color w:val="FFFF00"/>
                            <w:kern w:val="24"/>
                            <w:sz w:val="32"/>
                            <w:szCs w:val="32"/>
                            <w:lang w:val="en-US"/>
                            <w14:textOutline w14:w="9525" w14:cap="rnd" w14:cmpd="sng" w14:algn="ctr">
                              <w14:solidFill>
                                <w14:schemeClr w14:val="tx1"/>
                              </w14:solidFill>
                              <w14:prstDash w14:val="solid"/>
                              <w14:bevel/>
                            </w14:textOutline>
                          </w:rPr>
                          <w:t>yellow</w:t>
                        </w:r>
                      </w:p>
                    </w:txbxContent>
                  </v:textbox>
                </v:shape>
                <v:shape id="Text Box 6" o:spid="_x0000_s1030" type="#_x0000_t202" style="position:absolute;left:29819;top:955;width:8839;height:33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" filled="f" stroked="f">
                  <v:textbox>
                    <w:txbxContent>
                      <w:p w14:paraId="709AD256" w14:textId="77777777" w:rsidR="00D752A9" w:rsidRPr="003B21E7" w:rsidRDefault="00D752A9" w:rsidP="00437CC3">
                        <w:pPr>
                          <w:rPr>
                            <w:sz w:val="32"/>
                            <w:szCs w:val="32"/>
                          </w:rPr>
                        </w:pPr>
                        <w:r w:rsidRPr="003B21E7">
                          <w:rPr>
                            <w:rFonts w:ascii="Times" w:hAnsi="Times" w:cstheme="minorBidi"/>
                            <w:b/>
                            <w:bCs/>
                            <w:color w:val="0000FF" w:themeColor="hyperlink"/>
                            <w:kern w:val="24"/>
                            <w:sz w:val="32"/>
                            <w:szCs w:val="32"/>
                            <w:lang w:val="en-US"/>
                          </w:rPr>
                          <w:t>blue</w:t>
                        </w:r>
                      </w:p>
                    </w:txbxContent>
                  </v:textbox>
                </v:shape>
                <v:shape id="Text Box 7" o:spid="_x0000_s1031" type="#_x0000_t202" style="position:absolute;left:39577;top:818;width:11805;height:33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14:paraId="2DF035AF" w14:textId="77777777" w:rsidR="00D752A9" w:rsidRPr="003B21E7" w:rsidRDefault="00D752A9" w:rsidP="00437CC3">
                        <w:pPr>
                          <w:rPr>
                            <w:sz w:val="32"/>
                            <w:szCs w:val="32"/>
                          </w:rPr>
                        </w:pPr>
                        <w:r w:rsidRPr="003B21E7">
                          <w:rPr>
                            <w:rFonts w:ascii="Times" w:hAnsi="Times" w:cstheme="minorBidi"/>
                            <w:b/>
                            <w:bCs/>
                            <w:color w:val="7E4A05"/>
                            <w:kern w:val="24"/>
                            <w:sz w:val="32"/>
                            <w:szCs w:val="32"/>
                            <w:lang w:val="en-US"/>
                          </w:rPr>
                          <w:t>brown</w:t>
                        </w:r>
                      </w:p>
                    </w:txbxContent>
                  </v:textbox>
                </v:shape>
                <v:shape id="Text Box 8" o:spid="_x0000_s1032" type="#_x0000_t202" style="position:absolute;left:49403;top:68;width:11214;height:103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" filled="f" stroked="f">
                  <v:textbox>
                    <w:txbxContent>
                      <w:p w14:paraId="3873BCD6" w14:textId="77777777" w:rsidR="00D752A9" w:rsidRPr="003B21E7" w:rsidRDefault="00D752A9" w:rsidP="00437CC3">
                        <w:pPr>
                          <w:rPr>
                            <w:sz w:val="32"/>
                            <w:szCs w:val="32"/>
                          </w:rPr>
                        </w:pPr>
                        <w:r w:rsidRPr="003B21E7">
                          <w:rPr>
                            <w:rFonts w:ascii="Times" w:hAnsi="Times" w:cstheme="minorBidi"/>
                            <w:b/>
                            <w:bCs/>
                            <w:color w:val="800080" w:themeColor="followedHyperlink"/>
                            <w:kern w:val="24"/>
                            <w:sz w:val="32"/>
                            <w:szCs w:val="32"/>
                            <w:lang w:val="en-US"/>
                          </w:rPr>
                          <w:t>purple</w:t>
                        </w:r>
                        <w:r w:rsidRPr="003B21E7">
                          <w:rPr>
                            <w:rFonts w:ascii="Times" w:hAnsi="Times" w:cstheme="minorBidi"/>
                            <w:b/>
                            <w:bCs/>
                            <w:color w:val="800080" w:themeColor="followedHyperlink"/>
                            <w:kern w:val="24"/>
                            <w:sz w:val="32"/>
                            <w:szCs w:val="32"/>
                            <w:lang w:val="en-US"/>
                          </w:rPr>
                          <w:br/>
                        </w:r>
                        <w:r w:rsidRPr="003B21E7">
                          <w:rPr>
                            <w:rFonts w:ascii="Times" w:hAnsi="Times" w:cstheme="minorBidi"/>
                            <w:b/>
                            <w:bCs/>
                            <w:color w:val="FF8AB9"/>
                            <w:kern w:val="24"/>
                            <w:sz w:val="32"/>
                            <w:szCs w:val="32"/>
                            <w:lang w:val="en-US"/>
                          </w:rPr>
                          <w:t>pink</w:t>
                        </w:r>
                        <w:r w:rsidRPr="003B21E7">
                          <w:rPr>
                            <w:rFonts w:ascii="Times" w:hAnsi="Times" w:cstheme="minorBidi"/>
                            <w:color w:val="000000" w:themeColor="text1"/>
                            <w:kern w:val="24"/>
                            <w:sz w:val="32"/>
                            <w:szCs w:val="32"/>
                            <w:lang w:val="en-US"/>
                          </w:rPr>
                          <w:br/>
                        </w:r>
                        <w:r w:rsidRPr="003B21E7">
                          <w:rPr>
                            <w:rFonts w:ascii="Times" w:hAnsi="Times" w:cstheme="minorBidi"/>
                            <w:b/>
                            <w:bCs/>
                            <w:color w:val="FF7400"/>
                            <w:kern w:val="24"/>
                            <w:sz w:val="32"/>
                            <w:szCs w:val="32"/>
                            <w:lang w:val="en-US"/>
                          </w:rPr>
                          <w:t>orange</w:t>
                        </w:r>
                        <w:r w:rsidRPr="003B21E7">
                          <w:rPr>
                            <w:rFonts w:ascii="Times" w:hAnsi="Times" w:cstheme="minorBidi"/>
                            <w:b/>
                            <w:bCs/>
                            <w:color w:val="FF7400"/>
                            <w:kern w:val="24"/>
                            <w:sz w:val="32"/>
                            <w:szCs w:val="32"/>
                            <w:lang w:val="en-US"/>
                          </w:rPr>
                          <w:br/>
                        </w:r>
                        <w:r w:rsidRPr="003B21E7">
                          <w:rPr>
                            <w:rFonts w:ascii="Times" w:hAnsi="Times" w:cstheme="minorBidi"/>
                            <w:b/>
                            <w:bCs/>
                            <w:color w:val="A6A6A6" w:themeColor="background1" w:themeShade="A6"/>
                            <w:kern w:val="24"/>
                            <w:sz w:val="32"/>
                            <w:szCs w:val="32"/>
                            <w:lang w:val="en-US"/>
                            <w14:textOutline w14:w="9525" w14:cap="rnd" w14:cmpd="sng" w14:algn="ctr">
                              <w14:noFill/>
                              <w14:prstDash w14:val="solid"/>
                              <w14:bevel/>
                            </w14:textOutline>
                          </w:rPr>
                          <w:t>grey</w:t>
                        </w:r>
                      </w:p>
                    </w:txbxContent>
                  </v:textbox>
                </v:shape>
                <w10:anchorlock/>
              </v:group>
            </w:pict>
          </mc:Fallback>
        </mc:AlternateContent>
      </w:r>
    </w:p>
    <w:p w14:paraId="14A2C310" w14:textId="77777777" w:rsidR="00CF5340" w:rsidRPr="00970959" w:rsidRDefault="00CF5340" w:rsidP="00BA6922">
      <w:pPr>
        <w:jc w:val="both"/>
      </w:pPr>
    </w:p>
    <w:p w14:paraId="7E0E3E6E" w14:textId="68306BBB" w:rsidR="00437CC3" w:rsidRPr="00970959" w:rsidRDefault="00437CC3" w:rsidP="00BA6922">
      <w:pPr>
        <w:jc w:val="both"/>
      </w:pPr>
      <w:r w:rsidRPr="00970959">
        <w:t xml:space="preserve">Figure </w:t>
      </w:r>
      <w:r w:rsidR="00B435E2" w:rsidRPr="00970959">
        <w:t>1.</w:t>
      </w:r>
      <w:r w:rsidR="000E5E53" w:rsidRPr="00970959">
        <w:t>1</w:t>
      </w:r>
      <w:r w:rsidRPr="00970959">
        <w:t xml:space="preserve"> </w:t>
      </w:r>
      <w:r w:rsidR="00B435E2" w:rsidRPr="00970959">
        <w:tab/>
      </w:r>
      <w:r w:rsidRPr="00970959">
        <w:t xml:space="preserve">The </w:t>
      </w:r>
      <w:r w:rsidR="00C2579B" w:rsidRPr="00970959">
        <w:t>‘</w:t>
      </w:r>
      <w:r w:rsidRPr="00970959">
        <w:t>hierarchy</w:t>
      </w:r>
      <w:r w:rsidR="00C2579B" w:rsidRPr="00970959">
        <w:t>’</w:t>
      </w:r>
      <w:r w:rsidRPr="00970959">
        <w:t xml:space="preserve"> of colour terms </w:t>
      </w:r>
      <w:r w:rsidR="00CC0744" w:rsidRPr="00970959">
        <w:t>proposed by</w:t>
      </w:r>
      <w:r w:rsidRPr="00970959">
        <w:t xml:space="preserve"> Berlin and Kay (1969)</w:t>
      </w:r>
    </w:p>
    <w:p w14:paraId="4231D8F6" w14:textId="0D5D2445" w:rsidR="00437CC3" w:rsidRPr="00970959" w:rsidRDefault="00437CC3" w:rsidP="00BA6922">
      <w:pPr>
        <w:jc w:val="both"/>
      </w:pPr>
    </w:p>
    <w:p w14:paraId="494528CF" w14:textId="7280C0F6" w:rsidR="00437CC3" w:rsidRPr="00970959" w:rsidRDefault="31D72576" w:rsidP="00BA6922">
      <w:pPr>
        <w:spacing w:after="120"/>
        <w:jc w:val="both"/>
      </w:pPr>
      <w:r w:rsidRPr="00970959">
        <w:t>Berlin and Kay found that most languages have terms for these eleven basic colours, but some languages were found to have only a subset of these terms. For example, the language Dani which is spoken in New Guinea was found to only have two colour terms ‘mili’ (black) and ‘mola’ (white). This led to the question of whether people whose language only has a restricted number of colour terms are able to conceptualise colours beyond these two terms. Berlin and Kay found that despite not having words for other colours</w:t>
      </w:r>
      <w:r w:rsidR="0026448D" w:rsidRPr="00970959">
        <w:t>,</w:t>
      </w:r>
      <w:r w:rsidRPr="00970959">
        <w:t xml:space="preserve"> speakers of Dani in New Guinea were in fact able to categorise other colours besides black and white. In terms of emotion-colour associations, one might think that associations </w:t>
      </w:r>
      <w:r w:rsidR="0026448D" w:rsidRPr="00970959">
        <w:t xml:space="preserve">which </w:t>
      </w:r>
      <w:r w:rsidRPr="00970959">
        <w:t xml:space="preserve">involve basic colour terms may be more </w:t>
      </w:r>
      <w:r w:rsidR="00E32288" w:rsidRPr="00970959">
        <w:t>widely shared</w:t>
      </w:r>
      <w:r w:rsidRPr="00970959">
        <w:t xml:space="preserve"> than associations involving </w:t>
      </w:r>
      <w:r w:rsidR="0026448D" w:rsidRPr="00970959">
        <w:t>other colours</w:t>
      </w:r>
      <w:r w:rsidRPr="00970959">
        <w:t xml:space="preserve">. However, it is important to note that in recent years, the idea that there are basic colour terms has received a substantial amount of criticism firstly because it is based on English, which biases the findings with respect to other languages, and secondly because Berlin and Kay relied </w:t>
      </w:r>
      <w:r w:rsidR="00BB3026" w:rsidRPr="00970959">
        <w:t xml:space="preserve">heavily on </w:t>
      </w:r>
      <w:r w:rsidRPr="00970959">
        <w:t xml:space="preserve">second-hand sources and had no first-hand knowledge of many of the languages that they studied. </w:t>
      </w:r>
    </w:p>
    <w:p w14:paraId="3DE5BB76" w14:textId="1597238F" w:rsidR="001014CD" w:rsidRPr="00970959" w:rsidRDefault="004D3CC5" w:rsidP="00914455">
      <w:pPr>
        <w:spacing w:after="120"/>
        <w:jc w:val="both"/>
      </w:pPr>
      <w:r w:rsidRPr="00970959">
        <w:t xml:space="preserve">More recent work </w:t>
      </w:r>
      <w:r w:rsidR="009A421F" w:rsidRPr="00970959">
        <w:t>on cross-</w:t>
      </w:r>
      <w:r w:rsidR="00CC0744" w:rsidRPr="00970959">
        <w:t>linguistic and cross-cultural</w:t>
      </w:r>
      <w:r w:rsidR="009A421F" w:rsidRPr="00970959">
        <w:t xml:space="preserve"> variation in colour terms has focus</w:t>
      </w:r>
      <w:r w:rsidR="00993C5E" w:rsidRPr="00970959">
        <w:t>ed on</w:t>
      </w:r>
      <w:r w:rsidR="009A421F" w:rsidRPr="00970959">
        <w:t xml:space="preserve"> subtle differences between shades of colour that are named in some languages but not in others. The most widely</w:t>
      </w:r>
      <w:r w:rsidR="00BB3026" w:rsidRPr="00970959">
        <w:t xml:space="preserve"> </w:t>
      </w:r>
      <w:r w:rsidR="009A421F" w:rsidRPr="00970959">
        <w:t xml:space="preserve">researched distinction in this area involves the so-called ‘Russian blue’. </w:t>
      </w:r>
      <w:r w:rsidRPr="00970959">
        <w:t xml:space="preserve">Speakers of Russian </w:t>
      </w:r>
      <w:r w:rsidR="00993C5E" w:rsidRPr="00970959">
        <w:t>h</w:t>
      </w:r>
      <w:r w:rsidRPr="00970959">
        <w:t>ave two different words for two different shades of blue</w:t>
      </w:r>
      <w:r w:rsidR="007F4376" w:rsidRPr="00970959">
        <w:t>: ‘g</w:t>
      </w:r>
      <w:r w:rsidR="000572F8" w:rsidRPr="00970959">
        <w:t>o</w:t>
      </w:r>
      <w:r w:rsidR="007F4376" w:rsidRPr="00970959">
        <w:t>luboy’ (light blue) and ‘siniy’ (dark blue)</w:t>
      </w:r>
      <w:r w:rsidR="000B3BCC" w:rsidRPr="00970959">
        <w:t>.</w:t>
      </w:r>
      <w:r w:rsidR="00044F02" w:rsidRPr="00970959">
        <w:rPr>
          <w:rStyle w:val="Refdenotaalpie"/>
        </w:rPr>
        <w:footnoteReference w:id="2"/>
      </w:r>
      <w:r w:rsidRPr="00970959">
        <w:t xml:space="preserve"> </w:t>
      </w:r>
      <w:r w:rsidR="009529ED" w:rsidRPr="00970959">
        <w:fldChar w:fldCharType="begin"/>
      </w:r>
      <w:r w:rsidR="00B20965" w:rsidRPr="00970959">
        <w:instrText xml:space="preserve"> ADDIN ZOTERO_ITEM CSL_CITATION {"citationID":"79F4kJqh","properties":{"formattedCitation":"(Winawer et al., 2007)","plainCitation":"(Winawer et al., 2007)","dontUpdate":true,"noteIndex":0},"citationItems":[{"id":964,"uris":["http://zotero.org/users/6094700/items/5XMD2DQV"],"itemData":{"id":964,"type":"article-journal","container-title":"Proceedings of the national academy of sciences","issue":"19","note":"publisher: National Acad Sciences","page":"7780–7785","source":"Google Scholar","title":"Russian blues reveal effects of language on color discrimination","volume":"104","author":[{"family":"Winawer","given":"Jonathan"},{"family":"Witthoft","given":"Nathan"},{"family":"Frank","given":"Michael C."},{"family":"Wu","given":"Lisa"},{"family":"Wade","given":"Alex R."},{"family":"Boroditsky","given":"Lera"}],"issued":{"date-parts":[["2007"]]}}}],"schema":"https://github.com/citation-style-language/schema/raw/master/csl-citation.json"} </w:instrText>
      </w:r>
      <w:r w:rsidR="009529ED" w:rsidRPr="00970959">
        <w:fldChar w:fldCharType="separate"/>
      </w:r>
      <w:r w:rsidR="00DC2667" w:rsidRPr="00970959">
        <w:t>Winawer et al.</w:t>
      </w:r>
      <w:r w:rsidR="00D82390" w:rsidRPr="00970959">
        <w:t xml:space="preserve"> (</w:t>
      </w:r>
      <w:r w:rsidR="00DC2667" w:rsidRPr="00970959">
        <w:t>2007)</w:t>
      </w:r>
      <w:r w:rsidR="009529ED" w:rsidRPr="00970959">
        <w:fldChar w:fldCharType="end"/>
      </w:r>
      <w:r w:rsidR="009529ED" w:rsidRPr="00970959">
        <w:t xml:space="preserve"> </w:t>
      </w:r>
      <w:r w:rsidRPr="00970959">
        <w:t>investigat</w:t>
      </w:r>
      <w:r w:rsidR="00D82390" w:rsidRPr="00970959">
        <w:t>ed</w:t>
      </w:r>
      <w:r w:rsidRPr="00970959">
        <w:t xml:space="preserve"> w</w:t>
      </w:r>
      <w:r w:rsidR="009529ED" w:rsidRPr="00970959">
        <w:t>he</w:t>
      </w:r>
      <w:r w:rsidRPr="00970959">
        <w:t xml:space="preserve">ther this distinction </w:t>
      </w:r>
      <w:r w:rsidR="00D82390" w:rsidRPr="00970959">
        <w:t>makes</w:t>
      </w:r>
      <w:r w:rsidRPr="00970959">
        <w:t xml:space="preserve"> speakers of Russian more able to distinguish between these two shades of blue </w:t>
      </w:r>
      <w:r w:rsidR="00D82390" w:rsidRPr="00970959">
        <w:t>th</w:t>
      </w:r>
      <w:r w:rsidRPr="00970959">
        <w:t xml:space="preserve">an speakers of English. </w:t>
      </w:r>
      <w:r w:rsidR="00D46495" w:rsidRPr="00970959">
        <w:t>In their study, they</w:t>
      </w:r>
      <w:r w:rsidRPr="00970959">
        <w:t xml:space="preserve"> </w:t>
      </w:r>
      <w:r w:rsidR="00D46495" w:rsidRPr="00970959">
        <w:t>invited</w:t>
      </w:r>
      <w:r w:rsidRPr="00970959">
        <w:t xml:space="preserve"> speakers of English and Russian to look at </w:t>
      </w:r>
      <w:r w:rsidR="0026448D" w:rsidRPr="00970959">
        <w:t xml:space="preserve">a </w:t>
      </w:r>
      <w:r w:rsidR="00067065" w:rsidRPr="00970959">
        <w:t>‘siniy’-coloured</w:t>
      </w:r>
      <w:r w:rsidR="00D46495" w:rsidRPr="00970959">
        <w:t xml:space="preserve"> square</w:t>
      </w:r>
      <w:r w:rsidR="00067065" w:rsidRPr="00970959">
        <w:t xml:space="preserve">. They then showed pairs of other squares in different shades of blue and asked them to indicate which shade was equal to </w:t>
      </w:r>
      <w:r w:rsidR="004E3470" w:rsidRPr="00970959">
        <w:t xml:space="preserve">that of </w:t>
      </w:r>
      <w:r w:rsidR="00067065" w:rsidRPr="00970959">
        <w:t xml:space="preserve">the prompt square. In some </w:t>
      </w:r>
      <w:r w:rsidR="009B6BD8" w:rsidRPr="00970959">
        <w:t>cases,</w:t>
      </w:r>
      <w:r w:rsidR="00067065" w:rsidRPr="00970959">
        <w:t xml:space="preserve"> the distractor square was ‘g</w:t>
      </w:r>
      <w:r w:rsidR="000572F8" w:rsidRPr="00970959">
        <w:t>o</w:t>
      </w:r>
      <w:r w:rsidR="00067065" w:rsidRPr="00970959">
        <w:t>luboy’ and in others it was another shade of blue</w:t>
      </w:r>
      <w:r w:rsidR="00CF5340" w:rsidRPr="00970959">
        <w:t xml:space="preserve">. </w:t>
      </w:r>
      <w:r w:rsidR="00993C5E" w:rsidRPr="00970959">
        <w:t>Winawer et al.</w:t>
      </w:r>
      <w:r w:rsidR="00D46495" w:rsidRPr="00970959">
        <w:t xml:space="preserve"> found a relative advantage </w:t>
      </w:r>
      <w:r w:rsidR="00A16F36" w:rsidRPr="00970959">
        <w:t>in</w:t>
      </w:r>
      <w:r w:rsidR="00D46495" w:rsidRPr="00970959">
        <w:t xml:space="preserve"> the Russian speakers for the prompt </w:t>
      </w:r>
      <w:r w:rsidR="00067065" w:rsidRPr="00970959">
        <w:t xml:space="preserve">involving </w:t>
      </w:r>
      <w:r w:rsidR="00A16F36" w:rsidRPr="00970959">
        <w:t xml:space="preserve">the shade of blue that corresponds to </w:t>
      </w:r>
      <w:r w:rsidR="00067065" w:rsidRPr="00970959">
        <w:t>‘g</w:t>
      </w:r>
      <w:r w:rsidR="000572F8" w:rsidRPr="00970959">
        <w:t>o</w:t>
      </w:r>
      <w:r w:rsidR="00067065" w:rsidRPr="00970959">
        <w:t xml:space="preserve">luboy’, in comparison with the other </w:t>
      </w:r>
      <w:r w:rsidR="00A16F36" w:rsidRPr="00970959">
        <w:t>shades of blue</w:t>
      </w:r>
      <w:r w:rsidR="00993C5E" w:rsidRPr="00970959">
        <w:t xml:space="preserve">. The speakers of English showed no such advantage, which suggests that the fact that Russian speakers have names for these two shades of blue makes them more </w:t>
      </w:r>
      <w:r w:rsidR="007663E4" w:rsidRPr="00970959">
        <w:t>likely to attend</w:t>
      </w:r>
      <w:r w:rsidR="00993C5E" w:rsidRPr="00970959">
        <w:t xml:space="preserve"> to the distinction than speakers of languages that do not have this distinction.</w:t>
      </w:r>
      <w:r w:rsidR="00FC05AE" w:rsidRPr="00970959">
        <w:t xml:space="preserve"> This finding (and others like it) provides support for the idea that the language </w:t>
      </w:r>
      <w:r w:rsidR="000541F3" w:rsidRPr="00970959">
        <w:t xml:space="preserve">that </w:t>
      </w:r>
      <w:r w:rsidR="00FC05AE" w:rsidRPr="00970959">
        <w:t xml:space="preserve">people speak can help to </w:t>
      </w:r>
      <w:r w:rsidR="007663E4" w:rsidRPr="00970959">
        <w:t>direct</w:t>
      </w:r>
      <w:r w:rsidR="00FC05AE" w:rsidRPr="00970959">
        <w:t xml:space="preserve"> their interactions with the physical world</w:t>
      </w:r>
      <w:r w:rsidR="000541F3" w:rsidRPr="00970959">
        <w:t>,</w:t>
      </w:r>
      <w:r w:rsidR="00FC05AE" w:rsidRPr="00970959">
        <w:t xml:space="preserve"> as they are more like</w:t>
      </w:r>
      <w:r w:rsidR="001A7CF3" w:rsidRPr="00970959">
        <w:t>ly</w:t>
      </w:r>
      <w:r w:rsidR="00FC05AE" w:rsidRPr="00970959">
        <w:t xml:space="preserve"> to notice </w:t>
      </w:r>
      <w:r w:rsidR="001A7CF3" w:rsidRPr="00970959">
        <w:t xml:space="preserve">(or at least see the relevance of) </w:t>
      </w:r>
      <w:r w:rsidR="00FC05AE" w:rsidRPr="00970959">
        <w:t xml:space="preserve">features </w:t>
      </w:r>
      <w:r w:rsidR="001A7CF3" w:rsidRPr="00970959">
        <w:t>and</w:t>
      </w:r>
      <w:r w:rsidR="00FC05AE" w:rsidRPr="00970959">
        <w:t xml:space="preserve"> </w:t>
      </w:r>
      <w:r w:rsidR="00A1529E" w:rsidRPr="00970959">
        <w:t xml:space="preserve">category </w:t>
      </w:r>
      <w:r w:rsidR="000541F3" w:rsidRPr="00970959">
        <w:t xml:space="preserve">boundaries </w:t>
      </w:r>
      <w:r w:rsidR="00FC05AE" w:rsidRPr="00970959">
        <w:t xml:space="preserve">that are encoded in their </w:t>
      </w:r>
      <w:r w:rsidR="001A7CF3" w:rsidRPr="00970959">
        <w:t xml:space="preserve">own </w:t>
      </w:r>
      <w:r w:rsidR="000541F3" w:rsidRPr="00970959">
        <w:t xml:space="preserve">particular </w:t>
      </w:r>
      <w:r w:rsidR="000541F3" w:rsidRPr="00970959">
        <w:lastRenderedPageBreak/>
        <w:t>l</w:t>
      </w:r>
      <w:r w:rsidR="00FC05AE" w:rsidRPr="00970959">
        <w:t>anguage</w:t>
      </w:r>
      <w:r w:rsidR="00A1529E" w:rsidRPr="00970959">
        <w:t xml:space="preserve"> than ones that are not</w:t>
      </w:r>
      <w:r w:rsidR="00FC05AE" w:rsidRPr="00970959">
        <w:t xml:space="preserve"> </w:t>
      </w:r>
      <w:r w:rsidR="000541F3" w:rsidRPr="00970959">
        <w:fldChar w:fldCharType="begin"/>
      </w:r>
      <w:r w:rsidR="00B20965" w:rsidRPr="00970959">
        <w:instrText xml:space="preserve"> ADDIN ZOTERO_ITEM CSL_CITATION {"citationID":"ZjeoHc4c","properties":{"formattedCitation":"(Macnamara, 2019)","plainCitation":"(Macnamara, 2019)","noteIndex":0},"citationItems":[{"id":1822,"uris":["http://zotero.org/users/6094700/items/3AKLKV6R"],"itemData":{"id":1822,"type":"chapter","container-title":"The Influence of Language on Culture and Thought","ISBN":"3-11-085901-7","page":"45-60","publisher":"De Gruyter Mouton","title":"Linguistic relativity revisited","author":[{"family":"Macnamara","given":"John"}],"issued":{"date-parts":[["2019"]]}}}],"schema":"https://github.com/citation-style-language/schema/raw/master/csl-citation.json"} </w:instrText>
      </w:r>
      <w:r w:rsidR="000541F3" w:rsidRPr="00970959">
        <w:fldChar w:fldCharType="separate"/>
      </w:r>
      <w:r w:rsidR="000541F3" w:rsidRPr="00970959">
        <w:t>(Macnamara, 2019)</w:t>
      </w:r>
      <w:r w:rsidR="000541F3" w:rsidRPr="00970959">
        <w:fldChar w:fldCharType="end"/>
      </w:r>
      <w:r w:rsidR="000541F3" w:rsidRPr="00970959">
        <w:t xml:space="preserve">. </w:t>
      </w:r>
      <w:r w:rsidR="00A1529E" w:rsidRPr="00970959">
        <w:t xml:space="preserve">This idea is related to the </w:t>
      </w:r>
      <w:r w:rsidR="00C72279" w:rsidRPr="00970959">
        <w:t xml:space="preserve">so-called </w:t>
      </w:r>
      <w:r w:rsidR="00914455" w:rsidRPr="00970959">
        <w:t xml:space="preserve">‘linguistic relativity’ </w:t>
      </w:r>
      <w:r w:rsidR="00C72279" w:rsidRPr="00970959">
        <w:t xml:space="preserve">hypothesis that the language we speak shapes the way we think </w:t>
      </w:r>
      <w:r w:rsidR="00C72279" w:rsidRPr="00970959">
        <w:fldChar w:fldCharType="begin"/>
      </w:r>
      <w:r w:rsidR="00B20965" w:rsidRPr="00970959">
        <w:instrText xml:space="preserve"> ADDIN ZOTERO_ITEM CSL_CITATION {"citationID":"B6gtyJ5g","properties":{"formattedCitation":"(Sapir, 1929; Whorf, 1940)","plainCitation":"(Sapir, 1929; Whorf, 1940)","noteIndex":0},"citationItems":[{"id":1824,"uris":["http://zotero.org/users/6094700/items/S7AEYRDA"],"itemData":{"id":1824,"type":"article-journal","container-title":"Language","ISSN":"0097-8507","journalAbbreviation":"Language","note":"publisher: JSTOR","page":"207-214","title":"The status of linguistics as a science","author":[{"family":"Sapir","given":"Edward"}],"issued":{"date-parts":[["1929"]]}}},{"id":1825,"uris":["http://zotero.org/users/6094700/items/EEKFDDFM"],"itemData":{"id":1825,"type":"book","publisher":"Bobbs-Merrill Indianapolis, IN, USA:","title":"Science and linguistics","author":[{"family":"Whorf","given":"Benjamin Lee"}],"issued":{"date-parts":[["1940"]]}}}],"schema":"https://github.com/citation-style-language/schema/raw/master/csl-citation.json"} </w:instrText>
      </w:r>
      <w:r w:rsidR="00C72279" w:rsidRPr="00970959">
        <w:fldChar w:fldCharType="separate"/>
      </w:r>
      <w:r w:rsidR="00C72279" w:rsidRPr="00970959">
        <w:t>(Sapir, 1929; Whorf, 1940)</w:t>
      </w:r>
      <w:r w:rsidR="00C72279" w:rsidRPr="00970959">
        <w:fldChar w:fldCharType="end"/>
      </w:r>
      <w:r w:rsidR="00C72279" w:rsidRPr="00970959">
        <w:t xml:space="preserve">. Although the strong version of this hypothesis has been widely refuted, there is now an extensive body of empirical work whose findings show that the language we speak can direct our attention towards some features in the natural environment and make us less likely to notice others </w:t>
      </w:r>
      <w:r w:rsidR="00044F02" w:rsidRPr="00970959">
        <w:fldChar w:fldCharType="begin"/>
      </w:r>
      <w:r w:rsidR="00DF1BA2" w:rsidRPr="00970959">
        <w:instrText xml:space="preserve"> ADDIN ZOTERO_ITEM CSL_CITATION {"citationID":"I300lt2h","properties":{"formattedCitation":"(Niemeier &amp; Dirven, 2000; P\\uc0\\u252{}tz &amp; Verspoor, 2000; Slobin, 1996)","plainCitation":"(Niemeier &amp; Dirven, 2000; Pütz &amp; Verspoor, 2000; Slobin, 1996)","noteIndex":0},"citationItems":[{"id":1823,"uris":["http://zotero.org/users/6094700/items/U6CMWVMX"],"itemData":{"id":1823,"type":"book","ISBN":"90-272-3705-0","publisher":"John Benjamins Publishing","title":"Evidence for linguistic relativity","volume":"198","author":[{"family":"Niemeier","given":"Susanne"},{"family":"Dirven","given":"René"}],"issued":{"date-parts":[["2000"]]}}},{"id":1826,"uris":["http://zotero.org/users/6094700/items/UYVMFI5T"],"itemData":{"id":1826,"type":"book","event-place":"Amsterdam","ISBN":"90-272-8375-3","publisher":"John Benjamins Publishing","publisher-place":"Amsterdam","title":"Explorations in linguistic relativity","volume":"199","author":[{"family":"Pütz","given":"Martin"},{"family":"Verspoor","given":"Marjolijn"}],"issued":{"date-parts":[["2000"]]}}},{"id":2067,"uris":["http://zotero.org/users/6094700/items/PUVFUVSP"],"itemData":{"id":2067,"type":"chapter","container-title":"S. Gumperz and S. Levinson (Eds.) Rethinking Linguistic Relativity","event-place":"New York","page":"70-96","publisher":"Cambridge University Press","publisher-place":"New York","title":"From “thought and language” to “thinking for speaking”","author":[{"family":"Slobin","given":"Dan I"}],"issued":{"date-parts":[["1996"]]}}}],"schema":"https://github.com/citation-style-language/schema/raw/master/csl-citation.json"} </w:instrText>
      </w:r>
      <w:r w:rsidR="00044F02" w:rsidRPr="00970959">
        <w:fldChar w:fldCharType="separate"/>
      </w:r>
      <w:r w:rsidR="00DF1BA2" w:rsidRPr="00970959">
        <w:t>(Niemeier &amp; Dirven, 2000; Pütz &amp; Verspoor, 2000; Slobin, 1996)</w:t>
      </w:r>
      <w:r w:rsidR="00044F02" w:rsidRPr="00970959">
        <w:fldChar w:fldCharType="end"/>
      </w:r>
      <w:r w:rsidR="00044F02" w:rsidRPr="00970959">
        <w:t>.</w:t>
      </w:r>
      <w:r w:rsidR="00914455" w:rsidRPr="00970959">
        <w:t xml:space="preserve"> The focus o</w:t>
      </w:r>
      <w:r w:rsidR="00221787" w:rsidRPr="00970959">
        <w:t>f</w:t>
      </w:r>
      <w:r w:rsidR="00914455" w:rsidRPr="00970959">
        <w:t xml:space="preserve"> more </w:t>
      </w:r>
      <w:r w:rsidR="001A7CF3" w:rsidRPr="00970959">
        <w:t xml:space="preserve">nuanced </w:t>
      </w:r>
      <w:r w:rsidR="00914455" w:rsidRPr="00970959">
        <w:t xml:space="preserve">recent work </w:t>
      </w:r>
      <w:r w:rsidR="001A7CF3" w:rsidRPr="00970959">
        <w:t xml:space="preserve">in the area </w:t>
      </w:r>
      <w:r w:rsidR="00914455" w:rsidRPr="00970959">
        <w:t xml:space="preserve">is on identifying and understanding the factors that contribute to the extent </w:t>
      </w:r>
      <w:r w:rsidR="001A7CF3" w:rsidRPr="00970959">
        <w:t xml:space="preserve">of </w:t>
      </w:r>
      <w:r w:rsidR="00914455" w:rsidRPr="00970959">
        <w:t xml:space="preserve">and </w:t>
      </w:r>
      <w:r w:rsidR="001A7CF3" w:rsidRPr="00970959">
        <w:t xml:space="preserve">the </w:t>
      </w:r>
      <w:r w:rsidR="00914455" w:rsidRPr="00970959">
        <w:t xml:space="preserve">nature of influences that language has </w:t>
      </w:r>
      <w:r w:rsidR="001A7CF3" w:rsidRPr="00970959">
        <w:t xml:space="preserve">been observed to have </w:t>
      </w:r>
      <w:r w:rsidR="00914455" w:rsidRPr="00970959">
        <w:t xml:space="preserve">on perception </w:t>
      </w:r>
      <w:r w:rsidR="001A7CF3" w:rsidRPr="00970959">
        <w:fldChar w:fldCharType="begin"/>
      </w:r>
      <w:r w:rsidR="00B20965" w:rsidRPr="00970959">
        <w:instrText xml:space="preserve"> ADDIN ZOTERO_ITEM CSL_CITATION {"citationID":"YVxO5uTp","properties":{"formattedCitation":"(Athanasopoulos &amp; Casaponsa, 2020)","plainCitation":"(Athanasopoulos &amp; Casaponsa, 2020)","noteIndex":0},"citationItems":[{"id":1827,"uris":["http://zotero.org/users/6094700/items/LHIMWDQ8"],"itemData":{"id":1827,"type":"article-journal","container-title":"Cognitive Neuropsychology","ISSN":"0264-3294","issue":"5-6","journalAbbreviation":"Cognitive Neuropsychology","note":"publisher: Taylor &amp; Francis","page":"393-412","title":"The Whorfian brain: Neuroscientific approaches to linguistic relativity","volume":"37","author":[{"family":"Athanasopoulos","given":"Panos"},{"family":"Casaponsa","given":"Aina"}],"issued":{"date-parts":[["2020"]]}}}],"schema":"https://github.com/citation-style-language/schema/raw/master/csl-citation.json"} </w:instrText>
      </w:r>
      <w:r w:rsidR="001A7CF3" w:rsidRPr="00970959">
        <w:fldChar w:fldCharType="separate"/>
      </w:r>
      <w:r w:rsidR="001A7CF3" w:rsidRPr="00970959">
        <w:t>(Athanasopoulos &amp; Casaponsa, 2020)</w:t>
      </w:r>
      <w:r w:rsidR="001A7CF3" w:rsidRPr="00970959">
        <w:fldChar w:fldCharType="end"/>
      </w:r>
      <w:r w:rsidR="00914455" w:rsidRPr="00970959">
        <w:t>.</w:t>
      </w:r>
    </w:p>
    <w:p w14:paraId="67E198C9" w14:textId="234654A2" w:rsidR="007132E1" w:rsidRPr="00970959" w:rsidRDefault="702A0E75" w:rsidP="00BA6922">
      <w:pPr>
        <w:spacing w:after="120"/>
        <w:jc w:val="both"/>
      </w:pPr>
      <w:r w:rsidRPr="00970959">
        <w:t xml:space="preserve">These findings suggest that variation in emotion-colour associations may be explained by the linguistic differences and by broader cultural differences. </w:t>
      </w:r>
      <w:r w:rsidR="00CC0744" w:rsidRPr="00970959">
        <w:t>As we saw above, the two dimensions are strongly linked and b</w:t>
      </w:r>
      <w:r w:rsidRPr="00970959">
        <w:t>oth are likely to play a role; sometimes language will be the driving force of the variation, and sometimes culture.</w:t>
      </w:r>
    </w:p>
    <w:p w14:paraId="7CE25B5B" w14:textId="4DDFBD68" w:rsidR="004D3CC5" w:rsidRPr="00970959" w:rsidRDefault="00067065" w:rsidP="00BA6922">
      <w:pPr>
        <w:spacing w:after="120"/>
        <w:jc w:val="both"/>
      </w:pPr>
      <w:r w:rsidRPr="00970959">
        <w:t xml:space="preserve">To sum up, the colour spectrum </w:t>
      </w:r>
      <w:r w:rsidR="002F6A6E" w:rsidRPr="00970959">
        <w:t>appears to be</w:t>
      </w:r>
      <w:r w:rsidRPr="00970959">
        <w:t xml:space="preserve"> divided up in</w:t>
      </w:r>
      <w:r w:rsidR="00993C5E" w:rsidRPr="00970959">
        <w:t xml:space="preserve"> subtly</w:t>
      </w:r>
      <w:r w:rsidRPr="00970959">
        <w:t xml:space="preserve"> different ways across different cultures and this affects the way in which people perceive colours particularly when they are thinking about them using language. </w:t>
      </w:r>
      <w:r w:rsidR="007A5DCE" w:rsidRPr="00970959">
        <w:t xml:space="preserve">The fact that there are </w:t>
      </w:r>
      <w:r w:rsidR="00CC0744" w:rsidRPr="00970959">
        <w:t xml:space="preserve">linguistic and </w:t>
      </w:r>
      <w:r w:rsidR="007A5DCE" w:rsidRPr="00970959">
        <w:t xml:space="preserve">cultural differences in the ways in which colours themselves are perceived may have an impact on the ways in which they are associated with different emotions. The conclusion from </w:t>
      </w:r>
      <w:r w:rsidR="00BB3026" w:rsidRPr="00970959">
        <w:t>t</w:t>
      </w:r>
      <w:r w:rsidR="002A670E" w:rsidRPr="00970959">
        <w:t>h</w:t>
      </w:r>
      <w:r w:rsidR="00BB3026" w:rsidRPr="00970959">
        <w:t xml:space="preserve">is section and the preceding section (1.3) </w:t>
      </w:r>
      <w:r w:rsidR="007A5DCE" w:rsidRPr="00970959">
        <w:t xml:space="preserve">is that variation in perceptual, linguistic, cultural, </w:t>
      </w:r>
      <w:r w:rsidR="00D82390" w:rsidRPr="00970959">
        <w:t xml:space="preserve">and environmental </w:t>
      </w:r>
      <w:r w:rsidR="007A5DCE" w:rsidRPr="00970959">
        <w:t>experiences of bot</w:t>
      </w:r>
      <w:r w:rsidR="00993C5E" w:rsidRPr="00970959">
        <w:t>h</w:t>
      </w:r>
      <w:r w:rsidR="007A5DCE" w:rsidRPr="00970959">
        <w:t xml:space="preserve"> emotion and colour are likely to combine to shape</w:t>
      </w:r>
      <w:r w:rsidR="00D82390" w:rsidRPr="00970959">
        <w:t xml:space="preserve"> the associations that people form between </w:t>
      </w:r>
      <w:r w:rsidR="007A5DCE" w:rsidRPr="00970959">
        <w:t>emotions and colours</w:t>
      </w:r>
      <w:r w:rsidR="00D82390" w:rsidRPr="00970959">
        <w:t>.</w:t>
      </w:r>
      <w:r w:rsidR="001014CD" w:rsidRPr="00970959">
        <w:t xml:space="preserve"> </w:t>
      </w:r>
    </w:p>
    <w:p w14:paraId="6EF85026" w14:textId="77777777" w:rsidR="00D82390" w:rsidRPr="00970959" w:rsidRDefault="00D82390" w:rsidP="00BA6922">
      <w:pPr>
        <w:spacing w:after="120"/>
        <w:jc w:val="both"/>
      </w:pPr>
    </w:p>
    <w:p w14:paraId="17C78B57" w14:textId="64A2C7A9" w:rsidR="00F50C26" w:rsidRPr="00970959" w:rsidRDefault="00FD45D4" w:rsidP="00BA6922">
      <w:pPr>
        <w:pStyle w:val="Ttulo2"/>
        <w:spacing w:before="0"/>
        <w:rPr>
          <w:rFonts w:cs="Times New Roman"/>
        </w:rPr>
      </w:pPr>
      <w:bookmarkStart w:id="32" w:name="_Toc51757114"/>
      <w:bookmarkStart w:id="33" w:name="_Toc120712761"/>
      <w:bookmarkStart w:id="34" w:name="_Hlk109118262"/>
      <w:r w:rsidRPr="00970959">
        <w:rPr>
          <w:rFonts w:cs="Times New Roman"/>
        </w:rPr>
        <w:t>1.</w:t>
      </w:r>
      <w:r w:rsidR="00920A84" w:rsidRPr="00970959">
        <w:rPr>
          <w:rFonts w:cs="Times New Roman"/>
        </w:rPr>
        <w:t>5</w:t>
      </w:r>
      <w:r w:rsidRPr="00970959">
        <w:rPr>
          <w:rFonts w:cs="Times New Roman"/>
        </w:rPr>
        <w:tab/>
      </w:r>
      <w:r w:rsidR="00110228" w:rsidRPr="00970959">
        <w:rPr>
          <w:rFonts w:cs="Times New Roman"/>
        </w:rPr>
        <w:t>V</w:t>
      </w:r>
      <w:r w:rsidRPr="00970959">
        <w:rPr>
          <w:rFonts w:cs="Times New Roman"/>
        </w:rPr>
        <w:t>ariation in emotion-colour associations</w:t>
      </w:r>
      <w:bookmarkEnd w:id="32"/>
      <w:r w:rsidR="00110228" w:rsidRPr="00970959">
        <w:rPr>
          <w:rFonts w:cs="Times New Roman"/>
        </w:rPr>
        <w:t xml:space="preserve"> depending on the gender </w:t>
      </w:r>
      <w:r w:rsidR="004E3470" w:rsidRPr="00970959">
        <w:rPr>
          <w:rFonts w:cs="Times New Roman"/>
        </w:rPr>
        <w:t>in which the emotional descriptor is presented</w:t>
      </w:r>
      <w:bookmarkEnd w:id="33"/>
    </w:p>
    <w:p w14:paraId="29162F5E" w14:textId="709B4CE5" w:rsidR="00022298" w:rsidRPr="00970959" w:rsidRDefault="0B4C9179" w:rsidP="00022298">
      <w:pPr>
        <w:spacing w:after="120"/>
        <w:jc w:val="both"/>
      </w:pPr>
      <w:r w:rsidRPr="00970959">
        <w:t xml:space="preserve">So far we have </w:t>
      </w:r>
      <w:r w:rsidR="007D7DEE" w:rsidRPr="00970959">
        <w:t>discussed</w:t>
      </w:r>
      <w:r w:rsidRPr="00970959">
        <w:t xml:space="preserve"> the ways in which emotions and colours, and the associations that are formed between them, vary across languages and cultures. </w:t>
      </w:r>
      <w:bookmarkStart w:id="35" w:name="_Hlk118884982"/>
      <w:r w:rsidRPr="00970959">
        <w:t xml:space="preserve">There is however another potentially important source of variation: </w:t>
      </w:r>
      <w:r w:rsidR="00110228" w:rsidRPr="00970959">
        <w:t xml:space="preserve">the gender </w:t>
      </w:r>
      <w:r w:rsidR="004E3470" w:rsidRPr="00970959">
        <w:t xml:space="preserve">in which the emotional descriptor (i.e. the prompt) is presented. </w:t>
      </w:r>
      <w:bookmarkStart w:id="36" w:name="_Hlk118885073"/>
      <w:bookmarkEnd w:id="35"/>
      <w:r w:rsidRPr="00970959">
        <w:t xml:space="preserve">Differences have been observed </w:t>
      </w:r>
      <w:r w:rsidR="00110228" w:rsidRPr="00970959">
        <w:t>in</w:t>
      </w:r>
      <w:r w:rsidRPr="00970959">
        <w:t xml:space="preserve"> the </w:t>
      </w:r>
      <w:r w:rsidR="004546AC" w:rsidRPr="00970959">
        <w:t>ways in which</w:t>
      </w:r>
      <w:r w:rsidRPr="00970959">
        <w:t xml:space="preserve"> </w:t>
      </w:r>
      <w:r w:rsidR="007D7DEE" w:rsidRPr="00970959">
        <w:t>men and women</w:t>
      </w:r>
      <w:r w:rsidRPr="00970959">
        <w:t xml:space="preserve"> are ‘expected’ to </w:t>
      </w:r>
      <w:r w:rsidR="004E3470" w:rsidRPr="00970959">
        <w:t xml:space="preserve">experience both </w:t>
      </w:r>
      <w:r w:rsidR="007D7DEE" w:rsidRPr="00970959">
        <w:t>emotions and colours</w:t>
      </w:r>
      <w:r w:rsidRPr="00970959">
        <w:t xml:space="preserve">. </w:t>
      </w:r>
      <w:bookmarkEnd w:id="36"/>
      <w:r w:rsidR="00232E93" w:rsidRPr="00970959">
        <w:t>The</w:t>
      </w:r>
      <w:r w:rsidR="00347B0A" w:rsidRPr="00970959">
        <w:t>se</w:t>
      </w:r>
      <w:r w:rsidR="00CD4446" w:rsidRPr="00970959">
        <w:t xml:space="preserve"> differences are</w:t>
      </w:r>
      <w:r w:rsidR="00232E93" w:rsidRPr="00970959">
        <w:t>, to a large extent,</w:t>
      </w:r>
      <w:r w:rsidR="00CD4446" w:rsidRPr="00970959">
        <w:t xml:space="preserve"> socially constructed and reflect societal expectations of gendered behaviour. According to</w:t>
      </w:r>
      <w:r w:rsidR="00A77A12" w:rsidRPr="00970959">
        <w:t xml:space="preserve"> social role theory</w:t>
      </w:r>
      <w:r w:rsidR="00CD4446" w:rsidRPr="00970959">
        <w:t xml:space="preserve">, </w:t>
      </w:r>
      <w:r w:rsidR="00A77A12" w:rsidRPr="00970959">
        <w:t xml:space="preserve">beliefs about gender </w:t>
      </w:r>
      <w:r w:rsidR="00B45201" w:rsidRPr="00970959">
        <w:t>are based on perceptions of the</w:t>
      </w:r>
      <w:r w:rsidR="00A77A12" w:rsidRPr="00970959">
        <w:t xml:space="preserve"> communal and agentic attributes </w:t>
      </w:r>
      <w:r w:rsidR="00B45201" w:rsidRPr="00970959">
        <w:t xml:space="preserve">of men and women </w:t>
      </w:r>
      <w:r w:rsidR="000434F6" w:rsidRPr="00970959">
        <w:fldChar w:fldCharType="begin"/>
      </w:r>
      <w:r w:rsidR="00B20965" w:rsidRPr="00970959">
        <w:instrText xml:space="preserve"> ADDIN ZOTERO_ITEM CSL_CITATION {"citationID":"sV37pJpr","properties":{"formattedCitation":"(Eagly &amp; Wood, 1991)","plainCitation":"(Eagly &amp; Wood, 1991)","noteIndex":0},"citationItems":[{"id":958,"uris":["http://zotero.org/users/6094700/items/ZA7WKHW2"],"itemData":{"id":958,"type":"article-journal","abstract":"Recent meta-analytic reviews have documented that the sexes typically differ in a variety of social behaviors, including aggression, helping, nonverbal behavior, and various aspects of inter-action in task-oriented groups. In general, these findings are consistent with a social-role theory of sex differences, which emphasizes the causal impact of gender roles-that is, of people's beliefs about the behavior that is appropriate for each sex. To move beyond the demonstration of consistency between role expectations and social behavior, meta-analyses have examined the moderators and mediators specified by this theoretical model The outcomes of these moderator and mediator analyses are illustrated from several meta-analyses of gender and social behavior. These meta-analyses thus show that quantitative reviewing is not limited to the mere summarizing of research findings; the technique also allows reviewers to examine the plausibility of theories that are relevant to these findings.","container-title":"Personality and Social Psychology Bulletin","DOI":"10.1177/0146167291173011","ISSN":"0146-1672","issue":"3","journalAbbreviation":"Pers Soc Psychol Bull","note":"publisher: SAGE Publications Inc","page":"306-315","source":"SAGE Journals","title":"Explaining Sex Differences in Social Behavior: A Meta-Analytic Perspective","title-short":"Explaining Sex Differences in Social Behavior","volume":"17","author":[{"family":"Eagly","given":"Alice H."},{"family":"Wood","given":"Wendy"}],"issued":{"date-parts":[["1991",6,1]]}}}],"schema":"https://github.com/citation-style-language/schema/raw/master/csl-citation.json"} </w:instrText>
      </w:r>
      <w:r w:rsidR="000434F6" w:rsidRPr="00970959">
        <w:fldChar w:fldCharType="separate"/>
      </w:r>
      <w:r w:rsidR="000434F6" w:rsidRPr="00970959">
        <w:t>(Eagly &amp; Wood, 1991)</w:t>
      </w:r>
      <w:r w:rsidR="000434F6" w:rsidRPr="00970959">
        <w:fldChar w:fldCharType="end"/>
      </w:r>
      <w:r w:rsidR="00A77A12" w:rsidRPr="00970959">
        <w:t xml:space="preserve">. Communal attributes, such as affection, sensitivity, and sympathy are more strongly ascribed to women, while agentic attributes, such as dominance, ambition, and aggression are more strongly ascribed to men. </w:t>
      </w:r>
      <w:r w:rsidR="00232E93" w:rsidRPr="00970959">
        <w:t>W</w:t>
      </w:r>
      <w:r w:rsidR="00A77A12" w:rsidRPr="00970959">
        <w:t xml:space="preserve">omen </w:t>
      </w:r>
      <w:r w:rsidR="00232E93" w:rsidRPr="00970959">
        <w:t xml:space="preserve">are expected </w:t>
      </w:r>
      <w:r w:rsidR="00A77A12" w:rsidRPr="00970959">
        <w:t xml:space="preserve">to display emotions such as happiness, calmness and shyness, whilst men </w:t>
      </w:r>
      <w:r w:rsidR="00232E93" w:rsidRPr="00970959">
        <w:t>are</w:t>
      </w:r>
      <w:r w:rsidR="00A77A12" w:rsidRPr="00970959">
        <w:t xml:space="preserve"> expected to exhibit ‘stronger’ emotions, such as anger</w:t>
      </w:r>
      <w:r w:rsidR="00F827F8" w:rsidRPr="00970959">
        <w:t xml:space="preserve">, </w:t>
      </w:r>
      <w:r w:rsidR="00A77A12" w:rsidRPr="00970959">
        <w:t xml:space="preserve">fury and confidence. </w:t>
      </w:r>
      <w:r w:rsidR="00142F56" w:rsidRPr="00970959">
        <w:t xml:space="preserve">In many societies, </w:t>
      </w:r>
      <w:r w:rsidR="00F827F8" w:rsidRPr="00970959">
        <w:t>w</w:t>
      </w:r>
      <w:r w:rsidR="00142F56" w:rsidRPr="00970959">
        <w:t>omen have a much narrower behavioural range within which</w:t>
      </w:r>
      <w:r w:rsidR="00F827F8" w:rsidRPr="00970959">
        <w:t xml:space="preserve"> it is</w:t>
      </w:r>
      <w:r w:rsidR="00142F56" w:rsidRPr="00970959">
        <w:t xml:space="preserve"> </w:t>
      </w:r>
      <w:r w:rsidR="00B45201" w:rsidRPr="00970959">
        <w:t>socially acceptable for them</w:t>
      </w:r>
      <w:r w:rsidR="00142F56" w:rsidRPr="00970959">
        <w:t xml:space="preserve"> to operate, especially, when it comes to strong negative emotions</w:t>
      </w:r>
      <w:r w:rsidR="00B45201" w:rsidRPr="00970959">
        <w:t xml:space="preserve">, such as anger </w:t>
      </w:r>
      <w:r w:rsidR="00B45201" w:rsidRPr="00970959">
        <w:fldChar w:fldCharType="begin"/>
      </w:r>
      <w:r w:rsidR="00B20965" w:rsidRPr="00970959">
        <w:instrText xml:space="preserve"> ADDIN ZOTERO_ITEM CSL_CITATION {"citationID":"tVzyDyEM","properties":{"formattedCitation":"(Eagly &amp; Wood, 1991)","plainCitation":"(Eagly &amp; Wood, 1991)","dontUpdate":true,"noteIndex":0},"citationItems":[{"id":958,"uris":["http://zotero.org/users/6094700/items/ZA7WKHW2"],"itemData":{"id":958,"type":"article-journal","abstract":"Recent meta-analytic reviews have documented that the sexes typically differ in a variety of social behaviors, including aggression, helping, nonverbal behavior, and various aspects of inter-action in task-oriented groups. In general, these findings are consistent with a social-role theory of sex differences, which emphasizes the causal impact of gender roles-that is, of people's beliefs about the behavior that is appropriate for each sex. To move beyond the demonstration of consistency between role expectations and social behavior, meta-analyses have examined the moderators and mediators specified by this theoretical model The outcomes of these moderator and mediator analyses are illustrated from several meta-analyses of gender and social behavior. These meta-analyses thus show that quantitative reviewing is not limited to the mere summarizing of research findings; the technique also allows reviewers to examine the plausibility of theories that are relevant to these findings.","container-title":"Personality and Social Psychology Bulletin","DOI":"10.1177/0146167291173011","ISSN":"0146-1672","issue":"3","journalAbbreviation":"Pers Soc Psychol Bull","note":"publisher: SAGE Publications Inc","page":"306-315","source":"SAGE Journals","title":"Explaining Sex Differences in Social Behavior: A Meta-Analytic Perspective","title-short":"Explaining Sex Differences in Social Behavior","volume":"17","author":[{"family":"Eagly","given":"Alice H."},{"family":"Wood","given":"Wendy"}],"issued":{"date-parts":[["1991",6,1]]}}}],"schema":"https://github.com/citation-style-language/schema/raw/master/csl-citation.json"} </w:instrText>
      </w:r>
      <w:r w:rsidR="00B45201" w:rsidRPr="00970959">
        <w:fldChar w:fldCharType="separate"/>
      </w:r>
      <w:r w:rsidR="00B45201" w:rsidRPr="00970959">
        <w:t>(</w:t>
      </w:r>
      <w:r w:rsidR="000434F6" w:rsidRPr="00970959">
        <w:t>ibid.</w:t>
      </w:r>
      <w:r w:rsidR="00B45201" w:rsidRPr="00970959">
        <w:t>)</w:t>
      </w:r>
      <w:r w:rsidR="00B45201" w:rsidRPr="00970959">
        <w:fldChar w:fldCharType="end"/>
      </w:r>
      <w:r w:rsidR="00142F56" w:rsidRPr="00970959">
        <w:t>.</w:t>
      </w:r>
      <w:r w:rsidR="00B45201" w:rsidRPr="00970959">
        <w:t xml:space="preserve"> It is deemed more acceptable for men to display strong negative emotions than it is for women to do so. </w:t>
      </w:r>
    </w:p>
    <w:p w14:paraId="4362FC47" w14:textId="4B85F148" w:rsidR="00F50C26" w:rsidRPr="00970959" w:rsidRDefault="00232E93" w:rsidP="00BA6922">
      <w:pPr>
        <w:spacing w:after="120"/>
        <w:jc w:val="both"/>
      </w:pPr>
      <w:r w:rsidRPr="00970959">
        <w:t>D</w:t>
      </w:r>
      <w:r w:rsidR="00B45201" w:rsidRPr="00970959">
        <w:t>ifference</w:t>
      </w:r>
      <w:r w:rsidRPr="00970959">
        <w:t>s</w:t>
      </w:r>
      <w:r w:rsidR="00B45201" w:rsidRPr="00970959">
        <w:t xml:space="preserve"> in the ways in which the emotional lives of men and women are perceived may affect the colour choices that people make when the emotional adjectives are used to describe men and women respectively. </w:t>
      </w:r>
      <w:r w:rsidR="00FD45D4" w:rsidRPr="00970959">
        <w:t xml:space="preserve">In some languages, the adjectival description of the emotion alters according to whether it is referring to a man or a woman. For example, in Italian, the word for ‘joyful’ is </w:t>
      </w:r>
      <w:r w:rsidR="00FD45D4" w:rsidRPr="00970959">
        <w:lastRenderedPageBreak/>
        <w:t>‘</w:t>
      </w:r>
      <w:r w:rsidR="00FD45D4" w:rsidRPr="00970959">
        <w:rPr>
          <w:highlight w:val="white"/>
        </w:rPr>
        <w:t xml:space="preserve">allegro’ or ‘allegra’, depending on whether it </w:t>
      </w:r>
      <w:r w:rsidR="001040BE" w:rsidRPr="00970959">
        <w:rPr>
          <w:highlight w:val="white"/>
        </w:rPr>
        <w:t>refers to</w:t>
      </w:r>
      <w:r w:rsidR="00FD45D4" w:rsidRPr="00970959">
        <w:rPr>
          <w:highlight w:val="white"/>
        </w:rPr>
        <w:t xml:space="preserve"> a man or a woman. </w:t>
      </w:r>
      <w:r w:rsidR="00A95D82" w:rsidRPr="00970959">
        <w:t xml:space="preserve">One might predict that more saturated </w:t>
      </w:r>
      <w:r w:rsidR="00F827F8" w:rsidRPr="00970959">
        <w:t xml:space="preserve">colours </w:t>
      </w:r>
      <w:r w:rsidR="00A95D82" w:rsidRPr="00970959">
        <w:t>will be selected for negative emotions when they are presented in the masculine grammatical form than when they are re</w:t>
      </w:r>
      <w:r w:rsidR="00F827F8" w:rsidRPr="00970959">
        <w:t>pre</w:t>
      </w:r>
      <w:r w:rsidR="00A95D82" w:rsidRPr="00970959">
        <w:t xml:space="preserve">sented in the feminine grammatical form. </w:t>
      </w:r>
      <w:r w:rsidR="00A95D82" w:rsidRPr="00970959">
        <w:rPr>
          <w:highlight w:val="white"/>
        </w:rPr>
        <w:t>Conversely, if</w:t>
      </w:r>
      <w:r w:rsidR="00FD45D4" w:rsidRPr="00970959">
        <w:rPr>
          <w:highlight w:val="white"/>
        </w:rPr>
        <w:t xml:space="preserve"> it is the case that women are meant to be more joyful than men, then </w:t>
      </w:r>
      <w:r w:rsidR="00C969FC" w:rsidRPr="00970959">
        <w:rPr>
          <w:highlight w:val="white"/>
        </w:rPr>
        <w:t>participants</w:t>
      </w:r>
      <w:r w:rsidR="00FD45D4" w:rsidRPr="00970959">
        <w:rPr>
          <w:highlight w:val="white"/>
        </w:rPr>
        <w:t xml:space="preserve"> may associate the emotion with a </w:t>
      </w:r>
      <w:r w:rsidR="00643BF8" w:rsidRPr="00970959">
        <w:rPr>
          <w:highlight w:val="white"/>
        </w:rPr>
        <w:t>light</w:t>
      </w:r>
      <w:r w:rsidR="00FD45D4" w:rsidRPr="00970959">
        <w:rPr>
          <w:highlight w:val="white"/>
        </w:rPr>
        <w:t>er shade of yellow when it is applied to a woman (</w:t>
      </w:r>
      <w:r w:rsidR="00E05D2B" w:rsidRPr="00970959">
        <w:rPr>
          <w:highlight w:val="white"/>
        </w:rPr>
        <w:t>‘</w:t>
      </w:r>
      <w:r w:rsidR="00FD45D4" w:rsidRPr="00970959">
        <w:rPr>
          <w:highlight w:val="white"/>
        </w:rPr>
        <w:t>allegra</w:t>
      </w:r>
      <w:r w:rsidR="00E05D2B" w:rsidRPr="00970959">
        <w:rPr>
          <w:highlight w:val="white"/>
        </w:rPr>
        <w:t>’</w:t>
      </w:r>
      <w:r w:rsidR="00FD45D4" w:rsidRPr="00970959">
        <w:rPr>
          <w:highlight w:val="white"/>
        </w:rPr>
        <w:t>) than when it is used to refer to a man (</w:t>
      </w:r>
      <w:r w:rsidR="00E05D2B" w:rsidRPr="00970959">
        <w:rPr>
          <w:highlight w:val="white"/>
        </w:rPr>
        <w:t>‘</w:t>
      </w:r>
      <w:r w:rsidR="00FD45D4" w:rsidRPr="00970959">
        <w:rPr>
          <w:highlight w:val="white"/>
        </w:rPr>
        <w:t>allegro</w:t>
      </w:r>
      <w:r w:rsidR="00E05D2B" w:rsidRPr="00970959">
        <w:rPr>
          <w:highlight w:val="white"/>
        </w:rPr>
        <w:t>’</w:t>
      </w:r>
      <w:r w:rsidR="00FD45D4" w:rsidRPr="00970959">
        <w:rPr>
          <w:highlight w:val="white"/>
        </w:rPr>
        <w:t xml:space="preserve">). </w:t>
      </w:r>
      <w:r w:rsidR="00A95D82" w:rsidRPr="00970959">
        <w:t>In other words,</w:t>
      </w:r>
      <w:r w:rsidR="00FD45D4" w:rsidRPr="00970959">
        <w:t xml:space="preserve"> when an emotional descriptor is presented in the feminine form, </w:t>
      </w:r>
      <w:r w:rsidR="00C969FC" w:rsidRPr="00970959">
        <w:t>participants</w:t>
      </w:r>
      <w:r w:rsidR="00FD45D4" w:rsidRPr="00970959">
        <w:t xml:space="preserve"> </w:t>
      </w:r>
      <w:r w:rsidR="00A95D82" w:rsidRPr="00970959">
        <w:t>may</w:t>
      </w:r>
      <w:r w:rsidR="00FD45D4" w:rsidRPr="00970959">
        <w:t xml:space="preserve"> form a set of associations that is different from those that they will form when it is presented in the masculine form</w:t>
      </w:r>
      <w:r w:rsidR="00A95D82" w:rsidRPr="00970959">
        <w:t xml:space="preserve">, and this may affect </w:t>
      </w:r>
      <w:r w:rsidR="00FD45D4" w:rsidRPr="00970959">
        <w:t xml:space="preserve">the colours that people associate with emotion words when they appear in different </w:t>
      </w:r>
      <w:r w:rsidR="006C34EA" w:rsidRPr="00970959">
        <w:t xml:space="preserve">grammatical </w:t>
      </w:r>
      <w:r w:rsidR="00FD45D4" w:rsidRPr="00970959">
        <w:t>genders.</w:t>
      </w:r>
      <w:r w:rsidR="002F6A6E" w:rsidRPr="00970959">
        <w:t xml:space="preserve"> They may select lighter and more muted colours when the adjective appears in the feminine form.</w:t>
      </w:r>
    </w:p>
    <w:p w14:paraId="18D61AD4" w14:textId="5CE20C6D" w:rsidR="00927814" w:rsidRPr="00970959" w:rsidRDefault="00FD45D4" w:rsidP="0B4C9179">
      <w:pPr>
        <w:spacing w:after="120"/>
        <w:jc w:val="both"/>
      </w:pPr>
      <w:r w:rsidRPr="00970959">
        <w:t xml:space="preserve">Indirect support for this hypothesis comes from the finding that grammatical gender affects people’s perception of concrete objects. </w:t>
      </w:r>
      <w:r w:rsidR="00E25F29" w:rsidRPr="00970959">
        <w:t xml:space="preserve">Findings from research employing a range of different paradigms (voice attribution, trait attribution and inference generation tasks) have shown that grammatical gender affects the content of conceptual representations of objects that do not have an actual gender </w:t>
      </w:r>
      <w:r w:rsidR="00E25F29" w:rsidRPr="00970959">
        <w:fldChar w:fldCharType="begin"/>
      </w:r>
      <w:r w:rsidR="00B20965" w:rsidRPr="00970959">
        <w:instrText xml:space="preserve"> ADDIN ZOTERO_ITEM CSL_CITATION {"citationID":"gOI3cLuL","properties":{"formattedCitation":"(Sato &amp; Athanasopoulos, 2018)","plainCitation":"(Sato &amp; Athanasopoulos, 2018)","noteIndex":0},"citationItems":[{"id":782,"uris":["http://zotero.org/users/6094700/items/D47LCLF5"],"itemData":{"id":782,"type":"article-journal","container-title":"Cognition","ISSN":"0010-0277","journalAbbreviation":"Cognition","note":"publisher: Elsevier","page":"220-231","title":"Grammatical gender affects gender perception: Evidence for the structural-feedback hypothesis","volume":"176","author":[{"family":"Sato","given":"Sayaka"},{"family":"Athanasopoulos","given":"Panos"}],"issued":{"date-parts":[["2018"]]}}}],"schema":"https://github.com/citation-style-language/schema/raw/master/csl-citation.json"} </w:instrText>
      </w:r>
      <w:r w:rsidR="00E25F29" w:rsidRPr="00970959">
        <w:fldChar w:fldCharType="separate"/>
      </w:r>
      <w:r w:rsidR="00E25F29" w:rsidRPr="00970959">
        <w:t>(Sato &amp; Athanasopoulos, 2018)</w:t>
      </w:r>
      <w:r w:rsidR="00E25F29" w:rsidRPr="00970959">
        <w:fldChar w:fldCharType="end"/>
      </w:r>
      <w:r w:rsidR="00E25F29" w:rsidRPr="00970959">
        <w:t>. In</w:t>
      </w:r>
      <w:r w:rsidRPr="00970959">
        <w:t xml:space="preserve"> Spanish the word for ‘bridge’, ‘el puente’ is masculine, whereas the word in German, ‘die </w:t>
      </w:r>
      <w:r w:rsidRPr="00970959">
        <w:rPr>
          <w:shd w:val="clear" w:color="auto" w:fill="F8F9FA"/>
        </w:rPr>
        <w:t xml:space="preserve">Brücke’, </w:t>
      </w:r>
      <w:r w:rsidRPr="00970959">
        <w:t xml:space="preserve">is feminine. Boroditsky and Schmidt (2000) found that Spanish and German speakers’ memory for object-name pairs (e.g., </w:t>
      </w:r>
      <w:r w:rsidR="00200FB7" w:rsidRPr="00970959">
        <w:t>‘</w:t>
      </w:r>
      <w:r w:rsidRPr="00970959">
        <w:t>bridge-Antonio</w:t>
      </w:r>
      <w:r w:rsidR="00200FB7" w:rsidRPr="00970959">
        <w:t>’</w:t>
      </w:r>
      <w:r w:rsidRPr="00970959">
        <w:t xml:space="preserve">) was better for pairs where the gender of the proper name was congruent with the grammatical gender of the object name (in their native language), than when the two genders were incongruent. This was true even though both groups performed the task in English. These findings suggest that grammatical gender can shape thinking. </w:t>
      </w:r>
      <w:r w:rsidR="00927E73" w:rsidRPr="00970959">
        <w:t>Indeed,</w:t>
      </w:r>
      <w:r w:rsidRPr="00970959">
        <w:t xml:space="preserve"> </w:t>
      </w:r>
      <w:r w:rsidR="0B4C9179" w:rsidRPr="00970959">
        <w:t xml:space="preserve">grammatical gender has been frequently employed to fuel the long-lasting debate on linguistic relativity </w:t>
      </w:r>
      <w:r w:rsidR="00927E73" w:rsidRPr="00970959">
        <w:fldChar w:fldCharType="begin"/>
      </w:r>
      <w:r w:rsidR="00B20965" w:rsidRPr="00970959">
        <w:instrText xml:space="preserve"> ADDIN ZOTERO_ITEM CSL_CITATION {"citationID":"lpTVdMN5","properties":{"formattedCitation":"(Cubelli, Paolieri, Lotto, &amp; Job, 2011)","plainCitation":"(Cubelli, Paolieri, Lotto, &amp; Job, 2011)","dontUpdate":true,"noteIndex":0},"citationItems":[{"id":783,"uris":["http://zotero.org/users/6094700/items/9DF3KPNE"],"itemData":{"id":783,"type":"article-journal","container-title":"Journal of Experimental Psychology: Learning, Memory, and Cognition","ISSN":"1939-1285","issue":"2","journalAbbreviation":"Journal of Experimental Psychology: Learning, Memory, and Cognition","note":"publisher: American Psychological Association","page":"449","title":"The effect of grammatical gender on object categorization.","volume":"37","author":[{"family":"Cubelli","given":"Roberto"},{"family":"Paolieri","given":"Daniela"},{"family":"Lotto","given":"Lorella"},{"family":"Job","given":"Remo"}],"issued":{"date-parts":[["2011"]]}}}],"schema":"https://github.com/citation-style-language/schema/raw/master/csl-citation.json"} </w:instrText>
      </w:r>
      <w:r w:rsidR="00927E73" w:rsidRPr="00970959">
        <w:fldChar w:fldCharType="separate"/>
      </w:r>
      <w:r w:rsidR="00927E73" w:rsidRPr="00970959">
        <w:t>(see Cubelli, Paolieri, Lotto, &amp; Job, 2011</w:t>
      </w:r>
      <w:r w:rsidR="00927E73" w:rsidRPr="00970959">
        <w:fldChar w:fldCharType="end"/>
      </w:r>
      <w:r w:rsidR="00200FB7" w:rsidRPr="00970959">
        <w:t xml:space="preserve"> </w:t>
      </w:r>
      <w:r w:rsidR="0B4C9179" w:rsidRPr="00970959">
        <w:t xml:space="preserve">for a review). </w:t>
      </w:r>
    </w:p>
    <w:p w14:paraId="74DDF0C0" w14:textId="1440E677" w:rsidR="00022298" w:rsidRPr="00970959" w:rsidRDefault="0B4C9179" w:rsidP="0B4C9179">
      <w:pPr>
        <w:spacing w:after="120"/>
        <w:jc w:val="both"/>
      </w:pPr>
      <w:r w:rsidRPr="00970959">
        <w:t>To sum up, findings from the research literature suggest that, to some extent, men and women are perceived to have</w:t>
      </w:r>
      <w:r w:rsidR="00022298" w:rsidRPr="00970959">
        <w:t xml:space="preserve"> </w:t>
      </w:r>
      <w:r w:rsidRPr="00970959">
        <w:t xml:space="preserve">different internal emotional lives. </w:t>
      </w:r>
      <w:r w:rsidR="00E25F29" w:rsidRPr="00970959">
        <w:t xml:space="preserve">These differences may lead to differences in the colours that people associate with adjectives relating to emotions, depending on whether they are presented in the masculine or the feminine form. </w:t>
      </w:r>
    </w:p>
    <w:bookmarkEnd w:id="34"/>
    <w:p w14:paraId="3E0BC39E" w14:textId="77777777" w:rsidR="008857F8" w:rsidRPr="00970959" w:rsidRDefault="008857F8" w:rsidP="00BA6922">
      <w:pPr>
        <w:spacing w:after="120"/>
        <w:jc w:val="both"/>
      </w:pPr>
    </w:p>
    <w:p w14:paraId="1D02E66E" w14:textId="05F09FDB" w:rsidR="00F50C26" w:rsidRPr="00970959" w:rsidRDefault="00FD45D4" w:rsidP="00BA6922">
      <w:pPr>
        <w:pStyle w:val="Ttulo2"/>
        <w:spacing w:before="0"/>
        <w:rPr>
          <w:rFonts w:cs="Times New Roman"/>
        </w:rPr>
      </w:pPr>
      <w:bookmarkStart w:id="37" w:name="_watvrgmv2o6h" w:colFirst="0" w:colLast="0"/>
      <w:bookmarkStart w:id="38" w:name="_Toc51757118"/>
      <w:bookmarkStart w:id="39" w:name="_Toc120712762"/>
      <w:bookmarkEnd w:id="37"/>
      <w:r w:rsidRPr="00970959">
        <w:rPr>
          <w:rFonts w:cs="Times New Roman"/>
        </w:rPr>
        <w:t>1.</w:t>
      </w:r>
      <w:r w:rsidR="00920A84" w:rsidRPr="00970959">
        <w:rPr>
          <w:rFonts w:cs="Times New Roman"/>
        </w:rPr>
        <w:t>6</w:t>
      </w:r>
      <w:r w:rsidRPr="00970959">
        <w:rPr>
          <w:rFonts w:cs="Times New Roman"/>
        </w:rPr>
        <w:tab/>
        <w:t>Our study</w:t>
      </w:r>
      <w:r w:rsidR="00C34789" w:rsidRPr="00970959">
        <w:rPr>
          <w:rFonts w:cs="Times New Roman"/>
        </w:rPr>
        <w:t xml:space="preserve"> and </w:t>
      </w:r>
      <w:r w:rsidR="00D82390" w:rsidRPr="00970959">
        <w:rPr>
          <w:rFonts w:cs="Times New Roman"/>
        </w:rPr>
        <w:t xml:space="preserve">its </w:t>
      </w:r>
      <w:r w:rsidR="00920A84" w:rsidRPr="00970959">
        <w:rPr>
          <w:rFonts w:cs="Times New Roman"/>
        </w:rPr>
        <w:t>r</w:t>
      </w:r>
      <w:r w:rsidR="00C34789" w:rsidRPr="00970959">
        <w:rPr>
          <w:rFonts w:cs="Times New Roman"/>
        </w:rPr>
        <w:t xml:space="preserve">esearch </w:t>
      </w:r>
      <w:r w:rsidR="00920A84" w:rsidRPr="00970959">
        <w:rPr>
          <w:rFonts w:cs="Times New Roman"/>
        </w:rPr>
        <w:t>q</w:t>
      </w:r>
      <w:r w:rsidR="00C34789" w:rsidRPr="00970959">
        <w:rPr>
          <w:rFonts w:cs="Times New Roman"/>
        </w:rPr>
        <w:t>uestions</w:t>
      </w:r>
      <w:bookmarkEnd w:id="38"/>
      <w:bookmarkEnd w:id="39"/>
    </w:p>
    <w:p w14:paraId="618E6DE2" w14:textId="5AA36CA0" w:rsidR="008A2BE8" w:rsidRPr="00970959" w:rsidRDefault="702A0E75" w:rsidP="00BA6922">
      <w:pPr>
        <w:spacing w:after="120"/>
        <w:jc w:val="both"/>
        <w:rPr>
          <w:noProof/>
          <w:lang w:val="en-US" w:eastAsia="zh-CN"/>
        </w:rPr>
      </w:pPr>
      <w:r w:rsidRPr="00970959">
        <w:t xml:space="preserve">In the preceding discussion, </w:t>
      </w:r>
      <w:r w:rsidR="007D7DEE" w:rsidRPr="00970959">
        <w:t>several</w:t>
      </w:r>
      <w:r w:rsidRPr="00970959">
        <w:t xml:space="preserve"> research questions have emerged, along with their corresponding hypotheses. </w:t>
      </w:r>
      <w:r w:rsidR="001D4DD2" w:rsidRPr="00970959">
        <w:t>T</w:t>
      </w:r>
      <w:r w:rsidRPr="00970959">
        <w:t xml:space="preserve">hese questions relate to the nature of the emotion-colour associations that people form in relation to </w:t>
      </w:r>
      <w:r w:rsidR="00785E97" w:rsidRPr="00970959">
        <w:t xml:space="preserve">the </w:t>
      </w:r>
      <w:r w:rsidRPr="00970959">
        <w:t xml:space="preserve">saturation, lightness and hue of colours, the reasons that they provide for them, and variation in the kinds of associations that people make. In this </w:t>
      </w:r>
      <w:r w:rsidR="0031547D" w:rsidRPr="00970959">
        <w:t>Element</w:t>
      </w:r>
      <w:r w:rsidRPr="00970959">
        <w:t xml:space="preserve"> we present the findings from a study in which we explore the relationship between emotions and colours in depth.</w:t>
      </w:r>
    </w:p>
    <w:p w14:paraId="134EBD5D" w14:textId="241F5862" w:rsidR="00F50C26" w:rsidRPr="00970959" w:rsidRDefault="00FD45D4" w:rsidP="00BA6922">
      <w:pPr>
        <w:spacing w:after="120"/>
        <w:jc w:val="both"/>
      </w:pPr>
      <w:r w:rsidRPr="00970959">
        <w:t xml:space="preserve">The research questions are as follows: </w:t>
      </w:r>
    </w:p>
    <w:p w14:paraId="71342FC3" w14:textId="77777777" w:rsidR="00F50C26" w:rsidRPr="00970959" w:rsidRDefault="00F50C26" w:rsidP="00BA6922">
      <w:pPr>
        <w:spacing w:after="120"/>
        <w:jc w:val="both"/>
        <w:rPr>
          <w:b/>
        </w:rPr>
      </w:pPr>
    </w:p>
    <w:p w14:paraId="3889C81B" w14:textId="68708BF0" w:rsidR="00F50C26" w:rsidRPr="00970959" w:rsidRDefault="00C777C2" w:rsidP="00BA6922">
      <w:pPr>
        <w:spacing w:after="120"/>
        <w:jc w:val="both"/>
        <w:rPr>
          <w:i/>
          <w:iCs/>
        </w:rPr>
      </w:pPr>
      <w:r w:rsidRPr="00970959">
        <w:rPr>
          <w:i/>
          <w:iCs/>
        </w:rPr>
        <w:t>RQ</w:t>
      </w:r>
      <w:r w:rsidR="00FD45D4" w:rsidRPr="00970959">
        <w:rPr>
          <w:i/>
          <w:iCs/>
        </w:rPr>
        <w:t>1</w:t>
      </w:r>
      <w:r w:rsidR="00CF6525" w:rsidRPr="00970959">
        <w:rPr>
          <w:i/>
          <w:iCs/>
        </w:rPr>
        <w:t>.</w:t>
      </w:r>
      <w:r w:rsidR="00FD45D4" w:rsidRPr="00970959">
        <w:rPr>
          <w:i/>
          <w:iCs/>
        </w:rPr>
        <w:t xml:space="preserve"> What are the strongest </w:t>
      </w:r>
      <w:r w:rsidR="00EA5D9B" w:rsidRPr="00970959">
        <w:rPr>
          <w:i/>
          <w:iCs/>
        </w:rPr>
        <w:t>emotion-colour</w:t>
      </w:r>
      <w:r w:rsidR="00FD45D4" w:rsidRPr="00970959">
        <w:rPr>
          <w:i/>
          <w:iCs/>
        </w:rPr>
        <w:t xml:space="preserve"> associations overall, </w:t>
      </w:r>
      <w:r w:rsidR="00062DA1" w:rsidRPr="00970959">
        <w:rPr>
          <w:i/>
          <w:iCs/>
        </w:rPr>
        <w:t xml:space="preserve">and how do </w:t>
      </w:r>
      <w:r w:rsidR="009C29DE" w:rsidRPr="00970959">
        <w:rPr>
          <w:i/>
          <w:iCs/>
        </w:rPr>
        <w:t>emotion</w:t>
      </w:r>
      <w:r w:rsidR="00062DA1" w:rsidRPr="00970959">
        <w:rPr>
          <w:i/>
          <w:iCs/>
        </w:rPr>
        <w:t>-colour associations vary according to linguistic background?</w:t>
      </w:r>
    </w:p>
    <w:p w14:paraId="519241FB" w14:textId="0F98F74B" w:rsidR="00F50C26" w:rsidRPr="00970959" w:rsidRDefault="00FD45D4" w:rsidP="00BA6922">
      <w:pPr>
        <w:spacing w:after="120"/>
        <w:jc w:val="both"/>
      </w:pPr>
      <w:bookmarkStart w:id="40" w:name="_Hlk118896627"/>
      <w:r w:rsidRPr="00970959">
        <w:t xml:space="preserve">Here we aim to identify the strongest emotion-colour associations and </w:t>
      </w:r>
      <w:r w:rsidR="00E204FF" w:rsidRPr="00970959">
        <w:t xml:space="preserve">look at how these associations vary according to the linguistic backgrounds of the participants. We aim to </w:t>
      </w:r>
      <w:r w:rsidRPr="00970959">
        <w:t xml:space="preserve">establish whether there are any associations that are particularly </w:t>
      </w:r>
      <w:r w:rsidR="004546AC" w:rsidRPr="00970959">
        <w:t xml:space="preserve">likely to be favoured by participants </w:t>
      </w:r>
      <w:r w:rsidR="006E477B" w:rsidRPr="00970959">
        <w:t>with</w:t>
      </w:r>
      <w:r w:rsidRPr="00970959">
        <w:t xml:space="preserve"> a </w:t>
      </w:r>
      <w:r w:rsidRPr="00970959">
        <w:lastRenderedPageBreak/>
        <w:t xml:space="preserve">specific </w:t>
      </w:r>
      <w:r w:rsidR="006E477B" w:rsidRPr="00970959">
        <w:t>linguistic/cultural background.</w:t>
      </w:r>
      <w:r w:rsidR="00532C97" w:rsidRPr="00970959">
        <w:t xml:space="preserve"> </w:t>
      </w:r>
      <w:bookmarkEnd w:id="40"/>
      <w:r w:rsidR="006E477B" w:rsidRPr="00970959">
        <w:t>We included participants from six linguistic backgrounds</w:t>
      </w:r>
      <w:r w:rsidR="00062DA1" w:rsidRPr="00970959">
        <w:t xml:space="preserve">: British English, American English, </w:t>
      </w:r>
      <w:r w:rsidR="00532C97" w:rsidRPr="00970959">
        <w:t>Spanish, German, Italian and Cantonese.</w:t>
      </w:r>
      <w:r w:rsidR="00E00E6F" w:rsidRPr="00970959">
        <w:t xml:space="preserve"> </w:t>
      </w:r>
      <w:bookmarkStart w:id="41" w:name="_Hlk92881650"/>
      <w:r w:rsidR="00E00E6F" w:rsidRPr="00970959">
        <w:t>We had several reasons for selecting these language</w:t>
      </w:r>
      <w:r w:rsidR="005E0B7B" w:rsidRPr="00970959">
        <w:t>s</w:t>
      </w:r>
      <w:r w:rsidR="00E00E6F" w:rsidRPr="00970959">
        <w:t xml:space="preserve"> and cultures. Firstly, the selection allowed us to compare </w:t>
      </w:r>
      <w:r w:rsidR="0018434B" w:rsidRPr="00970959">
        <w:t xml:space="preserve">languages from several different language families (Romance, </w:t>
      </w:r>
      <w:r w:rsidR="00ED76F2" w:rsidRPr="00970959">
        <w:t xml:space="preserve">Germanic and Sino Tibetan), </w:t>
      </w:r>
      <w:r w:rsidR="0018434B" w:rsidRPr="00970959">
        <w:t xml:space="preserve">to include languages and cultures that </w:t>
      </w:r>
      <w:r w:rsidR="00ED76F2" w:rsidRPr="00970959">
        <w:t>exhibit</w:t>
      </w:r>
      <w:r w:rsidR="0018434B" w:rsidRPr="00970959">
        <w:t xml:space="preserve"> linguistic and geographical </w:t>
      </w:r>
      <w:r w:rsidR="00ED76F2" w:rsidRPr="00970959">
        <w:t xml:space="preserve">proximity and </w:t>
      </w:r>
      <w:r w:rsidR="0018434B" w:rsidRPr="00970959">
        <w:t>remote</w:t>
      </w:r>
      <w:r w:rsidR="00ED76F2" w:rsidRPr="00970959">
        <w:t>ness</w:t>
      </w:r>
      <w:r w:rsidR="0018434B" w:rsidRPr="00970959">
        <w:t xml:space="preserve">, </w:t>
      </w:r>
      <w:r w:rsidR="00ED76F2" w:rsidRPr="00970959">
        <w:t xml:space="preserve">and </w:t>
      </w:r>
      <w:r w:rsidR="0018434B" w:rsidRPr="00970959">
        <w:t>to compare two varieties of the same language (British and American English)</w:t>
      </w:r>
      <w:r w:rsidR="00ED76F2" w:rsidRPr="00970959">
        <w:t xml:space="preserve">. The inclusion of Spanish and Italian also allowed us to compare participants’ responses to </w:t>
      </w:r>
      <w:r w:rsidR="004B5B71" w:rsidRPr="00970959">
        <w:t>emotional adjectives that were presented in the masculine or feminine gender.</w:t>
      </w:r>
      <w:r w:rsidR="001C6178" w:rsidRPr="00970959">
        <w:t xml:space="preserve"> </w:t>
      </w:r>
      <w:r w:rsidR="00A676BB" w:rsidRPr="00970959">
        <w:t xml:space="preserve">German also has grammatical gender. With respect to adjectives there is, however, a neutral uninflected form (e.g. </w:t>
      </w:r>
      <w:r w:rsidR="00C777C2" w:rsidRPr="00970959">
        <w:t>‘</w:t>
      </w:r>
      <w:r w:rsidR="00A676BB" w:rsidRPr="00970959">
        <w:t>grün</w:t>
      </w:r>
      <w:r w:rsidR="00C777C2" w:rsidRPr="00970959">
        <w:t>’</w:t>
      </w:r>
      <w:r w:rsidR="00A676BB" w:rsidRPr="00970959">
        <w:t>, ‘green</w:t>
      </w:r>
      <w:r w:rsidR="00927814" w:rsidRPr="00970959">
        <w:t>’</w:t>
      </w:r>
      <w:r w:rsidR="00A676BB" w:rsidRPr="00970959">
        <w:t>) that is used for adjectives in isolation as opposed to when the adjective is used in attributive form. In the study, we have used this neutral, uninflected form.</w:t>
      </w:r>
      <w:r w:rsidR="004B5B71" w:rsidRPr="00970959">
        <w:t xml:space="preserve"> At least one member of the </w:t>
      </w:r>
      <w:r w:rsidR="005E0B7B" w:rsidRPr="00970959">
        <w:t xml:space="preserve">research </w:t>
      </w:r>
      <w:r w:rsidR="004B5B71" w:rsidRPr="00970959">
        <w:t>team was a native speaker of each of these languages.</w:t>
      </w:r>
      <w:bookmarkEnd w:id="41"/>
    </w:p>
    <w:p w14:paraId="72FA1C56" w14:textId="77777777" w:rsidR="00F50C26" w:rsidRPr="00970959" w:rsidRDefault="00F50C26" w:rsidP="00BA6922">
      <w:pPr>
        <w:spacing w:after="120"/>
        <w:jc w:val="both"/>
      </w:pPr>
    </w:p>
    <w:p w14:paraId="1BF89D87" w14:textId="05EC8E16" w:rsidR="00F50C26" w:rsidRPr="00970959" w:rsidRDefault="00C777C2" w:rsidP="00BA6922">
      <w:pPr>
        <w:spacing w:after="120"/>
        <w:jc w:val="both"/>
        <w:rPr>
          <w:i/>
          <w:iCs/>
        </w:rPr>
      </w:pPr>
      <w:r w:rsidRPr="00970959">
        <w:rPr>
          <w:i/>
          <w:iCs/>
        </w:rPr>
        <w:t>RQ</w:t>
      </w:r>
      <w:r w:rsidR="00FD45D4" w:rsidRPr="00970959">
        <w:rPr>
          <w:i/>
          <w:iCs/>
        </w:rPr>
        <w:t xml:space="preserve">2. </w:t>
      </w:r>
      <w:bookmarkStart w:id="42" w:name="_Hlk74763218"/>
      <w:r w:rsidR="00FD45D4" w:rsidRPr="00970959">
        <w:rPr>
          <w:i/>
          <w:iCs/>
        </w:rPr>
        <w:t>How do</w:t>
      </w:r>
      <w:r w:rsidR="00780EDC" w:rsidRPr="00970959">
        <w:rPr>
          <w:i/>
          <w:iCs/>
        </w:rPr>
        <w:t xml:space="preserve"> emotional</w:t>
      </w:r>
      <w:r w:rsidR="00FD45D4" w:rsidRPr="00970959">
        <w:rPr>
          <w:i/>
          <w:iCs/>
        </w:rPr>
        <w:t xml:space="preserve"> valence and </w:t>
      </w:r>
      <w:r w:rsidR="00FB06F5" w:rsidRPr="00970959">
        <w:rPr>
          <w:i/>
          <w:iCs/>
        </w:rPr>
        <w:t>intensity</w:t>
      </w:r>
      <w:r w:rsidR="00FD45D4" w:rsidRPr="00970959">
        <w:rPr>
          <w:i/>
          <w:iCs/>
        </w:rPr>
        <w:t xml:space="preserve"> map onto </w:t>
      </w:r>
      <w:r w:rsidR="00780EDC" w:rsidRPr="00970959">
        <w:rPr>
          <w:i/>
          <w:iCs/>
        </w:rPr>
        <w:t xml:space="preserve">colour </w:t>
      </w:r>
      <w:r w:rsidR="00643BF8" w:rsidRPr="00970959">
        <w:rPr>
          <w:i/>
          <w:iCs/>
        </w:rPr>
        <w:t>light</w:t>
      </w:r>
      <w:r w:rsidR="00F83973" w:rsidRPr="00970959">
        <w:rPr>
          <w:i/>
          <w:iCs/>
        </w:rPr>
        <w:t>ness</w:t>
      </w:r>
      <w:r w:rsidR="00FD45D4" w:rsidRPr="00970959">
        <w:rPr>
          <w:i/>
          <w:iCs/>
        </w:rPr>
        <w:t xml:space="preserve"> and saturation, </w:t>
      </w:r>
      <w:r w:rsidR="00062DA1" w:rsidRPr="00970959">
        <w:rPr>
          <w:i/>
          <w:iCs/>
        </w:rPr>
        <w:t>and how do these relationships vary according to linguistic background</w:t>
      </w:r>
      <w:r w:rsidR="006F1196" w:rsidRPr="00970959">
        <w:rPr>
          <w:i/>
          <w:iCs/>
        </w:rPr>
        <w:t xml:space="preserve"> of the participant and the grammatical gender of the emotion</w:t>
      </w:r>
      <w:r w:rsidR="00D73C82" w:rsidRPr="00970959">
        <w:rPr>
          <w:i/>
          <w:iCs/>
        </w:rPr>
        <w:t>?</w:t>
      </w:r>
      <w:r w:rsidR="000A481C" w:rsidRPr="00970959">
        <w:rPr>
          <w:rStyle w:val="Refdenotaalpie"/>
          <w:i/>
          <w:iCs/>
        </w:rPr>
        <w:footnoteReference w:id="3"/>
      </w:r>
      <w:r w:rsidR="00FD45D4" w:rsidRPr="00970959">
        <w:rPr>
          <w:i/>
          <w:iCs/>
        </w:rPr>
        <w:t xml:space="preserve"> </w:t>
      </w:r>
      <w:bookmarkEnd w:id="42"/>
    </w:p>
    <w:p w14:paraId="53F7F704" w14:textId="4FCFB5F3" w:rsidR="006F1196" w:rsidRPr="00970959" w:rsidRDefault="00FD45D4" w:rsidP="004507F3">
      <w:pPr>
        <w:spacing w:after="120"/>
        <w:jc w:val="both"/>
      </w:pPr>
      <w:r w:rsidRPr="00970959">
        <w:t xml:space="preserve">Here we use normed data for each of the </w:t>
      </w:r>
      <w:r w:rsidR="00CF6525" w:rsidRPr="00970959">
        <w:t>emotion</w:t>
      </w:r>
      <w:r w:rsidR="00440708" w:rsidRPr="00970959">
        <w:t xml:space="preserve"> terms</w:t>
      </w:r>
      <w:r w:rsidRPr="00970959">
        <w:t xml:space="preserve"> </w:t>
      </w:r>
      <w:r w:rsidR="002970CD" w:rsidRPr="00970959">
        <w:t xml:space="preserve">to </w:t>
      </w:r>
      <w:r w:rsidRPr="00970959">
        <w:t xml:space="preserve">investigate </w:t>
      </w:r>
      <w:r w:rsidR="008A2BE8" w:rsidRPr="00970959">
        <w:t>whether</w:t>
      </w:r>
      <w:r w:rsidRPr="00970959">
        <w:t xml:space="preserve"> there are any relationships between </w:t>
      </w:r>
      <w:r w:rsidR="00062DA1" w:rsidRPr="00970959">
        <w:t xml:space="preserve">the </w:t>
      </w:r>
      <w:r w:rsidR="00FB06F5" w:rsidRPr="00970959">
        <w:t>intensity</w:t>
      </w:r>
      <w:r w:rsidR="00440708" w:rsidRPr="00970959">
        <w:t xml:space="preserve"> and valence of an emotion </w:t>
      </w:r>
      <w:r w:rsidRPr="00970959">
        <w:t xml:space="preserve">and the </w:t>
      </w:r>
      <w:r w:rsidR="008A2BE8" w:rsidRPr="00970959">
        <w:t>saturation</w:t>
      </w:r>
      <w:r w:rsidRPr="00970959">
        <w:t xml:space="preserve"> and </w:t>
      </w:r>
      <w:r w:rsidR="00643BF8" w:rsidRPr="00970959">
        <w:t>light</w:t>
      </w:r>
      <w:r w:rsidRPr="00970959">
        <w:t xml:space="preserve">ness of the colours that people associate with </w:t>
      </w:r>
      <w:r w:rsidR="00062DA1" w:rsidRPr="00970959">
        <w:t>it</w:t>
      </w:r>
      <w:r w:rsidR="008A2BE8" w:rsidRPr="00970959">
        <w:t>.</w:t>
      </w:r>
      <w:r w:rsidR="00532C97" w:rsidRPr="00970959">
        <w:t xml:space="preserve"> Our hypothesis is that colours with higher </w:t>
      </w:r>
      <w:r w:rsidR="00FB06F5" w:rsidRPr="00970959">
        <w:t>intensity</w:t>
      </w:r>
      <w:r w:rsidR="00532C97" w:rsidRPr="00970959">
        <w:t xml:space="preserve"> ratings will be associated with more saturated colours and that colours with high valence rating will be associated with lighter colours. We </w:t>
      </w:r>
      <w:r w:rsidR="003F597F" w:rsidRPr="00970959">
        <w:t>investigate whether and</w:t>
      </w:r>
      <w:r w:rsidR="00532C97" w:rsidRPr="00970959">
        <w:t xml:space="preserve"> </w:t>
      </w:r>
      <w:r w:rsidR="003F597F" w:rsidRPr="00970959">
        <w:t>if so</w:t>
      </w:r>
      <w:r w:rsidR="00442373" w:rsidRPr="00970959">
        <w:t>,</w:t>
      </w:r>
      <w:r w:rsidR="003F597F" w:rsidRPr="00970959">
        <w:t xml:space="preserve"> </w:t>
      </w:r>
      <w:r w:rsidR="00532C97" w:rsidRPr="00970959">
        <w:t xml:space="preserve">how these associations vary </w:t>
      </w:r>
      <w:r w:rsidR="003F597F" w:rsidRPr="00970959">
        <w:t>according to the linguistic background of the participant, and postulate reasons for the kinds of variation that we find.</w:t>
      </w:r>
      <w:r w:rsidR="004507F3" w:rsidRPr="00970959">
        <w:t xml:space="preserve"> We also explore whether re</w:t>
      </w:r>
      <w:r w:rsidR="008D0DDB" w:rsidRPr="00970959">
        <w:t>s</w:t>
      </w:r>
      <w:r w:rsidR="004507F3" w:rsidRPr="00970959">
        <w:t xml:space="preserve">ponses vary according to the gender of the prompt, hypothesising that emotions presented in the female gender will be associated with brighter and less saturated colours. </w:t>
      </w:r>
      <w:r w:rsidR="001D4DD2" w:rsidRPr="00970959">
        <w:t>T</w:t>
      </w:r>
      <w:r w:rsidR="004507F3" w:rsidRPr="00970959">
        <w:t>o investigate this phenomenon, we</w:t>
      </w:r>
      <w:r w:rsidR="006F1196" w:rsidRPr="00970959">
        <w:t xml:space="preserve"> manipulate the gender used in the prompt in languages that require this (for example, ‘angry’ in Spanish, is ‘</w:t>
      </w:r>
      <w:r w:rsidR="006F1196" w:rsidRPr="00970959">
        <w:rPr>
          <w:shd w:val="clear" w:color="auto" w:fill="F8F9FA"/>
        </w:rPr>
        <w:t xml:space="preserve">enfadada when applied to a woman and ‘enfadado’ when applied to a man). </w:t>
      </w:r>
    </w:p>
    <w:p w14:paraId="7E50EBD4" w14:textId="77777777" w:rsidR="00F50C26" w:rsidRPr="00970959" w:rsidRDefault="00F50C26" w:rsidP="00BA6922">
      <w:pPr>
        <w:spacing w:after="120"/>
        <w:jc w:val="both"/>
      </w:pPr>
    </w:p>
    <w:p w14:paraId="5F117080" w14:textId="366CA11D" w:rsidR="00F50C26" w:rsidRPr="00970959" w:rsidRDefault="00C777C2" w:rsidP="00BA6922">
      <w:pPr>
        <w:spacing w:after="120"/>
        <w:jc w:val="both"/>
        <w:rPr>
          <w:i/>
          <w:iCs/>
        </w:rPr>
      </w:pPr>
      <w:r w:rsidRPr="00970959">
        <w:rPr>
          <w:i/>
          <w:iCs/>
        </w:rPr>
        <w:t>RQ</w:t>
      </w:r>
      <w:r w:rsidR="0B4C9179" w:rsidRPr="00970959">
        <w:rPr>
          <w:i/>
          <w:iCs/>
        </w:rPr>
        <w:t xml:space="preserve">3. </w:t>
      </w:r>
      <w:r w:rsidR="003F597F" w:rsidRPr="00970959">
        <w:rPr>
          <w:i/>
          <w:iCs/>
        </w:rPr>
        <w:t xml:space="preserve">What reasons do people provide for emotion-colour associations and how do these reasons </w:t>
      </w:r>
      <w:r w:rsidR="004C6321" w:rsidRPr="00970959">
        <w:rPr>
          <w:i/>
          <w:iCs/>
        </w:rPr>
        <w:t xml:space="preserve">vary according </w:t>
      </w:r>
      <w:r w:rsidR="00442373" w:rsidRPr="00970959">
        <w:rPr>
          <w:i/>
          <w:iCs/>
        </w:rPr>
        <w:t xml:space="preserve">to the </w:t>
      </w:r>
      <w:r w:rsidR="003F597F" w:rsidRPr="00970959">
        <w:rPr>
          <w:i/>
          <w:iCs/>
        </w:rPr>
        <w:t>linguistic background</w:t>
      </w:r>
      <w:r w:rsidR="004C6321" w:rsidRPr="00970959">
        <w:rPr>
          <w:i/>
          <w:iCs/>
        </w:rPr>
        <w:t xml:space="preserve">, the emotion being discussed, and the colour being selected? </w:t>
      </w:r>
      <w:r w:rsidR="002369A8" w:rsidRPr="00970959">
        <w:rPr>
          <w:i/>
          <w:iCs/>
        </w:rPr>
        <w:t>If an association is bodily-related</w:t>
      </w:r>
      <w:r w:rsidR="00CD3273" w:rsidRPr="00970959">
        <w:rPr>
          <w:i/>
          <w:iCs/>
        </w:rPr>
        <w:t>,</w:t>
      </w:r>
      <w:r w:rsidR="002369A8" w:rsidRPr="00970959">
        <w:rPr>
          <w:i/>
          <w:iCs/>
        </w:rPr>
        <w:t xml:space="preserve"> is it more likely to be widely shared?</w:t>
      </w:r>
    </w:p>
    <w:p w14:paraId="276A08E2" w14:textId="6BB11660" w:rsidR="00F5336F" w:rsidRPr="00970959" w:rsidRDefault="702A0E75" w:rsidP="00A52FD2">
      <w:pPr>
        <w:spacing w:after="120"/>
        <w:jc w:val="both"/>
      </w:pPr>
      <w:r w:rsidRPr="00970959">
        <w:t xml:space="preserve">Here we explore the reasons that </w:t>
      </w:r>
      <w:r w:rsidR="003F597F" w:rsidRPr="00970959">
        <w:t>participants</w:t>
      </w:r>
      <w:r w:rsidRPr="00970959">
        <w:t xml:space="preserve"> </w:t>
      </w:r>
      <w:r w:rsidR="003F597F" w:rsidRPr="00970959">
        <w:t xml:space="preserve">provide when explaining </w:t>
      </w:r>
      <w:r w:rsidRPr="00970959">
        <w:t>emotion-colour associations</w:t>
      </w:r>
      <w:r w:rsidR="003F597F" w:rsidRPr="00970959">
        <w:t>. We also investigate the extent to which and the ways in which these reasons vary according to the linguistic backgrounds of the participants</w:t>
      </w:r>
      <w:r w:rsidRPr="00970959">
        <w:t xml:space="preserve">, the emotion being discussed, and the colour being selected. We begin by identifying the most common motivations and investigate whether there are any motivations that are particularly strongly related to a specific </w:t>
      </w:r>
      <w:r w:rsidR="003F597F" w:rsidRPr="00970959">
        <w:t>linguistic background</w:t>
      </w:r>
      <w:r w:rsidRPr="00970959">
        <w:t xml:space="preserve">. </w:t>
      </w:r>
      <w:bookmarkStart w:id="43" w:name="_Hlk95828216"/>
      <w:r w:rsidRPr="00970959">
        <w:t xml:space="preserve">We </w:t>
      </w:r>
      <w:r w:rsidR="008F3B11" w:rsidRPr="00970959">
        <w:t xml:space="preserve">also </w:t>
      </w:r>
      <w:r w:rsidRPr="00970959">
        <w:t xml:space="preserve">investigate whether </w:t>
      </w:r>
      <w:r w:rsidR="003F597F" w:rsidRPr="00970959">
        <w:t xml:space="preserve">participants from similar linguistic backgrounds </w:t>
      </w:r>
      <w:r w:rsidR="00840E47" w:rsidRPr="00970959">
        <w:t xml:space="preserve">(e.g. Spanish and Italian) </w:t>
      </w:r>
      <w:r w:rsidRPr="00970959">
        <w:t xml:space="preserve">behave similarly, in terms of the type of </w:t>
      </w:r>
      <w:r w:rsidR="003F597F" w:rsidRPr="00970959">
        <w:t xml:space="preserve">explanations </w:t>
      </w:r>
      <w:r w:rsidRPr="00970959">
        <w:t xml:space="preserve">they </w:t>
      </w:r>
      <w:r w:rsidR="003F597F" w:rsidRPr="00970959">
        <w:t>provide</w:t>
      </w:r>
      <w:r w:rsidRPr="00970959">
        <w:t xml:space="preserve"> for emotion-colour associations.</w:t>
      </w:r>
      <w:bookmarkEnd w:id="43"/>
      <w:r w:rsidRPr="00970959">
        <w:t xml:space="preserve"> We then go on to investigate how the emotions and colours vary in terms of the </w:t>
      </w:r>
      <w:r w:rsidR="003F597F" w:rsidRPr="00970959">
        <w:t>explanations</w:t>
      </w:r>
      <w:r w:rsidRPr="00970959">
        <w:t xml:space="preserve"> that they ‘attract’. We use the findings from this part of the study to </w:t>
      </w:r>
      <w:r w:rsidRPr="00970959">
        <w:lastRenderedPageBreak/>
        <w:t xml:space="preserve">identify over-arching characteristics of emotions and colours that tend to attract similar kinds of </w:t>
      </w:r>
      <w:r w:rsidR="003F597F" w:rsidRPr="00970959">
        <w:t>explanations</w:t>
      </w:r>
      <w:r w:rsidRPr="00970959">
        <w:t xml:space="preserve">. We then compare the frequency of a particular association with its primary </w:t>
      </w:r>
      <w:r w:rsidR="003F597F" w:rsidRPr="00970959">
        <w:t>explanation type,</w:t>
      </w:r>
      <w:r w:rsidRPr="00970959">
        <w:t xml:space="preserve"> in order to answer the question: If an association is </w:t>
      </w:r>
      <w:r w:rsidR="009C29DE" w:rsidRPr="00970959">
        <w:t>bodily-related, is it more widely attested?</w:t>
      </w:r>
      <w:r w:rsidR="00F5336F" w:rsidRPr="00970959">
        <w:t xml:space="preserve"> </w:t>
      </w:r>
    </w:p>
    <w:p w14:paraId="7F3DDDDD" w14:textId="77777777" w:rsidR="00F5336F" w:rsidRPr="00970959" w:rsidRDefault="00F5336F" w:rsidP="00FB04E4">
      <w:pPr>
        <w:spacing w:after="120"/>
        <w:jc w:val="both"/>
      </w:pPr>
    </w:p>
    <w:p w14:paraId="1E8388F5" w14:textId="77777777" w:rsidR="009035AD" w:rsidRPr="00970959" w:rsidRDefault="009035AD" w:rsidP="00FB04E4">
      <w:pPr>
        <w:spacing w:after="120"/>
        <w:jc w:val="both"/>
      </w:pPr>
    </w:p>
    <w:p w14:paraId="227D807E" w14:textId="77777777" w:rsidR="00FB04E4" w:rsidRPr="00970959" w:rsidRDefault="00FB04E4" w:rsidP="008B1C70">
      <w:pPr>
        <w:jc w:val="both"/>
        <w:rPr>
          <w:lang w:val="en-US"/>
        </w:rPr>
      </w:pPr>
    </w:p>
    <w:p w14:paraId="54B91881" w14:textId="77777777" w:rsidR="00F50C26" w:rsidRPr="00970959" w:rsidRDefault="00F50C26" w:rsidP="00BA6922">
      <w:pPr>
        <w:spacing w:after="120"/>
        <w:ind w:left="720"/>
        <w:jc w:val="both"/>
      </w:pPr>
    </w:p>
    <w:p w14:paraId="601A10F5" w14:textId="77777777" w:rsidR="0045584D" w:rsidRPr="00970959" w:rsidRDefault="0045584D" w:rsidP="00BA6922">
      <w:pPr>
        <w:jc w:val="both"/>
        <w:rPr>
          <w:sz w:val="40"/>
          <w:szCs w:val="40"/>
        </w:rPr>
      </w:pPr>
      <w:bookmarkStart w:id="44" w:name="_l05gvb4hpbzf" w:colFirst="0" w:colLast="0"/>
      <w:bookmarkEnd w:id="44"/>
      <w:r w:rsidRPr="00970959">
        <w:br w:type="page"/>
      </w:r>
    </w:p>
    <w:p w14:paraId="519E4EB7" w14:textId="7A53A5A7" w:rsidR="00F50C26" w:rsidRPr="00970959" w:rsidRDefault="0031547D" w:rsidP="00F059A1">
      <w:pPr>
        <w:pStyle w:val="Ttulo1"/>
        <w:spacing w:before="0"/>
        <w:rPr>
          <w:rFonts w:cs="Times New Roman"/>
        </w:rPr>
      </w:pPr>
      <w:bookmarkStart w:id="45" w:name="_Toc51757119"/>
      <w:bookmarkStart w:id="46" w:name="_Toc120712763"/>
      <w:r w:rsidRPr="00970959">
        <w:rPr>
          <w:rFonts w:cs="Times New Roman"/>
        </w:rPr>
        <w:lastRenderedPageBreak/>
        <w:t>Section</w:t>
      </w:r>
      <w:r w:rsidR="00FD45D4" w:rsidRPr="00970959">
        <w:rPr>
          <w:rFonts w:cs="Times New Roman"/>
        </w:rPr>
        <w:t xml:space="preserve"> 2 Methodolog</w:t>
      </w:r>
      <w:r w:rsidR="00AD54E6" w:rsidRPr="00970959">
        <w:rPr>
          <w:rFonts w:cs="Times New Roman"/>
        </w:rPr>
        <w:t>y</w:t>
      </w:r>
      <w:bookmarkEnd w:id="45"/>
      <w:bookmarkEnd w:id="46"/>
    </w:p>
    <w:p w14:paraId="009C0A9C" w14:textId="77777777" w:rsidR="008F47A7" w:rsidRPr="00970959" w:rsidRDefault="008F47A7" w:rsidP="00BA6922">
      <w:pPr>
        <w:pStyle w:val="Ttulo2"/>
      </w:pPr>
      <w:bookmarkStart w:id="47" w:name="_Toc120712764"/>
      <w:r w:rsidRPr="00970959">
        <w:t>2.1</w:t>
      </w:r>
      <w:r w:rsidRPr="00970959">
        <w:tab/>
        <w:t>Introduction</w:t>
      </w:r>
      <w:bookmarkEnd w:id="47"/>
    </w:p>
    <w:p w14:paraId="4C6E529B" w14:textId="4BDFDB48" w:rsidR="00EC0E4F" w:rsidRPr="00970959" w:rsidRDefault="00C0643A" w:rsidP="00EC0E4F">
      <w:pPr>
        <w:spacing w:after="120"/>
        <w:jc w:val="both"/>
        <w:rPr>
          <w:lang w:eastAsia="en-GB"/>
        </w:rPr>
      </w:pPr>
      <w:r w:rsidRPr="00970959">
        <w:rPr>
          <w:lang w:eastAsia="en-GB"/>
        </w:rPr>
        <w:t>In our study, participants were presented with a series of emotional terms and asked to select the colour that they believed</w:t>
      </w:r>
      <w:r w:rsidR="001F7E9E" w:rsidRPr="00970959">
        <w:rPr>
          <w:lang w:eastAsia="en-GB"/>
        </w:rPr>
        <w:t xml:space="preserve"> </w:t>
      </w:r>
      <w:r w:rsidR="006752B4" w:rsidRPr="00970959">
        <w:rPr>
          <w:lang w:eastAsia="en-GB"/>
        </w:rPr>
        <w:t>was</w:t>
      </w:r>
      <w:r w:rsidRPr="00970959">
        <w:rPr>
          <w:lang w:eastAsia="en-GB"/>
        </w:rPr>
        <w:t xml:space="preserve"> </w:t>
      </w:r>
      <w:r w:rsidR="00E6348A" w:rsidRPr="00970959">
        <w:rPr>
          <w:lang w:eastAsia="en-GB"/>
        </w:rPr>
        <w:t xml:space="preserve">associated </w:t>
      </w:r>
      <w:r w:rsidRPr="00970959">
        <w:rPr>
          <w:lang w:eastAsia="en-GB"/>
        </w:rPr>
        <w:t xml:space="preserve">most closely to each of the terms, and to provide reasons for their choices. </w:t>
      </w:r>
      <w:r w:rsidR="702A0E75" w:rsidRPr="00970959">
        <w:rPr>
          <w:lang w:eastAsia="en-GB"/>
        </w:rPr>
        <w:t xml:space="preserve">In this </w:t>
      </w:r>
      <w:r w:rsidR="0031547D" w:rsidRPr="00970959">
        <w:rPr>
          <w:lang w:eastAsia="en-GB"/>
        </w:rPr>
        <w:t>Section</w:t>
      </w:r>
      <w:r w:rsidR="702A0E75" w:rsidRPr="00970959">
        <w:rPr>
          <w:lang w:eastAsia="en-GB"/>
        </w:rPr>
        <w:t xml:space="preserve">, </w:t>
      </w:r>
      <w:bookmarkStart w:id="48" w:name="_Hlk92814875"/>
      <w:r w:rsidR="702A0E75" w:rsidRPr="00970959">
        <w:rPr>
          <w:lang w:eastAsia="en-GB"/>
        </w:rPr>
        <w:t xml:space="preserve">we </w:t>
      </w:r>
      <w:r w:rsidR="00196438" w:rsidRPr="00970959">
        <w:rPr>
          <w:lang w:eastAsia="en-GB"/>
        </w:rPr>
        <w:t>provide</w:t>
      </w:r>
      <w:r w:rsidRPr="00970959">
        <w:rPr>
          <w:lang w:eastAsia="en-GB"/>
        </w:rPr>
        <w:t xml:space="preserve"> demographic information about our participants. We then </w:t>
      </w:r>
      <w:r w:rsidR="702A0E75" w:rsidRPr="00970959">
        <w:rPr>
          <w:lang w:eastAsia="en-GB"/>
        </w:rPr>
        <w:t>explain the rationale for the emotions and colours used in the study</w:t>
      </w:r>
      <w:r w:rsidR="00986F3D" w:rsidRPr="00970959">
        <w:rPr>
          <w:lang w:eastAsia="en-GB"/>
        </w:rPr>
        <w:t xml:space="preserve">. We explain how the emotions were coded for valence and </w:t>
      </w:r>
      <w:r w:rsidR="00FB06F5" w:rsidRPr="00970959">
        <w:rPr>
          <w:lang w:eastAsia="en-GB"/>
        </w:rPr>
        <w:t>intensity</w:t>
      </w:r>
      <w:r w:rsidR="00986F3D" w:rsidRPr="00970959">
        <w:rPr>
          <w:lang w:eastAsia="en-GB"/>
        </w:rPr>
        <w:t xml:space="preserve"> and how the colours were coded for lightness and saturation. We then</w:t>
      </w:r>
      <w:r w:rsidRPr="00970959">
        <w:rPr>
          <w:lang w:eastAsia="en-GB"/>
        </w:rPr>
        <w:t xml:space="preserve"> provide details of the questionnaire</w:t>
      </w:r>
      <w:r w:rsidR="00986F3D" w:rsidRPr="00970959">
        <w:rPr>
          <w:lang w:eastAsia="en-GB"/>
        </w:rPr>
        <w:t xml:space="preserve"> itself</w:t>
      </w:r>
      <w:r w:rsidR="702A0E75" w:rsidRPr="00970959">
        <w:rPr>
          <w:lang w:eastAsia="en-GB"/>
        </w:rPr>
        <w:t xml:space="preserve">. </w:t>
      </w:r>
      <w:r w:rsidR="00986F3D" w:rsidRPr="00970959">
        <w:rPr>
          <w:lang w:eastAsia="en-GB"/>
        </w:rPr>
        <w:t xml:space="preserve">Finally, we provide a detailed </w:t>
      </w:r>
      <w:r w:rsidR="702A0E75" w:rsidRPr="00970959">
        <w:rPr>
          <w:lang w:eastAsia="en-GB"/>
        </w:rPr>
        <w:t>account of the way</w:t>
      </w:r>
      <w:r w:rsidR="00E6348A" w:rsidRPr="00970959">
        <w:rPr>
          <w:lang w:eastAsia="en-GB"/>
        </w:rPr>
        <w:t>s</w:t>
      </w:r>
      <w:r w:rsidR="702A0E75" w:rsidRPr="00970959">
        <w:rPr>
          <w:lang w:eastAsia="en-GB"/>
        </w:rPr>
        <w:t xml:space="preserve"> in which we annotated the participants’ free text responses </w:t>
      </w:r>
      <w:r w:rsidR="00A30821" w:rsidRPr="00970959">
        <w:rPr>
          <w:lang w:eastAsia="en-GB"/>
        </w:rPr>
        <w:t>in which they explained their</w:t>
      </w:r>
      <w:r w:rsidR="702A0E75" w:rsidRPr="00970959">
        <w:rPr>
          <w:lang w:eastAsia="en-GB"/>
        </w:rPr>
        <w:t xml:space="preserve"> motivations for the </w:t>
      </w:r>
      <w:r w:rsidR="00A30821" w:rsidRPr="00970959">
        <w:rPr>
          <w:lang w:eastAsia="en-GB"/>
        </w:rPr>
        <w:t>different</w:t>
      </w:r>
      <w:r w:rsidR="702A0E75" w:rsidRPr="00970959">
        <w:rPr>
          <w:lang w:eastAsia="en-GB"/>
        </w:rPr>
        <w:t xml:space="preserve"> </w:t>
      </w:r>
      <w:r w:rsidR="005005B5" w:rsidRPr="00970959">
        <w:rPr>
          <w:lang w:eastAsia="en-GB"/>
        </w:rPr>
        <w:t xml:space="preserve">emotion-colour </w:t>
      </w:r>
      <w:r w:rsidR="702A0E75" w:rsidRPr="00970959">
        <w:rPr>
          <w:lang w:eastAsia="en-GB"/>
        </w:rPr>
        <w:t>association</w:t>
      </w:r>
      <w:r w:rsidR="00A30821" w:rsidRPr="00970959">
        <w:rPr>
          <w:lang w:eastAsia="en-GB"/>
        </w:rPr>
        <w:t>s that they had made</w:t>
      </w:r>
      <w:r w:rsidR="702A0E75" w:rsidRPr="00970959">
        <w:rPr>
          <w:lang w:eastAsia="en-GB"/>
        </w:rPr>
        <w:t>.</w:t>
      </w:r>
      <w:bookmarkEnd w:id="48"/>
    </w:p>
    <w:p w14:paraId="6F75B101" w14:textId="11146123" w:rsidR="00C0643A" w:rsidRPr="00970959" w:rsidRDefault="00C0643A" w:rsidP="00EC0E4F">
      <w:pPr>
        <w:spacing w:after="120"/>
        <w:jc w:val="both"/>
        <w:rPr>
          <w:lang w:eastAsia="en-GB"/>
        </w:rPr>
      </w:pPr>
    </w:p>
    <w:p w14:paraId="6EBD757D" w14:textId="22C23D46" w:rsidR="00C0643A" w:rsidRPr="00970959" w:rsidRDefault="00C0643A" w:rsidP="00C0643A">
      <w:pPr>
        <w:pStyle w:val="Ttulo2"/>
        <w:spacing w:before="0"/>
        <w:rPr>
          <w:rFonts w:cs="Times New Roman"/>
        </w:rPr>
      </w:pPr>
      <w:bookmarkStart w:id="49" w:name="_Toc120712765"/>
      <w:r w:rsidRPr="00970959">
        <w:rPr>
          <w:rFonts w:cs="Times New Roman"/>
        </w:rPr>
        <w:t>2.2</w:t>
      </w:r>
      <w:r w:rsidRPr="00970959">
        <w:rPr>
          <w:rFonts w:cs="Times New Roman"/>
        </w:rPr>
        <w:tab/>
        <w:t>Participants</w:t>
      </w:r>
      <w:bookmarkEnd w:id="49"/>
    </w:p>
    <w:p w14:paraId="75511D70" w14:textId="78342BCF" w:rsidR="00C0643A" w:rsidRPr="00970959" w:rsidRDefault="00C0643A" w:rsidP="00C0643A">
      <w:pPr>
        <w:spacing w:after="120"/>
        <w:jc w:val="both"/>
        <w:rPr>
          <w:highlight w:val="white"/>
        </w:rPr>
      </w:pPr>
      <w:r w:rsidRPr="00970959">
        <w:rPr>
          <w:highlight w:val="white"/>
        </w:rPr>
        <w:t>5</w:t>
      </w:r>
      <w:r w:rsidR="007109E1" w:rsidRPr="00970959">
        <w:rPr>
          <w:highlight w:val="white"/>
        </w:rPr>
        <w:t>68</w:t>
      </w:r>
      <w:r w:rsidRPr="00970959">
        <w:rPr>
          <w:highlight w:val="white"/>
        </w:rPr>
        <w:t xml:space="preserve"> participants took part in the study. Table 2.1 shows the number of participants with respect to language / culture and gender.</w:t>
      </w:r>
      <w:r w:rsidR="00E959F8" w:rsidRPr="00970959">
        <w:rPr>
          <w:highlight w:val="white"/>
        </w:rPr>
        <w:t xml:space="preserve"> All participants were 18 years old or above. The age range was from 18 to 74 and the mean age was 32.</w:t>
      </w:r>
    </w:p>
    <w:p w14:paraId="43E35A95" w14:textId="77777777" w:rsidR="00C0643A" w:rsidRPr="00970959" w:rsidRDefault="00C0643A" w:rsidP="00C0643A">
      <w:pPr>
        <w:spacing w:after="120"/>
        <w:jc w:val="both"/>
        <w:rPr>
          <w:highlight w:val="white"/>
        </w:rPr>
      </w:pP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38"/>
        <w:gridCol w:w="1337"/>
        <w:gridCol w:w="1337"/>
        <w:gridCol w:w="1337"/>
        <w:gridCol w:w="1337"/>
        <w:gridCol w:w="1337"/>
        <w:gridCol w:w="1337"/>
      </w:tblGrid>
      <w:tr w:rsidR="00970959" w:rsidRPr="00970959" w14:paraId="5D2649A7" w14:textId="77777777" w:rsidTr="000D5573">
        <w:tc>
          <w:tcPr>
            <w:tcW w:w="1338" w:type="dxa"/>
            <w:shd w:val="clear" w:color="auto" w:fill="auto"/>
            <w:tcMar>
              <w:top w:w="0" w:type="dxa"/>
              <w:left w:w="0" w:type="dxa"/>
              <w:bottom w:w="0" w:type="dxa"/>
              <w:right w:w="0" w:type="dxa"/>
            </w:tcMar>
          </w:tcPr>
          <w:p w14:paraId="0416DA94" w14:textId="77777777" w:rsidR="00C0643A" w:rsidRPr="00970959" w:rsidRDefault="00C0643A" w:rsidP="000D5573">
            <w:pPr>
              <w:widowControl w:val="0"/>
              <w:pBdr>
                <w:top w:val="nil"/>
                <w:left w:val="nil"/>
                <w:bottom w:val="nil"/>
                <w:right w:val="nil"/>
                <w:between w:val="nil"/>
              </w:pBdr>
              <w:spacing w:after="120"/>
              <w:jc w:val="both"/>
              <w:rPr>
                <w:highlight w:val="white"/>
              </w:rPr>
            </w:pPr>
          </w:p>
        </w:tc>
        <w:tc>
          <w:tcPr>
            <w:tcW w:w="1337" w:type="dxa"/>
            <w:shd w:val="clear" w:color="auto" w:fill="auto"/>
            <w:tcMar>
              <w:top w:w="0" w:type="dxa"/>
              <w:left w:w="0" w:type="dxa"/>
              <w:bottom w:w="0" w:type="dxa"/>
              <w:right w:w="0" w:type="dxa"/>
            </w:tcMar>
          </w:tcPr>
          <w:p w14:paraId="7BCC0813" w14:textId="77777777" w:rsidR="00C0643A" w:rsidRPr="00970959" w:rsidRDefault="00C0643A" w:rsidP="000D5573">
            <w:pPr>
              <w:widowControl w:val="0"/>
              <w:pBdr>
                <w:top w:val="nil"/>
                <w:left w:val="nil"/>
                <w:bottom w:val="nil"/>
                <w:right w:val="nil"/>
                <w:between w:val="nil"/>
              </w:pBdr>
              <w:spacing w:after="120"/>
              <w:jc w:val="both"/>
              <w:rPr>
                <w:highlight w:val="white"/>
              </w:rPr>
            </w:pPr>
            <w:r w:rsidRPr="00970959">
              <w:rPr>
                <w:highlight w:val="white"/>
              </w:rPr>
              <w:t>American English</w:t>
            </w:r>
          </w:p>
        </w:tc>
        <w:tc>
          <w:tcPr>
            <w:tcW w:w="1337" w:type="dxa"/>
            <w:shd w:val="clear" w:color="auto" w:fill="auto"/>
            <w:tcMar>
              <w:top w:w="0" w:type="dxa"/>
              <w:left w:w="0" w:type="dxa"/>
              <w:bottom w:w="0" w:type="dxa"/>
              <w:right w:w="0" w:type="dxa"/>
            </w:tcMar>
          </w:tcPr>
          <w:p w14:paraId="5D5EB677" w14:textId="77777777" w:rsidR="00C0643A" w:rsidRPr="00970959" w:rsidRDefault="00C0643A" w:rsidP="000D5573">
            <w:pPr>
              <w:widowControl w:val="0"/>
              <w:pBdr>
                <w:top w:val="nil"/>
                <w:left w:val="nil"/>
                <w:bottom w:val="nil"/>
                <w:right w:val="nil"/>
                <w:between w:val="nil"/>
              </w:pBdr>
              <w:spacing w:after="120"/>
              <w:jc w:val="both"/>
              <w:rPr>
                <w:highlight w:val="white"/>
              </w:rPr>
            </w:pPr>
            <w:r w:rsidRPr="00970959">
              <w:rPr>
                <w:highlight w:val="white"/>
              </w:rPr>
              <w:t>British English</w:t>
            </w:r>
          </w:p>
        </w:tc>
        <w:tc>
          <w:tcPr>
            <w:tcW w:w="1337" w:type="dxa"/>
            <w:shd w:val="clear" w:color="auto" w:fill="auto"/>
            <w:tcMar>
              <w:top w:w="0" w:type="dxa"/>
              <w:left w:w="0" w:type="dxa"/>
              <w:bottom w:w="0" w:type="dxa"/>
              <w:right w:w="0" w:type="dxa"/>
            </w:tcMar>
          </w:tcPr>
          <w:p w14:paraId="158ACCEC" w14:textId="77777777" w:rsidR="00C0643A" w:rsidRPr="00970959" w:rsidRDefault="00C0643A" w:rsidP="000D5573">
            <w:pPr>
              <w:widowControl w:val="0"/>
              <w:spacing w:after="120"/>
              <w:jc w:val="both"/>
              <w:rPr>
                <w:highlight w:val="white"/>
              </w:rPr>
            </w:pPr>
            <w:r w:rsidRPr="00970959">
              <w:rPr>
                <w:highlight w:val="white"/>
              </w:rPr>
              <w:t>Cantonese</w:t>
            </w:r>
          </w:p>
        </w:tc>
        <w:tc>
          <w:tcPr>
            <w:tcW w:w="1337" w:type="dxa"/>
            <w:shd w:val="clear" w:color="auto" w:fill="auto"/>
            <w:tcMar>
              <w:top w:w="0" w:type="dxa"/>
              <w:left w:w="0" w:type="dxa"/>
              <w:bottom w:w="0" w:type="dxa"/>
              <w:right w:w="0" w:type="dxa"/>
            </w:tcMar>
          </w:tcPr>
          <w:p w14:paraId="08E43D79" w14:textId="77777777" w:rsidR="00C0643A" w:rsidRPr="00970959" w:rsidRDefault="00C0643A" w:rsidP="000D5573">
            <w:pPr>
              <w:widowControl w:val="0"/>
              <w:spacing w:after="120"/>
              <w:jc w:val="both"/>
              <w:rPr>
                <w:highlight w:val="white"/>
              </w:rPr>
            </w:pPr>
            <w:r w:rsidRPr="00970959">
              <w:rPr>
                <w:highlight w:val="white"/>
              </w:rPr>
              <w:t>German</w:t>
            </w:r>
          </w:p>
        </w:tc>
        <w:tc>
          <w:tcPr>
            <w:tcW w:w="1337" w:type="dxa"/>
            <w:shd w:val="clear" w:color="auto" w:fill="auto"/>
            <w:tcMar>
              <w:top w:w="0" w:type="dxa"/>
              <w:left w:w="0" w:type="dxa"/>
              <w:bottom w:w="0" w:type="dxa"/>
              <w:right w:w="0" w:type="dxa"/>
            </w:tcMar>
          </w:tcPr>
          <w:p w14:paraId="3717063A" w14:textId="77777777" w:rsidR="00C0643A" w:rsidRPr="00970959" w:rsidRDefault="00C0643A" w:rsidP="000D5573">
            <w:pPr>
              <w:widowControl w:val="0"/>
              <w:pBdr>
                <w:top w:val="nil"/>
                <w:left w:val="nil"/>
                <w:bottom w:val="nil"/>
                <w:right w:val="nil"/>
                <w:between w:val="nil"/>
              </w:pBdr>
              <w:spacing w:after="120"/>
              <w:jc w:val="both"/>
              <w:rPr>
                <w:highlight w:val="white"/>
              </w:rPr>
            </w:pPr>
            <w:r w:rsidRPr="00970959">
              <w:rPr>
                <w:highlight w:val="white"/>
              </w:rPr>
              <w:t>Italian</w:t>
            </w:r>
          </w:p>
        </w:tc>
        <w:tc>
          <w:tcPr>
            <w:tcW w:w="1337" w:type="dxa"/>
            <w:shd w:val="clear" w:color="auto" w:fill="auto"/>
            <w:tcMar>
              <w:top w:w="0" w:type="dxa"/>
              <w:left w:w="0" w:type="dxa"/>
              <w:bottom w:w="0" w:type="dxa"/>
              <w:right w:w="0" w:type="dxa"/>
            </w:tcMar>
          </w:tcPr>
          <w:p w14:paraId="0956AC8D" w14:textId="77777777" w:rsidR="00C0643A" w:rsidRPr="00970959" w:rsidRDefault="00C0643A" w:rsidP="000D5573">
            <w:pPr>
              <w:widowControl w:val="0"/>
              <w:pBdr>
                <w:top w:val="nil"/>
                <w:left w:val="nil"/>
                <w:bottom w:val="nil"/>
                <w:right w:val="nil"/>
                <w:between w:val="nil"/>
              </w:pBdr>
              <w:spacing w:after="120"/>
              <w:jc w:val="both"/>
              <w:rPr>
                <w:highlight w:val="white"/>
              </w:rPr>
            </w:pPr>
            <w:r w:rsidRPr="00970959">
              <w:rPr>
                <w:highlight w:val="white"/>
              </w:rPr>
              <w:t>Spanish</w:t>
            </w:r>
          </w:p>
        </w:tc>
      </w:tr>
      <w:tr w:rsidR="00970959" w:rsidRPr="00970959" w14:paraId="2D9DBA9D" w14:textId="77777777" w:rsidTr="000D5573">
        <w:tc>
          <w:tcPr>
            <w:tcW w:w="1338" w:type="dxa"/>
            <w:shd w:val="clear" w:color="auto" w:fill="auto"/>
            <w:tcMar>
              <w:top w:w="0" w:type="dxa"/>
              <w:left w:w="0" w:type="dxa"/>
              <w:bottom w:w="0" w:type="dxa"/>
              <w:right w:w="0" w:type="dxa"/>
            </w:tcMar>
          </w:tcPr>
          <w:p w14:paraId="20E480DC" w14:textId="1825008E" w:rsidR="00C0643A" w:rsidRPr="00970959" w:rsidRDefault="007D429A" w:rsidP="000D5573">
            <w:pPr>
              <w:widowControl w:val="0"/>
              <w:pBdr>
                <w:top w:val="nil"/>
                <w:left w:val="nil"/>
                <w:bottom w:val="nil"/>
                <w:right w:val="nil"/>
                <w:between w:val="nil"/>
              </w:pBdr>
              <w:spacing w:after="120"/>
              <w:jc w:val="both"/>
              <w:rPr>
                <w:highlight w:val="white"/>
              </w:rPr>
            </w:pPr>
            <w:r w:rsidRPr="00970959">
              <w:rPr>
                <w:highlight w:val="white"/>
              </w:rPr>
              <w:t xml:space="preserve"> F</w:t>
            </w:r>
            <w:r w:rsidR="00C0643A" w:rsidRPr="00970959">
              <w:rPr>
                <w:highlight w:val="white"/>
              </w:rPr>
              <w:t>emale</w:t>
            </w:r>
          </w:p>
        </w:tc>
        <w:tc>
          <w:tcPr>
            <w:tcW w:w="1337" w:type="dxa"/>
            <w:shd w:val="clear" w:color="auto" w:fill="auto"/>
            <w:tcMar>
              <w:top w:w="0" w:type="dxa"/>
              <w:left w:w="0" w:type="dxa"/>
              <w:bottom w:w="0" w:type="dxa"/>
              <w:right w:w="0" w:type="dxa"/>
            </w:tcMar>
          </w:tcPr>
          <w:p w14:paraId="79302EB1" w14:textId="77777777" w:rsidR="00C0643A" w:rsidRPr="00970959" w:rsidRDefault="00C0643A" w:rsidP="000D5573">
            <w:pPr>
              <w:widowControl w:val="0"/>
              <w:pBdr>
                <w:top w:val="nil"/>
                <w:left w:val="nil"/>
                <w:bottom w:val="nil"/>
                <w:right w:val="nil"/>
                <w:between w:val="nil"/>
              </w:pBdr>
              <w:spacing w:after="120"/>
              <w:jc w:val="both"/>
              <w:rPr>
                <w:highlight w:val="white"/>
              </w:rPr>
            </w:pPr>
            <w:r w:rsidRPr="00970959">
              <w:rPr>
                <w:highlight w:val="white"/>
              </w:rPr>
              <w:t>54</w:t>
            </w:r>
          </w:p>
        </w:tc>
        <w:tc>
          <w:tcPr>
            <w:tcW w:w="1337" w:type="dxa"/>
            <w:shd w:val="clear" w:color="auto" w:fill="auto"/>
            <w:tcMar>
              <w:top w:w="0" w:type="dxa"/>
              <w:left w:w="0" w:type="dxa"/>
              <w:bottom w:w="0" w:type="dxa"/>
              <w:right w:w="0" w:type="dxa"/>
            </w:tcMar>
          </w:tcPr>
          <w:p w14:paraId="487C3409" w14:textId="77777777" w:rsidR="00C0643A" w:rsidRPr="00970959" w:rsidRDefault="00C0643A" w:rsidP="000D5573">
            <w:pPr>
              <w:widowControl w:val="0"/>
              <w:pBdr>
                <w:top w:val="nil"/>
                <w:left w:val="nil"/>
                <w:bottom w:val="nil"/>
                <w:right w:val="nil"/>
                <w:between w:val="nil"/>
              </w:pBdr>
              <w:spacing w:after="120"/>
              <w:jc w:val="both"/>
              <w:rPr>
                <w:highlight w:val="white"/>
              </w:rPr>
            </w:pPr>
            <w:r w:rsidRPr="00970959">
              <w:rPr>
                <w:highlight w:val="white"/>
              </w:rPr>
              <w:t>31</w:t>
            </w:r>
          </w:p>
        </w:tc>
        <w:tc>
          <w:tcPr>
            <w:tcW w:w="1337" w:type="dxa"/>
            <w:shd w:val="clear" w:color="auto" w:fill="auto"/>
            <w:tcMar>
              <w:top w:w="0" w:type="dxa"/>
              <w:left w:w="0" w:type="dxa"/>
              <w:bottom w:w="0" w:type="dxa"/>
              <w:right w:w="0" w:type="dxa"/>
            </w:tcMar>
          </w:tcPr>
          <w:p w14:paraId="5FE5214C" w14:textId="77777777" w:rsidR="00C0643A" w:rsidRPr="00970959" w:rsidRDefault="00C0643A" w:rsidP="000D5573">
            <w:pPr>
              <w:widowControl w:val="0"/>
              <w:pBdr>
                <w:top w:val="nil"/>
                <w:left w:val="nil"/>
                <w:bottom w:val="nil"/>
                <w:right w:val="nil"/>
                <w:between w:val="nil"/>
              </w:pBdr>
              <w:spacing w:after="120"/>
              <w:jc w:val="both"/>
              <w:rPr>
                <w:highlight w:val="white"/>
              </w:rPr>
            </w:pPr>
            <w:r w:rsidRPr="00970959">
              <w:rPr>
                <w:highlight w:val="white"/>
              </w:rPr>
              <w:t>53</w:t>
            </w:r>
          </w:p>
        </w:tc>
        <w:tc>
          <w:tcPr>
            <w:tcW w:w="1337" w:type="dxa"/>
            <w:shd w:val="clear" w:color="auto" w:fill="auto"/>
            <w:tcMar>
              <w:top w:w="0" w:type="dxa"/>
              <w:left w:w="0" w:type="dxa"/>
              <w:bottom w:w="0" w:type="dxa"/>
              <w:right w:w="0" w:type="dxa"/>
            </w:tcMar>
          </w:tcPr>
          <w:p w14:paraId="743B4D41" w14:textId="77777777" w:rsidR="00C0643A" w:rsidRPr="00970959" w:rsidRDefault="00C0643A" w:rsidP="000D5573">
            <w:pPr>
              <w:widowControl w:val="0"/>
              <w:pBdr>
                <w:top w:val="nil"/>
                <w:left w:val="nil"/>
                <w:bottom w:val="nil"/>
                <w:right w:val="nil"/>
                <w:between w:val="nil"/>
              </w:pBdr>
              <w:spacing w:after="120"/>
              <w:jc w:val="both"/>
              <w:rPr>
                <w:highlight w:val="white"/>
              </w:rPr>
            </w:pPr>
            <w:r w:rsidRPr="00970959">
              <w:rPr>
                <w:highlight w:val="white"/>
              </w:rPr>
              <w:t>41</w:t>
            </w:r>
          </w:p>
        </w:tc>
        <w:tc>
          <w:tcPr>
            <w:tcW w:w="1337" w:type="dxa"/>
            <w:shd w:val="clear" w:color="auto" w:fill="auto"/>
            <w:tcMar>
              <w:top w:w="0" w:type="dxa"/>
              <w:left w:w="0" w:type="dxa"/>
              <w:bottom w:w="0" w:type="dxa"/>
              <w:right w:w="0" w:type="dxa"/>
            </w:tcMar>
          </w:tcPr>
          <w:p w14:paraId="220F9EFE" w14:textId="41929771" w:rsidR="00C0643A" w:rsidRPr="00970959" w:rsidRDefault="007109E1" w:rsidP="000D5573">
            <w:pPr>
              <w:widowControl w:val="0"/>
              <w:pBdr>
                <w:top w:val="nil"/>
                <w:left w:val="nil"/>
                <w:bottom w:val="nil"/>
                <w:right w:val="nil"/>
                <w:between w:val="nil"/>
              </w:pBdr>
              <w:spacing w:after="120"/>
              <w:jc w:val="both"/>
              <w:rPr>
                <w:highlight w:val="white"/>
              </w:rPr>
            </w:pPr>
            <w:r w:rsidRPr="00970959">
              <w:rPr>
                <w:highlight w:val="white"/>
              </w:rPr>
              <w:t>79</w:t>
            </w:r>
          </w:p>
        </w:tc>
        <w:tc>
          <w:tcPr>
            <w:tcW w:w="1337" w:type="dxa"/>
            <w:shd w:val="clear" w:color="auto" w:fill="auto"/>
            <w:tcMar>
              <w:top w:w="0" w:type="dxa"/>
              <w:left w:w="0" w:type="dxa"/>
              <w:bottom w:w="0" w:type="dxa"/>
              <w:right w:w="0" w:type="dxa"/>
            </w:tcMar>
          </w:tcPr>
          <w:p w14:paraId="4C532ACC" w14:textId="77777777" w:rsidR="00C0643A" w:rsidRPr="00970959" w:rsidRDefault="00C0643A" w:rsidP="000D5573">
            <w:pPr>
              <w:widowControl w:val="0"/>
              <w:pBdr>
                <w:top w:val="nil"/>
                <w:left w:val="nil"/>
                <w:bottom w:val="nil"/>
                <w:right w:val="nil"/>
                <w:between w:val="nil"/>
              </w:pBdr>
              <w:spacing w:after="120"/>
              <w:jc w:val="both"/>
              <w:rPr>
                <w:highlight w:val="white"/>
              </w:rPr>
            </w:pPr>
            <w:r w:rsidRPr="00970959">
              <w:rPr>
                <w:highlight w:val="white"/>
              </w:rPr>
              <w:t>61</w:t>
            </w:r>
          </w:p>
        </w:tc>
      </w:tr>
      <w:tr w:rsidR="00970959" w:rsidRPr="00970959" w14:paraId="24C8E616" w14:textId="77777777" w:rsidTr="000D5573">
        <w:tc>
          <w:tcPr>
            <w:tcW w:w="1338" w:type="dxa"/>
            <w:shd w:val="clear" w:color="auto" w:fill="auto"/>
            <w:tcMar>
              <w:top w:w="0" w:type="dxa"/>
              <w:left w:w="0" w:type="dxa"/>
              <w:bottom w:w="0" w:type="dxa"/>
              <w:right w:w="0" w:type="dxa"/>
            </w:tcMar>
          </w:tcPr>
          <w:p w14:paraId="170CDF19" w14:textId="17D51602" w:rsidR="00C0643A" w:rsidRPr="00970959" w:rsidRDefault="007D429A" w:rsidP="000D5573">
            <w:pPr>
              <w:widowControl w:val="0"/>
              <w:pBdr>
                <w:top w:val="nil"/>
                <w:left w:val="nil"/>
                <w:bottom w:val="nil"/>
                <w:right w:val="nil"/>
                <w:between w:val="nil"/>
              </w:pBdr>
              <w:spacing w:after="120"/>
              <w:jc w:val="both"/>
              <w:rPr>
                <w:highlight w:val="white"/>
              </w:rPr>
            </w:pPr>
            <w:r w:rsidRPr="00970959">
              <w:rPr>
                <w:highlight w:val="white"/>
              </w:rPr>
              <w:t xml:space="preserve"> M</w:t>
            </w:r>
            <w:r w:rsidR="00C0643A" w:rsidRPr="00970959">
              <w:rPr>
                <w:highlight w:val="white"/>
              </w:rPr>
              <w:t>ale</w:t>
            </w:r>
          </w:p>
        </w:tc>
        <w:tc>
          <w:tcPr>
            <w:tcW w:w="1337" w:type="dxa"/>
            <w:shd w:val="clear" w:color="auto" w:fill="auto"/>
            <w:tcMar>
              <w:top w:w="0" w:type="dxa"/>
              <w:left w:w="0" w:type="dxa"/>
              <w:bottom w:w="0" w:type="dxa"/>
              <w:right w:w="0" w:type="dxa"/>
            </w:tcMar>
          </w:tcPr>
          <w:p w14:paraId="63D76F30" w14:textId="77777777" w:rsidR="00C0643A" w:rsidRPr="00970959" w:rsidRDefault="00C0643A" w:rsidP="000D5573">
            <w:pPr>
              <w:widowControl w:val="0"/>
              <w:pBdr>
                <w:top w:val="nil"/>
                <w:left w:val="nil"/>
                <w:bottom w:val="nil"/>
                <w:right w:val="nil"/>
                <w:between w:val="nil"/>
              </w:pBdr>
              <w:spacing w:after="120"/>
              <w:jc w:val="both"/>
              <w:rPr>
                <w:highlight w:val="white"/>
              </w:rPr>
            </w:pPr>
            <w:r w:rsidRPr="00970959">
              <w:rPr>
                <w:highlight w:val="white"/>
              </w:rPr>
              <w:t>30</w:t>
            </w:r>
          </w:p>
        </w:tc>
        <w:tc>
          <w:tcPr>
            <w:tcW w:w="1337" w:type="dxa"/>
            <w:shd w:val="clear" w:color="auto" w:fill="auto"/>
            <w:tcMar>
              <w:top w:w="0" w:type="dxa"/>
              <w:left w:w="0" w:type="dxa"/>
              <w:bottom w:w="0" w:type="dxa"/>
              <w:right w:w="0" w:type="dxa"/>
            </w:tcMar>
          </w:tcPr>
          <w:p w14:paraId="5AD16B9D" w14:textId="50C1FBF0" w:rsidR="00C0643A" w:rsidRPr="00970959" w:rsidRDefault="007109E1" w:rsidP="000D5573">
            <w:pPr>
              <w:widowControl w:val="0"/>
              <w:pBdr>
                <w:top w:val="nil"/>
                <w:left w:val="nil"/>
                <w:bottom w:val="nil"/>
                <w:right w:val="nil"/>
                <w:between w:val="nil"/>
              </w:pBdr>
              <w:spacing w:after="120"/>
              <w:jc w:val="both"/>
              <w:rPr>
                <w:highlight w:val="white"/>
              </w:rPr>
            </w:pPr>
            <w:r w:rsidRPr="00970959">
              <w:rPr>
                <w:highlight w:val="white"/>
              </w:rPr>
              <w:t>29</w:t>
            </w:r>
          </w:p>
        </w:tc>
        <w:tc>
          <w:tcPr>
            <w:tcW w:w="1337" w:type="dxa"/>
            <w:shd w:val="clear" w:color="auto" w:fill="auto"/>
            <w:tcMar>
              <w:top w:w="0" w:type="dxa"/>
              <w:left w:w="0" w:type="dxa"/>
              <w:bottom w:w="0" w:type="dxa"/>
              <w:right w:w="0" w:type="dxa"/>
            </w:tcMar>
          </w:tcPr>
          <w:p w14:paraId="2F1A4472" w14:textId="77777777" w:rsidR="00C0643A" w:rsidRPr="00970959" w:rsidRDefault="00C0643A" w:rsidP="000D5573">
            <w:pPr>
              <w:widowControl w:val="0"/>
              <w:pBdr>
                <w:top w:val="nil"/>
                <w:left w:val="nil"/>
                <w:bottom w:val="nil"/>
                <w:right w:val="nil"/>
                <w:between w:val="nil"/>
              </w:pBdr>
              <w:spacing w:after="120"/>
              <w:jc w:val="both"/>
              <w:rPr>
                <w:highlight w:val="white"/>
              </w:rPr>
            </w:pPr>
            <w:r w:rsidRPr="00970959">
              <w:rPr>
                <w:highlight w:val="white"/>
              </w:rPr>
              <w:t>33</w:t>
            </w:r>
          </w:p>
        </w:tc>
        <w:tc>
          <w:tcPr>
            <w:tcW w:w="1337" w:type="dxa"/>
            <w:shd w:val="clear" w:color="auto" w:fill="auto"/>
            <w:tcMar>
              <w:top w:w="0" w:type="dxa"/>
              <w:left w:w="0" w:type="dxa"/>
              <w:bottom w:w="0" w:type="dxa"/>
              <w:right w:w="0" w:type="dxa"/>
            </w:tcMar>
          </w:tcPr>
          <w:p w14:paraId="1DC09E29" w14:textId="77777777" w:rsidR="00C0643A" w:rsidRPr="00970959" w:rsidRDefault="00C0643A" w:rsidP="000D5573">
            <w:pPr>
              <w:widowControl w:val="0"/>
              <w:pBdr>
                <w:top w:val="nil"/>
                <w:left w:val="nil"/>
                <w:bottom w:val="nil"/>
                <w:right w:val="nil"/>
                <w:between w:val="nil"/>
              </w:pBdr>
              <w:spacing w:after="120"/>
              <w:jc w:val="both"/>
              <w:rPr>
                <w:highlight w:val="white"/>
              </w:rPr>
            </w:pPr>
            <w:r w:rsidRPr="00970959">
              <w:rPr>
                <w:highlight w:val="white"/>
              </w:rPr>
              <w:t>34</w:t>
            </w:r>
          </w:p>
        </w:tc>
        <w:tc>
          <w:tcPr>
            <w:tcW w:w="1337" w:type="dxa"/>
            <w:shd w:val="clear" w:color="auto" w:fill="auto"/>
            <w:tcMar>
              <w:top w:w="0" w:type="dxa"/>
              <w:left w:w="0" w:type="dxa"/>
              <w:bottom w:w="0" w:type="dxa"/>
              <w:right w:w="0" w:type="dxa"/>
            </w:tcMar>
          </w:tcPr>
          <w:p w14:paraId="01804F15" w14:textId="77777777" w:rsidR="00C0643A" w:rsidRPr="00970959" w:rsidRDefault="00C0643A" w:rsidP="000D5573">
            <w:pPr>
              <w:widowControl w:val="0"/>
              <w:pBdr>
                <w:top w:val="nil"/>
                <w:left w:val="nil"/>
                <w:bottom w:val="nil"/>
                <w:right w:val="nil"/>
                <w:between w:val="nil"/>
              </w:pBdr>
              <w:spacing w:after="120"/>
              <w:jc w:val="both"/>
              <w:rPr>
                <w:highlight w:val="white"/>
              </w:rPr>
            </w:pPr>
            <w:r w:rsidRPr="00970959">
              <w:rPr>
                <w:highlight w:val="white"/>
              </w:rPr>
              <w:t>63</w:t>
            </w:r>
          </w:p>
        </w:tc>
        <w:tc>
          <w:tcPr>
            <w:tcW w:w="1337" w:type="dxa"/>
            <w:shd w:val="clear" w:color="auto" w:fill="auto"/>
            <w:tcMar>
              <w:top w:w="0" w:type="dxa"/>
              <w:left w:w="0" w:type="dxa"/>
              <w:bottom w:w="0" w:type="dxa"/>
              <w:right w:w="0" w:type="dxa"/>
            </w:tcMar>
          </w:tcPr>
          <w:p w14:paraId="32669758" w14:textId="77777777" w:rsidR="00C0643A" w:rsidRPr="00970959" w:rsidRDefault="00C0643A" w:rsidP="000D5573">
            <w:pPr>
              <w:widowControl w:val="0"/>
              <w:pBdr>
                <w:top w:val="nil"/>
                <w:left w:val="nil"/>
                <w:bottom w:val="nil"/>
                <w:right w:val="nil"/>
                <w:between w:val="nil"/>
              </w:pBdr>
              <w:spacing w:after="120"/>
              <w:jc w:val="both"/>
              <w:rPr>
                <w:highlight w:val="white"/>
              </w:rPr>
            </w:pPr>
            <w:r w:rsidRPr="00970959">
              <w:rPr>
                <w:highlight w:val="white"/>
              </w:rPr>
              <w:t>60</w:t>
            </w:r>
          </w:p>
        </w:tc>
      </w:tr>
    </w:tbl>
    <w:p w14:paraId="55DF333C" w14:textId="4556965F" w:rsidR="00C0643A" w:rsidRPr="00970959" w:rsidRDefault="00C0643A" w:rsidP="00EC0E4F">
      <w:pPr>
        <w:spacing w:after="120"/>
        <w:jc w:val="both"/>
        <w:rPr>
          <w:highlight w:val="white"/>
        </w:rPr>
      </w:pPr>
      <w:r w:rsidRPr="00970959">
        <w:rPr>
          <w:highlight w:val="white"/>
        </w:rPr>
        <w:t xml:space="preserve">Table </w:t>
      </w:r>
      <w:r w:rsidRPr="00970959">
        <w:t xml:space="preserve">2.1 </w:t>
      </w:r>
      <w:r w:rsidRPr="00970959">
        <w:rPr>
          <w:highlight w:val="white"/>
        </w:rPr>
        <w:t>Distribution of participants (N = 5</w:t>
      </w:r>
      <w:r w:rsidR="007109E1" w:rsidRPr="00970959">
        <w:rPr>
          <w:highlight w:val="white"/>
        </w:rPr>
        <w:t>68</w:t>
      </w:r>
      <w:r w:rsidRPr="00970959">
        <w:rPr>
          <w:highlight w:val="white"/>
        </w:rPr>
        <w:t>) according to language and gender</w:t>
      </w:r>
    </w:p>
    <w:p w14:paraId="638DC6B2" w14:textId="77777777" w:rsidR="00806338" w:rsidRPr="00970959" w:rsidRDefault="00806338" w:rsidP="00BA6922">
      <w:pPr>
        <w:spacing w:after="120"/>
        <w:jc w:val="both"/>
        <w:rPr>
          <w:highlight w:val="white"/>
        </w:rPr>
      </w:pPr>
    </w:p>
    <w:p w14:paraId="14583544" w14:textId="79118F5E" w:rsidR="001D4DD2" w:rsidRPr="00970959" w:rsidRDefault="001D4DD2" w:rsidP="001D4DD2">
      <w:pPr>
        <w:pStyle w:val="Textocomentario"/>
        <w:rPr>
          <w:noProof/>
          <w:sz w:val="24"/>
          <w:szCs w:val="24"/>
        </w:rPr>
      </w:pPr>
      <w:r w:rsidRPr="00970959">
        <w:rPr>
          <w:noProof/>
          <w:sz w:val="24"/>
          <w:szCs w:val="24"/>
        </w:rPr>
        <w:t xml:space="preserve">In our study, we invited speakers of five different languages to tell us about the colours that they associated with particular emotions. The five languages investigated were: English, Spanish, Italian, German and Cantonese. We included two varieties of English: British English and North American English. Participants were residents in Britain, The United States of America, Spain, Italy, Germany and Hong Kong. Discussions of the factors that shape emotion-colour associations often make reference to lingustic and cultural factors, and indeed, as we will see later in the </w:t>
      </w:r>
      <w:r w:rsidR="0031547D" w:rsidRPr="00970959">
        <w:rPr>
          <w:noProof/>
          <w:sz w:val="24"/>
          <w:szCs w:val="24"/>
        </w:rPr>
        <w:t>Element</w:t>
      </w:r>
      <w:r w:rsidRPr="00970959">
        <w:rPr>
          <w:noProof/>
          <w:sz w:val="24"/>
          <w:szCs w:val="24"/>
        </w:rPr>
        <w:t xml:space="preserve">, we found evidence of both in our study. It can be difficult to disentangle the impact of language and culture, which means that differences that we found between our groups of participants might be explained by the language (or variety of language) that they speak or the culture with which that language is associated. When labelling the different groups of participants, it was therefore difficult to find a term that would cover all these possibilities yet remain concise enough to allow for repeated use throughout the </w:t>
      </w:r>
      <w:r w:rsidR="0031547D" w:rsidRPr="00970959">
        <w:rPr>
          <w:noProof/>
          <w:sz w:val="24"/>
          <w:szCs w:val="24"/>
        </w:rPr>
        <w:t>Element</w:t>
      </w:r>
      <w:r w:rsidRPr="00970959">
        <w:rPr>
          <w:noProof/>
          <w:sz w:val="24"/>
          <w:szCs w:val="24"/>
        </w:rPr>
        <w:t xml:space="preserve">. We have chosen to use the term ‘linguistic background’ for the sake of simplicity, but we understand this to emcompass both the languages and varieties of languages under investigation (as in the case of British and North American English) and the cultural characteristics that are associated with those languages. We therefore refer to our groups as having six ‘linguistic backgrounds’: British English, American </w:t>
      </w:r>
      <w:r w:rsidRPr="00970959">
        <w:rPr>
          <w:noProof/>
          <w:sz w:val="24"/>
          <w:szCs w:val="24"/>
        </w:rPr>
        <w:lastRenderedPageBreak/>
        <w:t>English, Spanish, Italian, German and Cantonese. At times, for the sake of brevity we refer to ‘British English’, ‘American English’, ‘Spanish’, ‘Italian’, ‘German’ and ‘Cantonese’ participants.</w:t>
      </w:r>
    </w:p>
    <w:p w14:paraId="7ECCA2C8" w14:textId="77777777" w:rsidR="001D4DD2" w:rsidRPr="00970959" w:rsidRDefault="001D4DD2" w:rsidP="00BA6922">
      <w:pPr>
        <w:spacing w:after="120"/>
        <w:jc w:val="both"/>
        <w:rPr>
          <w:highlight w:val="white"/>
          <w:lang w:val="en"/>
        </w:rPr>
      </w:pPr>
    </w:p>
    <w:p w14:paraId="55E52A9D" w14:textId="58721A78" w:rsidR="00806338" w:rsidRPr="00970959" w:rsidRDefault="005F1354" w:rsidP="00BA6922">
      <w:pPr>
        <w:spacing w:after="120"/>
        <w:jc w:val="both"/>
        <w:rPr>
          <w:highlight w:val="white"/>
        </w:rPr>
      </w:pPr>
      <w:r w:rsidRPr="00970959">
        <w:rPr>
          <w:highlight w:val="white"/>
        </w:rPr>
        <w:t>In order for the study to have sufficient power for our planned statistical analyses, w</w:t>
      </w:r>
      <w:r w:rsidR="00806338" w:rsidRPr="00970959">
        <w:rPr>
          <w:highlight w:val="white"/>
        </w:rPr>
        <w:t xml:space="preserve">e aimed to have at least 30 </w:t>
      </w:r>
      <w:bookmarkStart w:id="50" w:name="_Hlk92884852"/>
      <w:r w:rsidR="00806338" w:rsidRPr="00970959">
        <w:rPr>
          <w:highlight w:val="white"/>
        </w:rPr>
        <w:t xml:space="preserve">participants </w:t>
      </w:r>
      <w:r w:rsidR="00F444F2" w:rsidRPr="00970959">
        <w:rPr>
          <w:highlight w:val="white"/>
        </w:rPr>
        <w:t>in the first four language groups</w:t>
      </w:r>
      <w:r w:rsidRPr="00970959">
        <w:rPr>
          <w:highlight w:val="white"/>
        </w:rPr>
        <w:t xml:space="preserve"> </w:t>
      </w:r>
      <w:r w:rsidR="00F444F2" w:rsidRPr="00970959">
        <w:rPr>
          <w:highlight w:val="white"/>
        </w:rPr>
        <w:t>(</w:t>
      </w:r>
      <w:r w:rsidRPr="00970959">
        <w:rPr>
          <w:highlight w:val="white"/>
        </w:rPr>
        <w:t>American English, British English, Cantonese and German</w:t>
      </w:r>
      <w:r w:rsidR="00F444F2" w:rsidRPr="00970959">
        <w:rPr>
          <w:highlight w:val="white"/>
        </w:rPr>
        <w:t>)</w:t>
      </w:r>
      <w:r w:rsidRPr="00970959">
        <w:rPr>
          <w:highlight w:val="white"/>
        </w:rPr>
        <w:t xml:space="preserve"> </w:t>
      </w:r>
      <w:bookmarkEnd w:id="50"/>
      <w:r w:rsidRPr="00970959">
        <w:rPr>
          <w:highlight w:val="white"/>
        </w:rPr>
        <w:t>and twice this number of participants for Spanish and Italian as in these languages we had two versions of the questionnaire (one with the emotions presented in the masculine form and one with the emotions presented in the feminine form).</w:t>
      </w:r>
      <w:r w:rsidR="00672D34" w:rsidRPr="00970959">
        <w:rPr>
          <w:rStyle w:val="Refdenotaalpie"/>
          <w:highlight w:val="white"/>
        </w:rPr>
        <w:footnoteReference w:id="4"/>
      </w:r>
      <w:r w:rsidR="00806338" w:rsidRPr="00970959">
        <w:rPr>
          <w:highlight w:val="white"/>
        </w:rPr>
        <w:t xml:space="preserve"> </w:t>
      </w:r>
      <w:r w:rsidRPr="00970959">
        <w:rPr>
          <w:highlight w:val="white"/>
        </w:rPr>
        <w:t>However, because the questionnaire was distributed largely via social media, we managed to recruit more than the minimum number of participants in many of the categories.</w:t>
      </w:r>
    </w:p>
    <w:p w14:paraId="67DDF383" w14:textId="77777777" w:rsidR="00806338" w:rsidRPr="00970959" w:rsidRDefault="00806338" w:rsidP="00BA6922">
      <w:pPr>
        <w:spacing w:after="120"/>
        <w:jc w:val="both"/>
        <w:rPr>
          <w:highlight w:val="white"/>
        </w:rPr>
      </w:pPr>
    </w:p>
    <w:p w14:paraId="7AA7FE2B" w14:textId="4A63EC93" w:rsidR="00F50C26" w:rsidRPr="00970959" w:rsidRDefault="00FD45D4" w:rsidP="00BA6922">
      <w:pPr>
        <w:pStyle w:val="Ttulo2"/>
        <w:spacing w:before="0"/>
        <w:rPr>
          <w:rFonts w:cs="Times New Roman"/>
          <w:lang w:val="en-GB"/>
        </w:rPr>
      </w:pPr>
      <w:bookmarkStart w:id="51" w:name="_5p9o7n78dvfn" w:colFirst="0" w:colLast="0"/>
      <w:bookmarkStart w:id="52" w:name="_Toc51757120"/>
      <w:bookmarkStart w:id="53" w:name="_Toc120712766"/>
      <w:bookmarkEnd w:id="51"/>
      <w:r w:rsidRPr="00970959">
        <w:rPr>
          <w:rFonts w:cs="Times New Roman"/>
          <w:lang w:val="en-GB"/>
        </w:rPr>
        <w:t>2.</w:t>
      </w:r>
      <w:r w:rsidR="00945D8E" w:rsidRPr="00970959">
        <w:rPr>
          <w:rFonts w:cs="Times New Roman"/>
          <w:lang w:val="en-GB"/>
        </w:rPr>
        <w:t>3</w:t>
      </w:r>
      <w:r w:rsidRPr="00970959">
        <w:rPr>
          <w:rFonts w:cs="Times New Roman"/>
          <w:lang w:val="en-GB"/>
        </w:rPr>
        <w:tab/>
      </w:r>
      <w:bookmarkEnd w:id="52"/>
      <w:r w:rsidR="003422DA" w:rsidRPr="00970959">
        <w:rPr>
          <w:rFonts w:cs="Times New Roman"/>
          <w:lang w:val="en-GB"/>
        </w:rPr>
        <w:t>Questionnaire</w:t>
      </w:r>
      <w:r w:rsidR="00F4000A" w:rsidRPr="00970959">
        <w:rPr>
          <w:rFonts w:cs="Times New Roman"/>
          <w:lang w:val="en-GB"/>
        </w:rPr>
        <w:t xml:space="preserve"> design</w:t>
      </w:r>
      <w:bookmarkEnd w:id="53"/>
    </w:p>
    <w:p w14:paraId="3A409698" w14:textId="510E5824" w:rsidR="00A30821" w:rsidRPr="00970959" w:rsidRDefault="702A0E75" w:rsidP="00AC1974">
      <w:pPr>
        <w:jc w:val="both"/>
        <w:rPr>
          <w:lang w:val="en-AU"/>
        </w:rPr>
      </w:pPr>
      <w:bookmarkStart w:id="54" w:name="_ap2su6nedn73" w:colFirst="0" w:colLast="0"/>
      <w:bookmarkStart w:id="55" w:name="_Toc51757121"/>
      <w:bookmarkEnd w:id="54"/>
      <w:r w:rsidRPr="00970959">
        <w:rPr>
          <w:lang w:val="en-AU"/>
        </w:rPr>
        <w:t xml:space="preserve">The data were collected through an online </w:t>
      </w:r>
      <w:r w:rsidR="003422DA" w:rsidRPr="00970959">
        <w:rPr>
          <w:lang w:val="en-AU"/>
        </w:rPr>
        <w:t>questionnaire</w:t>
      </w:r>
      <w:r w:rsidRPr="00970959">
        <w:rPr>
          <w:lang w:val="en-AU"/>
        </w:rPr>
        <w:t xml:space="preserve"> designed in Qualtrics and distributed through Facebook, Twitter and Prolific. </w:t>
      </w:r>
      <w:r w:rsidRPr="00970959">
        <w:rPr>
          <w:lang w:val="en-US"/>
        </w:rPr>
        <w:t>Participants (N=</w:t>
      </w:r>
      <w:r w:rsidR="00672D34" w:rsidRPr="00970959">
        <w:rPr>
          <w:highlight w:val="white"/>
        </w:rPr>
        <w:t>568</w:t>
      </w:r>
      <w:r w:rsidRPr="00970959">
        <w:rPr>
          <w:lang w:val="en-US"/>
        </w:rPr>
        <w:t xml:space="preserve">) were shown 15 words for emotions (angry, furious, passionate, happy, cheerful, joyful, jealous, bored, calm, sad, depressed, excited, fearful, shy, and confident) one after the other, </w:t>
      </w:r>
      <w:r w:rsidRPr="00970959">
        <w:rPr>
          <w:lang w:val="en-AU"/>
        </w:rPr>
        <w:t xml:space="preserve">in their own language. </w:t>
      </w:r>
      <w:r w:rsidR="00E00E6F" w:rsidRPr="00970959">
        <w:rPr>
          <w:lang w:val="en-AU"/>
        </w:rPr>
        <w:t>For each emotion, they were asked to choose from a set of 25 colours the colour the</w:t>
      </w:r>
      <w:r w:rsidR="00281222" w:rsidRPr="00970959">
        <w:rPr>
          <w:lang w:val="en-AU"/>
        </w:rPr>
        <w:t>y</w:t>
      </w:r>
      <w:r w:rsidR="00E00E6F" w:rsidRPr="00970959">
        <w:rPr>
          <w:lang w:val="en-AU"/>
        </w:rPr>
        <w:t xml:space="preserve"> most strongly associated with that emotion. Details of the questionnaire are provided in Section 2.2.3 below.</w:t>
      </w:r>
    </w:p>
    <w:p w14:paraId="19816FB4" w14:textId="7BFBF343" w:rsidR="005960B8" w:rsidRPr="00970959" w:rsidRDefault="005960B8" w:rsidP="005960B8">
      <w:pPr>
        <w:pStyle w:val="Ttulo3"/>
      </w:pPr>
      <w:bookmarkStart w:id="56" w:name="_Toc118900193"/>
      <w:bookmarkStart w:id="57" w:name="_Toc120712767"/>
      <w:r w:rsidRPr="00970959">
        <w:t>2.</w:t>
      </w:r>
      <w:r w:rsidR="00A0370B" w:rsidRPr="00970959">
        <w:t>3</w:t>
      </w:r>
      <w:r w:rsidRPr="00970959">
        <w:t xml:space="preserve">.1 </w:t>
      </w:r>
      <w:r w:rsidR="00901970" w:rsidRPr="00970959">
        <w:tab/>
      </w:r>
      <w:r w:rsidR="00AC1974" w:rsidRPr="00970959">
        <w:t>Selection of e</w:t>
      </w:r>
      <w:r w:rsidRPr="00970959">
        <w:t>motions</w:t>
      </w:r>
      <w:r w:rsidR="00AC1974" w:rsidRPr="00970959">
        <w:t xml:space="preserve"> for inclusion in the study</w:t>
      </w:r>
      <w:bookmarkEnd w:id="56"/>
      <w:bookmarkEnd w:id="57"/>
    </w:p>
    <w:p w14:paraId="5C893157" w14:textId="4229815A" w:rsidR="00455CCD" w:rsidRPr="00970959" w:rsidRDefault="00224DB3" w:rsidP="00BE79F2">
      <w:pPr>
        <w:jc w:val="both"/>
      </w:pPr>
      <w:bookmarkStart w:id="58" w:name="_Hlk92812375"/>
      <w:r w:rsidRPr="00970959">
        <w:t xml:space="preserve">The emotions that we </w:t>
      </w:r>
      <w:r w:rsidR="004518A5" w:rsidRPr="00970959">
        <w:t>included in the study were</w:t>
      </w:r>
      <w:r w:rsidRPr="00970959">
        <w:t xml:space="preserve">: angry, bored, calm, cheerful, confident, depressed, excited, fearful, furious, happy, jealous, joyful, passionate, sad, and shy. </w:t>
      </w:r>
      <w:r w:rsidR="0075346B" w:rsidRPr="00970959">
        <w:t>The</w:t>
      </w:r>
      <w:r w:rsidR="00877E6B" w:rsidRPr="00970959">
        <w:t>se</w:t>
      </w:r>
      <w:r w:rsidR="0075346B" w:rsidRPr="00970959">
        <w:t xml:space="preserve"> emotions were elicited from speakers in a focus group </w:t>
      </w:r>
      <w:r w:rsidR="001C2271" w:rsidRPr="00970959">
        <w:t xml:space="preserve">(N=10) </w:t>
      </w:r>
      <w:r w:rsidR="0075346B" w:rsidRPr="00970959">
        <w:t xml:space="preserve">during which </w:t>
      </w:r>
      <w:r w:rsidR="00877E6B" w:rsidRPr="00970959">
        <w:t>they</w:t>
      </w:r>
      <w:r w:rsidR="0075346B" w:rsidRPr="00970959">
        <w:t xml:space="preserve"> were asked to think of positive and negative emotions that they would possibly associate with colours. Confirmation that these emotions have indeed been found to be associated with colours was sought </w:t>
      </w:r>
      <w:r w:rsidR="00EA112A" w:rsidRPr="00970959">
        <w:t>through</w:t>
      </w:r>
      <w:r w:rsidR="0075346B" w:rsidRPr="00970959">
        <w:t xml:space="preserve"> </w:t>
      </w:r>
      <w:r w:rsidRPr="00970959">
        <w:rPr>
          <w:highlight w:val="white"/>
        </w:rPr>
        <w:t>a</w:t>
      </w:r>
      <w:r w:rsidR="00EA112A" w:rsidRPr="00970959">
        <w:rPr>
          <w:highlight w:val="white"/>
        </w:rPr>
        <w:t xml:space="preserve"> </w:t>
      </w:r>
      <w:r w:rsidRPr="00970959">
        <w:rPr>
          <w:highlight w:val="white"/>
        </w:rPr>
        <w:t xml:space="preserve">review of the </w:t>
      </w:r>
      <w:r w:rsidR="702A0E75" w:rsidRPr="00970959">
        <w:rPr>
          <w:highlight w:val="white"/>
        </w:rPr>
        <w:t>literature o</w:t>
      </w:r>
      <w:r w:rsidR="00A658E4" w:rsidRPr="00970959">
        <w:rPr>
          <w:highlight w:val="white"/>
        </w:rPr>
        <w:t>n</w:t>
      </w:r>
      <w:r w:rsidR="702A0E75" w:rsidRPr="00970959">
        <w:rPr>
          <w:highlight w:val="white"/>
        </w:rPr>
        <w:t xml:space="preserve"> emotion-colour </w:t>
      </w:r>
      <w:r w:rsidR="0075346B" w:rsidRPr="00970959">
        <w:rPr>
          <w:highlight w:val="white"/>
        </w:rPr>
        <w:t>associations</w:t>
      </w:r>
      <w:r w:rsidR="00A658E4" w:rsidRPr="00970959">
        <w:rPr>
          <w:highlight w:val="white"/>
        </w:rPr>
        <w:t xml:space="preserve"> </w:t>
      </w:r>
      <w:r w:rsidR="004518A5" w:rsidRPr="00970959">
        <w:rPr>
          <w:highlight w:val="white"/>
        </w:rPr>
        <w:fldChar w:fldCharType="begin"/>
      </w:r>
      <w:r w:rsidR="00B20965" w:rsidRPr="00970959">
        <w:rPr>
          <w:highlight w:val="white"/>
        </w:rPr>
        <w:instrText xml:space="preserve"> ADDIN ZOTERO_ITEM CSL_CITATION {"citationID":"Uho8hSah","properties":{"formattedCitation":"(Aslam, 2006; Barchard, Grob, &amp; Roe, 2017; Chen, Kacinik, Chen, &amp; Wu, 2016; Clarke &amp; Costall, 2008; Deabler, 1957; Fraser &amp; Banks, 2004; Fugate &amp; Franco, 2019; Gorn, Chattopadhyay, Yi, &amp; Dahl, 1997; Hevner, 1935; Jonauskaite et al., 2020; Soriano &amp; Valenzuela, 2009; Walters, Apter, &amp; Svebak, 1982; Wexner, 1954; Wilson, 1966)","plainCitation":"(Aslam, 2006; Barchard, Grob, &amp; Roe, 2017; Chen, Kacinik, Chen, &amp; Wu, 2016; Clarke &amp; Costall, 2008; Deabler, 1957; Fraser &amp; Banks, 2004; Fugate &amp; Franco, 2019; Gorn, Chattopadhyay, Yi, &amp; Dahl, 1997; Hevner, 1935; Jonauskaite et al., 2020; Soriano &amp; Valenzuela, 2009; Walters, Apter, &amp; Svebak, 1982; Wexner, 1954; Wilson, 1966)","noteIndex":0},"citationItems":[{"id":589,"uris":["http://zotero.org/users/6094700/items/7CXRWEHK"],"itemData":{"id":589,"type":"article-journal","container-title":"Journal of marketing communications","ISSN":"1352-7266","issue":"1","journalAbbreviation":"Journal of marketing communications","note":"publisher: Taylor &amp; Francis","page":"15-30","title":"Are you selling the right colour? A cross‐cultural review of colour as a marketing cue","volume":"12","author":[{"family":"Aslam","given":"Mubeen M"}],"issued":{"date-parts":[["2006"]]}}},{"id":394,"uris":["http://zotero.org/users/6094700/items/SI5BBZTH"],"itemData":{"id":394,"type":"article-journal","container-title":"Behavior research methods","ISSN":"1554-3528","issue":"2","journalAbbreviation":"Behavior research methods","page":"443-456","title":"Is sadness blue? The problem of using figurative language for emotions on psychological tests","volume":"49","author":[{"family":"Barchard","given":"Kimberly A"},{"family":"Grob","given":"Kelly E"},{"family":"Roe","given":"Matthew J"}],"issued":{"date-parts":[["2017"]]}}},{"id":323,"uris":["http://zotero.org/users/6094700/items/2TA2RMAX"],"itemData":{"id":323,"type":"paper-conference","event-title":"CogSci","title":"Metaphorical Color Representations of Emotional Concepts in English and Chinese Speakers.","author":[{"family":"Chen","given":"Junqing"},{"family":"Kacinik","given":"Natalie A"},{"family":"Chen","given":"Yingjun"},{"family":"Wu","given":"Nianyang"}],"issued":{"date-parts":[["2016"]]}}},{"id":968,"uris":["http://zotero.org/users/6094700/items/SYYTL4B5"],"itemData":{"id":968,"type":"article-journal","abstract":"Typically, the research on the connotations of colors has presented isolated color samples to the participants, and/or restricted their responses to a limited set of alternatives (e.g., basic emotions). In the present study, the participants were asked to imagine their own examples of the target colors, thereby allowing the participants to select their own salient examples, including the context. In addition, a qualitative method, the semi-structured interview, was employed, giving them freedom to choose their own terms of description, and also identify issues which they themselves regarded as relevant. To a large extent, the results were consistent with previous research about the emotional significance and arousing effects of different colors. But this alternative approach also threw light upon more subtle connotations of colors, the multiple meanings of a single color, and also the participants' reasons for these connotations, ranging from individual experiences to cultural conventions and stereotypes. © 2008 Wiley Periodicals, Inc. Col Res Appl, 33, 406–410, 2008","container-title":"Color Research &amp; Application","DOI":"10.1002/col.20435","ISSN":"1520-6378","issue":"5","language":"en","note":"_eprint: https://onlinelibrary.wiley.com/doi/pdf/10.1002/col.20435","page":"406-410","source":"Wiley Online Library","title":"The emotional connotations of color: A qualitative investigation","title-short":"The emotional connotations of color","volume":"33","author":[{"family":"Clarke","given":"Tom"},{"family":"Costall","given":"Alan"}],"issued":{"date-parts":[["2008"]]}}},{"id":1835,"uris":["http://zotero.org/users/6094700/items/MIGZEZ3K"],"itemData":{"id":1835,"type":"article-journal","container-title":"Journal of Applied Psychology","ISSN":"0021-9010","issue":"5","journalAbbreviation":"Journal of Applied Psychology","note":"publisher: American Psychological Association","page":"279-283","title":"Colors and mood-tones","volume":"41","author":[{"family":"Deabler","given":"Herdis L"}],"issued":{"date-parts":[["1957"]]}}},{"id":1838,"uris":["http://zotero.org/users/6094700/items/DYLXIY2A"],"itemData":{"id":1838,"type":"book","ISBN":"0-8118-4210-X","publisher":"Chronicle Books","title":"Designer's color manual: The complete guide to color theory and application","author":[{"family":"Fraser","given":"Tom"},{"family":"Banks","given":"Adam"}],"issued":{"date-parts":[["2004"]]}}},{"id":1813,"uris":["http://zotero.org/users/6094700/items/QLIJHNPN"],"itemData":{"id":1813,"type":"article-journal","container-title":"Frontiers in psychology","ISSN":"1664-1078","journalAbbreviation":"Frontiers in psychology","note":"publisher: Frontiers","page":"206","title":"What color is your anger? Assessing color-emotion pairings in English speakers","volume":"10","author":[{"family":"Fugate","given":"Jennifer Marie Binzak"},{"family":"Franco","given":"Courtny L"}],"issued":{"date-parts":[["2019"]]}}},{"id":1837,"uris":["http://zotero.org/users/6094700/items/5R8QPVEA"],"itemData":{"id":1837,"type":"article-journal","container-title":"Management science","ISSN":"0025-1909","issue":"10","journalAbbreviation":"Management science","note":"publisher: INFORMS","page":"1387-1400","title":"Effects of color as an executional cue in advertising: They're in the shade","volume":"43","author":[{"family":"Gorn","given":"Gerald J"},{"family":"Chattopadhyay","given":"Amitava"},{"family":"Yi","given":"Tracey"},{"family":"Dahl","given":"Darren W"}],"issued":{"date-parts":[["1997"]]}}},{"id":1836,"uris":["http://zotero.org/users/6094700/items/LUUINNG5"],"itemData":{"id":1836,"type":"article-journal","container-title":"Journal of Applied Psychology","ISSN":"1939-1854","issue":"4","journalAbbreviation":"Journal of Applied Psychology","note":"publisher: American Psychological Association","page":"385","title":"Experimental studies of the affective value of colors and lines.","volume":"19","author":[{"family":"Hevner","given":"Kate"}],"issued":{"date-parts":[["1935"]]}}},{"id":786,"uris":["http://zotero.org/users/6094700/items/UPK9JSUK"],"itemData":{"id":786,"type":"article-journal","container-title":"Psychological Science","ISSN":"0956-7976","issue":"10","journalAbbreviation":"Psychological Science","note":"publisher: SAGE Publications Sage CA: Los Angeles, CA","page":"1245-1260","title":"Universal Patterns in Color-Emotion Associations Are Further Shaped by Linguistic and Geographic Proximity","volume":"31","author":[{"family":"Jonauskaite","given":"Domicele"},{"family":"Abu-Akel","given":"Ahmad"},{"family":"Dael","given":"Nele"},{"family":"Oberfeld","given":"Daniel"},{"family":"Abdel-Khalek","given":"Ahmed M"},{"family":"Al-Rasheed","given":"Abdulrahman S"},{"family":"Antonietti","given":"Jean-Philippe"},{"family":"Bogushevskaya","given":"Victoria"},{"family":"Chamseddine","given":"Amer"},{"family":"Chkonia","given":"Eka"}],"issued":{"date-parts":[["2020"]]}}},{"id":967,"uris":["http://zotero.org/users/6094700/items/IFKI5T72"],"itemData":{"id":967,"type":"article-journal","container-title":"Social Science Information","DOI":"10.1177/0539018409106199","ISSN":"0539-0184","issue":"3","journalAbbreviation":"Social Science Information","note":"publisher: SAGE Publications Ltd","page":"421-445","source":"SAGE Journals","title":"Emotion and colour across languages: implicit associations in Spanish colour terms","title-short":"Emotion and colour across languages","volume":"48","author":[{"family":"Soriano","given":"Cristina"},{"family":"Valenzuela","given":"Javier"}],"issued":{"date-parts":[["2009",9,1]]}}},{"id":1834,"uris":["http://zotero.org/users/6094700/items/XDY7KWL2"],"itemData":{"id":1834,"type":"article-journal","container-title":"Motivation and emotion","ISSN":"1573-6644","issue":"3","journalAbbreviation":"Motivation and emotion","note":"publisher: Springer","page":"193-215","title":"Color preference, arousal, and the theory of psychological reversals","volume":"6","author":[{"family":"Walters","given":"Jean"},{"family":"Apter","given":"Michael J"},{"family":"Svebak","given":"Sven"}],"issued":{"date-parts":[["1982"]]}}},{"id":1833,"uris":["http://zotero.org/users/6094700/items/A4DP2YT5"],"itemData":{"id":1833,"type":"article-journal","container-title":"Journal of applied psychology","ISSN":"1939-1854","issue":"6","journalAbbreviation":"Journal of applied psychology","note":"publisher: American Psychological Association","page":"432","title":"The degree to which colors (hues) are associated with mood-tones.","volume":"38","author":[{"family":"Wexner","given":"Lois B"}],"issued":{"date-parts":[["1954"]]}}},{"id":1832,"uris":["http://zotero.org/users/6094700/items/9ESJLB2T"],"itemData":{"id":1832,"type":"article-journal","container-title":"Perceptual and motor skills","ISSN":"1558-688X","journalAbbreviation":"Perceptual and motor skills","note":"publisher: Perceptual &amp; Motor Skills","title":"Arousal properties of red versus green.","author":[{"family":"Wilson","given":"Glenn D"}],"issued":{"date-parts":[["1966"]]}}}],"schema":"https://github.com/citation-style-language/schema/raw/master/csl-citation.json"} </w:instrText>
      </w:r>
      <w:r w:rsidR="004518A5" w:rsidRPr="00970959">
        <w:rPr>
          <w:highlight w:val="white"/>
        </w:rPr>
        <w:fldChar w:fldCharType="separate"/>
      </w:r>
      <w:r w:rsidR="004518A5" w:rsidRPr="00970959">
        <w:rPr>
          <w:highlight w:val="white"/>
        </w:rPr>
        <w:t>(Aslam, 2006; Barchard, Grob, &amp; Roe, 2017; Chen, Kacinik, Chen, &amp; Wu, 2016; Clarke &amp; Costall, 2008; Deabler, 1957; Fraser &amp; Banks, 2004; Fugate &amp; Franco, 2019; Gorn, Chattopadhyay, Yi, &amp; Dahl, 1997; Hevner, 1935; Jonauskaite et al., 2020; Soriano &amp; Valenzuela, 2009; Walters, Apter, &amp; Svebak, 1982; Wexner, 1954; Wilson, 1966)</w:t>
      </w:r>
      <w:r w:rsidR="004518A5" w:rsidRPr="00970959">
        <w:rPr>
          <w:highlight w:val="white"/>
        </w:rPr>
        <w:fldChar w:fldCharType="end"/>
      </w:r>
      <w:r w:rsidR="702A0E75" w:rsidRPr="00970959">
        <w:rPr>
          <w:highlight w:val="white"/>
        </w:rPr>
        <w:t xml:space="preserve">. </w:t>
      </w:r>
      <w:r w:rsidR="0075346B" w:rsidRPr="00970959">
        <w:t xml:space="preserve">As a consequence, the </w:t>
      </w:r>
      <w:r w:rsidR="00EA112A" w:rsidRPr="00970959">
        <w:t>emotions that we</w:t>
      </w:r>
      <w:r w:rsidR="0075346B" w:rsidRPr="00970959">
        <w:t xml:space="preserve"> analysed do not necessarily reflect the emotions listed in any particular </w:t>
      </w:r>
      <w:r w:rsidR="00877E6B" w:rsidRPr="00970959">
        <w:t xml:space="preserve">theoretical </w:t>
      </w:r>
      <w:r w:rsidR="0075346B" w:rsidRPr="00970959">
        <w:t>model (e.g.,</w:t>
      </w:r>
      <w:r w:rsidR="00E204FF" w:rsidRPr="00970959">
        <w:t xml:space="preserve"> Ekman, 1992)</w:t>
      </w:r>
      <w:r w:rsidR="0075346B" w:rsidRPr="00970959">
        <w:t>.</w:t>
      </w:r>
    </w:p>
    <w:bookmarkEnd w:id="58"/>
    <w:p w14:paraId="4AA8DC42" w14:textId="77777777" w:rsidR="00455CCD" w:rsidRPr="00970959" w:rsidRDefault="00455CCD" w:rsidP="00BE79F2">
      <w:pPr>
        <w:jc w:val="both"/>
      </w:pPr>
    </w:p>
    <w:p w14:paraId="0B7036C0" w14:textId="7E5C04ED" w:rsidR="00BE79F2" w:rsidRPr="00970959" w:rsidRDefault="00836395" w:rsidP="00BE79F2">
      <w:pPr>
        <w:jc w:val="both"/>
        <w:rPr>
          <w:lang w:val="en-AU"/>
        </w:rPr>
      </w:pPr>
      <w:r w:rsidRPr="00970959">
        <w:rPr>
          <w:lang w:val="en-AU"/>
        </w:rPr>
        <w:t xml:space="preserve">In order to test whether emotional adjectives are associated with different colours when presented in the masculine or feminine form, we included two languages in the study that mark their adjectives as either masculine or feminine </w:t>
      </w:r>
      <w:r w:rsidR="702A0E75" w:rsidRPr="00970959">
        <w:rPr>
          <w:lang w:val="en-AU"/>
        </w:rPr>
        <w:t>(i.e.</w:t>
      </w:r>
      <w:r w:rsidR="003414E3" w:rsidRPr="00970959">
        <w:rPr>
          <w:lang w:val="en-AU"/>
        </w:rPr>
        <w:t xml:space="preserve"> </w:t>
      </w:r>
      <w:r w:rsidR="702A0E75" w:rsidRPr="00970959">
        <w:rPr>
          <w:lang w:val="en-AU"/>
        </w:rPr>
        <w:t>Italian and Spanish)</w:t>
      </w:r>
      <w:r w:rsidRPr="00970959">
        <w:rPr>
          <w:lang w:val="en-AU"/>
        </w:rPr>
        <w:t>. For these languages</w:t>
      </w:r>
      <w:r w:rsidR="702A0E75" w:rsidRPr="00970959">
        <w:rPr>
          <w:lang w:val="en-AU"/>
        </w:rPr>
        <w:t xml:space="preserve">, two versions of the </w:t>
      </w:r>
      <w:r w:rsidR="003422DA" w:rsidRPr="00970959">
        <w:rPr>
          <w:lang w:val="en-AU"/>
        </w:rPr>
        <w:t>questionnaire</w:t>
      </w:r>
      <w:r w:rsidR="702A0E75" w:rsidRPr="00970959">
        <w:rPr>
          <w:lang w:val="en-AU"/>
        </w:rPr>
        <w:t xml:space="preserve"> were distributed, one containing masculine adjectives and one containing feminine adjectives. For example, for the emotion ‘angry’, there were two versions of the </w:t>
      </w:r>
      <w:r w:rsidR="003422DA" w:rsidRPr="00970959">
        <w:rPr>
          <w:lang w:val="en-AU"/>
        </w:rPr>
        <w:t>questionnaire</w:t>
      </w:r>
      <w:r w:rsidR="702A0E75" w:rsidRPr="00970959">
        <w:rPr>
          <w:lang w:val="en-AU"/>
        </w:rPr>
        <w:t xml:space="preserve"> in Italian, containing </w:t>
      </w:r>
      <w:r w:rsidR="004508E7" w:rsidRPr="00970959">
        <w:rPr>
          <w:lang w:val="en-AU"/>
        </w:rPr>
        <w:t>‘</w:t>
      </w:r>
      <w:r w:rsidR="702A0E75" w:rsidRPr="00970959">
        <w:rPr>
          <w:lang w:val="en-AU"/>
        </w:rPr>
        <w:t>arrab</w:t>
      </w:r>
      <w:r w:rsidR="006747AE" w:rsidRPr="00970959">
        <w:rPr>
          <w:lang w:val="en-AU"/>
        </w:rPr>
        <w:t>b</w:t>
      </w:r>
      <w:r w:rsidR="702A0E75" w:rsidRPr="00970959">
        <w:rPr>
          <w:lang w:val="en-AU"/>
        </w:rPr>
        <w:t>iato</w:t>
      </w:r>
      <w:r w:rsidR="004508E7" w:rsidRPr="00970959">
        <w:rPr>
          <w:lang w:val="en-AU"/>
        </w:rPr>
        <w:t>’</w:t>
      </w:r>
      <w:r w:rsidR="702A0E75" w:rsidRPr="00970959">
        <w:rPr>
          <w:lang w:val="en-AU"/>
        </w:rPr>
        <w:t xml:space="preserve"> and </w:t>
      </w:r>
      <w:r w:rsidR="004508E7" w:rsidRPr="00970959">
        <w:rPr>
          <w:lang w:val="en-AU"/>
        </w:rPr>
        <w:t>‘</w:t>
      </w:r>
      <w:r w:rsidR="702A0E75" w:rsidRPr="00970959">
        <w:rPr>
          <w:lang w:val="en-AU"/>
        </w:rPr>
        <w:t>arrab</w:t>
      </w:r>
      <w:r w:rsidR="006747AE" w:rsidRPr="00970959">
        <w:rPr>
          <w:lang w:val="en-AU"/>
        </w:rPr>
        <w:t>b</w:t>
      </w:r>
      <w:r w:rsidR="702A0E75" w:rsidRPr="00970959">
        <w:rPr>
          <w:lang w:val="en-AU"/>
        </w:rPr>
        <w:t>iata</w:t>
      </w:r>
      <w:r w:rsidR="004508E7" w:rsidRPr="00970959">
        <w:rPr>
          <w:lang w:val="en-AU"/>
        </w:rPr>
        <w:t>’</w:t>
      </w:r>
      <w:r w:rsidR="702A0E75" w:rsidRPr="00970959">
        <w:rPr>
          <w:lang w:val="en-AU"/>
        </w:rPr>
        <w:t xml:space="preserve">, and two in Spanish, containing </w:t>
      </w:r>
      <w:r w:rsidR="004508E7" w:rsidRPr="00970959">
        <w:rPr>
          <w:lang w:val="en-AU"/>
        </w:rPr>
        <w:t>‘</w:t>
      </w:r>
      <w:r w:rsidR="702A0E75" w:rsidRPr="00970959">
        <w:rPr>
          <w:lang w:val="en-AU"/>
        </w:rPr>
        <w:t>enfadado</w:t>
      </w:r>
      <w:r w:rsidR="004508E7" w:rsidRPr="00970959">
        <w:rPr>
          <w:lang w:val="en-AU"/>
        </w:rPr>
        <w:t>’</w:t>
      </w:r>
      <w:r w:rsidR="702A0E75" w:rsidRPr="00970959">
        <w:rPr>
          <w:lang w:val="en-AU"/>
        </w:rPr>
        <w:t xml:space="preserve"> and </w:t>
      </w:r>
      <w:r w:rsidR="004508E7" w:rsidRPr="00970959">
        <w:rPr>
          <w:lang w:val="en-AU"/>
        </w:rPr>
        <w:t>‘</w:t>
      </w:r>
      <w:r w:rsidR="702A0E75" w:rsidRPr="00970959">
        <w:rPr>
          <w:lang w:val="en-AU"/>
        </w:rPr>
        <w:t>enfadada</w:t>
      </w:r>
      <w:r w:rsidR="004508E7" w:rsidRPr="00970959">
        <w:rPr>
          <w:lang w:val="en-AU"/>
        </w:rPr>
        <w:t>’</w:t>
      </w:r>
      <w:r w:rsidR="702A0E75" w:rsidRPr="00970959">
        <w:rPr>
          <w:lang w:val="en-AU"/>
        </w:rPr>
        <w:t>. A list of the emotion terms included in the study is shown in Table 2.</w:t>
      </w:r>
      <w:r w:rsidR="00993BDD" w:rsidRPr="00970959">
        <w:rPr>
          <w:lang w:val="en-AU"/>
        </w:rPr>
        <w:t>2</w:t>
      </w:r>
      <w:r w:rsidR="702A0E75" w:rsidRPr="00970959">
        <w:rPr>
          <w:lang w:val="en-AU"/>
        </w:rPr>
        <w:t>.</w:t>
      </w:r>
    </w:p>
    <w:p w14:paraId="499C7A4E" w14:textId="6AF123D0" w:rsidR="00BE79F2" w:rsidRPr="00970959" w:rsidRDefault="00BE79F2" w:rsidP="00BE79F2">
      <w:pPr>
        <w:jc w:val="both"/>
        <w:rPr>
          <w:lang w:val="en-AU"/>
        </w:rPr>
      </w:pPr>
    </w:p>
    <w:p w14:paraId="6F89FA77" w14:textId="27518F86" w:rsidR="00BE79F2" w:rsidRPr="00970959" w:rsidRDefault="00BE79F2" w:rsidP="00BE79F2">
      <w:pPr>
        <w:spacing w:after="120"/>
        <w:jc w:val="both"/>
        <w:rPr>
          <w:highlight w:val="white"/>
        </w:rPr>
      </w:pPr>
    </w:p>
    <w:tbl>
      <w:tblPr>
        <w:tblStyle w:val="a3"/>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50"/>
        <w:gridCol w:w="1740"/>
        <w:gridCol w:w="2025"/>
        <w:gridCol w:w="1770"/>
        <w:gridCol w:w="1560"/>
        <w:gridCol w:w="1815"/>
      </w:tblGrid>
      <w:tr w:rsidR="00970959" w:rsidRPr="00970959" w14:paraId="1C93A71A" w14:textId="77777777" w:rsidTr="00B04CFE">
        <w:trPr>
          <w:trHeight w:val="465"/>
        </w:trPr>
        <w:tc>
          <w:tcPr>
            <w:tcW w:w="450" w:type="dxa"/>
            <w:shd w:val="clear" w:color="auto" w:fill="auto"/>
            <w:tcMar>
              <w:top w:w="0" w:type="dxa"/>
              <w:left w:w="0" w:type="dxa"/>
              <w:bottom w:w="0" w:type="dxa"/>
              <w:right w:w="0" w:type="dxa"/>
            </w:tcMar>
          </w:tcPr>
          <w:p w14:paraId="1B5A9BE5" w14:textId="77777777" w:rsidR="00BE79F2" w:rsidRPr="00970959" w:rsidRDefault="00BE79F2" w:rsidP="00B04CFE">
            <w:pPr>
              <w:widowControl w:val="0"/>
              <w:pBdr>
                <w:top w:val="nil"/>
                <w:left w:val="nil"/>
                <w:bottom w:val="nil"/>
                <w:right w:val="nil"/>
                <w:between w:val="nil"/>
              </w:pBdr>
              <w:spacing w:after="120"/>
              <w:jc w:val="center"/>
              <w:rPr>
                <w:highlight w:val="white"/>
              </w:rPr>
            </w:pPr>
          </w:p>
        </w:tc>
        <w:tc>
          <w:tcPr>
            <w:tcW w:w="1740" w:type="dxa"/>
            <w:shd w:val="clear" w:color="auto" w:fill="auto"/>
            <w:tcMar>
              <w:top w:w="0" w:type="dxa"/>
              <w:left w:w="0" w:type="dxa"/>
              <w:bottom w:w="0" w:type="dxa"/>
              <w:right w:w="0" w:type="dxa"/>
            </w:tcMar>
          </w:tcPr>
          <w:p w14:paraId="7E1B72FC" w14:textId="77777777" w:rsidR="00BE79F2" w:rsidRPr="00970959" w:rsidRDefault="00BE79F2" w:rsidP="00B04CFE">
            <w:pPr>
              <w:widowControl w:val="0"/>
              <w:pBdr>
                <w:top w:val="nil"/>
                <w:left w:val="nil"/>
                <w:bottom w:val="nil"/>
                <w:right w:val="nil"/>
                <w:between w:val="nil"/>
              </w:pBdr>
              <w:spacing w:after="120"/>
              <w:jc w:val="center"/>
              <w:rPr>
                <w:highlight w:val="white"/>
              </w:rPr>
            </w:pPr>
            <w:r w:rsidRPr="00970959">
              <w:rPr>
                <w:highlight w:val="white"/>
              </w:rPr>
              <w:t>Emotion (English)</w:t>
            </w:r>
          </w:p>
        </w:tc>
        <w:tc>
          <w:tcPr>
            <w:tcW w:w="2025" w:type="dxa"/>
            <w:shd w:val="clear" w:color="auto" w:fill="auto"/>
            <w:tcMar>
              <w:top w:w="0" w:type="dxa"/>
              <w:left w:w="0" w:type="dxa"/>
              <w:bottom w:w="0" w:type="dxa"/>
              <w:right w:w="0" w:type="dxa"/>
            </w:tcMar>
          </w:tcPr>
          <w:p w14:paraId="7E1722BB" w14:textId="77777777" w:rsidR="00BE79F2" w:rsidRPr="00970959" w:rsidRDefault="00BE79F2" w:rsidP="00B04CFE">
            <w:pPr>
              <w:widowControl w:val="0"/>
              <w:spacing w:after="120"/>
              <w:jc w:val="center"/>
              <w:rPr>
                <w:highlight w:val="white"/>
              </w:rPr>
            </w:pPr>
            <w:r w:rsidRPr="00970959">
              <w:rPr>
                <w:highlight w:val="white"/>
              </w:rPr>
              <w:t>Emotion (Cantonese)</w:t>
            </w:r>
          </w:p>
        </w:tc>
        <w:tc>
          <w:tcPr>
            <w:tcW w:w="1770" w:type="dxa"/>
            <w:shd w:val="clear" w:color="auto" w:fill="auto"/>
            <w:tcMar>
              <w:top w:w="0" w:type="dxa"/>
              <w:left w:w="0" w:type="dxa"/>
              <w:bottom w:w="0" w:type="dxa"/>
              <w:right w:w="0" w:type="dxa"/>
            </w:tcMar>
          </w:tcPr>
          <w:p w14:paraId="589C636E" w14:textId="77777777" w:rsidR="00BE79F2" w:rsidRPr="00970959" w:rsidRDefault="00BE79F2" w:rsidP="00B04CFE">
            <w:pPr>
              <w:widowControl w:val="0"/>
              <w:spacing w:after="120"/>
              <w:jc w:val="center"/>
              <w:rPr>
                <w:highlight w:val="white"/>
              </w:rPr>
            </w:pPr>
            <w:r w:rsidRPr="00970959">
              <w:rPr>
                <w:highlight w:val="white"/>
              </w:rPr>
              <w:t>Emotion (German)</w:t>
            </w:r>
          </w:p>
        </w:tc>
        <w:tc>
          <w:tcPr>
            <w:tcW w:w="1560" w:type="dxa"/>
            <w:shd w:val="clear" w:color="auto" w:fill="auto"/>
            <w:tcMar>
              <w:top w:w="0" w:type="dxa"/>
              <w:left w:w="0" w:type="dxa"/>
              <w:bottom w:w="0" w:type="dxa"/>
              <w:right w:w="0" w:type="dxa"/>
            </w:tcMar>
          </w:tcPr>
          <w:p w14:paraId="029F6AC6" w14:textId="77777777" w:rsidR="00BE79F2" w:rsidRPr="00970959" w:rsidRDefault="00BE79F2" w:rsidP="00B04CFE">
            <w:pPr>
              <w:widowControl w:val="0"/>
              <w:pBdr>
                <w:top w:val="nil"/>
                <w:left w:val="nil"/>
                <w:bottom w:val="nil"/>
                <w:right w:val="nil"/>
                <w:between w:val="nil"/>
              </w:pBdr>
              <w:spacing w:after="120"/>
              <w:jc w:val="center"/>
              <w:rPr>
                <w:highlight w:val="white"/>
              </w:rPr>
            </w:pPr>
            <w:r w:rsidRPr="00970959">
              <w:rPr>
                <w:highlight w:val="white"/>
              </w:rPr>
              <w:t>Emotion (Italian)</w:t>
            </w:r>
          </w:p>
        </w:tc>
        <w:tc>
          <w:tcPr>
            <w:tcW w:w="1815" w:type="dxa"/>
            <w:shd w:val="clear" w:color="auto" w:fill="auto"/>
            <w:tcMar>
              <w:top w:w="0" w:type="dxa"/>
              <w:left w:w="0" w:type="dxa"/>
              <w:bottom w:w="0" w:type="dxa"/>
              <w:right w:w="0" w:type="dxa"/>
            </w:tcMar>
          </w:tcPr>
          <w:p w14:paraId="38CFF26A" w14:textId="77777777" w:rsidR="00BE79F2" w:rsidRPr="00970959" w:rsidRDefault="00BE79F2" w:rsidP="00B04CFE">
            <w:pPr>
              <w:widowControl w:val="0"/>
              <w:pBdr>
                <w:top w:val="nil"/>
                <w:left w:val="nil"/>
                <w:bottom w:val="nil"/>
                <w:right w:val="nil"/>
                <w:between w:val="nil"/>
              </w:pBdr>
              <w:spacing w:after="120"/>
              <w:jc w:val="center"/>
              <w:rPr>
                <w:highlight w:val="white"/>
              </w:rPr>
            </w:pPr>
            <w:r w:rsidRPr="00970959">
              <w:rPr>
                <w:highlight w:val="white"/>
              </w:rPr>
              <w:t>Emotion (Spanish)</w:t>
            </w:r>
          </w:p>
        </w:tc>
      </w:tr>
      <w:tr w:rsidR="00970959" w:rsidRPr="00970959" w14:paraId="3BADCA8F" w14:textId="77777777" w:rsidTr="00B04CFE">
        <w:tc>
          <w:tcPr>
            <w:tcW w:w="450" w:type="dxa"/>
            <w:shd w:val="clear" w:color="auto" w:fill="auto"/>
            <w:tcMar>
              <w:top w:w="0" w:type="dxa"/>
              <w:left w:w="0" w:type="dxa"/>
              <w:bottom w:w="0" w:type="dxa"/>
              <w:right w:w="0" w:type="dxa"/>
            </w:tcMar>
          </w:tcPr>
          <w:p w14:paraId="677E4BB6" w14:textId="77777777" w:rsidR="00BE79F2" w:rsidRPr="00970959" w:rsidRDefault="00BE79F2" w:rsidP="00B04CFE">
            <w:pPr>
              <w:widowControl w:val="0"/>
              <w:pBdr>
                <w:top w:val="nil"/>
                <w:left w:val="nil"/>
                <w:bottom w:val="nil"/>
                <w:right w:val="nil"/>
                <w:between w:val="nil"/>
              </w:pBdr>
              <w:spacing w:after="120"/>
              <w:jc w:val="center"/>
              <w:rPr>
                <w:highlight w:val="white"/>
              </w:rPr>
            </w:pPr>
            <w:r w:rsidRPr="00970959">
              <w:rPr>
                <w:highlight w:val="white"/>
              </w:rPr>
              <w:t>1</w:t>
            </w:r>
          </w:p>
        </w:tc>
        <w:tc>
          <w:tcPr>
            <w:tcW w:w="1740" w:type="dxa"/>
            <w:shd w:val="clear" w:color="auto" w:fill="auto"/>
            <w:tcMar>
              <w:top w:w="0" w:type="dxa"/>
              <w:left w:w="0" w:type="dxa"/>
              <w:bottom w:w="0" w:type="dxa"/>
              <w:right w:w="0" w:type="dxa"/>
            </w:tcMar>
          </w:tcPr>
          <w:p w14:paraId="732B78F4" w14:textId="115E9B95" w:rsidR="00BE79F2" w:rsidRPr="00970959" w:rsidRDefault="007D429A" w:rsidP="00B04CFE">
            <w:pPr>
              <w:widowControl w:val="0"/>
              <w:pBdr>
                <w:top w:val="nil"/>
                <w:left w:val="nil"/>
                <w:bottom w:val="nil"/>
                <w:right w:val="nil"/>
                <w:between w:val="nil"/>
              </w:pBdr>
              <w:spacing w:after="120"/>
              <w:jc w:val="center"/>
              <w:rPr>
                <w:highlight w:val="white"/>
              </w:rPr>
            </w:pPr>
            <w:r w:rsidRPr="00970959">
              <w:rPr>
                <w:highlight w:val="white"/>
              </w:rPr>
              <w:t>Angry</w:t>
            </w:r>
          </w:p>
        </w:tc>
        <w:tc>
          <w:tcPr>
            <w:tcW w:w="2025" w:type="dxa"/>
            <w:shd w:val="clear" w:color="auto" w:fill="auto"/>
            <w:tcMar>
              <w:top w:w="0" w:type="dxa"/>
              <w:left w:w="0" w:type="dxa"/>
              <w:bottom w:w="0" w:type="dxa"/>
              <w:right w:w="0" w:type="dxa"/>
            </w:tcMar>
          </w:tcPr>
          <w:p w14:paraId="200B7B28" w14:textId="77777777" w:rsidR="00BE79F2" w:rsidRPr="00970959" w:rsidRDefault="702A0E75" w:rsidP="00B04CFE">
            <w:pPr>
              <w:widowControl w:val="0"/>
              <w:pBdr>
                <w:top w:val="nil"/>
                <w:left w:val="nil"/>
                <w:bottom w:val="nil"/>
                <w:right w:val="nil"/>
                <w:between w:val="nil"/>
              </w:pBdr>
              <w:spacing w:after="120"/>
              <w:jc w:val="center"/>
              <w:rPr>
                <w:rFonts w:ascii="SimSun" w:eastAsia="SimSun" w:hAnsi="SimSun" w:cs="SimSun"/>
                <w:b/>
                <w:bCs/>
                <w:sz w:val="22"/>
                <w:szCs w:val="22"/>
                <w:lang w:eastAsia="zh-CN"/>
              </w:rPr>
            </w:pPr>
            <w:r w:rsidRPr="00970959">
              <w:rPr>
                <w:rFonts w:ascii="SimSun" w:eastAsia="SimSun" w:hAnsi="SimSun" w:cs="SimSun"/>
                <w:b/>
                <w:bCs/>
                <w:sz w:val="22"/>
                <w:szCs w:val="22"/>
                <w:lang w:eastAsia="zh-CN"/>
              </w:rPr>
              <w:t>生氣</w:t>
            </w:r>
          </w:p>
          <w:p w14:paraId="65CC21CC" w14:textId="7937BB65" w:rsidR="004C12E0" w:rsidRPr="00970959" w:rsidRDefault="004C12E0" w:rsidP="00B04CFE">
            <w:pPr>
              <w:widowControl w:val="0"/>
              <w:pBdr>
                <w:top w:val="nil"/>
                <w:left w:val="nil"/>
                <w:bottom w:val="nil"/>
                <w:right w:val="nil"/>
                <w:between w:val="nil"/>
              </w:pBdr>
              <w:spacing w:after="120"/>
              <w:jc w:val="center"/>
              <w:rPr>
                <w:highlight w:val="white"/>
              </w:rPr>
            </w:pPr>
            <w:r w:rsidRPr="00970959">
              <w:t>[sang1] [hei3]</w:t>
            </w:r>
          </w:p>
        </w:tc>
        <w:tc>
          <w:tcPr>
            <w:tcW w:w="1770" w:type="dxa"/>
            <w:shd w:val="clear" w:color="auto" w:fill="auto"/>
            <w:tcMar>
              <w:top w:w="0" w:type="dxa"/>
              <w:left w:w="0" w:type="dxa"/>
              <w:bottom w:w="0" w:type="dxa"/>
              <w:right w:w="0" w:type="dxa"/>
            </w:tcMar>
          </w:tcPr>
          <w:p w14:paraId="6339845F" w14:textId="4E727DE1" w:rsidR="00BE79F2" w:rsidRPr="00970959" w:rsidRDefault="007D429A" w:rsidP="00B04CFE">
            <w:pPr>
              <w:widowControl w:val="0"/>
              <w:pBdr>
                <w:top w:val="nil"/>
                <w:left w:val="nil"/>
                <w:bottom w:val="nil"/>
                <w:right w:val="nil"/>
                <w:between w:val="nil"/>
              </w:pBdr>
              <w:spacing w:after="120"/>
              <w:jc w:val="center"/>
              <w:rPr>
                <w:highlight w:val="white"/>
              </w:rPr>
            </w:pPr>
            <w:r w:rsidRPr="00970959">
              <w:rPr>
                <w:highlight w:val="white"/>
              </w:rPr>
              <w:t>Verärgert</w:t>
            </w:r>
          </w:p>
        </w:tc>
        <w:tc>
          <w:tcPr>
            <w:tcW w:w="1560" w:type="dxa"/>
            <w:shd w:val="clear" w:color="auto" w:fill="auto"/>
            <w:tcMar>
              <w:top w:w="0" w:type="dxa"/>
              <w:left w:w="0" w:type="dxa"/>
              <w:bottom w:w="0" w:type="dxa"/>
              <w:right w:w="0" w:type="dxa"/>
            </w:tcMar>
          </w:tcPr>
          <w:p w14:paraId="3098149E" w14:textId="41E61D71" w:rsidR="00BE79F2" w:rsidRPr="00970959" w:rsidRDefault="00CD59DA" w:rsidP="00B04CFE">
            <w:pPr>
              <w:widowControl w:val="0"/>
              <w:pBdr>
                <w:top w:val="nil"/>
                <w:left w:val="nil"/>
                <w:bottom w:val="nil"/>
                <w:right w:val="nil"/>
                <w:between w:val="nil"/>
              </w:pBdr>
              <w:spacing w:after="120"/>
              <w:jc w:val="center"/>
            </w:pPr>
            <w:r w:rsidRPr="00970959">
              <w:t>Arrabbiato/a</w:t>
            </w:r>
          </w:p>
        </w:tc>
        <w:tc>
          <w:tcPr>
            <w:tcW w:w="1815" w:type="dxa"/>
            <w:shd w:val="clear" w:color="auto" w:fill="auto"/>
            <w:tcMar>
              <w:top w:w="0" w:type="dxa"/>
              <w:left w:w="0" w:type="dxa"/>
              <w:bottom w:w="0" w:type="dxa"/>
              <w:right w:w="0" w:type="dxa"/>
            </w:tcMar>
          </w:tcPr>
          <w:p w14:paraId="555BBEA6" w14:textId="36D88A8B" w:rsidR="00BE79F2" w:rsidRPr="00970959" w:rsidRDefault="00CD59DA" w:rsidP="00B04CFE">
            <w:pPr>
              <w:widowControl w:val="0"/>
              <w:pBdr>
                <w:top w:val="nil"/>
                <w:left w:val="nil"/>
                <w:bottom w:val="nil"/>
                <w:right w:val="nil"/>
                <w:between w:val="nil"/>
              </w:pBdr>
              <w:spacing w:after="120"/>
              <w:jc w:val="center"/>
              <w:rPr>
                <w:highlight w:val="white"/>
              </w:rPr>
            </w:pPr>
            <w:r w:rsidRPr="00970959">
              <w:t>Enfadado/a</w:t>
            </w:r>
          </w:p>
        </w:tc>
      </w:tr>
      <w:tr w:rsidR="00970959" w:rsidRPr="00970959" w14:paraId="21CB8FF5" w14:textId="77777777" w:rsidTr="00B04CFE">
        <w:tc>
          <w:tcPr>
            <w:tcW w:w="450" w:type="dxa"/>
            <w:shd w:val="clear" w:color="auto" w:fill="auto"/>
            <w:tcMar>
              <w:top w:w="0" w:type="dxa"/>
              <w:left w:w="0" w:type="dxa"/>
              <w:bottom w:w="0" w:type="dxa"/>
              <w:right w:w="0" w:type="dxa"/>
            </w:tcMar>
          </w:tcPr>
          <w:p w14:paraId="1540AB24" w14:textId="77777777" w:rsidR="00BE79F2" w:rsidRPr="00970959" w:rsidRDefault="00BE79F2" w:rsidP="00B04CFE">
            <w:pPr>
              <w:widowControl w:val="0"/>
              <w:pBdr>
                <w:top w:val="nil"/>
                <w:left w:val="nil"/>
                <w:bottom w:val="nil"/>
                <w:right w:val="nil"/>
                <w:between w:val="nil"/>
              </w:pBdr>
              <w:spacing w:after="120"/>
              <w:jc w:val="center"/>
              <w:rPr>
                <w:highlight w:val="white"/>
              </w:rPr>
            </w:pPr>
            <w:r w:rsidRPr="00970959">
              <w:rPr>
                <w:highlight w:val="white"/>
              </w:rPr>
              <w:t>2</w:t>
            </w:r>
          </w:p>
        </w:tc>
        <w:tc>
          <w:tcPr>
            <w:tcW w:w="1740" w:type="dxa"/>
            <w:shd w:val="clear" w:color="auto" w:fill="auto"/>
            <w:tcMar>
              <w:top w:w="0" w:type="dxa"/>
              <w:left w:w="0" w:type="dxa"/>
              <w:bottom w:w="0" w:type="dxa"/>
              <w:right w:w="0" w:type="dxa"/>
            </w:tcMar>
          </w:tcPr>
          <w:p w14:paraId="6CF239B9" w14:textId="47D1B9A4" w:rsidR="00BE79F2" w:rsidRPr="00970959" w:rsidRDefault="007D429A" w:rsidP="00B04CFE">
            <w:pPr>
              <w:widowControl w:val="0"/>
              <w:pBdr>
                <w:top w:val="nil"/>
                <w:left w:val="nil"/>
                <w:bottom w:val="nil"/>
                <w:right w:val="nil"/>
                <w:between w:val="nil"/>
              </w:pBdr>
              <w:spacing w:after="120"/>
              <w:jc w:val="center"/>
              <w:rPr>
                <w:highlight w:val="white"/>
              </w:rPr>
            </w:pPr>
            <w:r w:rsidRPr="00970959">
              <w:rPr>
                <w:highlight w:val="white"/>
              </w:rPr>
              <w:t>Bored</w:t>
            </w:r>
          </w:p>
        </w:tc>
        <w:tc>
          <w:tcPr>
            <w:tcW w:w="2025" w:type="dxa"/>
            <w:shd w:val="clear" w:color="auto" w:fill="auto"/>
            <w:tcMar>
              <w:top w:w="0" w:type="dxa"/>
              <w:left w:w="0" w:type="dxa"/>
              <w:bottom w:w="0" w:type="dxa"/>
              <w:right w:w="0" w:type="dxa"/>
            </w:tcMar>
          </w:tcPr>
          <w:p w14:paraId="3D07A907" w14:textId="77777777" w:rsidR="00BE79F2" w:rsidRPr="00970959" w:rsidRDefault="00BE79F2" w:rsidP="00B04CFE">
            <w:pPr>
              <w:widowControl w:val="0"/>
              <w:spacing w:after="120"/>
              <w:jc w:val="center"/>
              <w:rPr>
                <w:rFonts w:ascii="MS Gothic" w:eastAsia="MS Gothic" w:hAnsi="MS Gothic" w:cs="MS Gothic"/>
                <w:highlight w:val="white"/>
              </w:rPr>
            </w:pPr>
            <w:r w:rsidRPr="00970959">
              <w:rPr>
                <w:rFonts w:ascii="MS Gothic" w:eastAsia="MS Gothic" w:hAnsi="MS Gothic" w:cs="MS Gothic" w:hint="eastAsia"/>
                <w:highlight w:val="white"/>
              </w:rPr>
              <w:t>沉悶</w:t>
            </w:r>
          </w:p>
          <w:p w14:paraId="239D7082" w14:textId="6A1CFA10" w:rsidR="004C12E0" w:rsidRPr="00970959" w:rsidRDefault="004C12E0" w:rsidP="00B04CFE">
            <w:pPr>
              <w:widowControl w:val="0"/>
              <w:spacing w:after="120"/>
              <w:jc w:val="center"/>
              <w:rPr>
                <w:highlight w:val="white"/>
              </w:rPr>
            </w:pPr>
            <w:r w:rsidRPr="00970959">
              <w:t>[cham4] [mun6]</w:t>
            </w:r>
          </w:p>
        </w:tc>
        <w:tc>
          <w:tcPr>
            <w:tcW w:w="1770" w:type="dxa"/>
            <w:shd w:val="clear" w:color="auto" w:fill="auto"/>
            <w:tcMar>
              <w:top w:w="0" w:type="dxa"/>
              <w:left w:w="0" w:type="dxa"/>
              <w:bottom w:w="0" w:type="dxa"/>
              <w:right w:w="0" w:type="dxa"/>
            </w:tcMar>
          </w:tcPr>
          <w:p w14:paraId="69F20045" w14:textId="476A65CD" w:rsidR="00BE79F2" w:rsidRPr="00970959" w:rsidRDefault="007D429A" w:rsidP="00B04CFE">
            <w:pPr>
              <w:widowControl w:val="0"/>
              <w:pBdr>
                <w:top w:val="nil"/>
                <w:left w:val="nil"/>
                <w:bottom w:val="nil"/>
                <w:right w:val="nil"/>
                <w:between w:val="nil"/>
              </w:pBdr>
              <w:spacing w:after="120"/>
              <w:jc w:val="center"/>
              <w:rPr>
                <w:highlight w:val="white"/>
              </w:rPr>
            </w:pPr>
            <w:r w:rsidRPr="00970959">
              <w:rPr>
                <w:highlight w:val="white"/>
              </w:rPr>
              <w:t>Gelangweilt</w:t>
            </w:r>
          </w:p>
        </w:tc>
        <w:tc>
          <w:tcPr>
            <w:tcW w:w="1560" w:type="dxa"/>
            <w:shd w:val="clear" w:color="auto" w:fill="auto"/>
            <w:tcMar>
              <w:top w:w="0" w:type="dxa"/>
              <w:left w:w="0" w:type="dxa"/>
              <w:bottom w:w="0" w:type="dxa"/>
              <w:right w:w="0" w:type="dxa"/>
            </w:tcMar>
          </w:tcPr>
          <w:p w14:paraId="04013721" w14:textId="6A37B6CE" w:rsidR="00BE79F2" w:rsidRPr="00970959" w:rsidRDefault="007D429A" w:rsidP="00B04CFE">
            <w:pPr>
              <w:widowControl w:val="0"/>
              <w:spacing w:after="120"/>
              <w:jc w:val="center"/>
              <w:rPr>
                <w:highlight w:val="white"/>
              </w:rPr>
            </w:pPr>
            <w:r w:rsidRPr="00970959">
              <w:rPr>
                <w:highlight w:val="white"/>
              </w:rPr>
              <w:t>A</w:t>
            </w:r>
            <w:r w:rsidR="00BE79F2" w:rsidRPr="00970959">
              <w:rPr>
                <w:highlight w:val="white"/>
              </w:rPr>
              <w:t>nnoiata/o</w:t>
            </w:r>
          </w:p>
        </w:tc>
        <w:tc>
          <w:tcPr>
            <w:tcW w:w="1815" w:type="dxa"/>
            <w:tcMar>
              <w:top w:w="0" w:type="dxa"/>
              <w:left w:w="0" w:type="dxa"/>
              <w:bottom w:w="0" w:type="dxa"/>
              <w:right w:w="0" w:type="dxa"/>
            </w:tcMar>
          </w:tcPr>
          <w:p w14:paraId="3DAC9B38" w14:textId="496BB166" w:rsidR="00BE79F2" w:rsidRPr="00970959" w:rsidRDefault="007D429A" w:rsidP="00B04CFE">
            <w:pPr>
              <w:widowControl w:val="0"/>
              <w:spacing w:after="120"/>
              <w:jc w:val="center"/>
              <w:rPr>
                <w:highlight w:val="white"/>
              </w:rPr>
            </w:pPr>
            <w:r w:rsidRPr="00970959">
              <w:rPr>
                <w:highlight w:val="white"/>
              </w:rPr>
              <w:t>Aburrida</w:t>
            </w:r>
            <w:r w:rsidR="00BE79F2" w:rsidRPr="00970959">
              <w:rPr>
                <w:highlight w:val="white"/>
              </w:rPr>
              <w:t>/o</w:t>
            </w:r>
          </w:p>
        </w:tc>
      </w:tr>
      <w:tr w:rsidR="00970959" w:rsidRPr="00970959" w14:paraId="67F84190" w14:textId="77777777" w:rsidTr="00B04CFE">
        <w:tc>
          <w:tcPr>
            <w:tcW w:w="450" w:type="dxa"/>
            <w:shd w:val="clear" w:color="auto" w:fill="auto"/>
            <w:tcMar>
              <w:top w:w="0" w:type="dxa"/>
              <w:left w:w="0" w:type="dxa"/>
              <w:bottom w:w="0" w:type="dxa"/>
              <w:right w:w="0" w:type="dxa"/>
            </w:tcMar>
          </w:tcPr>
          <w:p w14:paraId="195E70F7" w14:textId="77777777" w:rsidR="00BE79F2" w:rsidRPr="00970959" w:rsidRDefault="00BE79F2" w:rsidP="00B04CFE">
            <w:pPr>
              <w:widowControl w:val="0"/>
              <w:pBdr>
                <w:top w:val="nil"/>
                <w:left w:val="nil"/>
                <w:bottom w:val="nil"/>
                <w:right w:val="nil"/>
                <w:between w:val="nil"/>
              </w:pBdr>
              <w:spacing w:after="120"/>
              <w:jc w:val="center"/>
              <w:rPr>
                <w:highlight w:val="white"/>
              </w:rPr>
            </w:pPr>
            <w:r w:rsidRPr="00970959">
              <w:rPr>
                <w:highlight w:val="white"/>
              </w:rPr>
              <w:t>3</w:t>
            </w:r>
          </w:p>
        </w:tc>
        <w:tc>
          <w:tcPr>
            <w:tcW w:w="1740" w:type="dxa"/>
            <w:shd w:val="clear" w:color="auto" w:fill="auto"/>
            <w:tcMar>
              <w:top w:w="0" w:type="dxa"/>
              <w:left w:w="0" w:type="dxa"/>
              <w:bottom w:w="0" w:type="dxa"/>
              <w:right w:w="0" w:type="dxa"/>
            </w:tcMar>
          </w:tcPr>
          <w:p w14:paraId="572067BB" w14:textId="563E866A" w:rsidR="00BE79F2" w:rsidRPr="00970959" w:rsidRDefault="007D429A" w:rsidP="00B04CFE">
            <w:pPr>
              <w:widowControl w:val="0"/>
              <w:pBdr>
                <w:top w:val="nil"/>
                <w:left w:val="nil"/>
                <w:bottom w:val="nil"/>
                <w:right w:val="nil"/>
                <w:between w:val="nil"/>
              </w:pBdr>
              <w:spacing w:after="120"/>
              <w:jc w:val="center"/>
              <w:rPr>
                <w:highlight w:val="white"/>
              </w:rPr>
            </w:pPr>
            <w:r w:rsidRPr="00970959">
              <w:rPr>
                <w:highlight w:val="white"/>
              </w:rPr>
              <w:t>Calm</w:t>
            </w:r>
          </w:p>
        </w:tc>
        <w:tc>
          <w:tcPr>
            <w:tcW w:w="2025" w:type="dxa"/>
            <w:shd w:val="clear" w:color="auto" w:fill="auto"/>
            <w:tcMar>
              <w:top w:w="0" w:type="dxa"/>
              <w:left w:w="0" w:type="dxa"/>
              <w:bottom w:w="0" w:type="dxa"/>
              <w:right w:w="0" w:type="dxa"/>
            </w:tcMar>
          </w:tcPr>
          <w:p w14:paraId="74440150" w14:textId="77777777" w:rsidR="00BE79F2" w:rsidRPr="00970959" w:rsidRDefault="00BE79F2" w:rsidP="00B04CFE">
            <w:pPr>
              <w:widowControl w:val="0"/>
              <w:spacing w:after="120"/>
              <w:jc w:val="center"/>
              <w:rPr>
                <w:rFonts w:ascii="MS Gothic" w:eastAsia="MS Gothic" w:hAnsi="MS Gothic" w:cs="MS Gothic"/>
                <w:highlight w:val="white"/>
              </w:rPr>
            </w:pPr>
            <w:r w:rsidRPr="00970959">
              <w:rPr>
                <w:rFonts w:ascii="MS Gothic" w:eastAsia="MS Gothic" w:hAnsi="MS Gothic" w:cs="MS Gothic" w:hint="eastAsia"/>
                <w:highlight w:val="white"/>
              </w:rPr>
              <w:t>冷靜</w:t>
            </w:r>
          </w:p>
          <w:p w14:paraId="11384D06" w14:textId="634E69DD" w:rsidR="004C12E0" w:rsidRPr="00970959" w:rsidRDefault="004C12E0" w:rsidP="00B04CFE">
            <w:pPr>
              <w:widowControl w:val="0"/>
              <w:spacing w:after="120"/>
              <w:jc w:val="center"/>
              <w:rPr>
                <w:highlight w:val="white"/>
              </w:rPr>
            </w:pPr>
            <w:r w:rsidRPr="00970959">
              <w:t>[laang5] [jing6]</w:t>
            </w:r>
          </w:p>
        </w:tc>
        <w:tc>
          <w:tcPr>
            <w:tcW w:w="1770" w:type="dxa"/>
            <w:shd w:val="clear" w:color="auto" w:fill="auto"/>
            <w:tcMar>
              <w:top w:w="0" w:type="dxa"/>
              <w:left w:w="0" w:type="dxa"/>
              <w:bottom w:w="0" w:type="dxa"/>
              <w:right w:w="0" w:type="dxa"/>
            </w:tcMar>
          </w:tcPr>
          <w:p w14:paraId="37EF9BB9" w14:textId="16B6391F" w:rsidR="00BE79F2" w:rsidRPr="00970959" w:rsidRDefault="007D429A" w:rsidP="00B04CFE">
            <w:pPr>
              <w:widowControl w:val="0"/>
              <w:pBdr>
                <w:top w:val="nil"/>
                <w:left w:val="nil"/>
                <w:bottom w:val="nil"/>
                <w:right w:val="nil"/>
                <w:between w:val="nil"/>
              </w:pBdr>
              <w:spacing w:after="120"/>
              <w:jc w:val="center"/>
              <w:rPr>
                <w:highlight w:val="white"/>
              </w:rPr>
            </w:pPr>
            <w:r w:rsidRPr="00970959">
              <w:rPr>
                <w:highlight w:val="white"/>
              </w:rPr>
              <w:t>Ruhig</w:t>
            </w:r>
          </w:p>
        </w:tc>
        <w:tc>
          <w:tcPr>
            <w:tcW w:w="1560" w:type="dxa"/>
            <w:shd w:val="clear" w:color="auto" w:fill="auto"/>
            <w:tcMar>
              <w:top w:w="0" w:type="dxa"/>
              <w:left w:w="0" w:type="dxa"/>
              <w:bottom w:w="0" w:type="dxa"/>
              <w:right w:w="0" w:type="dxa"/>
            </w:tcMar>
          </w:tcPr>
          <w:p w14:paraId="7E35D90D" w14:textId="69E143FB" w:rsidR="00BE79F2" w:rsidRPr="00970959" w:rsidRDefault="007D429A" w:rsidP="00B04CFE">
            <w:pPr>
              <w:widowControl w:val="0"/>
              <w:spacing w:after="120"/>
              <w:jc w:val="center"/>
              <w:rPr>
                <w:highlight w:val="white"/>
              </w:rPr>
            </w:pPr>
            <w:r w:rsidRPr="00970959">
              <w:rPr>
                <w:highlight w:val="white"/>
              </w:rPr>
              <w:t>C</w:t>
            </w:r>
            <w:r w:rsidR="00BE79F2" w:rsidRPr="00970959">
              <w:rPr>
                <w:highlight w:val="white"/>
              </w:rPr>
              <w:t>alma/o</w:t>
            </w:r>
          </w:p>
        </w:tc>
        <w:tc>
          <w:tcPr>
            <w:tcW w:w="1815" w:type="dxa"/>
            <w:tcMar>
              <w:top w:w="0" w:type="dxa"/>
              <w:left w:w="0" w:type="dxa"/>
              <w:bottom w:w="0" w:type="dxa"/>
              <w:right w:w="0" w:type="dxa"/>
            </w:tcMar>
          </w:tcPr>
          <w:p w14:paraId="72D4C78C" w14:textId="6CBF9008" w:rsidR="00BE79F2" w:rsidRPr="00970959" w:rsidRDefault="007D429A" w:rsidP="00B04CFE">
            <w:pPr>
              <w:widowControl w:val="0"/>
              <w:spacing w:after="120"/>
              <w:jc w:val="center"/>
              <w:rPr>
                <w:highlight w:val="white"/>
              </w:rPr>
            </w:pPr>
            <w:r w:rsidRPr="00970959">
              <w:rPr>
                <w:highlight w:val="white"/>
              </w:rPr>
              <w:t>Tranquila</w:t>
            </w:r>
            <w:r w:rsidR="00BE79F2" w:rsidRPr="00970959">
              <w:rPr>
                <w:highlight w:val="white"/>
              </w:rPr>
              <w:t>/o</w:t>
            </w:r>
          </w:p>
        </w:tc>
      </w:tr>
      <w:tr w:rsidR="00970959" w:rsidRPr="00970959" w14:paraId="50B0C8A6" w14:textId="77777777" w:rsidTr="00B04CFE">
        <w:tc>
          <w:tcPr>
            <w:tcW w:w="450" w:type="dxa"/>
            <w:shd w:val="clear" w:color="auto" w:fill="auto"/>
            <w:tcMar>
              <w:top w:w="0" w:type="dxa"/>
              <w:left w:w="0" w:type="dxa"/>
              <w:bottom w:w="0" w:type="dxa"/>
              <w:right w:w="0" w:type="dxa"/>
            </w:tcMar>
          </w:tcPr>
          <w:p w14:paraId="39F82D52" w14:textId="77777777" w:rsidR="00BE79F2" w:rsidRPr="00970959" w:rsidRDefault="00BE79F2" w:rsidP="00B04CFE">
            <w:pPr>
              <w:widowControl w:val="0"/>
              <w:pBdr>
                <w:top w:val="nil"/>
                <w:left w:val="nil"/>
                <w:bottom w:val="nil"/>
                <w:right w:val="nil"/>
                <w:between w:val="nil"/>
              </w:pBdr>
              <w:spacing w:after="120"/>
              <w:jc w:val="center"/>
              <w:rPr>
                <w:highlight w:val="white"/>
              </w:rPr>
            </w:pPr>
            <w:r w:rsidRPr="00970959">
              <w:rPr>
                <w:highlight w:val="white"/>
              </w:rPr>
              <w:t>4</w:t>
            </w:r>
          </w:p>
        </w:tc>
        <w:tc>
          <w:tcPr>
            <w:tcW w:w="1740" w:type="dxa"/>
            <w:shd w:val="clear" w:color="auto" w:fill="auto"/>
            <w:tcMar>
              <w:top w:w="0" w:type="dxa"/>
              <w:left w:w="0" w:type="dxa"/>
              <w:bottom w:w="0" w:type="dxa"/>
              <w:right w:w="0" w:type="dxa"/>
            </w:tcMar>
          </w:tcPr>
          <w:p w14:paraId="00EF6DDF" w14:textId="4872C9A4" w:rsidR="00BE79F2" w:rsidRPr="00970959" w:rsidRDefault="007D429A" w:rsidP="00B04CFE">
            <w:pPr>
              <w:widowControl w:val="0"/>
              <w:pBdr>
                <w:top w:val="nil"/>
                <w:left w:val="nil"/>
                <w:bottom w:val="nil"/>
                <w:right w:val="nil"/>
                <w:between w:val="nil"/>
              </w:pBdr>
              <w:spacing w:after="120"/>
              <w:jc w:val="center"/>
              <w:rPr>
                <w:highlight w:val="white"/>
              </w:rPr>
            </w:pPr>
            <w:r w:rsidRPr="00970959">
              <w:rPr>
                <w:highlight w:val="white"/>
              </w:rPr>
              <w:t>Cheerful</w:t>
            </w:r>
          </w:p>
        </w:tc>
        <w:tc>
          <w:tcPr>
            <w:tcW w:w="2025" w:type="dxa"/>
            <w:shd w:val="clear" w:color="auto" w:fill="auto"/>
            <w:tcMar>
              <w:top w:w="0" w:type="dxa"/>
              <w:left w:w="0" w:type="dxa"/>
              <w:bottom w:w="0" w:type="dxa"/>
              <w:right w:w="0" w:type="dxa"/>
            </w:tcMar>
          </w:tcPr>
          <w:p w14:paraId="07E7735A" w14:textId="77777777" w:rsidR="00BE79F2" w:rsidRPr="00970959" w:rsidRDefault="00BE79F2" w:rsidP="00B04CFE">
            <w:pPr>
              <w:widowControl w:val="0"/>
              <w:spacing w:after="120"/>
              <w:jc w:val="center"/>
              <w:rPr>
                <w:rFonts w:ascii="MS Gothic" w:eastAsia="MS Gothic" w:hAnsi="MS Gothic" w:cs="MS Gothic"/>
                <w:highlight w:val="white"/>
              </w:rPr>
            </w:pPr>
            <w:r w:rsidRPr="00970959">
              <w:rPr>
                <w:rFonts w:ascii="MS Gothic" w:eastAsia="MS Gothic" w:hAnsi="MS Gothic" w:cs="MS Gothic" w:hint="eastAsia"/>
                <w:highlight w:val="white"/>
              </w:rPr>
              <w:t>愉快</w:t>
            </w:r>
          </w:p>
          <w:p w14:paraId="7C56B7A2" w14:textId="11A717B6" w:rsidR="004C12E0" w:rsidRPr="00970959" w:rsidRDefault="004C12E0" w:rsidP="00B04CFE">
            <w:pPr>
              <w:widowControl w:val="0"/>
              <w:spacing w:after="120"/>
              <w:jc w:val="center"/>
              <w:rPr>
                <w:highlight w:val="white"/>
              </w:rPr>
            </w:pPr>
            <w:r w:rsidRPr="00970959">
              <w:t>[yu4]</w:t>
            </w:r>
            <w:r w:rsidRPr="00970959">
              <w:rPr>
                <w:rFonts w:ascii="MS Mincho" w:eastAsia="MS Mincho" w:hAnsi="MS Mincho" w:cs="MS Mincho" w:hint="eastAsia"/>
              </w:rPr>
              <w:t xml:space="preserve"> </w:t>
            </w:r>
            <w:r w:rsidRPr="00970959">
              <w:t>[faai3]</w:t>
            </w:r>
          </w:p>
        </w:tc>
        <w:tc>
          <w:tcPr>
            <w:tcW w:w="1770" w:type="dxa"/>
            <w:shd w:val="clear" w:color="auto" w:fill="auto"/>
            <w:tcMar>
              <w:top w:w="0" w:type="dxa"/>
              <w:left w:w="0" w:type="dxa"/>
              <w:bottom w:w="0" w:type="dxa"/>
              <w:right w:w="0" w:type="dxa"/>
            </w:tcMar>
          </w:tcPr>
          <w:p w14:paraId="25CFC7D4" w14:textId="20620246" w:rsidR="00BE79F2" w:rsidRPr="00970959" w:rsidRDefault="007D429A" w:rsidP="00B04CFE">
            <w:pPr>
              <w:widowControl w:val="0"/>
              <w:pBdr>
                <w:top w:val="nil"/>
                <w:left w:val="nil"/>
                <w:bottom w:val="nil"/>
                <w:right w:val="nil"/>
                <w:between w:val="nil"/>
              </w:pBdr>
              <w:spacing w:after="120"/>
              <w:jc w:val="center"/>
              <w:rPr>
                <w:highlight w:val="white"/>
              </w:rPr>
            </w:pPr>
            <w:r w:rsidRPr="00970959">
              <w:rPr>
                <w:highlight w:val="white"/>
              </w:rPr>
              <w:t>Fröhlich</w:t>
            </w:r>
          </w:p>
        </w:tc>
        <w:tc>
          <w:tcPr>
            <w:tcW w:w="1560" w:type="dxa"/>
            <w:shd w:val="clear" w:color="auto" w:fill="auto"/>
            <w:tcMar>
              <w:top w:w="0" w:type="dxa"/>
              <w:left w:w="0" w:type="dxa"/>
              <w:bottom w:w="0" w:type="dxa"/>
              <w:right w:w="0" w:type="dxa"/>
            </w:tcMar>
          </w:tcPr>
          <w:p w14:paraId="2F31C657" w14:textId="2D2BF54C" w:rsidR="00BE79F2" w:rsidRPr="00970959" w:rsidRDefault="007D429A" w:rsidP="00B04CFE">
            <w:pPr>
              <w:widowControl w:val="0"/>
              <w:spacing w:after="120"/>
              <w:jc w:val="center"/>
              <w:rPr>
                <w:highlight w:val="white"/>
              </w:rPr>
            </w:pPr>
            <w:r w:rsidRPr="00970959">
              <w:rPr>
                <w:highlight w:val="white"/>
              </w:rPr>
              <w:t>A</w:t>
            </w:r>
            <w:r w:rsidR="00BE79F2" w:rsidRPr="00970959">
              <w:rPr>
                <w:highlight w:val="white"/>
              </w:rPr>
              <w:t>llegra/o</w:t>
            </w:r>
          </w:p>
        </w:tc>
        <w:tc>
          <w:tcPr>
            <w:tcW w:w="1815" w:type="dxa"/>
            <w:tcMar>
              <w:top w:w="0" w:type="dxa"/>
              <w:left w:w="0" w:type="dxa"/>
              <w:bottom w:w="0" w:type="dxa"/>
              <w:right w:w="0" w:type="dxa"/>
            </w:tcMar>
          </w:tcPr>
          <w:p w14:paraId="2392C588" w14:textId="3DC9C837" w:rsidR="00BE79F2" w:rsidRPr="00970959" w:rsidRDefault="007D429A" w:rsidP="00B04CFE">
            <w:pPr>
              <w:widowControl w:val="0"/>
              <w:spacing w:after="120"/>
              <w:jc w:val="center"/>
              <w:rPr>
                <w:highlight w:val="white"/>
              </w:rPr>
            </w:pPr>
            <w:r w:rsidRPr="00970959">
              <w:rPr>
                <w:highlight w:val="white"/>
              </w:rPr>
              <w:t>Alegre</w:t>
            </w:r>
          </w:p>
        </w:tc>
      </w:tr>
      <w:tr w:rsidR="00970959" w:rsidRPr="00970959" w14:paraId="2B0DB302" w14:textId="77777777" w:rsidTr="00B04CFE">
        <w:tc>
          <w:tcPr>
            <w:tcW w:w="450" w:type="dxa"/>
            <w:shd w:val="clear" w:color="auto" w:fill="auto"/>
            <w:tcMar>
              <w:top w:w="0" w:type="dxa"/>
              <w:left w:w="0" w:type="dxa"/>
              <w:bottom w:w="0" w:type="dxa"/>
              <w:right w:w="0" w:type="dxa"/>
            </w:tcMar>
          </w:tcPr>
          <w:p w14:paraId="290E64C5" w14:textId="77777777" w:rsidR="00BE79F2" w:rsidRPr="00970959" w:rsidRDefault="00BE79F2" w:rsidP="00B04CFE">
            <w:pPr>
              <w:widowControl w:val="0"/>
              <w:pBdr>
                <w:top w:val="nil"/>
                <w:left w:val="nil"/>
                <w:bottom w:val="nil"/>
                <w:right w:val="nil"/>
                <w:between w:val="nil"/>
              </w:pBdr>
              <w:spacing w:after="120"/>
              <w:jc w:val="center"/>
              <w:rPr>
                <w:highlight w:val="white"/>
              </w:rPr>
            </w:pPr>
            <w:r w:rsidRPr="00970959">
              <w:rPr>
                <w:highlight w:val="white"/>
              </w:rPr>
              <w:t>5</w:t>
            </w:r>
          </w:p>
        </w:tc>
        <w:tc>
          <w:tcPr>
            <w:tcW w:w="1740" w:type="dxa"/>
            <w:shd w:val="clear" w:color="auto" w:fill="auto"/>
            <w:tcMar>
              <w:top w:w="0" w:type="dxa"/>
              <w:left w:w="0" w:type="dxa"/>
              <w:bottom w:w="0" w:type="dxa"/>
              <w:right w:w="0" w:type="dxa"/>
            </w:tcMar>
          </w:tcPr>
          <w:p w14:paraId="283C9297" w14:textId="4647791E" w:rsidR="00BE79F2" w:rsidRPr="00970959" w:rsidRDefault="007D429A" w:rsidP="00B04CFE">
            <w:pPr>
              <w:widowControl w:val="0"/>
              <w:pBdr>
                <w:top w:val="nil"/>
                <w:left w:val="nil"/>
                <w:bottom w:val="nil"/>
                <w:right w:val="nil"/>
                <w:between w:val="nil"/>
              </w:pBdr>
              <w:spacing w:after="120"/>
              <w:jc w:val="center"/>
              <w:rPr>
                <w:highlight w:val="white"/>
              </w:rPr>
            </w:pPr>
            <w:r w:rsidRPr="00970959">
              <w:rPr>
                <w:highlight w:val="white"/>
              </w:rPr>
              <w:t>Confident</w:t>
            </w:r>
          </w:p>
        </w:tc>
        <w:tc>
          <w:tcPr>
            <w:tcW w:w="2025" w:type="dxa"/>
            <w:shd w:val="clear" w:color="auto" w:fill="auto"/>
            <w:tcMar>
              <w:top w:w="0" w:type="dxa"/>
              <w:left w:w="0" w:type="dxa"/>
              <w:bottom w:w="0" w:type="dxa"/>
              <w:right w:w="0" w:type="dxa"/>
            </w:tcMar>
          </w:tcPr>
          <w:p w14:paraId="53AC4F44" w14:textId="77777777" w:rsidR="00BE79F2" w:rsidRPr="00970959" w:rsidRDefault="00BE79F2" w:rsidP="00B04CFE">
            <w:pPr>
              <w:widowControl w:val="0"/>
              <w:spacing w:after="120"/>
              <w:jc w:val="center"/>
              <w:rPr>
                <w:rFonts w:ascii="MS Gothic" w:eastAsia="MS Gothic" w:hAnsi="MS Gothic" w:cs="MS Gothic"/>
                <w:highlight w:val="white"/>
              </w:rPr>
            </w:pPr>
            <w:r w:rsidRPr="00970959">
              <w:rPr>
                <w:rFonts w:ascii="MS Gothic" w:eastAsia="MS Gothic" w:hAnsi="MS Gothic" w:cs="MS Gothic" w:hint="eastAsia"/>
                <w:highlight w:val="white"/>
              </w:rPr>
              <w:t>自信</w:t>
            </w:r>
          </w:p>
          <w:p w14:paraId="36D06719" w14:textId="67181F6C" w:rsidR="004C12E0" w:rsidRPr="00970959" w:rsidRDefault="004C12E0" w:rsidP="00B04CFE">
            <w:pPr>
              <w:widowControl w:val="0"/>
              <w:spacing w:after="120"/>
              <w:jc w:val="center"/>
              <w:rPr>
                <w:highlight w:val="white"/>
              </w:rPr>
            </w:pPr>
            <w:r w:rsidRPr="00970959">
              <w:t>[ji6]</w:t>
            </w:r>
            <w:r w:rsidRPr="00970959">
              <w:rPr>
                <w:rFonts w:ascii="MS Mincho" w:eastAsia="MS Mincho" w:hAnsi="MS Mincho" w:cs="MS Mincho" w:hint="eastAsia"/>
              </w:rPr>
              <w:t xml:space="preserve"> </w:t>
            </w:r>
            <w:r w:rsidRPr="00970959">
              <w:t>[seun3]</w:t>
            </w:r>
          </w:p>
        </w:tc>
        <w:tc>
          <w:tcPr>
            <w:tcW w:w="1770" w:type="dxa"/>
            <w:shd w:val="clear" w:color="auto" w:fill="auto"/>
            <w:tcMar>
              <w:top w:w="0" w:type="dxa"/>
              <w:left w:w="0" w:type="dxa"/>
              <w:bottom w:w="0" w:type="dxa"/>
              <w:right w:w="0" w:type="dxa"/>
            </w:tcMar>
          </w:tcPr>
          <w:p w14:paraId="7410056B" w14:textId="3D77A31B" w:rsidR="00BE79F2" w:rsidRPr="00970959" w:rsidRDefault="007D429A" w:rsidP="00B04CFE">
            <w:pPr>
              <w:widowControl w:val="0"/>
              <w:pBdr>
                <w:top w:val="nil"/>
                <w:left w:val="nil"/>
                <w:bottom w:val="nil"/>
                <w:right w:val="nil"/>
                <w:between w:val="nil"/>
              </w:pBdr>
              <w:spacing w:after="120"/>
              <w:jc w:val="center"/>
              <w:rPr>
                <w:highlight w:val="white"/>
              </w:rPr>
            </w:pPr>
            <w:r w:rsidRPr="00970959">
              <w:rPr>
                <w:highlight w:val="white"/>
              </w:rPr>
              <w:t>Selbstbewusst</w:t>
            </w:r>
          </w:p>
        </w:tc>
        <w:tc>
          <w:tcPr>
            <w:tcW w:w="1560" w:type="dxa"/>
            <w:shd w:val="clear" w:color="auto" w:fill="auto"/>
            <w:tcMar>
              <w:top w:w="0" w:type="dxa"/>
              <w:left w:w="0" w:type="dxa"/>
              <w:bottom w:w="0" w:type="dxa"/>
              <w:right w:w="0" w:type="dxa"/>
            </w:tcMar>
          </w:tcPr>
          <w:p w14:paraId="25ACC3D2" w14:textId="25DA7A7D" w:rsidR="00BE79F2" w:rsidRPr="00970959" w:rsidRDefault="007D429A" w:rsidP="00B04CFE">
            <w:pPr>
              <w:widowControl w:val="0"/>
              <w:spacing w:after="120"/>
              <w:jc w:val="center"/>
              <w:rPr>
                <w:highlight w:val="white"/>
              </w:rPr>
            </w:pPr>
            <w:r w:rsidRPr="00970959">
              <w:rPr>
                <w:highlight w:val="white"/>
              </w:rPr>
              <w:t>S</w:t>
            </w:r>
            <w:r w:rsidR="00BE79F2" w:rsidRPr="00970959">
              <w:rPr>
                <w:highlight w:val="white"/>
              </w:rPr>
              <w:t>icura/o</w:t>
            </w:r>
          </w:p>
        </w:tc>
        <w:tc>
          <w:tcPr>
            <w:tcW w:w="1815" w:type="dxa"/>
            <w:tcMar>
              <w:top w:w="0" w:type="dxa"/>
              <w:left w:w="0" w:type="dxa"/>
              <w:bottom w:w="0" w:type="dxa"/>
              <w:right w:w="0" w:type="dxa"/>
            </w:tcMar>
          </w:tcPr>
          <w:p w14:paraId="6FE12322" w14:textId="2B0AF052" w:rsidR="00BE79F2" w:rsidRPr="00970959" w:rsidRDefault="007D429A" w:rsidP="00B04CFE">
            <w:pPr>
              <w:widowControl w:val="0"/>
              <w:spacing w:after="120"/>
              <w:jc w:val="center"/>
              <w:rPr>
                <w:highlight w:val="white"/>
                <w:lang w:val="es-ES"/>
              </w:rPr>
            </w:pPr>
            <w:r w:rsidRPr="00970959">
              <w:rPr>
                <w:highlight w:val="white"/>
                <w:lang w:val="es-ES"/>
              </w:rPr>
              <w:t>Segura</w:t>
            </w:r>
            <w:r w:rsidR="00BE79F2" w:rsidRPr="00970959">
              <w:rPr>
                <w:highlight w:val="white"/>
                <w:lang w:val="es-ES"/>
              </w:rPr>
              <w:t>/o (de sí misma/o)</w:t>
            </w:r>
          </w:p>
        </w:tc>
      </w:tr>
      <w:tr w:rsidR="00970959" w:rsidRPr="00970959" w14:paraId="69F42AA9" w14:textId="77777777" w:rsidTr="00B04CFE">
        <w:tc>
          <w:tcPr>
            <w:tcW w:w="450" w:type="dxa"/>
            <w:shd w:val="clear" w:color="auto" w:fill="auto"/>
            <w:tcMar>
              <w:top w:w="0" w:type="dxa"/>
              <w:left w:w="0" w:type="dxa"/>
              <w:bottom w:w="0" w:type="dxa"/>
              <w:right w:w="0" w:type="dxa"/>
            </w:tcMar>
          </w:tcPr>
          <w:p w14:paraId="47991DAE" w14:textId="77777777" w:rsidR="00BE79F2" w:rsidRPr="00970959" w:rsidRDefault="00BE79F2" w:rsidP="00B04CFE">
            <w:pPr>
              <w:widowControl w:val="0"/>
              <w:pBdr>
                <w:top w:val="nil"/>
                <w:left w:val="nil"/>
                <w:bottom w:val="nil"/>
                <w:right w:val="nil"/>
                <w:between w:val="nil"/>
              </w:pBdr>
              <w:spacing w:after="120"/>
              <w:jc w:val="center"/>
              <w:rPr>
                <w:highlight w:val="white"/>
              </w:rPr>
            </w:pPr>
            <w:r w:rsidRPr="00970959">
              <w:rPr>
                <w:highlight w:val="white"/>
              </w:rPr>
              <w:t>6</w:t>
            </w:r>
          </w:p>
        </w:tc>
        <w:tc>
          <w:tcPr>
            <w:tcW w:w="1740" w:type="dxa"/>
            <w:shd w:val="clear" w:color="auto" w:fill="auto"/>
            <w:tcMar>
              <w:top w:w="0" w:type="dxa"/>
              <w:left w:w="0" w:type="dxa"/>
              <w:bottom w:w="0" w:type="dxa"/>
              <w:right w:w="0" w:type="dxa"/>
            </w:tcMar>
          </w:tcPr>
          <w:p w14:paraId="581480C3" w14:textId="18627129" w:rsidR="00BE79F2" w:rsidRPr="00970959" w:rsidRDefault="007D429A" w:rsidP="00B04CFE">
            <w:pPr>
              <w:widowControl w:val="0"/>
              <w:pBdr>
                <w:top w:val="nil"/>
                <w:left w:val="nil"/>
                <w:bottom w:val="nil"/>
                <w:right w:val="nil"/>
                <w:between w:val="nil"/>
              </w:pBdr>
              <w:spacing w:after="120"/>
              <w:jc w:val="center"/>
              <w:rPr>
                <w:highlight w:val="white"/>
              </w:rPr>
            </w:pPr>
            <w:r w:rsidRPr="00970959">
              <w:rPr>
                <w:highlight w:val="white"/>
              </w:rPr>
              <w:t>Depressed</w:t>
            </w:r>
          </w:p>
        </w:tc>
        <w:tc>
          <w:tcPr>
            <w:tcW w:w="2025" w:type="dxa"/>
            <w:shd w:val="clear" w:color="auto" w:fill="auto"/>
            <w:tcMar>
              <w:top w:w="0" w:type="dxa"/>
              <w:left w:w="0" w:type="dxa"/>
              <w:bottom w:w="0" w:type="dxa"/>
              <w:right w:w="0" w:type="dxa"/>
            </w:tcMar>
          </w:tcPr>
          <w:p w14:paraId="2A73F0A6" w14:textId="77777777" w:rsidR="00BE79F2" w:rsidRPr="00970959" w:rsidRDefault="00BE79F2" w:rsidP="00B04CFE">
            <w:pPr>
              <w:widowControl w:val="0"/>
              <w:spacing w:after="120"/>
              <w:jc w:val="center"/>
              <w:rPr>
                <w:rFonts w:ascii="MS Gothic" w:eastAsia="MS Gothic" w:hAnsi="MS Gothic" w:cs="MS Gothic"/>
                <w:highlight w:val="white"/>
              </w:rPr>
            </w:pPr>
            <w:r w:rsidRPr="00970959">
              <w:rPr>
                <w:rFonts w:ascii="MS Gothic" w:eastAsia="MS Gothic" w:hAnsi="MS Gothic" w:cs="MS Gothic" w:hint="eastAsia"/>
                <w:highlight w:val="white"/>
              </w:rPr>
              <w:t>抑鬱</w:t>
            </w:r>
          </w:p>
          <w:p w14:paraId="259CAFE7" w14:textId="1A32DAAD" w:rsidR="004C12E0" w:rsidRPr="00970959" w:rsidRDefault="004C12E0" w:rsidP="00B04CFE">
            <w:pPr>
              <w:widowControl w:val="0"/>
              <w:spacing w:after="120"/>
              <w:jc w:val="center"/>
              <w:rPr>
                <w:highlight w:val="white"/>
              </w:rPr>
            </w:pPr>
            <w:r w:rsidRPr="00970959">
              <w:t>[yik1]</w:t>
            </w:r>
            <w:r w:rsidRPr="00970959">
              <w:rPr>
                <w:rFonts w:ascii="MS Mincho" w:eastAsia="MS Mincho" w:hAnsi="MS Mincho" w:cs="MS Mincho" w:hint="eastAsia"/>
              </w:rPr>
              <w:t xml:space="preserve"> </w:t>
            </w:r>
            <w:r w:rsidRPr="00970959">
              <w:t>[wat1]</w:t>
            </w:r>
          </w:p>
        </w:tc>
        <w:tc>
          <w:tcPr>
            <w:tcW w:w="1770" w:type="dxa"/>
            <w:shd w:val="clear" w:color="auto" w:fill="auto"/>
            <w:tcMar>
              <w:top w:w="0" w:type="dxa"/>
              <w:left w:w="0" w:type="dxa"/>
              <w:bottom w:w="0" w:type="dxa"/>
              <w:right w:w="0" w:type="dxa"/>
            </w:tcMar>
          </w:tcPr>
          <w:p w14:paraId="0714FC73" w14:textId="619DFDF2" w:rsidR="00BE79F2" w:rsidRPr="00970959" w:rsidRDefault="007D429A" w:rsidP="00B04CFE">
            <w:pPr>
              <w:widowControl w:val="0"/>
              <w:pBdr>
                <w:top w:val="nil"/>
                <w:left w:val="nil"/>
                <w:bottom w:val="nil"/>
                <w:right w:val="nil"/>
                <w:between w:val="nil"/>
              </w:pBdr>
              <w:spacing w:after="120"/>
              <w:jc w:val="center"/>
              <w:rPr>
                <w:highlight w:val="white"/>
              </w:rPr>
            </w:pPr>
            <w:r w:rsidRPr="00970959">
              <w:rPr>
                <w:highlight w:val="white"/>
              </w:rPr>
              <w:t>Deprimiert</w:t>
            </w:r>
          </w:p>
        </w:tc>
        <w:tc>
          <w:tcPr>
            <w:tcW w:w="1560" w:type="dxa"/>
            <w:shd w:val="clear" w:color="auto" w:fill="auto"/>
            <w:tcMar>
              <w:top w:w="0" w:type="dxa"/>
              <w:left w:w="0" w:type="dxa"/>
              <w:bottom w:w="0" w:type="dxa"/>
              <w:right w:w="0" w:type="dxa"/>
            </w:tcMar>
          </w:tcPr>
          <w:p w14:paraId="4B257ED9" w14:textId="54547291" w:rsidR="00BE79F2" w:rsidRPr="00970959" w:rsidRDefault="007D429A" w:rsidP="00B04CFE">
            <w:pPr>
              <w:widowControl w:val="0"/>
              <w:spacing w:after="120"/>
              <w:jc w:val="center"/>
              <w:rPr>
                <w:highlight w:val="white"/>
              </w:rPr>
            </w:pPr>
            <w:r w:rsidRPr="00970959">
              <w:rPr>
                <w:highlight w:val="white"/>
              </w:rPr>
              <w:t>D</w:t>
            </w:r>
            <w:r w:rsidR="00BE79F2" w:rsidRPr="00970959">
              <w:rPr>
                <w:highlight w:val="white"/>
              </w:rPr>
              <w:t>epressa/o</w:t>
            </w:r>
          </w:p>
        </w:tc>
        <w:tc>
          <w:tcPr>
            <w:tcW w:w="1815" w:type="dxa"/>
            <w:tcMar>
              <w:top w:w="0" w:type="dxa"/>
              <w:left w:w="0" w:type="dxa"/>
              <w:bottom w:w="0" w:type="dxa"/>
              <w:right w:w="0" w:type="dxa"/>
            </w:tcMar>
          </w:tcPr>
          <w:p w14:paraId="78803813" w14:textId="355C3CE9" w:rsidR="00BE79F2" w:rsidRPr="00970959" w:rsidRDefault="007D429A" w:rsidP="00B04CFE">
            <w:pPr>
              <w:widowControl w:val="0"/>
              <w:spacing w:after="120"/>
              <w:jc w:val="center"/>
              <w:rPr>
                <w:highlight w:val="white"/>
              </w:rPr>
            </w:pPr>
            <w:r w:rsidRPr="00970959">
              <w:rPr>
                <w:highlight w:val="white"/>
              </w:rPr>
              <w:t>Deprimida</w:t>
            </w:r>
            <w:r w:rsidR="00BE79F2" w:rsidRPr="00970959">
              <w:rPr>
                <w:highlight w:val="white"/>
              </w:rPr>
              <w:t>/o</w:t>
            </w:r>
          </w:p>
        </w:tc>
      </w:tr>
      <w:tr w:rsidR="00970959" w:rsidRPr="00970959" w14:paraId="0DBC8298" w14:textId="77777777" w:rsidTr="00B04CFE">
        <w:tc>
          <w:tcPr>
            <w:tcW w:w="450" w:type="dxa"/>
            <w:shd w:val="clear" w:color="auto" w:fill="auto"/>
            <w:tcMar>
              <w:top w:w="0" w:type="dxa"/>
              <w:left w:w="0" w:type="dxa"/>
              <w:bottom w:w="0" w:type="dxa"/>
              <w:right w:w="0" w:type="dxa"/>
            </w:tcMar>
          </w:tcPr>
          <w:p w14:paraId="571575AD" w14:textId="77777777" w:rsidR="00BE79F2" w:rsidRPr="00970959" w:rsidRDefault="00BE79F2" w:rsidP="00B04CFE">
            <w:pPr>
              <w:widowControl w:val="0"/>
              <w:pBdr>
                <w:top w:val="nil"/>
                <w:left w:val="nil"/>
                <w:bottom w:val="nil"/>
                <w:right w:val="nil"/>
                <w:between w:val="nil"/>
              </w:pBdr>
              <w:spacing w:after="120"/>
              <w:jc w:val="center"/>
              <w:rPr>
                <w:highlight w:val="white"/>
              </w:rPr>
            </w:pPr>
            <w:r w:rsidRPr="00970959">
              <w:rPr>
                <w:highlight w:val="white"/>
              </w:rPr>
              <w:t>7</w:t>
            </w:r>
          </w:p>
        </w:tc>
        <w:tc>
          <w:tcPr>
            <w:tcW w:w="1740" w:type="dxa"/>
            <w:shd w:val="clear" w:color="auto" w:fill="auto"/>
            <w:tcMar>
              <w:top w:w="0" w:type="dxa"/>
              <w:left w:w="0" w:type="dxa"/>
              <w:bottom w:w="0" w:type="dxa"/>
              <w:right w:w="0" w:type="dxa"/>
            </w:tcMar>
          </w:tcPr>
          <w:p w14:paraId="6D505758" w14:textId="52BEE86F" w:rsidR="00BE79F2" w:rsidRPr="00970959" w:rsidRDefault="007D429A" w:rsidP="00B04CFE">
            <w:pPr>
              <w:widowControl w:val="0"/>
              <w:pBdr>
                <w:top w:val="nil"/>
                <w:left w:val="nil"/>
                <w:bottom w:val="nil"/>
                <w:right w:val="nil"/>
                <w:between w:val="nil"/>
              </w:pBdr>
              <w:spacing w:after="120"/>
              <w:jc w:val="center"/>
              <w:rPr>
                <w:highlight w:val="white"/>
              </w:rPr>
            </w:pPr>
            <w:r w:rsidRPr="00970959">
              <w:rPr>
                <w:highlight w:val="white"/>
              </w:rPr>
              <w:t>Excited</w:t>
            </w:r>
          </w:p>
        </w:tc>
        <w:tc>
          <w:tcPr>
            <w:tcW w:w="2025" w:type="dxa"/>
            <w:shd w:val="clear" w:color="auto" w:fill="auto"/>
            <w:tcMar>
              <w:top w:w="0" w:type="dxa"/>
              <w:left w:w="0" w:type="dxa"/>
              <w:bottom w:w="0" w:type="dxa"/>
              <w:right w:w="0" w:type="dxa"/>
            </w:tcMar>
          </w:tcPr>
          <w:p w14:paraId="4ED38A9B" w14:textId="77777777" w:rsidR="00BE79F2" w:rsidRPr="00970959" w:rsidRDefault="00BE79F2" w:rsidP="00B04CFE">
            <w:pPr>
              <w:widowControl w:val="0"/>
              <w:spacing w:after="120"/>
              <w:jc w:val="center"/>
              <w:rPr>
                <w:rFonts w:ascii="MS Gothic" w:eastAsia="MS Gothic" w:hAnsi="MS Gothic" w:cs="MS Gothic"/>
                <w:highlight w:val="white"/>
              </w:rPr>
            </w:pPr>
            <w:r w:rsidRPr="00970959">
              <w:rPr>
                <w:rFonts w:ascii="MS Gothic" w:eastAsia="MS Gothic" w:hAnsi="MS Gothic" w:cs="MS Gothic" w:hint="eastAsia"/>
                <w:highlight w:val="white"/>
              </w:rPr>
              <w:t>興奮</w:t>
            </w:r>
          </w:p>
          <w:p w14:paraId="3E33C195" w14:textId="6CC10926" w:rsidR="004C12E0" w:rsidRPr="00970959" w:rsidRDefault="004C12E0" w:rsidP="00415422">
            <w:pPr>
              <w:widowControl w:val="0"/>
              <w:spacing w:after="120"/>
              <w:rPr>
                <w:highlight w:val="white"/>
              </w:rPr>
            </w:pPr>
            <w:r w:rsidRPr="00970959">
              <w:rPr>
                <w:rFonts w:ascii="MS Mincho" w:eastAsia="MS Mincho" w:hAnsi="MS Mincho" w:cs="MS Mincho" w:hint="eastAsia"/>
              </w:rPr>
              <w:t xml:space="preserve"> </w:t>
            </w:r>
            <w:r w:rsidRPr="00970959">
              <w:rPr>
                <w:rFonts w:ascii="MS Mincho" w:eastAsia="MS Mincho" w:hAnsi="MS Mincho" w:cs="MS Mincho"/>
              </w:rPr>
              <w:t xml:space="preserve"> </w:t>
            </w:r>
            <w:r w:rsidRPr="00970959">
              <w:t>[hing1] [fan5]</w:t>
            </w:r>
          </w:p>
        </w:tc>
        <w:tc>
          <w:tcPr>
            <w:tcW w:w="1770" w:type="dxa"/>
            <w:shd w:val="clear" w:color="auto" w:fill="auto"/>
            <w:tcMar>
              <w:top w:w="0" w:type="dxa"/>
              <w:left w:w="0" w:type="dxa"/>
              <w:bottom w:w="0" w:type="dxa"/>
              <w:right w:w="0" w:type="dxa"/>
            </w:tcMar>
          </w:tcPr>
          <w:p w14:paraId="62963948" w14:textId="5A6B023E" w:rsidR="00BE79F2" w:rsidRPr="00970959" w:rsidRDefault="007D429A" w:rsidP="00B04CFE">
            <w:pPr>
              <w:widowControl w:val="0"/>
              <w:pBdr>
                <w:top w:val="nil"/>
                <w:left w:val="nil"/>
                <w:bottom w:val="nil"/>
                <w:right w:val="nil"/>
                <w:between w:val="nil"/>
              </w:pBdr>
              <w:spacing w:after="120"/>
              <w:jc w:val="center"/>
              <w:rPr>
                <w:highlight w:val="white"/>
              </w:rPr>
            </w:pPr>
            <w:r w:rsidRPr="00970959">
              <w:rPr>
                <w:highlight w:val="white"/>
              </w:rPr>
              <w:t xml:space="preserve">Aufgeregt </w:t>
            </w:r>
            <w:r w:rsidR="00BE79F2" w:rsidRPr="00970959">
              <w:rPr>
                <w:highlight w:val="white"/>
              </w:rPr>
              <w:t>(in Vorfreude)</w:t>
            </w:r>
          </w:p>
        </w:tc>
        <w:tc>
          <w:tcPr>
            <w:tcW w:w="1560" w:type="dxa"/>
            <w:shd w:val="clear" w:color="auto" w:fill="auto"/>
            <w:tcMar>
              <w:top w:w="0" w:type="dxa"/>
              <w:left w:w="0" w:type="dxa"/>
              <w:bottom w:w="0" w:type="dxa"/>
              <w:right w:w="0" w:type="dxa"/>
            </w:tcMar>
          </w:tcPr>
          <w:p w14:paraId="38207C4A" w14:textId="39300515" w:rsidR="00BE79F2" w:rsidRPr="00970959" w:rsidRDefault="007D429A" w:rsidP="00B04CFE">
            <w:pPr>
              <w:widowControl w:val="0"/>
              <w:spacing w:after="120"/>
              <w:jc w:val="center"/>
              <w:rPr>
                <w:highlight w:val="white"/>
              </w:rPr>
            </w:pPr>
            <w:r w:rsidRPr="00970959">
              <w:rPr>
                <w:highlight w:val="white"/>
              </w:rPr>
              <w:t>E</w:t>
            </w:r>
            <w:r w:rsidR="00BE79F2" w:rsidRPr="00970959">
              <w:rPr>
                <w:highlight w:val="white"/>
              </w:rPr>
              <w:t>ntusiasta</w:t>
            </w:r>
            <w:r w:rsidR="00F4000A" w:rsidRPr="00970959">
              <w:rPr>
                <w:highlight w:val="white"/>
              </w:rPr>
              <w:t>/o</w:t>
            </w:r>
          </w:p>
        </w:tc>
        <w:tc>
          <w:tcPr>
            <w:tcW w:w="1815" w:type="dxa"/>
            <w:tcMar>
              <w:top w:w="0" w:type="dxa"/>
              <w:left w:w="0" w:type="dxa"/>
              <w:bottom w:w="0" w:type="dxa"/>
              <w:right w:w="0" w:type="dxa"/>
            </w:tcMar>
          </w:tcPr>
          <w:p w14:paraId="514CE365" w14:textId="66D10A62" w:rsidR="00BE79F2" w:rsidRPr="00970959" w:rsidRDefault="007D429A" w:rsidP="00B04CFE">
            <w:pPr>
              <w:widowControl w:val="0"/>
              <w:spacing w:after="120"/>
              <w:jc w:val="center"/>
              <w:rPr>
                <w:highlight w:val="white"/>
              </w:rPr>
            </w:pPr>
            <w:r w:rsidRPr="00970959">
              <w:rPr>
                <w:highlight w:val="white"/>
              </w:rPr>
              <w:t>Entusiasmada</w:t>
            </w:r>
            <w:r w:rsidR="00BE79F2" w:rsidRPr="00970959">
              <w:rPr>
                <w:highlight w:val="white"/>
              </w:rPr>
              <w:t>/o</w:t>
            </w:r>
          </w:p>
        </w:tc>
      </w:tr>
      <w:tr w:rsidR="00970959" w:rsidRPr="00970959" w14:paraId="1D5B651C" w14:textId="77777777" w:rsidTr="00B04CFE">
        <w:tc>
          <w:tcPr>
            <w:tcW w:w="450" w:type="dxa"/>
            <w:shd w:val="clear" w:color="auto" w:fill="auto"/>
            <w:tcMar>
              <w:top w:w="0" w:type="dxa"/>
              <w:left w:w="0" w:type="dxa"/>
              <w:bottom w:w="0" w:type="dxa"/>
              <w:right w:w="0" w:type="dxa"/>
            </w:tcMar>
          </w:tcPr>
          <w:p w14:paraId="13EAC016" w14:textId="77777777" w:rsidR="00BE79F2" w:rsidRPr="00970959" w:rsidRDefault="00BE79F2" w:rsidP="00B04CFE">
            <w:pPr>
              <w:widowControl w:val="0"/>
              <w:pBdr>
                <w:top w:val="nil"/>
                <w:left w:val="nil"/>
                <w:bottom w:val="nil"/>
                <w:right w:val="nil"/>
                <w:between w:val="nil"/>
              </w:pBdr>
              <w:spacing w:after="120"/>
              <w:jc w:val="center"/>
              <w:rPr>
                <w:highlight w:val="white"/>
              </w:rPr>
            </w:pPr>
            <w:r w:rsidRPr="00970959">
              <w:rPr>
                <w:highlight w:val="white"/>
              </w:rPr>
              <w:t>8</w:t>
            </w:r>
          </w:p>
        </w:tc>
        <w:tc>
          <w:tcPr>
            <w:tcW w:w="1740" w:type="dxa"/>
            <w:shd w:val="clear" w:color="auto" w:fill="auto"/>
            <w:tcMar>
              <w:top w:w="0" w:type="dxa"/>
              <w:left w:w="0" w:type="dxa"/>
              <w:bottom w:w="0" w:type="dxa"/>
              <w:right w:w="0" w:type="dxa"/>
            </w:tcMar>
          </w:tcPr>
          <w:p w14:paraId="2FD7CEAE" w14:textId="10B7E28E" w:rsidR="00BE79F2" w:rsidRPr="00970959" w:rsidRDefault="007D429A" w:rsidP="00B04CFE">
            <w:pPr>
              <w:widowControl w:val="0"/>
              <w:pBdr>
                <w:top w:val="nil"/>
                <w:left w:val="nil"/>
                <w:bottom w:val="nil"/>
                <w:right w:val="nil"/>
                <w:between w:val="nil"/>
              </w:pBdr>
              <w:spacing w:after="120"/>
              <w:jc w:val="center"/>
              <w:rPr>
                <w:highlight w:val="white"/>
              </w:rPr>
            </w:pPr>
            <w:r w:rsidRPr="00970959">
              <w:rPr>
                <w:highlight w:val="white"/>
              </w:rPr>
              <w:t>Fearful</w:t>
            </w:r>
          </w:p>
        </w:tc>
        <w:tc>
          <w:tcPr>
            <w:tcW w:w="2025" w:type="dxa"/>
            <w:shd w:val="clear" w:color="auto" w:fill="auto"/>
            <w:tcMar>
              <w:top w:w="0" w:type="dxa"/>
              <w:left w:w="0" w:type="dxa"/>
              <w:bottom w:w="0" w:type="dxa"/>
              <w:right w:w="0" w:type="dxa"/>
            </w:tcMar>
          </w:tcPr>
          <w:p w14:paraId="2F46D90C" w14:textId="77777777" w:rsidR="00BE79F2" w:rsidRPr="00970959" w:rsidRDefault="00BE79F2" w:rsidP="00B04CFE">
            <w:pPr>
              <w:widowControl w:val="0"/>
              <w:spacing w:after="120"/>
              <w:jc w:val="center"/>
              <w:rPr>
                <w:rFonts w:ascii="MS Gothic" w:eastAsia="MS Gothic" w:hAnsi="MS Gothic" w:cs="MS Gothic"/>
                <w:highlight w:val="white"/>
              </w:rPr>
            </w:pPr>
            <w:r w:rsidRPr="00970959">
              <w:rPr>
                <w:rFonts w:ascii="MS Gothic" w:eastAsia="MS Gothic" w:hAnsi="MS Gothic" w:cs="MS Gothic" w:hint="eastAsia"/>
                <w:highlight w:val="white"/>
              </w:rPr>
              <w:t>憂慮</w:t>
            </w:r>
          </w:p>
          <w:p w14:paraId="0520B604" w14:textId="3B5A5252" w:rsidR="004C12E0" w:rsidRPr="00970959" w:rsidRDefault="004C12E0" w:rsidP="00B04CFE">
            <w:pPr>
              <w:widowControl w:val="0"/>
              <w:spacing w:after="120"/>
              <w:jc w:val="center"/>
              <w:rPr>
                <w:highlight w:val="white"/>
              </w:rPr>
            </w:pPr>
            <w:r w:rsidRPr="00970959">
              <w:t>[yau1]</w:t>
            </w:r>
            <w:r w:rsidRPr="00970959">
              <w:rPr>
                <w:rFonts w:ascii="MS Mincho" w:eastAsia="MS Mincho" w:hAnsi="MS Mincho" w:cs="MS Mincho" w:hint="eastAsia"/>
              </w:rPr>
              <w:t xml:space="preserve"> </w:t>
            </w:r>
            <w:r w:rsidRPr="00970959">
              <w:t>[leui6]</w:t>
            </w:r>
          </w:p>
        </w:tc>
        <w:tc>
          <w:tcPr>
            <w:tcW w:w="1770" w:type="dxa"/>
            <w:shd w:val="clear" w:color="auto" w:fill="auto"/>
            <w:tcMar>
              <w:top w:w="0" w:type="dxa"/>
              <w:left w:w="0" w:type="dxa"/>
              <w:bottom w:w="0" w:type="dxa"/>
              <w:right w:w="0" w:type="dxa"/>
            </w:tcMar>
          </w:tcPr>
          <w:p w14:paraId="52F371E5" w14:textId="01DE18BF" w:rsidR="00BE79F2" w:rsidRPr="00970959" w:rsidRDefault="007D429A" w:rsidP="00B04CFE">
            <w:pPr>
              <w:widowControl w:val="0"/>
              <w:pBdr>
                <w:top w:val="nil"/>
                <w:left w:val="nil"/>
                <w:bottom w:val="nil"/>
                <w:right w:val="nil"/>
                <w:between w:val="nil"/>
              </w:pBdr>
              <w:spacing w:after="120"/>
              <w:jc w:val="center"/>
              <w:rPr>
                <w:highlight w:val="white"/>
              </w:rPr>
            </w:pPr>
            <w:r w:rsidRPr="00970959">
              <w:rPr>
                <w:highlight w:val="white"/>
              </w:rPr>
              <w:t>Ängstlich</w:t>
            </w:r>
          </w:p>
        </w:tc>
        <w:tc>
          <w:tcPr>
            <w:tcW w:w="1560" w:type="dxa"/>
            <w:shd w:val="clear" w:color="auto" w:fill="auto"/>
            <w:tcMar>
              <w:top w:w="0" w:type="dxa"/>
              <w:left w:w="0" w:type="dxa"/>
              <w:bottom w:w="0" w:type="dxa"/>
              <w:right w:w="0" w:type="dxa"/>
            </w:tcMar>
          </w:tcPr>
          <w:p w14:paraId="6065521B" w14:textId="73A08482" w:rsidR="00BE79F2" w:rsidRPr="00970959" w:rsidRDefault="007D429A" w:rsidP="00B04CFE">
            <w:pPr>
              <w:widowControl w:val="0"/>
              <w:spacing w:after="120"/>
              <w:jc w:val="center"/>
              <w:rPr>
                <w:highlight w:val="white"/>
              </w:rPr>
            </w:pPr>
            <w:r w:rsidRPr="00970959">
              <w:rPr>
                <w:highlight w:val="white"/>
              </w:rPr>
              <w:t>T</w:t>
            </w:r>
            <w:r w:rsidR="00BE79F2" w:rsidRPr="00970959">
              <w:rPr>
                <w:highlight w:val="white"/>
              </w:rPr>
              <w:t>imorosa/o</w:t>
            </w:r>
          </w:p>
        </w:tc>
        <w:tc>
          <w:tcPr>
            <w:tcW w:w="1815" w:type="dxa"/>
            <w:tcMar>
              <w:top w:w="0" w:type="dxa"/>
              <w:left w:w="0" w:type="dxa"/>
              <w:bottom w:w="0" w:type="dxa"/>
              <w:right w:w="0" w:type="dxa"/>
            </w:tcMar>
          </w:tcPr>
          <w:p w14:paraId="2A0BAF93" w14:textId="0B4C274E" w:rsidR="00BE79F2" w:rsidRPr="00970959" w:rsidRDefault="007D429A" w:rsidP="00B04CFE">
            <w:pPr>
              <w:widowControl w:val="0"/>
              <w:spacing w:after="120"/>
              <w:jc w:val="center"/>
              <w:rPr>
                <w:highlight w:val="white"/>
              </w:rPr>
            </w:pPr>
            <w:r w:rsidRPr="00970959">
              <w:rPr>
                <w:highlight w:val="white"/>
              </w:rPr>
              <w:t>Miedosa</w:t>
            </w:r>
            <w:r w:rsidR="00BE79F2" w:rsidRPr="00970959">
              <w:rPr>
                <w:highlight w:val="white"/>
              </w:rPr>
              <w:t>/o</w:t>
            </w:r>
          </w:p>
        </w:tc>
      </w:tr>
      <w:tr w:rsidR="00970959" w:rsidRPr="00970959" w14:paraId="3C37CFEB" w14:textId="77777777" w:rsidTr="00B04CFE">
        <w:tc>
          <w:tcPr>
            <w:tcW w:w="450" w:type="dxa"/>
            <w:shd w:val="clear" w:color="auto" w:fill="auto"/>
            <w:tcMar>
              <w:top w:w="0" w:type="dxa"/>
              <w:left w:w="0" w:type="dxa"/>
              <w:bottom w:w="0" w:type="dxa"/>
              <w:right w:w="0" w:type="dxa"/>
            </w:tcMar>
          </w:tcPr>
          <w:p w14:paraId="56429A51" w14:textId="77777777" w:rsidR="00BE79F2" w:rsidRPr="00970959" w:rsidRDefault="00BE79F2" w:rsidP="00B04CFE">
            <w:pPr>
              <w:widowControl w:val="0"/>
              <w:pBdr>
                <w:top w:val="nil"/>
                <w:left w:val="nil"/>
                <w:bottom w:val="nil"/>
                <w:right w:val="nil"/>
                <w:between w:val="nil"/>
              </w:pBdr>
              <w:spacing w:after="120"/>
              <w:jc w:val="center"/>
              <w:rPr>
                <w:highlight w:val="white"/>
              </w:rPr>
            </w:pPr>
            <w:r w:rsidRPr="00970959">
              <w:rPr>
                <w:highlight w:val="white"/>
              </w:rPr>
              <w:t>9</w:t>
            </w:r>
          </w:p>
        </w:tc>
        <w:tc>
          <w:tcPr>
            <w:tcW w:w="1740" w:type="dxa"/>
            <w:shd w:val="clear" w:color="auto" w:fill="auto"/>
            <w:tcMar>
              <w:top w:w="0" w:type="dxa"/>
              <w:left w:w="0" w:type="dxa"/>
              <w:bottom w:w="0" w:type="dxa"/>
              <w:right w:w="0" w:type="dxa"/>
            </w:tcMar>
          </w:tcPr>
          <w:p w14:paraId="542709A3" w14:textId="42F08BFE" w:rsidR="00BE79F2" w:rsidRPr="00970959" w:rsidRDefault="007D429A" w:rsidP="00B04CFE">
            <w:pPr>
              <w:widowControl w:val="0"/>
              <w:pBdr>
                <w:top w:val="nil"/>
                <w:left w:val="nil"/>
                <w:bottom w:val="nil"/>
                <w:right w:val="nil"/>
                <w:between w:val="nil"/>
              </w:pBdr>
              <w:spacing w:after="120"/>
              <w:jc w:val="center"/>
              <w:rPr>
                <w:highlight w:val="white"/>
              </w:rPr>
            </w:pPr>
            <w:r w:rsidRPr="00970959">
              <w:rPr>
                <w:highlight w:val="white"/>
              </w:rPr>
              <w:t>Furious</w:t>
            </w:r>
          </w:p>
        </w:tc>
        <w:tc>
          <w:tcPr>
            <w:tcW w:w="2025" w:type="dxa"/>
            <w:shd w:val="clear" w:color="auto" w:fill="auto"/>
            <w:tcMar>
              <w:top w:w="0" w:type="dxa"/>
              <w:left w:w="0" w:type="dxa"/>
              <w:bottom w:w="0" w:type="dxa"/>
              <w:right w:w="0" w:type="dxa"/>
            </w:tcMar>
          </w:tcPr>
          <w:p w14:paraId="22FBC189" w14:textId="77777777" w:rsidR="00BE79F2" w:rsidRPr="00970959" w:rsidRDefault="00BE79F2" w:rsidP="00B04CFE">
            <w:pPr>
              <w:widowControl w:val="0"/>
              <w:spacing w:after="120"/>
              <w:jc w:val="center"/>
              <w:rPr>
                <w:rFonts w:ascii="MS Gothic" w:eastAsia="MS Gothic" w:hAnsi="MS Gothic" w:cs="MS Gothic"/>
                <w:highlight w:val="white"/>
              </w:rPr>
            </w:pPr>
            <w:r w:rsidRPr="00970959">
              <w:rPr>
                <w:rFonts w:ascii="MS Gothic" w:eastAsia="MS Gothic" w:hAnsi="MS Gothic" w:cs="MS Gothic" w:hint="eastAsia"/>
                <w:highlight w:val="white"/>
              </w:rPr>
              <w:t>憤怒</w:t>
            </w:r>
          </w:p>
          <w:p w14:paraId="78A9A7D9" w14:textId="3D421C30" w:rsidR="004C12E0" w:rsidRPr="00970959" w:rsidRDefault="003B4C95" w:rsidP="00B04CFE">
            <w:pPr>
              <w:widowControl w:val="0"/>
              <w:spacing w:after="120"/>
              <w:jc w:val="center"/>
              <w:rPr>
                <w:highlight w:val="white"/>
              </w:rPr>
            </w:pPr>
            <w:r w:rsidRPr="00970959">
              <w:t>[fan5]</w:t>
            </w:r>
            <w:r w:rsidRPr="00970959">
              <w:rPr>
                <w:rFonts w:ascii="MS Mincho" w:eastAsia="MS Mincho" w:hAnsi="MS Mincho" w:cs="MS Mincho" w:hint="eastAsia"/>
              </w:rPr>
              <w:t xml:space="preserve"> </w:t>
            </w:r>
            <w:r w:rsidRPr="00970959">
              <w:t>[nou6]</w:t>
            </w:r>
          </w:p>
        </w:tc>
        <w:tc>
          <w:tcPr>
            <w:tcW w:w="1770" w:type="dxa"/>
            <w:shd w:val="clear" w:color="auto" w:fill="auto"/>
            <w:tcMar>
              <w:top w:w="0" w:type="dxa"/>
              <w:left w:w="0" w:type="dxa"/>
              <w:bottom w:w="0" w:type="dxa"/>
              <w:right w:w="0" w:type="dxa"/>
            </w:tcMar>
          </w:tcPr>
          <w:p w14:paraId="1F9936C8" w14:textId="65A01104" w:rsidR="00BE79F2" w:rsidRPr="00970959" w:rsidRDefault="007D429A" w:rsidP="00B04CFE">
            <w:pPr>
              <w:widowControl w:val="0"/>
              <w:pBdr>
                <w:top w:val="nil"/>
                <w:left w:val="nil"/>
                <w:bottom w:val="nil"/>
                <w:right w:val="nil"/>
                <w:between w:val="nil"/>
              </w:pBdr>
              <w:spacing w:after="120"/>
              <w:jc w:val="center"/>
              <w:rPr>
                <w:highlight w:val="white"/>
              </w:rPr>
            </w:pPr>
            <w:r w:rsidRPr="00970959">
              <w:rPr>
                <w:highlight w:val="white"/>
              </w:rPr>
              <w:t>Wütend</w:t>
            </w:r>
          </w:p>
        </w:tc>
        <w:tc>
          <w:tcPr>
            <w:tcW w:w="1560" w:type="dxa"/>
            <w:shd w:val="clear" w:color="auto" w:fill="auto"/>
            <w:tcMar>
              <w:top w:w="0" w:type="dxa"/>
              <w:left w:w="0" w:type="dxa"/>
              <w:bottom w:w="0" w:type="dxa"/>
              <w:right w:w="0" w:type="dxa"/>
            </w:tcMar>
          </w:tcPr>
          <w:p w14:paraId="53D74F60" w14:textId="171B8E55" w:rsidR="00BE79F2" w:rsidRPr="00970959" w:rsidRDefault="007D429A" w:rsidP="00B04CFE">
            <w:pPr>
              <w:widowControl w:val="0"/>
              <w:spacing w:after="120"/>
              <w:jc w:val="center"/>
              <w:rPr>
                <w:highlight w:val="white"/>
              </w:rPr>
            </w:pPr>
            <w:r w:rsidRPr="00970959">
              <w:rPr>
                <w:highlight w:val="white"/>
              </w:rPr>
              <w:t>F</w:t>
            </w:r>
            <w:r w:rsidR="00BE79F2" w:rsidRPr="00970959">
              <w:rPr>
                <w:highlight w:val="white"/>
              </w:rPr>
              <w:t>uriosa/o</w:t>
            </w:r>
          </w:p>
        </w:tc>
        <w:tc>
          <w:tcPr>
            <w:tcW w:w="1815" w:type="dxa"/>
            <w:tcMar>
              <w:top w:w="0" w:type="dxa"/>
              <w:left w:w="0" w:type="dxa"/>
              <w:bottom w:w="0" w:type="dxa"/>
              <w:right w:w="0" w:type="dxa"/>
            </w:tcMar>
          </w:tcPr>
          <w:p w14:paraId="060D02F9" w14:textId="27F7E82A" w:rsidR="00BE79F2" w:rsidRPr="00970959" w:rsidRDefault="007D429A" w:rsidP="00B04CFE">
            <w:pPr>
              <w:widowControl w:val="0"/>
              <w:spacing w:after="120"/>
              <w:jc w:val="center"/>
              <w:rPr>
                <w:highlight w:val="white"/>
              </w:rPr>
            </w:pPr>
            <w:r w:rsidRPr="00970959">
              <w:rPr>
                <w:highlight w:val="white"/>
              </w:rPr>
              <w:t>Furiosa</w:t>
            </w:r>
            <w:r w:rsidR="00BE79F2" w:rsidRPr="00970959">
              <w:rPr>
                <w:highlight w:val="white"/>
              </w:rPr>
              <w:t>/o</w:t>
            </w:r>
          </w:p>
        </w:tc>
      </w:tr>
      <w:tr w:rsidR="00970959" w:rsidRPr="00970959" w14:paraId="1B51A08F" w14:textId="77777777" w:rsidTr="00B04CFE">
        <w:tc>
          <w:tcPr>
            <w:tcW w:w="450" w:type="dxa"/>
            <w:shd w:val="clear" w:color="auto" w:fill="auto"/>
            <w:tcMar>
              <w:top w:w="0" w:type="dxa"/>
              <w:left w:w="0" w:type="dxa"/>
              <w:bottom w:w="0" w:type="dxa"/>
              <w:right w:w="0" w:type="dxa"/>
            </w:tcMar>
          </w:tcPr>
          <w:p w14:paraId="44302C75" w14:textId="77777777" w:rsidR="00BE79F2" w:rsidRPr="00970959" w:rsidRDefault="00BE79F2" w:rsidP="00B04CFE">
            <w:pPr>
              <w:widowControl w:val="0"/>
              <w:pBdr>
                <w:top w:val="nil"/>
                <w:left w:val="nil"/>
                <w:bottom w:val="nil"/>
                <w:right w:val="nil"/>
                <w:between w:val="nil"/>
              </w:pBdr>
              <w:spacing w:after="120"/>
              <w:jc w:val="center"/>
              <w:rPr>
                <w:highlight w:val="white"/>
              </w:rPr>
            </w:pPr>
            <w:r w:rsidRPr="00970959">
              <w:rPr>
                <w:highlight w:val="white"/>
              </w:rPr>
              <w:t>10</w:t>
            </w:r>
          </w:p>
        </w:tc>
        <w:tc>
          <w:tcPr>
            <w:tcW w:w="1740" w:type="dxa"/>
            <w:shd w:val="clear" w:color="auto" w:fill="auto"/>
            <w:tcMar>
              <w:top w:w="0" w:type="dxa"/>
              <w:left w:w="0" w:type="dxa"/>
              <w:bottom w:w="0" w:type="dxa"/>
              <w:right w:w="0" w:type="dxa"/>
            </w:tcMar>
          </w:tcPr>
          <w:p w14:paraId="0726664A" w14:textId="45904ADC" w:rsidR="00BE79F2" w:rsidRPr="00970959" w:rsidRDefault="007D429A" w:rsidP="00B04CFE">
            <w:pPr>
              <w:widowControl w:val="0"/>
              <w:pBdr>
                <w:top w:val="nil"/>
                <w:left w:val="nil"/>
                <w:bottom w:val="nil"/>
                <w:right w:val="nil"/>
                <w:between w:val="nil"/>
              </w:pBdr>
              <w:spacing w:after="120"/>
              <w:jc w:val="center"/>
              <w:rPr>
                <w:highlight w:val="white"/>
              </w:rPr>
            </w:pPr>
            <w:r w:rsidRPr="00970959">
              <w:rPr>
                <w:highlight w:val="white"/>
              </w:rPr>
              <w:t>Happy</w:t>
            </w:r>
          </w:p>
        </w:tc>
        <w:tc>
          <w:tcPr>
            <w:tcW w:w="2025" w:type="dxa"/>
            <w:shd w:val="clear" w:color="auto" w:fill="auto"/>
            <w:tcMar>
              <w:top w:w="0" w:type="dxa"/>
              <w:left w:w="0" w:type="dxa"/>
              <w:bottom w:w="0" w:type="dxa"/>
              <w:right w:w="0" w:type="dxa"/>
            </w:tcMar>
          </w:tcPr>
          <w:p w14:paraId="3750480F" w14:textId="7A35AFA5" w:rsidR="00BE79F2" w:rsidRPr="00970959" w:rsidRDefault="00BE79F2" w:rsidP="00B04CFE">
            <w:pPr>
              <w:widowControl w:val="0"/>
              <w:spacing w:after="120"/>
              <w:jc w:val="center"/>
              <w:rPr>
                <w:rFonts w:ascii="MS Gothic" w:eastAsia="MS Gothic" w:hAnsi="MS Gothic" w:cs="MS Gothic"/>
                <w:highlight w:val="white"/>
              </w:rPr>
            </w:pPr>
            <w:r w:rsidRPr="00970959">
              <w:rPr>
                <w:rFonts w:ascii="MS Gothic" w:eastAsia="MS Gothic" w:hAnsi="MS Gothic" w:cs="MS Gothic" w:hint="eastAsia"/>
                <w:highlight w:val="white"/>
              </w:rPr>
              <w:t>快樂</w:t>
            </w:r>
          </w:p>
          <w:p w14:paraId="672ED9EE" w14:textId="00B463C5" w:rsidR="003B4C95" w:rsidRPr="00970959" w:rsidRDefault="003B4C95">
            <w:pPr>
              <w:widowControl w:val="0"/>
              <w:spacing w:after="120"/>
              <w:jc w:val="center"/>
              <w:rPr>
                <w:highlight w:val="white"/>
              </w:rPr>
            </w:pPr>
            <w:r w:rsidRPr="00970959">
              <w:t>[faai3]</w:t>
            </w:r>
            <w:r w:rsidRPr="00970959">
              <w:rPr>
                <w:rFonts w:ascii="MS Mincho" w:eastAsia="MS Mincho" w:hAnsi="MS Mincho" w:cs="MS Mincho" w:hint="eastAsia"/>
              </w:rPr>
              <w:t xml:space="preserve"> </w:t>
            </w:r>
            <w:r w:rsidRPr="00970959">
              <w:t>[lok6]</w:t>
            </w:r>
          </w:p>
        </w:tc>
        <w:tc>
          <w:tcPr>
            <w:tcW w:w="1770" w:type="dxa"/>
            <w:shd w:val="clear" w:color="auto" w:fill="auto"/>
            <w:tcMar>
              <w:top w:w="0" w:type="dxa"/>
              <w:left w:w="0" w:type="dxa"/>
              <w:bottom w:w="0" w:type="dxa"/>
              <w:right w:w="0" w:type="dxa"/>
            </w:tcMar>
          </w:tcPr>
          <w:p w14:paraId="0B6B7062" w14:textId="259570EC" w:rsidR="00BE79F2" w:rsidRPr="00970959" w:rsidRDefault="007D429A" w:rsidP="00B04CFE">
            <w:pPr>
              <w:widowControl w:val="0"/>
              <w:pBdr>
                <w:top w:val="nil"/>
                <w:left w:val="nil"/>
                <w:bottom w:val="nil"/>
                <w:right w:val="nil"/>
                <w:between w:val="nil"/>
              </w:pBdr>
              <w:spacing w:after="120"/>
              <w:jc w:val="center"/>
              <w:rPr>
                <w:highlight w:val="white"/>
              </w:rPr>
            </w:pPr>
            <w:r w:rsidRPr="00970959">
              <w:rPr>
                <w:highlight w:val="white"/>
              </w:rPr>
              <w:t>Glücklich</w:t>
            </w:r>
          </w:p>
        </w:tc>
        <w:tc>
          <w:tcPr>
            <w:tcW w:w="1560" w:type="dxa"/>
            <w:shd w:val="clear" w:color="auto" w:fill="auto"/>
            <w:tcMar>
              <w:top w:w="0" w:type="dxa"/>
              <w:left w:w="0" w:type="dxa"/>
              <w:bottom w:w="0" w:type="dxa"/>
              <w:right w:w="0" w:type="dxa"/>
            </w:tcMar>
          </w:tcPr>
          <w:p w14:paraId="33C308D0" w14:textId="095D0982" w:rsidR="00BE79F2" w:rsidRPr="00970959" w:rsidRDefault="007D429A" w:rsidP="00B04CFE">
            <w:pPr>
              <w:widowControl w:val="0"/>
              <w:spacing w:after="120"/>
              <w:jc w:val="center"/>
              <w:rPr>
                <w:highlight w:val="white"/>
              </w:rPr>
            </w:pPr>
            <w:r w:rsidRPr="00970959">
              <w:rPr>
                <w:highlight w:val="white"/>
              </w:rPr>
              <w:t>F</w:t>
            </w:r>
            <w:r w:rsidR="00BE79F2" w:rsidRPr="00970959">
              <w:rPr>
                <w:highlight w:val="white"/>
              </w:rPr>
              <w:t>elice</w:t>
            </w:r>
          </w:p>
        </w:tc>
        <w:tc>
          <w:tcPr>
            <w:tcW w:w="1815" w:type="dxa"/>
            <w:tcMar>
              <w:top w:w="0" w:type="dxa"/>
              <w:left w:w="0" w:type="dxa"/>
              <w:bottom w:w="0" w:type="dxa"/>
              <w:right w:w="0" w:type="dxa"/>
            </w:tcMar>
          </w:tcPr>
          <w:p w14:paraId="5C35E9A7" w14:textId="003D70F6" w:rsidR="00BE79F2" w:rsidRPr="00970959" w:rsidRDefault="007D429A" w:rsidP="00B04CFE">
            <w:pPr>
              <w:widowControl w:val="0"/>
              <w:spacing w:after="120"/>
              <w:jc w:val="center"/>
              <w:rPr>
                <w:highlight w:val="white"/>
              </w:rPr>
            </w:pPr>
            <w:r w:rsidRPr="00970959">
              <w:rPr>
                <w:highlight w:val="white"/>
              </w:rPr>
              <w:t>Feliz</w:t>
            </w:r>
          </w:p>
        </w:tc>
      </w:tr>
      <w:tr w:rsidR="00970959" w:rsidRPr="00970959" w14:paraId="68277832" w14:textId="77777777" w:rsidTr="00B04CFE">
        <w:tc>
          <w:tcPr>
            <w:tcW w:w="450" w:type="dxa"/>
            <w:shd w:val="clear" w:color="auto" w:fill="auto"/>
            <w:tcMar>
              <w:top w:w="0" w:type="dxa"/>
              <w:left w:w="0" w:type="dxa"/>
              <w:bottom w:w="0" w:type="dxa"/>
              <w:right w:w="0" w:type="dxa"/>
            </w:tcMar>
          </w:tcPr>
          <w:p w14:paraId="25894F37" w14:textId="77777777" w:rsidR="00BE79F2" w:rsidRPr="00970959" w:rsidRDefault="00BE79F2" w:rsidP="00B04CFE">
            <w:pPr>
              <w:widowControl w:val="0"/>
              <w:pBdr>
                <w:top w:val="nil"/>
                <w:left w:val="nil"/>
                <w:bottom w:val="nil"/>
                <w:right w:val="nil"/>
                <w:between w:val="nil"/>
              </w:pBdr>
              <w:spacing w:after="120"/>
              <w:jc w:val="center"/>
              <w:rPr>
                <w:highlight w:val="white"/>
              </w:rPr>
            </w:pPr>
            <w:r w:rsidRPr="00970959">
              <w:rPr>
                <w:highlight w:val="white"/>
              </w:rPr>
              <w:t>11</w:t>
            </w:r>
          </w:p>
        </w:tc>
        <w:tc>
          <w:tcPr>
            <w:tcW w:w="1740" w:type="dxa"/>
            <w:shd w:val="clear" w:color="auto" w:fill="auto"/>
            <w:tcMar>
              <w:top w:w="0" w:type="dxa"/>
              <w:left w:w="0" w:type="dxa"/>
              <w:bottom w:w="0" w:type="dxa"/>
              <w:right w:w="0" w:type="dxa"/>
            </w:tcMar>
          </w:tcPr>
          <w:p w14:paraId="1FB0AC7A" w14:textId="708A5206" w:rsidR="00BE79F2" w:rsidRPr="00970959" w:rsidRDefault="007D429A" w:rsidP="00B04CFE">
            <w:pPr>
              <w:widowControl w:val="0"/>
              <w:pBdr>
                <w:top w:val="nil"/>
                <w:left w:val="nil"/>
                <w:bottom w:val="nil"/>
                <w:right w:val="nil"/>
                <w:between w:val="nil"/>
              </w:pBdr>
              <w:spacing w:after="120"/>
              <w:jc w:val="center"/>
              <w:rPr>
                <w:highlight w:val="white"/>
              </w:rPr>
            </w:pPr>
            <w:r w:rsidRPr="00970959">
              <w:rPr>
                <w:highlight w:val="white"/>
              </w:rPr>
              <w:t>Jealous</w:t>
            </w:r>
          </w:p>
        </w:tc>
        <w:tc>
          <w:tcPr>
            <w:tcW w:w="2025" w:type="dxa"/>
            <w:shd w:val="clear" w:color="auto" w:fill="auto"/>
            <w:tcMar>
              <w:top w:w="0" w:type="dxa"/>
              <w:left w:w="0" w:type="dxa"/>
              <w:bottom w:w="0" w:type="dxa"/>
              <w:right w:w="0" w:type="dxa"/>
            </w:tcMar>
          </w:tcPr>
          <w:p w14:paraId="52DF26D6" w14:textId="77777777" w:rsidR="00BE79F2" w:rsidRPr="00970959" w:rsidRDefault="00BE79F2" w:rsidP="00B04CFE">
            <w:pPr>
              <w:widowControl w:val="0"/>
              <w:spacing w:after="120"/>
              <w:jc w:val="center"/>
              <w:rPr>
                <w:rFonts w:ascii="MS Gothic" w:eastAsia="MS Gothic" w:hAnsi="MS Gothic" w:cs="MS Gothic"/>
                <w:highlight w:val="white"/>
              </w:rPr>
            </w:pPr>
            <w:r w:rsidRPr="00970959">
              <w:rPr>
                <w:rFonts w:ascii="MS Gothic" w:eastAsia="MS Gothic" w:hAnsi="MS Gothic" w:cs="MS Gothic" w:hint="eastAsia"/>
                <w:highlight w:val="white"/>
              </w:rPr>
              <w:t>妒忌</w:t>
            </w:r>
          </w:p>
          <w:p w14:paraId="57D58056" w14:textId="4F39CEAD" w:rsidR="003B4C95" w:rsidRPr="00970959" w:rsidRDefault="003B4C95" w:rsidP="00B04CFE">
            <w:pPr>
              <w:widowControl w:val="0"/>
              <w:spacing w:after="120"/>
              <w:jc w:val="center"/>
              <w:rPr>
                <w:highlight w:val="white"/>
              </w:rPr>
            </w:pPr>
            <w:r w:rsidRPr="00970959">
              <w:t>[dou3]</w:t>
            </w:r>
            <w:r w:rsidRPr="00970959">
              <w:rPr>
                <w:rFonts w:ascii="MS Mincho" w:eastAsia="MS Mincho" w:hAnsi="MS Mincho" w:cs="MS Mincho" w:hint="eastAsia"/>
              </w:rPr>
              <w:t xml:space="preserve"> </w:t>
            </w:r>
            <w:r w:rsidRPr="00970959">
              <w:t>[gei6]</w:t>
            </w:r>
          </w:p>
        </w:tc>
        <w:tc>
          <w:tcPr>
            <w:tcW w:w="1770" w:type="dxa"/>
            <w:shd w:val="clear" w:color="auto" w:fill="auto"/>
            <w:tcMar>
              <w:top w:w="0" w:type="dxa"/>
              <w:left w:w="0" w:type="dxa"/>
              <w:bottom w:w="0" w:type="dxa"/>
              <w:right w:w="0" w:type="dxa"/>
            </w:tcMar>
          </w:tcPr>
          <w:p w14:paraId="34A9500A" w14:textId="259C11F1" w:rsidR="00BE79F2" w:rsidRPr="00970959" w:rsidRDefault="007D429A" w:rsidP="00B04CFE">
            <w:pPr>
              <w:widowControl w:val="0"/>
              <w:pBdr>
                <w:top w:val="nil"/>
                <w:left w:val="nil"/>
                <w:bottom w:val="nil"/>
                <w:right w:val="nil"/>
                <w:between w:val="nil"/>
              </w:pBdr>
              <w:spacing w:after="120"/>
              <w:jc w:val="center"/>
              <w:rPr>
                <w:highlight w:val="white"/>
              </w:rPr>
            </w:pPr>
            <w:r w:rsidRPr="00970959">
              <w:rPr>
                <w:highlight w:val="white"/>
              </w:rPr>
              <w:t xml:space="preserve">Neidisch </w:t>
            </w:r>
            <w:r w:rsidR="00BE79F2" w:rsidRPr="00970959">
              <w:rPr>
                <w:highlight w:val="white"/>
              </w:rPr>
              <w:t>(a)</w:t>
            </w:r>
          </w:p>
          <w:p w14:paraId="5E705F94" w14:textId="2B47B44F" w:rsidR="00BE79F2" w:rsidRPr="00970959" w:rsidRDefault="007D429A" w:rsidP="00B04CFE">
            <w:pPr>
              <w:widowControl w:val="0"/>
              <w:pBdr>
                <w:top w:val="nil"/>
                <w:left w:val="nil"/>
                <w:bottom w:val="nil"/>
                <w:right w:val="nil"/>
                <w:between w:val="nil"/>
              </w:pBdr>
              <w:spacing w:after="120"/>
              <w:jc w:val="center"/>
              <w:rPr>
                <w:highlight w:val="white"/>
              </w:rPr>
            </w:pPr>
            <w:r w:rsidRPr="00970959">
              <w:rPr>
                <w:highlight w:val="white"/>
              </w:rPr>
              <w:t xml:space="preserve">Eifersüchtig </w:t>
            </w:r>
            <w:r w:rsidR="00BE79F2" w:rsidRPr="00970959">
              <w:rPr>
                <w:highlight w:val="white"/>
              </w:rPr>
              <w:t>(b)</w:t>
            </w:r>
            <w:r w:rsidR="00F00040" w:rsidRPr="00970959">
              <w:rPr>
                <w:rStyle w:val="Refdenotaalpie"/>
                <w:highlight w:val="white"/>
              </w:rPr>
              <w:footnoteReference w:id="5"/>
            </w:r>
          </w:p>
        </w:tc>
        <w:tc>
          <w:tcPr>
            <w:tcW w:w="1560" w:type="dxa"/>
            <w:shd w:val="clear" w:color="auto" w:fill="auto"/>
            <w:tcMar>
              <w:top w:w="0" w:type="dxa"/>
              <w:left w:w="0" w:type="dxa"/>
              <w:bottom w:w="0" w:type="dxa"/>
              <w:right w:w="0" w:type="dxa"/>
            </w:tcMar>
          </w:tcPr>
          <w:p w14:paraId="180FA9B4" w14:textId="5213DB27" w:rsidR="00BE79F2" w:rsidRPr="00970959" w:rsidRDefault="007D429A" w:rsidP="00B04CFE">
            <w:pPr>
              <w:widowControl w:val="0"/>
              <w:spacing w:after="120"/>
              <w:jc w:val="center"/>
              <w:rPr>
                <w:highlight w:val="white"/>
              </w:rPr>
            </w:pPr>
            <w:r w:rsidRPr="00970959">
              <w:rPr>
                <w:highlight w:val="white"/>
              </w:rPr>
              <w:t>G</w:t>
            </w:r>
            <w:r w:rsidR="00BE79F2" w:rsidRPr="00970959">
              <w:rPr>
                <w:highlight w:val="white"/>
              </w:rPr>
              <w:t>elosa/o</w:t>
            </w:r>
          </w:p>
        </w:tc>
        <w:tc>
          <w:tcPr>
            <w:tcW w:w="1815" w:type="dxa"/>
            <w:tcMar>
              <w:top w:w="0" w:type="dxa"/>
              <w:left w:w="0" w:type="dxa"/>
              <w:bottom w:w="0" w:type="dxa"/>
              <w:right w:w="0" w:type="dxa"/>
            </w:tcMar>
          </w:tcPr>
          <w:p w14:paraId="2BEE1850" w14:textId="3641DEA2" w:rsidR="00BE79F2" w:rsidRPr="00970959" w:rsidRDefault="007D429A" w:rsidP="00B04CFE">
            <w:pPr>
              <w:widowControl w:val="0"/>
              <w:spacing w:after="120"/>
              <w:jc w:val="center"/>
              <w:rPr>
                <w:highlight w:val="white"/>
              </w:rPr>
            </w:pPr>
            <w:r w:rsidRPr="00970959">
              <w:rPr>
                <w:highlight w:val="white"/>
              </w:rPr>
              <w:t>Celosa</w:t>
            </w:r>
            <w:r w:rsidR="00BE79F2" w:rsidRPr="00970959">
              <w:rPr>
                <w:highlight w:val="white"/>
              </w:rPr>
              <w:t>/o</w:t>
            </w:r>
          </w:p>
        </w:tc>
      </w:tr>
      <w:tr w:rsidR="00970959" w:rsidRPr="00970959" w14:paraId="26CD3DC0" w14:textId="77777777" w:rsidTr="00B04CFE">
        <w:tc>
          <w:tcPr>
            <w:tcW w:w="450" w:type="dxa"/>
            <w:shd w:val="clear" w:color="auto" w:fill="auto"/>
            <w:tcMar>
              <w:top w:w="0" w:type="dxa"/>
              <w:left w:w="0" w:type="dxa"/>
              <w:bottom w:w="0" w:type="dxa"/>
              <w:right w:w="0" w:type="dxa"/>
            </w:tcMar>
          </w:tcPr>
          <w:p w14:paraId="4D3B0CC6" w14:textId="77777777" w:rsidR="00BE79F2" w:rsidRPr="00970959" w:rsidRDefault="00BE79F2" w:rsidP="00B04CFE">
            <w:pPr>
              <w:widowControl w:val="0"/>
              <w:pBdr>
                <w:top w:val="nil"/>
                <w:left w:val="nil"/>
                <w:bottom w:val="nil"/>
                <w:right w:val="nil"/>
                <w:between w:val="nil"/>
              </w:pBdr>
              <w:spacing w:after="120"/>
              <w:jc w:val="center"/>
              <w:rPr>
                <w:highlight w:val="white"/>
              </w:rPr>
            </w:pPr>
            <w:r w:rsidRPr="00970959">
              <w:rPr>
                <w:highlight w:val="white"/>
              </w:rPr>
              <w:lastRenderedPageBreak/>
              <w:t>12</w:t>
            </w:r>
          </w:p>
        </w:tc>
        <w:tc>
          <w:tcPr>
            <w:tcW w:w="1740" w:type="dxa"/>
            <w:shd w:val="clear" w:color="auto" w:fill="auto"/>
            <w:tcMar>
              <w:top w:w="0" w:type="dxa"/>
              <w:left w:w="0" w:type="dxa"/>
              <w:bottom w:w="0" w:type="dxa"/>
              <w:right w:w="0" w:type="dxa"/>
            </w:tcMar>
          </w:tcPr>
          <w:p w14:paraId="6D65F65F" w14:textId="55213B92" w:rsidR="00BE79F2" w:rsidRPr="00970959" w:rsidRDefault="007D429A" w:rsidP="00B04CFE">
            <w:pPr>
              <w:widowControl w:val="0"/>
              <w:pBdr>
                <w:top w:val="nil"/>
                <w:left w:val="nil"/>
                <w:bottom w:val="nil"/>
                <w:right w:val="nil"/>
                <w:between w:val="nil"/>
              </w:pBdr>
              <w:spacing w:after="120"/>
              <w:jc w:val="center"/>
              <w:rPr>
                <w:highlight w:val="white"/>
              </w:rPr>
            </w:pPr>
            <w:r w:rsidRPr="00970959">
              <w:rPr>
                <w:highlight w:val="white"/>
              </w:rPr>
              <w:t>Joyful</w:t>
            </w:r>
          </w:p>
        </w:tc>
        <w:tc>
          <w:tcPr>
            <w:tcW w:w="2025" w:type="dxa"/>
            <w:shd w:val="clear" w:color="auto" w:fill="auto"/>
            <w:tcMar>
              <w:top w:w="0" w:type="dxa"/>
              <w:left w:w="0" w:type="dxa"/>
              <w:bottom w:w="0" w:type="dxa"/>
              <w:right w:w="0" w:type="dxa"/>
            </w:tcMar>
          </w:tcPr>
          <w:p w14:paraId="4C8FE3D1" w14:textId="77777777" w:rsidR="00BE79F2" w:rsidRPr="00970959" w:rsidRDefault="00BE79F2" w:rsidP="00B04CFE">
            <w:pPr>
              <w:widowControl w:val="0"/>
              <w:spacing w:after="120"/>
              <w:jc w:val="center"/>
              <w:rPr>
                <w:rFonts w:ascii="MS Gothic" w:eastAsia="MS Gothic" w:hAnsi="MS Gothic" w:cs="MS Gothic"/>
                <w:highlight w:val="white"/>
              </w:rPr>
            </w:pPr>
            <w:r w:rsidRPr="00970959">
              <w:rPr>
                <w:rFonts w:ascii="MS Gothic" w:eastAsia="MS Gothic" w:hAnsi="MS Gothic" w:cs="MS Gothic" w:hint="eastAsia"/>
                <w:highlight w:val="white"/>
              </w:rPr>
              <w:t>高興</w:t>
            </w:r>
          </w:p>
          <w:p w14:paraId="7BA990AC" w14:textId="63F699F7" w:rsidR="003B4C95" w:rsidRPr="00970959" w:rsidRDefault="003B4C95" w:rsidP="00B04CFE">
            <w:pPr>
              <w:widowControl w:val="0"/>
              <w:spacing w:after="120"/>
              <w:jc w:val="center"/>
              <w:rPr>
                <w:highlight w:val="white"/>
              </w:rPr>
            </w:pPr>
            <w:r w:rsidRPr="00970959">
              <w:t>[gou1]</w:t>
            </w:r>
            <w:r w:rsidRPr="00970959">
              <w:rPr>
                <w:rFonts w:ascii="MS Mincho" w:eastAsia="MS Mincho" w:hAnsi="MS Mincho" w:cs="MS Mincho" w:hint="eastAsia"/>
              </w:rPr>
              <w:t xml:space="preserve"> </w:t>
            </w:r>
            <w:r w:rsidRPr="00970959">
              <w:t>[hing3]</w:t>
            </w:r>
          </w:p>
        </w:tc>
        <w:tc>
          <w:tcPr>
            <w:tcW w:w="1770" w:type="dxa"/>
            <w:shd w:val="clear" w:color="auto" w:fill="auto"/>
            <w:tcMar>
              <w:top w:w="0" w:type="dxa"/>
              <w:left w:w="0" w:type="dxa"/>
              <w:bottom w:w="0" w:type="dxa"/>
              <w:right w:w="0" w:type="dxa"/>
            </w:tcMar>
          </w:tcPr>
          <w:p w14:paraId="3320018F" w14:textId="02A41333" w:rsidR="00BE79F2" w:rsidRPr="00970959" w:rsidRDefault="007D429A" w:rsidP="00B04CFE">
            <w:pPr>
              <w:widowControl w:val="0"/>
              <w:pBdr>
                <w:top w:val="nil"/>
                <w:left w:val="nil"/>
                <w:bottom w:val="nil"/>
                <w:right w:val="nil"/>
                <w:between w:val="nil"/>
              </w:pBdr>
              <w:spacing w:after="120"/>
              <w:jc w:val="center"/>
              <w:rPr>
                <w:highlight w:val="white"/>
              </w:rPr>
            </w:pPr>
            <w:r w:rsidRPr="00970959">
              <w:rPr>
                <w:highlight w:val="white"/>
              </w:rPr>
              <w:t>Freudig</w:t>
            </w:r>
          </w:p>
        </w:tc>
        <w:tc>
          <w:tcPr>
            <w:tcW w:w="1560" w:type="dxa"/>
            <w:shd w:val="clear" w:color="auto" w:fill="auto"/>
            <w:tcMar>
              <w:top w:w="0" w:type="dxa"/>
              <w:left w:w="0" w:type="dxa"/>
              <w:bottom w:w="0" w:type="dxa"/>
              <w:right w:w="0" w:type="dxa"/>
            </w:tcMar>
          </w:tcPr>
          <w:p w14:paraId="6DE89427" w14:textId="58271D5D" w:rsidR="00BE79F2" w:rsidRPr="00970959" w:rsidRDefault="007D429A" w:rsidP="00B04CFE">
            <w:pPr>
              <w:widowControl w:val="0"/>
              <w:spacing w:after="120"/>
              <w:jc w:val="center"/>
              <w:rPr>
                <w:highlight w:val="white"/>
              </w:rPr>
            </w:pPr>
            <w:r w:rsidRPr="00970959">
              <w:rPr>
                <w:highlight w:val="white"/>
              </w:rPr>
              <w:t>G</w:t>
            </w:r>
            <w:r w:rsidR="00BE79F2" w:rsidRPr="00970959">
              <w:rPr>
                <w:highlight w:val="white"/>
              </w:rPr>
              <w:t>ioiosa/o</w:t>
            </w:r>
          </w:p>
        </w:tc>
        <w:tc>
          <w:tcPr>
            <w:tcW w:w="1815" w:type="dxa"/>
            <w:tcMar>
              <w:top w:w="0" w:type="dxa"/>
              <w:left w:w="0" w:type="dxa"/>
              <w:bottom w:w="0" w:type="dxa"/>
              <w:right w:w="0" w:type="dxa"/>
            </w:tcMar>
          </w:tcPr>
          <w:p w14:paraId="0E8887C5" w14:textId="2AD6F324" w:rsidR="00BE79F2" w:rsidRPr="00970959" w:rsidRDefault="007D429A" w:rsidP="00B04CFE">
            <w:pPr>
              <w:widowControl w:val="0"/>
              <w:spacing w:after="120"/>
              <w:jc w:val="center"/>
              <w:rPr>
                <w:highlight w:val="white"/>
              </w:rPr>
            </w:pPr>
            <w:r w:rsidRPr="00970959">
              <w:rPr>
                <w:highlight w:val="white"/>
              </w:rPr>
              <w:t>Risueña</w:t>
            </w:r>
            <w:r w:rsidR="00BE79F2" w:rsidRPr="00970959">
              <w:rPr>
                <w:highlight w:val="white"/>
              </w:rPr>
              <w:t>/o</w:t>
            </w:r>
          </w:p>
        </w:tc>
      </w:tr>
      <w:tr w:rsidR="00970959" w:rsidRPr="00970959" w14:paraId="7667D3A8" w14:textId="77777777" w:rsidTr="00B04CFE">
        <w:tc>
          <w:tcPr>
            <w:tcW w:w="450" w:type="dxa"/>
            <w:shd w:val="clear" w:color="auto" w:fill="auto"/>
            <w:tcMar>
              <w:top w:w="0" w:type="dxa"/>
              <w:left w:w="0" w:type="dxa"/>
              <w:bottom w:w="0" w:type="dxa"/>
              <w:right w:w="0" w:type="dxa"/>
            </w:tcMar>
          </w:tcPr>
          <w:p w14:paraId="2AC6B688" w14:textId="77777777" w:rsidR="00BE79F2" w:rsidRPr="00970959" w:rsidRDefault="00BE79F2" w:rsidP="00B04CFE">
            <w:pPr>
              <w:widowControl w:val="0"/>
              <w:pBdr>
                <w:top w:val="nil"/>
                <w:left w:val="nil"/>
                <w:bottom w:val="nil"/>
                <w:right w:val="nil"/>
                <w:between w:val="nil"/>
              </w:pBdr>
              <w:spacing w:after="120"/>
              <w:jc w:val="center"/>
              <w:rPr>
                <w:highlight w:val="white"/>
              </w:rPr>
            </w:pPr>
            <w:r w:rsidRPr="00970959">
              <w:rPr>
                <w:highlight w:val="white"/>
              </w:rPr>
              <w:t>13</w:t>
            </w:r>
          </w:p>
        </w:tc>
        <w:tc>
          <w:tcPr>
            <w:tcW w:w="1740" w:type="dxa"/>
            <w:shd w:val="clear" w:color="auto" w:fill="auto"/>
            <w:tcMar>
              <w:top w:w="0" w:type="dxa"/>
              <w:left w:w="0" w:type="dxa"/>
              <w:bottom w:w="0" w:type="dxa"/>
              <w:right w:w="0" w:type="dxa"/>
            </w:tcMar>
          </w:tcPr>
          <w:p w14:paraId="245559B2" w14:textId="429B8ECF" w:rsidR="00BE79F2" w:rsidRPr="00970959" w:rsidRDefault="007D429A" w:rsidP="00B04CFE">
            <w:pPr>
              <w:widowControl w:val="0"/>
              <w:pBdr>
                <w:top w:val="nil"/>
                <w:left w:val="nil"/>
                <w:bottom w:val="nil"/>
                <w:right w:val="nil"/>
                <w:between w:val="nil"/>
              </w:pBdr>
              <w:spacing w:after="120"/>
              <w:jc w:val="center"/>
              <w:rPr>
                <w:highlight w:val="white"/>
              </w:rPr>
            </w:pPr>
            <w:r w:rsidRPr="00970959">
              <w:rPr>
                <w:highlight w:val="white"/>
              </w:rPr>
              <w:t>Passionate</w:t>
            </w:r>
          </w:p>
        </w:tc>
        <w:tc>
          <w:tcPr>
            <w:tcW w:w="2025" w:type="dxa"/>
            <w:shd w:val="clear" w:color="auto" w:fill="auto"/>
            <w:tcMar>
              <w:top w:w="0" w:type="dxa"/>
              <w:left w:w="0" w:type="dxa"/>
              <w:bottom w:w="0" w:type="dxa"/>
              <w:right w:w="0" w:type="dxa"/>
            </w:tcMar>
          </w:tcPr>
          <w:p w14:paraId="17FFA16D" w14:textId="77777777" w:rsidR="00BE79F2" w:rsidRPr="00970959" w:rsidRDefault="00BE79F2" w:rsidP="00B04CFE">
            <w:pPr>
              <w:widowControl w:val="0"/>
              <w:spacing w:after="120"/>
              <w:jc w:val="center"/>
              <w:rPr>
                <w:rFonts w:ascii="MS Gothic" w:eastAsia="MS Gothic" w:hAnsi="MS Gothic" w:cs="MS Gothic"/>
                <w:highlight w:val="white"/>
              </w:rPr>
            </w:pPr>
            <w:r w:rsidRPr="00970959">
              <w:rPr>
                <w:rFonts w:ascii="MS Gothic" w:eastAsia="MS Gothic" w:hAnsi="MS Gothic" w:cs="MS Gothic" w:hint="eastAsia"/>
                <w:highlight w:val="white"/>
              </w:rPr>
              <w:t>熱情</w:t>
            </w:r>
          </w:p>
          <w:p w14:paraId="795ED6C8" w14:textId="3E433E93" w:rsidR="003B4C95" w:rsidRPr="00970959" w:rsidRDefault="003B4C95" w:rsidP="00B04CFE">
            <w:pPr>
              <w:widowControl w:val="0"/>
              <w:spacing w:after="120"/>
              <w:jc w:val="center"/>
              <w:rPr>
                <w:highlight w:val="white"/>
              </w:rPr>
            </w:pPr>
            <w:r w:rsidRPr="00970959">
              <w:t>[yit6]</w:t>
            </w:r>
            <w:r w:rsidRPr="00970959">
              <w:rPr>
                <w:rFonts w:ascii="MS Mincho" w:eastAsia="MS Mincho" w:hAnsi="MS Mincho" w:cs="MS Mincho" w:hint="eastAsia"/>
              </w:rPr>
              <w:t xml:space="preserve"> </w:t>
            </w:r>
            <w:r w:rsidRPr="00970959">
              <w:t>[ching4]</w:t>
            </w:r>
          </w:p>
        </w:tc>
        <w:tc>
          <w:tcPr>
            <w:tcW w:w="1770" w:type="dxa"/>
            <w:shd w:val="clear" w:color="auto" w:fill="auto"/>
            <w:tcMar>
              <w:top w:w="0" w:type="dxa"/>
              <w:left w:w="0" w:type="dxa"/>
              <w:bottom w:w="0" w:type="dxa"/>
              <w:right w:w="0" w:type="dxa"/>
            </w:tcMar>
          </w:tcPr>
          <w:p w14:paraId="46629DAF" w14:textId="12029E77" w:rsidR="00BE79F2" w:rsidRPr="00970959" w:rsidRDefault="007D429A" w:rsidP="00B04CFE">
            <w:pPr>
              <w:widowControl w:val="0"/>
              <w:pBdr>
                <w:top w:val="nil"/>
                <w:left w:val="nil"/>
                <w:bottom w:val="nil"/>
                <w:right w:val="nil"/>
                <w:between w:val="nil"/>
              </w:pBdr>
              <w:spacing w:after="120"/>
              <w:jc w:val="center"/>
              <w:rPr>
                <w:highlight w:val="white"/>
              </w:rPr>
            </w:pPr>
            <w:r w:rsidRPr="00970959">
              <w:rPr>
                <w:highlight w:val="white"/>
              </w:rPr>
              <w:t>Leidenschaftlich</w:t>
            </w:r>
          </w:p>
        </w:tc>
        <w:tc>
          <w:tcPr>
            <w:tcW w:w="1560" w:type="dxa"/>
            <w:shd w:val="clear" w:color="auto" w:fill="auto"/>
            <w:tcMar>
              <w:top w:w="0" w:type="dxa"/>
              <w:left w:w="0" w:type="dxa"/>
              <w:bottom w:w="0" w:type="dxa"/>
              <w:right w:w="0" w:type="dxa"/>
            </w:tcMar>
          </w:tcPr>
          <w:p w14:paraId="5048131F" w14:textId="72A1E1BC" w:rsidR="00BE79F2" w:rsidRPr="00970959" w:rsidRDefault="007D429A" w:rsidP="00B04CFE">
            <w:pPr>
              <w:widowControl w:val="0"/>
              <w:spacing w:after="120"/>
              <w:jc w:val="center"/>
              <w:rPr>
                <w:highlight w:val="white"/>
              </w:rPr>
            </w:pPr>
            <w:r w:rsidRPr="00970959">
              <w:rPr>
                <w:highlight w:val="white"/>
              </w:rPr>
              <w:t>A</w:t>
            </w:r>
            <w:r w:rsidR="00BE79F2" w:rsidRPr="00970959">
              <w:rPr>
                <w:highlight w:val="white"/>
              </w:rPr>
              <w:t>ppassionata/o</w:t>
            </w:r>
          </w:p>
        </w:tc>
        <w:tc>
          <w:tcPr>
            <w:tcW w:w="1815" w:type="dxa"/>
            <w:tcMar>
              <w:top w:w="0" w:type="dxa"/>
              <w:left w:w="0" w:type="dxa"/>
              <w:bottom w:w="0" w:type="dxa"/>
              <w:right w:w="0" w:type="dxa"/>
            </w:tcMar>
          </w:tcPr>
          <w:p w14:paraId="78127037" w14:textId="74951621" w:rsidR="00BE79F2" w:rsidRPr="00970959" w:rsidRDefault="007D429A" w:rsidP="00B04CFE">
            <w:pPr>
              <w:widowControl w:val="0"/>
              <w:spacing w:after="120"/>
              <w:jc w:val="center"/>
              <w:rPr>
                <w:highlight w:val="white"/>
              </w:rPr>
            </w:pPr>
            <w:r w:rsidRPr="00970959">
              <w:rPr>
                <w:highlight w:val="white"/>
              </w:rPr>
              <w:t>Apasionada</w:t>
            </w:r>
            <w:r w:rsidR="00BE79F2" w:rsidRPr="00970959">
              <w:rPr>
                <w:highlight w:val="white"/>
              </w:rPr>
              <w:t>/o</w:t>
            </w:r>
          </w:p>
        </w:tc>
      </w:tr>
      <w:tr w:rsidR="00970959" w:rsidRPr="00970959" w14:paraId="39451C8B" w14:textId="77777777" w:rsidTr="00B04CFE">
        <w:tc>
          <w:tcPr>
            <w:tcW w:w="450" w:type="dxa"/>
            <w:shd w:val="clear" w:color="auto" w:fill="auto"/>
            <w:tcMar>
              <w:top w:w="0" w:type="dxa"/>
              <w:left w:w="0" w:type="dxa"/>
              <w:bottom w:w="0" w:type="dxa"/>
              <w:right w:w="0" w:type="dxa"/>
            </w:tcMar>
          </w:tcPr>
          <w:p w14:paraId="082FC09B" w14:textId="77777777" w:rsidR="00BE79F2" w:rsidRPr="00970959" w:rsidRDefault="00BE79F2" w:rsidP="00B04CFE">
            <w:pPr>
              <w:widowControl w:val="0"/>
              <w:pBdr>
                <w:top w:val="nil"/>
                <w:left w:val="nil"/>
                <w:bottom w:val="nil"/>
                <w:right w:val="nil"/>
                <w:between w:val="nil"/>
              </w:pBdr>
              <w:spacing w:after="120"/>
              <w:jc w:val="center"/>
              <w:rPr>
                <w:highlight w:val="white"/>
              </w:rPr>
            </w:pPr>
            <w:r w:rsidRPr="00970959">
              <w:rPr>
                <w:highlight w:val="white"/>
              </w:rPr>
              <w:t>14</w:t>
            </w:r>
          </w:p>
        </w:tc>
        <w:tc>
          <w:tcPr>
            <w:tcW w:w="1740" w:type="dxa"/>
            <w:shd w:val="clear" w:color="auto" w:fill="auto"/>
            <w:tcMar>
              <w:top w:w="0" w:type="dxa"/>
              <w:left w:w="0" w:type="dxa"/>
              <w:bottom w:w="0" w:type="dxa"/>
              <w:right w:w="0" w:type="dxa"/>
            </w:tcMar>
          </w:tcPr>
          <w:p w14:paraId="2AFCB56E" w14:textId="1D86C859" w:rsidR="00BE79F2" w:rsidRPr="00970959" w:rsidRDefault="007D429A" w:rsidP="00B04CFE">
            <w:pPr>
              <w:widowControl w:val="0"/>
              <w:pBdr>
                <w:top w:val="nil"/>
                <w:left w:val="nil"/>
                <w:bottom w:val="nil"/>
                <w:right w:val="nil"/>
                <w:between w:val="nil"/>
              </w:pBdr>
              <w:spacing w:after="120"/>
              <w:jc w:val="center"/>
              <w:rPr>
                <w:highlight w:val="white"/>
              </w:rPr>
            </w:pPr>
            <w:r w:rsidRPr="00970959">
              <w:rPr>
                <w:highlight w:val="white"/>
              </w:rPr>
              <w:t>Sad</w:t>
            </w:r>
          </w:p>
        </w:tc>
        <w:tc>
          <w:tcPr>
            <w:tcW w:w="2025" w:type="dxa"/>
            <w:shd w:val="clear" w:color="auto" w:fill="auto"/>
            <w:tcMar>
              <w:top w:w="0" w:type="dxa"/>
              <w:left w:w="0" w:type="dxa"/>
              <w:bottom w:w="0" w:type="dxa"/>
              <w:right w:w="0" w:type="dxa"/>
            </w:tcMar>
          </w:tcPr>
          <w:p w14:paraId="3EFCF580" w14:textId="77777777" w:rsidR="00BE79F2" w:rsidRPr="00970959" w:rsidRDefault="00BE79F2" w:rsidP="00B04CFE">
            <w:pPr>
              <w:widowControl w:val="0"/>
              <w:spacing w:after="120"/>
              <w:jc w:val="center"/>
              <w:rPr>
                <w:rFonts w:ascii="MS Gothic" w:eastAsia="MS Gothic" w:hAnsi="MS Gothic" w:cs="MS Gothic"/>
                <w:highlight w:val="white"/>
              </w:rPr>
            </w:pPr>
            <w:r w:rsidRPr="00970959">
              <w:rPr>
                <w:rFonts w:ascii="MS Gothic" w:eastAsia="MS Gothic" w:hAnsi="MS Gothic" w:cs="MS Gothic" w:hint="eastAsia"/>
                <w:highlight w:val="white"/>
              </w:rPr>
              <w:t>傷心</w:t>
            </w:r>
          </w:p>
          <w:p w14:paraId="3BC8FC80" w14:textId="6F01E9A2" w:rsidR="002475F7" w:rsidRPr="00970959" w:rsidRDefault="00F12E06" w:rsidP="00B04CFE">
            <w:pPr>
              <w:widowControl w:val="0"/>
              <w:spacing w:after="120"/>
              <w:jc w:val="center"/>
              <w:rPr>
                <w:highlight w:val="white"/>
              </w:rPr>
            </w:pPr>
            <w:r w:rsidRPr="00970959">
              <w:t>[seung1]</w:t>
            </w:r>
            <w:r w:rsidRPr="00970959">
              <w:rPr>
                <w:rFonts w:ascii="MS Mincho" w:eastAsia="MS Mincho" w:hAnsi="MS Mincho" w:cs="MS Mincho" w:hint="eastAsia"/>
              </w:rPr>
              <w:t xml:space="preserve"> </w:t>
            </w:r>
            <w:r w:rsidRPr="00970959">
              <w:t>[sam1]</w:t>
            </w:r>
          </w:p>
        </w:tc>
        <w:tc>
          <w:tcPr>
            <w:tcW w:w="1770" w:type="dxa"/>
            <w:shd w:val="clear" w:color="auto" w:fill="auto"/>
            <w:tcMar>
              <w:top w:w="0" w:type="dxa"/>
              <w:left w:w="0" w:type="dxa"/>
              <w:bottom w:w="0" w:type="dxa"/>
              <w:right w:w="0" w:type="dxa"/>
            </w:tcMar>
          </w:tcPr>
          <w:p w14:paraId="288B958A" w14:textId="3B692D3D" w:rsidR="00BE79F2" w:rsidRPr="00970959" w:rsidRDefault="007D429A" w:rsidP="00B04CFE">
            <w:pPr>
              <w:widowControl w:val="0"/>
              <w:pBdr>
                <w:top w:val="nil"/>
                <w:left w:val="nil"/>
                <w:bottom w:val="nil"/>
                <w:right w:val="nil"/>
                <w:between w:val="nil"/>
              </w:pBdr>
              <w:spacing w:after="120"/>
              <w:jc w:val="center"/>
              <w:rPr>
                <w:highlight w:val="white"/>
              </w:rPr>
            </w:pPr>
            <w:r w:rsidRPr="00970959">
              <w:rPr>
                <w:highlight w:val="white"/>
              </w:rPr>
              <w:t>Traurig</w:t>
            </w:r>
          </w:p>
        </w:tc>
        <w:tc>
          <w:tcPr>
            <w:tcW w:w="1560" w:type="dxa"/>
            <w:shd w:val="clear" w:color="auto" w:fill="auto"/>
            <w:tcMar>
              <w:top w:w="0" w:type="dxa"/>
              <w:left w:w="0" w:type="dxa"/>
              <w:bottom w:w="0" w:type="dxa"/>
              <w:right w:w="0" w:type="dxa"/>
            </w:tcMar>
          </w:tcPr>
          <w:p w14:paraId="0DF49D36" w14:textId="15A24021" w:rsidR="00BE79F2" w:rsidRPr="00970959" w:rsidRDefault="007D429A" w:rsidP="00B04CFE">
            <w:pPr>
              <w:widowControl w:val="0"/>
              <w:spacing w:after="120"/>
              <w:jc w:val="center"/>
              <w:rPr>
                <w:highlight w:val="white"/>
              </w:rPr>
            </w:pPr>
            <w:r w:rsidRPr="00970959">
              <w:rPr>
                <w:highlight w:val="white"/>
              </w:rPr>
              <w:t>T</w:t>
            </w:r>
            <w:r w:rsidR="00BE79F2" w:rsidRPr="00970959">
              <w:rPr>
                <w:highlight w:val="white"/>
              </w:rPr>
              <w:t>riste</w:t>
            </w:r>
          </w:p>
        </w:tc>
        <w:tc>
          <w:tcPr>
            <w:tcW w:w="1815" w:type="dxa"/>
            <w:tcMar>
              <w:top w:w="0" w:type="dxa"/>
              <w:left w:w="0" w:type="dxa"/>
              <w:bottom w:w="0" w:type="dxa"/>
              <w:right w:w="0" w:type="dxa"/>
            </w:tcMar>
          </w:tcPr>
          <w:p w14:paraId="7C3FDE6E" w14:textId="17EE5245" w:rsidR="00BE79F2" w:rsidRPr="00970959" w:rsidRDefault="007D429A" w:rsidP="00B04CFE">
            <w:pPr>
              <w:widowControl w:val="0"/>
              <w:spacing w:after="120"/>
              <w:jc w:val="center"/>
              <w:rPr>
                <w:highlight w:val="white"/>
              </w:rPr>
            </w:pPr>
            <w:r w:rsidRPr="00970959">
              <w:rPr>
                <w:highlight w:val="white"/>
              </w:rPr>
              <w:t>Triste</w:t>
            </w:r>
          </w:p>
        </w:tc>
      </w:tr>
      <w:tr w:rsidR="00BE79F2" w:rsidRPr="00970959" w14:paraId="338F479F" w14:textId="77777777" w:rsidTr="00B04CFE">
        <w:tc>
          <w:tcPr>
            <w:tcW w:w="450" w:type="dxa"/>
            <w:shd w:val="clear" w:color="auto" w:fill="auto"/>
            <w:tcMar>
              <w:top w:w="0" w:type="dxa"/>
              <w:left w:w="0" w:type="dxa"/>
              <w:bottom w:w="0" w:type="dxa"/>
              <w:right w:w="0" w:type="dxa"/>
            </w:tcMar>
          </w:tcPr>
          <w:p w14:paraId="2B64E0A1" w14:textId="77777777" w:rsidR="00BE79F2" w:rsidRPr="00970959" w:rsidRDefault="00BE79F2" w:rsidP="00B04CFE">
            <w:pPr>
              <w:widowControl w:val="0"/>
              <w:pBdr>
                <w:top w:val="nil"/>
                <w:left w:val="nil"/>
                <w:bottom w:val="nil"/>
                <w:right w:val="nil"/>
                <w:between w:val="nil"/>
              </w:pBdr>
              <w:spacing w:after="120"/>
              <w:jc w:val="center"/>
              <w:rPr>
                <w:highlight w:val="white"/>
              </w:rPr>
            </w:pPr>
            <w:r w:rsidRPr="00970959">
              <w:rPr>
                <w:highlight w:val="white"/>
              </w:rPr>
              <w:t>15</w:t>
            </w:r>
          </w:p>
        </w:tc>
        <w:tc>
          <w:tcPr>
            <w:tcW w:w="1740" w:type="dxa"/>
            <w:shd w:val="clear" w:color="auto" w:fill="auto"/>
            <w:tcMar>
              <w:top w:w="0" w:type="dxa"/>
              <w:left w:w="0" w:type="dxa"/>
              <w:bottom w:w="0" w:type="dxa"/>
              <w:right w:w="0" w:type="dxa"/>
            </w:tcMar>
          </w:tcPr>
          <w:p w14:paraId="580A5C0D" w14:textId="4CD4D9EE" w:rsidR="00BE79F2" w:rsidRPr="00970959" w:rsidRDefault="007D429A" w:rsidP="00B04CFE">
            <w:pPr>
              <w:widowControl w:val="0"/>
              <w:pBdr>
                <w:top w:val="nil"/>
                <w:left w:val="nil"/>
                <w:bottom w:val="nil"/>
                <w:right w:val="nil"/>
                <w:between w:val="nil"/>
              </w:pBdr>
              <w:spacing w:after="120"/>
              <w:jc w:val="center"/>
              <w:rPr>
                <w:highlight w:val="white"/>
              </w:rPr>
            </w:pPr>
            <w:r w:rsidRPr="00970959">
              <w:rPr>
                <w:highlight w:val="white"/>
              </w:rPr>
              <w:t>Shy</w:t>
            </w:r>
          </w:p>
        </w:tc>
        <w:tc>
          <w:tcPr>
            <w:tcW w:w="2025" w:type="dxa"/>
            <w:shd w:val="clear" w:color="auto" w:fill="auto"/>
            <w:tcMar>
              <w:top w:w="0" w:type="dxa"/>
              <w:left w:w="0" w:type="dxa"/>
              <w:bottom w:w="0" w:type="dxa"/>
              <w:right w:w="0" w:type="dxa"/>
            </w:tcMar>
          </w:tcPr>
          <w:p w14:paraId="66ABDDCC" w14:textId="77777777" w:rsidR="00BE79F2" w:rsidRPr="00970959" w:rsidRDefault="00BE79F2" w:rsidP="00B04CFE">
            <w:pPr>
              <w:widowControl w:val="0"/>
              <w:spacing w:after="120"/>
              <w:jc w:val="center"/>
              <w:rPr>
                <w:rFonts w:ascii="MS Gothic" w:eastAsia="MS Gothic" w:hAnsi="MS Gothic" w:cs="MS Gothic"/>
                <w:highlight w:val="white"/>
              </w:rPr>
            </w:pPr>
            <w:r w:rsidRPr="00970959">
              <w:rPr>
                <w:rFonts w:ascii="MS Gothic" w:eastAsia="MS Gothic" w:hAnsi="MS Gothic" w:cs="MS Gothic" w:hint="eastAsia"/>
                <w:highlight w:val="white"/>
              </w:rPr>
              <w:t>害羞</w:t>
            </w:r>
          </w:p>
          <w:p w14:paraId="207A3737" w14:textId="60549722" w:rsidR="00F12E06" w:rsidRPr="00970959" w:rsidRDefault="00F12E06" w:rsidP="00B04CFE">
            <w:pPr>
              <w:widowControl w:val="0"/>
              <w:spacing w:after="120"/>
              <w:jc w:val="center"/>
              <w:rPr>
                <w:highlight w:val="white"/>
              </w:rPr>
            </w:pPr>
            <w:r w:rsidRPr="00970959">
              <w:t>[hoi6]</w:t>
            </w:r>
            <w:r w:rsidRPr="00970959">
              <w:rPr>
                <w:rFonts w:ascii="MS Mincho" w:eastAsia="MS Mincho" w:hAnsi="MS Mincho" w:cs="MS Mincho" w:hint="eastAsia"/>
              </w:rPr>
              <w:t xml:space="preserve"> </w:t>
            </w:r>
            <w:r w:rsidRPr="00970959">
              <w:t>[sau1]</w:t>
            </w:r>
          </w:p>
        </w:tc>
        <w:tc>
          <w:tcPr>
            <w:tcW w:w="1770" w:type="dxa"/>
            <w:shd w:val="clear" w:color="auto" w:fill="auto"/>
            <w:tcMar>
              <w:top w:w="0" w:type="dxa"/>
              <w:left w:w="0" w:type="dxa"/>
              <w:bottom w:w="0" w:type="dxa"/>
              <w:right w:w="0" w:type="dxa"/>
            </w:tcMar>
          </w:tcPr>
          <w:p w14:paraId="0BA50051" w14:textId="0D2DD5F3" w:rsidR="00BE79F2" w:rsidRPr="00970959" w:rsidRDefault="007D429A" w:rsidP="00B04CFE">
            <w:pPr>
              <w:widowControl w:val="0"/>
              <w:pBdr>
                <w:top w:val="nil"/>
                <w:left w:val="nil"/>
                <w:bottom w:val="nil"/>
                <w:right w:val="nil"/>
                <w:between w:val="nil"/>
              </w:pBdr>
              <w:spacing w:after="120"/>
              <w:jc w:val="center"/>
              <w:rPr>
                <w:highlight w:val="white"/>
              </w:rPr>
            </w:pPr>
            <w:r w:rsidRPr="00970959">
              <w:rPr>
                <w:highlight w:val="white"/>
              </w:rPr>
              <w:t>Schüchtern</w:t>
            </w:r>
          </w:p>
        </w:tc>
        <w:tc>
          <w:tcPr>
            <w:tcW w:w="1560" w:type="dxa"/>
            <w:shd w:val="clear" w:color="auto" w:fill="auto"/>
            <w:tcMar>
              <w:top w:w="0" w:type="dxa"/>
              <w:left w:w="0" w:type="dxa"/>
              <w:bottom w:w="0" w:type="dxa"/>
              <w:right w:w="0" w:type="dxa"/>
            </w:tcMar>
          </w:tcPr>
          <w:p w14:paraId="5409D3E7" w14:textId="62CE49CA" w:rsidR="00BE79F2" w:rsidRPr="00970959" w:rsidRDefault="007D429A" w:rsidP="00B04CFE">
            <w:pPr>
              <w:widowControl w:val="0"/>
              <w:spacing w:after="120"/>
              <w:jc w:val="center"/>
              <w:rPr>
                <w:highlight w:val="white"/>
              </w:rPr>
            </w:pPr>
            <w:r w:rsidRPr="00970959">
              <w:rPr>
                <w:highlight w:val="white"/>
              </w:rPr>
              <w:t>T</w:t>
            </w:r>
            <w:r w:rsidR="00BE79F2" w:rsidRPr="00970959">
              <w:rPr>
                <w:highlight w:val="white"/>
              </w:rPr>
              <w:t>imida/o</w:t>
            </w:r>
          </w:p>
        </w:tc>
        <w:tc>
          <w:tcPr>
            <w:tcW w:w="1815" w:type="dxa"/>
            <w:tcMar>
              <w:top w:w="0" w:type="dxa"/>
              <w:left w:w="0" w:type="dxa"/>
              <w:bottom w:w="0" w:type="dxa"/>
              <w:right w:w="0" w:type="dxa"/>
            </w:tcMar>
          </w:tcPr>
          <w:p w14:paraId="181332C4" w14:textId="397D7620" w:rsidR="00BE79F2" w:rsidRPr="00970959" w:rsidRDefault="007D429A" w:rsidP="00B04CFE">
            <w:pPr>
              <w:widowControl w:val="0"/>
              <w:spacing w:after="120"/>
              <w:jc w:val="center"/>
              <w:rPr>
                <w:highlight w:val="white"/>
              </w:rPr>
            </w:pPr>
            <w:r w:rsidRPr="00970959">
              <w:rPr>
                <w:highlight w:val="white"/>
              </w:rPr>
              <w:t>Tímida</w:t>
            </w:r>
            <w:r w:rsidR="00BE79F2" w:rsidRPr="00970959">
              <w:rPr>
                <w:highlight w:val="white"/>
              </w:rPr>
              <w:t>/o</w:t>
            </w:r>
          </w:p>
        </w:tc>
      </w:tr>
    </w:tbl>
    <w:p w14:paraId="7F6FF8C3" w14:textId="77777777" w:rsidR="00BE79F2" w:rsidRPr="00970959" w:rsidRDefault="00BE79F2" w:rsidP="00BE79F2">
      <w:pPr>
        <w:spacing w:after="120"/>
        <w:jc w:val="both"/>
        <w:rPr>
          <w:highlight w:val="white"/>
        </w:rPr>
      </w:pPr>
    </w:p>
    <w:p w14:paraId="1ABB5E01" w14:textId="761D93C2" w:rsidR="00BE79F2" w:rsidRPr="00970959" w:rsidRDefault="702A0E75" w:rsidP="00BE79F2">
      <w:pPr>
        <w:spacing w:after="120"/>
        <w:jc w:val="both"/>
        <w:rPr>
          <w:highlight w:val="white"/>
        </w:rPr>
      </w:pPr>
      <w:r w:rsidRPr="00970959">
        <w:rPr>
          <w:highlight w:val="white"/>
        </w:rPr>
        <w:t>Table 2.</w:t>
      </w:r>
      <w:r w:rsidR="00993BDD" w:rsidRPr="00970959">
        <w:rPr>
          <w:highlight w:val="white"/>
        </w:rPr>
        <w:t>2</w:t>
      </w:r>
      <w:r w:rsidRPr="00970959">
        <w:rPr>
          <w:highlight w:val="white"/>
        </w:rPr>
        <w:t xml:space="preserve"> The 15 emotion terms used in the </w:t>
      </w:r>
      <w:r w:rsidR="003422DA" w:rsidRPr="00970959">
        <w:rPr>
          <w:highlight w:val="white"/>
        </w:rPr>
        <w:t>questionnaire</w:t>
      </w:r>
    </w:p>
    <w:p w14:paraId="007DC6DE" w14:textId="2A6255FF" w:rsidR="00B655F6" w:rsidRPr="00970959" w:rsidRDefault="00B655F6" w:rsidP="00ED5AEC">
      <w:pPr>
        <w:jc w:val="both"/>
        <w:rPr>
          <w:lang w:val="en-US"/>
        </w:rPr>
      </w:pPr>
    </w:p>
    <w:p w14:paraId="1989EEC8" w14:textId="46B92EBD" w:rsidR="009631F7" w:rsidRPr="00970959" w:rsidRDefault="009631F7" w:rsidP="00ED5AEC">
      <w:pPr>
        <w:jc w:val="both"/>
        <w:rPr>
          <w:lang w:val="en-US"/>
        </w:rPr>
      </w:pPr>
      <w:r w:rsidRPr="00970959">
        <w:rPr>
          <w:lang w:val="en-US"/>
        </w:rPr>
        <w:t xml:space="preserve">The emotion terms were first selected in English since this was the working language of the team. Translations of the English terms into Cantonese, German, Italian and Spanish </w:t>
      </w:r>
      <w:r w:rsidR="003F0609" w:rsidRPr="00970959">
        <w:rPr>
          <w:lang w:val="en-US"/>
        </w:rPr>
        <w:t>were</w:t>
      </w:r>
      <w:r w:rsidRPr="00970959">
        <w:rPr>
          <w:lang w:val="en-US"/>
        </w:rPr>
        <w:t xml:space="preserve"> based on dictionar</w:t>
      </w:r>
      <w:r w:rsidR="003F0609" w:rsidRPr="00970959">
        <w:rPr>
          <w:lang w:val="en-US"/>
        </w:rPr>
        <w:t>y definitions</w:t>
      </w:r>
      <w:r w:rsidRPr="00970959">
        <w:rPr>
          <w:lang w:val="en-US"/>
        </w:rPr>
        <w:t>. Furthermore, for each language three native speakers who were also highly proficient in English were consulted in order to provide their preferred translation for the respective term. Among these translations we selected the one most frequently provided for each term.</w:t>
      </w:r>
    </w:p>
    <w:p w14:paraId="171C0E6E" w14:textId="77777777" w:rsidR="009631F7" w:rsidRPr="00970959" w:rsidRDefault="009631F7" w:rsidP="00ED5AEC">
      <w:pPr>
        <w:jc w:val="both"/>
        <w:rPr>
          <w:lang w:val="en-US"/>
        </w:rPr>
      </w:pPr>
    </w:p>
    <w:p w14:paraId="37F3B417" w14:textId="2185746A" w:rsidR="00ED5AEC" w:rsidRPr="00970959" w:rsidRDefault="702A0E75" w:rsidP="00ED5AEC">
      <w:pPr>
        <w:jc w:val="both"/>
        <w:rPr>
          <w:lang w:val="en-US"/>
        </w:rPr>
      </w:pPr>
      <w:r w:rsidRPr="00970959">
        <w:rPr>
          <w:lang w:val="en-US"/>
        </w:rPr>
        <w:t xml:space="preserve">We identified the valence and </w:t>
      </w:r>
      <w:r w:rsidR="00FB06F5" w:rsidRPr="00970959">
        <w:rPr>
          <w:lang w:val="en-US"/>
        </w:rPr>
        <w:t>intensity</w:t>
      </w:r>
      <w:r w:rsidRPr="00970959">
        <w:rPr>
          <w:lang w:val="en-US"/>
        </w:rPr>
        <w:t xml:space="preserve"> ratings for each of these emotions using </w:t>
      </w:r>
      <w:r w:rsidR="008D25CF" w:rsidRPr="00970959">
        <w:rPr>
          <w:lang w:val="en-US"/>
        </w:rPr>
        <w:fldChar w:fldCharType="begin"/>
      </w:r>
      <w:r w:rsidR="00B20965" w:rsidRPr="00970959">
        <w:rPr>
          <w:lang w:val="en-US"/>
        </w:rPr>
        <w:instrText xml:space="preserve"> ADDIN ZOTERO_ITEM CSL_CITATION {"citationID":"u1TMce0N","properties":{"formattedCitation":"(Warriner, Kuperman, &amp; Brysbaert, 2013)","plainCitation":"(Warriner, Kuperman, &amp; Brysbaert, 2013)","dontUpdate":true,"noteIndex":0},"citationItems":[{"id":219,"uris":["http://zotero.org/users/6094700/items/65HCQQAW"],"itemData":{"id":219,"type":"article-journal","abstract":"Information about the affective meanings of words is used by researchers working on emotions and moods, word recognition and memory, and text-based sentiment analysis. Three components of emotions are traditionally distinguished: valence (the pleasantness of a stimulus), arousal (the intensity of emotion provoked by a stimulus), and dominance (the degree of control exerted by a stimulus). Thus far, nearly all research has been based on the ANEW norms collected by Bradley and Lang (1999) for 1,034 words. We extended that database to nearly 14,000 English lemmas, providing researchers with a much richer source of information, including gender, age, and educational differences in emotion norms. As an example of the new possibilities, we included stimuli from nearly all of the category norms (e.g., types of diseases, occupations, and taboo words) collected by Van Overschelde, Rawson, and Dunlosky (Journal of Memory and Language 50:289-335, 2004), making it possible to include affect in studies of semantic memory.","container-title":"Behavior Research Methods","DOI":"10.3758/s13428-012-0314-x","ISSN":"1554-3528","issue":"4","journalAbbreviation":"Behav Res","language":"en","page":"1191-1207","source":"Springer Link","title":"Norms of valence, arousal, and dominance for 13,915 English lemmas","volume":"45","author":[{"family":"Warriner","given":"Amy Beth"},{"family":"Kuperman","given":"Victor"},{"family":"Brysbaert","given":"Marc"}],"issued":{"date-parts":[["2013",12,1]]}}}],"schema":"https://github.com/citation-style-language/schema/raw/master/csl-citation.json"} </w:instrText>
      </w:r>
      <w:r w:rsidR="008D25CF" w:rsidRPr="00970959">
        <w:rPr>
          <w:lang w:val="en-US"/>
        </w:rPr>
        <w:fldChar w:fldCharType="separate"/>
      </w:r>
      <w:r w:rsidR="008D25CF" w:rsidRPr="00970959">
        <w:t>Warriner, Kuperman, &amp; Brysbaert's (2013)</w:t>
      </w:r>
      <w:r w:rsidR="008D25CF" w:rsidRPr="00970959">
        <w:rPr>
          <w:lang w:val="en-US"/>
        </w:rPr>
        <w:fldChar w:fldCharType="end"/>
      </w:r>
      <w:r w:rsidR="008D25CF" w:rsidRPr="00970959">
        <w:rPr>
          <w:lang w:val="en-US"/>
        </w:rPr>
        <w:t xml:space="preserve"> </w:t>
      </w:r>
      <w:r w:rsidRPr="00970959">
        <w:rPr>
          <w:lang w:val="en-US"/>
        </w:rPr>
        <w:t xml:space="preserve">semantic-affective norms. </w:t>
      </w:r>
      <w:bookmarkStart w:id="60" w:name="_Hlk95826561"/>
      <w:r w:rsidRPr="00970959">
        <w:rPr>
          <w:highlight w:val="white"/>
        </w:rPr>
        <w:t>Warriner et al. asked native speakers to rate 13,000 English words on a 9-point scale for valence (</w:t>
      </w:r>
      <w:r w:rsidR="008D25CF" w:rsidRPr="00970959">
        <w:rPr>
          <w:highlight w:val="white"/>
        </w:rPr>
        <w:t>which they define as</w:t>
      </w:r>
      <w:r w:rsidRPr="00970959">
        <w:rPr>
          <w:highlight w:val="white"/>
        </w:rPr>
        <w:t xml:space="preserve"> the inherent degree of positivity or negativity of the word) and arousal (</w:t>
      </w:r>
      <w:r w:rsidR="008D25CF" w:rsidRPr="00970959">
        <w:rPr>
          <w:highlight w:val="white"/>
        </w:rPr>
        <w:t xml:space="preserve">which they define as </w:t>
      </w:r>
      <w:r w:rsidR="008D25CF" w:rsidRPr="00970959">
        <w:t xml:space="preserve">the </w:t>
      </w:r>
      <w:r w:rsidR="00840E47" w:rsidRPr="00970959">
        <w:t>‘</w:t>
      </w:r>
      <w:r w:rsidR="008D25CF" w:rsidRPr="00970959">
        <w:t>intensity</w:t>
      </w:r>
      <w:r w:rsidR="00840E47" w:rsidRPr="00970959">
        <w:t>’</w:t>
      </w:r>
      <w:r w:rsidR="008D25CF" w:rsidRPr="00970959">
        <w:t xml:space="preserve"> of</w:t>
      </w:r>
      <w:r w:rsidR="00281222" w:rsidRPr="00970959">
        <w:t xml:space="preserve"> </w:t>
      </w:r>
      <w:r w:rsidR="008D25CF" w:rsidRPr="00970959">
        <w:t xml:space="preserve"> </w:t>
      </w:r>
      <w:r w:rsidR="00281222" w:rsidRPr="00970959">
        <w:t xml:space="preserve">the </w:t>
      </w:r>
      <w:r w:rsidR="008D25CF" w:rsidRPr="00970959">
        <w:t>emotion provoked by a word)</w:t>
      </w:r>
      <w:r w:rsidR="00281222" w:rsidRPr="00970959">
        <w:t>.</w:t>
      </w:r>
      <w:r w:rsidR="00840E47" w:rsidRPr="00970959">
        <w:rPr>
          <w:rStyle w:val="Refdenotaalpie"/>
        </w:rPr>
        <w:footnoteReference w:id="6"/>
      </w:r>
      <w:r w:rsidRPr="00970959">
        <w:rPr>
          <w:highlight w:val="white"/>
        </w:rPr>
        <w:t xml:space="preserve"> </w:t>
      </w:r>
      <w:r w:rsidR="00824B50" w:rsidRPr="00970959">
        <w:t xml:space="preserve">For valence, participants were asked to rate the words on </w:t>
      </w:r>
      <w:r w:rsidR="00C11BE1" w:rsidRPr="00970959">
        <w:t>a</w:t>
      </w:r>
      <w:r w:rsidR="00824B50" w:rsidRPr="00970959">
        <w:t xml:space="preserve"> scale from ‘unhappy’ to ‘happy’ and for arousal, they were asked to rate the words on a scale from ‘calm’ to ‘excited’. We therefore use their measure of ‘arousal’ as a proxy for the perceived </w:t>
      </w:r>
      <w:r w:rsidR="003B77CF" w:rsidRPr="00970959">
        <w:t>‘</w:t>
      </w:r>
      <w:r w:rsidR="00824B50" w:rsidRPr="00970959">
        <w:t>intensity</w:t>
      </w:r>
      <w:r w:rsidR="003B77CF" w:rsidRPr="00970959">
        <w:t>’</w:t>
      </w:r>
      <w:r w:rsidR="00824B50" w:rsidRPr="00970959">
        <w:t xml:space="preserve"> of the emotion, although we are aware of the fact that </w:t>
      </w:r>
      <w:r w:rsidR="003B77CF" w:rsidRPr="00970959">
        <w:t>the two terms are not identical</w:t>
      </w:r>
      <w:r w:rsidR="008266AA" w:rsidRPr="00970959">
        <w:t xml:space="preserve"> </w:t>
      </w:r>
      <w:r w:rsidR="008266AA" w:rsidRPr="00970959">
        <w:fldChar w:fldCharType="begin"/>
      </w:r>
      <w:r w:rsidR="00B20965" w:rsidRPr="00970959">
        <w:instrText xml:space="preserve"> ADDIN ZOTERO_ITEM CSL_CITATION {"citationID":"MX3P77v0","properties":{"formattedCitation":"(Reisenzein, 1994)","plainCitation":"(Reisenzein, 1994)","dontUpdate":true,"noteIndex":0},"citationItems":[{"id":1956,"uris":["http://zotero.org/users/6094700/items/SFNHABNM"],"itemData":{"id":1956,"type":"article-journal","container-title":"Journal of personality and social psychology","ISSN":"1939-1315","issue":"3","journalAbbreviation":"Journal of personality and social psychology","note":"publisher: American Psychological Association","page":"525","title":"Pleasure-arousal theory and the intensity of emotions.","volume":"67","author":[{"family":"Reisenzein","given":"Ranier"}],"issued":{"date-parts":[["1994"]]}}}],"schema":"https://github.com/citation-style-language/schema/raw/master/csl-citation.json"} </w:instrText>
      </w:r>
      <w:r w:rsidR="008266AA" w:rsidRPr="00970959">
        <w:fldChar w:fldCharType="separate"/>
      </w:r>
      <w:r w:rsidR="008266AA" w:rsidRPr="00970959">
        <w:t>(see Reisenzein, 1994)</w:t>
      </w:r>
      <w:r w:rsidR="008266AA" w:rsidRPr="00970959">
        <w:fldChar w:fldCharType="end"/>
      </w:r>
      <w:r w:rsidR="003B77CF" w:rsidRPr="00970959">
        <w:t>, as, strictly speaking, arousal refers to the strength of the response in the automatic nervous system.</w:t>
      </w:r>
      <w:r w:rsidR="00824B50" w:rsidRPr="00970959">
        <w:t xml:space="preserve"> </w:t>
      </w:r>
      <w:bookmarkStart w:id="61" w:name="_Hlk95827379"/>
      <w:bookmarkEnd w:id="60"/>
      <w:r w:rsidR="00FB06F5" w:rsidRPr="00970959">
        <w:t xml:space="preserve">Because of the specific physiological meaning that is conveyed by the word ‘arousal’, we employ the term ‘intensity’ throughout our study. </w:t>
      </w:r>
      <w:bookmarkEnd w:id="61"/>
      <w:r w:rsidRPr="00970959">
        <w:t>Table 2.</w:t>
      </w:r>
      <w:r w:rsidR="00993BDD" w:rsidRPr="00970959">
        <w:t>3</w:t>
      </w:r>
      <w:r w:rsidRPr="00970959">
        <w:t xml:space="preserve"> shows the mean values for valence and </w:t>
      </w:r>
      <w:r w:rsidR="00FB06F5" w:rsidRPr="00970959">
        <w:t>intensity</w:t>
      </w:r>
      <w:r w:rsidRPr="00970959">
        <w:t xml:space="preserve"> for the 15 emotions selected for this study</w:t>
      </w:r>
      <w:r w:rsidR="009A5007" w:rsidRPr="00970959">
        <w:t xml:space="preserve">, </w:t>
      </w:r>
      <w:r w:rsidR="007964A6" w:rsidRPr="00970959">
        <w:t>for English</w:t>
      </w:r>
      <w:r w:rsidRPr="00970959">
        <w:t>.</w:t>
      </w:r>
      <w:r w:rsidR="007964A6" w:rsidRPr="00970959">
        <w:t xml:space="preserve"> </w:t>
      </w:r>
      <w:r w:rsidR="00BC4D2E" w:rsidRPr="00970959">
        <w:t xml:space="preserve">Ratings of emotional valence and intensity have </w:t>
      </w:r>
      <w:r w:rsidR="005F363A" w:rsidRPr="00970959">
        <w:t xml:space="preserve">also </w:t>
      </w:r>
      <w:r w:rsidR="00BC4D2E" w:rsidRPr="00970959">
        <w:t>been collected for other languages, including the languages analysed in the present study</w:t>
      </w:r>
      <w:r w:rsidR="0082552A" w:rsidRPr="00970959">
        <w:t>: Italian (</w:t>
      </w:r>
      <w:r w:rsidR="009903CA" w:rsidRPr="00970959">
        <w:t>Montefinese, Ambrosini, Farifield et al., 2014)</w:t>
      </w:r>
      <w:r w:rsidR="001B2CE3" w:rsidRPr="00970959">
        <w:t xml:space="preserve">, </w:t>
      </w:r>
      <w:r w:rsidR="00264710" w:rsidRPr="00970959">
        <w:t xml:space="preserve">Cantonese (Yee, 2017), </w:t>
      </w:r>
      <w:r w:rsidR="00160C5B" w:rsidRPr="00970959">
        <w:t>German (</w:t>
      </w:r>
      <w:r w:rsidR="00B5445D" w:rsidRPr="00970959">
        <w:t>Schmidtke et al., 2014) and Spanish (</w:t>
      </w:r>
      <w:r w:rsidR="00DD1B77" w:rsidRPr="00970959">
        <w:t>Redondo et al., 2007).</w:t>
      </w:r>
      <w:r w:rsidR="005F363A" w:rsidRPr="00970959">
        <w:t xml:space="preserve"> However, in order to facilitate comparison of the results across languages, we used a single set of measures in our analysis. We chose to use the English measures </w:t>
      </w:r>
      <w:r w:rsidR="00FD2C61" w:rsidRPr="00970959">
        <w:t xml:space="preserve">because the original set of stimuli used in the study were in English and then we translated such stimuli in other languages, using </w:t>
      </w:r>
      <w:r w:rsidR="00FD2C61" w:rsidRPr="00970959">
        <w:lastRenderedPageBreak/>
        <w:t xml:space="preserve">native speakers’ intuitions, as described </w:t>
      </w:r>
      <w:r w:rsidR="00C11BE1" w:rsidRPr="00970959">
        <w:t>before</w:t>
      </w:r>
      <w:r w:rsidR="00FD2C61" w:rsidRPr="00970959">
        <w:t xml:space="preserve">. </w:t>
      </w:r>
      <w:r w:rsidR="00C11BE1" w:rsidRPr="00970959">
        <w:t>Moreover</w:t>
      </w:r>
      <w:r w:rsidR="00AD6484" w:rsidRPr="00970959">
        <w:t>,</w:t>
      </w:r>
      <w:r w:rsidR="00FD2C61" w:rsidRPr="00970959">
        <w:t xml:space="preserve"> studies in which ratings are provided for Italian, German, Spanish and Cantonese show high correlations with the valence and intensity ratings collected for English.</w:t>
      </w:r>
    </w:p>
    <w:p w14:paraId="11D8591D" w14:textId="77777777" w:rsidR="00ED5AEC" w:rsidRPr="00970959" w:rsidRDefault="00ED5AEC" w:rsidP="00ED5AEC">
      <w:pPr>
        <w:spacing w:after="120"/>
        <w:jc w:val="both"/>
      </w:pPr>
    </w:p>
    <w:tbl>
      <w:tblPr>
        <w:tblStyle w:val="a5"/>
        <w:tblW w:w="4905" w:type="dxa"/>
        <w:tblLayout w:type="fixed"/>
        <w:tblLook w:val="0600" w:firstRow="0" w:lastRow="0" w:firstColumn="0" w:lastColumn="0" w:noHBand="1" w:noVBand="1"/>
      </w:tblPr>
      <w:tblGrid>
        <w:gridCol w:w="1910"/>
        <w:gridCol w:w="1445"/>
        <w:gridCol w:w="1550"/>
      </w:tblGrid>
      <w:tr w:rsidR="00970959" w:rsidRPr="00970959" w14:paraId="476DE8BE" w14:textId="77777777" w:rsidTr="004548B9">
        <w:trPr>
          <w:trHeight w:val="20"/>
        </w:trPr>
        <w:tc>
          <w:tcPr>
            <w:tcW w:w="19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3DF70F9" w14:textId="6B3474E8" w:rsidR="00F4000A" w:rsidRPr="00970959" w:rsidRDefault="007D429A" w:rsidP="00B04CFE">
            <w:pPr>
              <w:widowControl w:val="0"/>
              <w:pBdr>
                <w:top w:val="nil"/>
                <w:left w:val="nil"/>
                <w:bottom w:val="nil"/>
                <w:right w:val="nil"/>
                <w:between w:val="nil"/>
              </w:pBdr>
              <w:spacing w:after="120"/>
              <w:jc w:val="center"/>
            </w:pPr>
            <w:bookmarkStart w:id="62" w:name="_Hlk57306325"/>
            <w:r w:rsidRPr="00970959">
              <w:t>Emotion</w:t>
            </w:r>
          </w:p>
        </w:tc>
        <w:tc>
          <w:tcPr>
            <w:tcW w:w="144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1DFDC638" w14:textId="7FD5A34C" w:rsidR="00F4000A" w:rsidRPr="00970959" w:rsidRDefault="007D429A" w:rsidP="00B04CFE">
            <w:pPr>
              <w:widowControl w:val="0"/>
              <w:pBdr>
                <w:top w:val="nil"/>
                <w:left w:val="nil"/>
                <w:bottom w:val="nil"/>
                <w:right w:val="nil"/>
                <w:between w:val="nil"/>
              </w:pBdr>
              <w:spacing w:after="120"/>
              <w:jc w:val="center"/>
            </w:pPr>
            <w:r w:rsidRPr="00970959">
              <w:t>Valence</w:t>
            </w:r>
          </w:p>
        </w:tc>
        <w:tc>
          <w:tcPr>
            <w:tcW w:w="155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2BAA09F1" w14:textId="458EDD97" w:rsidR="00F4000A" w:rsidRPr="00970959" w:rsidRDefault="007D429A" w:rsidP="00FB06F5">
            <w:pPr>
              <w:widowControl w:val="0"/>
              <w:pBdr>
                <w:top w:val="nil"/>
                <w:left w:val="nil"/>
                <w:bottom w:val="nil"/>
                <w:right w:val="nil"/>
                <w:between w:val="nil"/>
              </w:pBdr>
              <w:spacing w:after="120"/>
              <w:jc w:val="center"/>
            </w:pPr>
            <w:r w:rsidRPr="00970959">
              <w:t>Intensity</w:t>
            </w:r>
          </w:p>
        </w:tc>
      </w:tr>
      <w:tr w:rsidR="00970959" w:rsidRPr="00970959" w14:paraId="120F7C5A" w14:textId="77777777" w:rsidTr="004548B9">
        <w:trPr>
          <w:trHeight w:val="20"/>
        </w:trPr>
        <w:tc>
          <w:tcPr>
            <w:tcW w:w="19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5E86A3DA" w14:textId="4E45C378" w:rsidR="00F4000A" w:rsidRPr="00970959" w:rsidRDefault="007D429A" w:rsidP="00B04CFE">
            <w:pPr>
              <w:widowControl w:val="0"/>
              <w:pBdr>
                <w:top w:val="nil"/>
                <w:left w:val="nil"/>
                <w:bottom w:val="nil"/>
                <w:right w:val="nil"/>
                <w:between w:val="nil"/>
              </w:pBdr>
              <w:spacing w:after="120"/>
              <w:jc w:val="center"/>
            </w:pPr>
            <w:r w:rsidRPr="00970959">
              <w:t>Angry</w:t>
            </w:r>
          </w:p>
        </w:tc>
        <w:tc>
          <w:tcPr>
            <w:tcW w:w="144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6E48D26F" w14:textId="77777777" w:rsidR="00F4000A" w:rsidRPr="00970959" w:rsidRDefault="00F4000A" w:rsidP="00B04CFE">
            <w:pPr>
              <w:widowControl w:val="0"/>
              <w:pBdr>
                <w:top w:val="nil"/>
                <w:left w:val="nil"/>
                <w:bottom w:val="nil"/>
                <w:right w:val="nil"/>
                <w:between w:val="nil"/>
              </w:pBdr>
              <w:spacing w:after="120"/>
              <w:jc w:val="center"/>
            </w:pPr>
            <w:r w:rsidRPr="00970959">
              <w:t>2.53</w:t>
            </w:r>
          </w:p>
        </w:tc>
        <w:tc>
          <w:tcPr>
            <w:tcW w:w="155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ABDF045" w14:textId="01173767" w:rsidR="00F4000A" w:rsidRPr="00970959" w:rsidRDefault="00F4000A" w:rsidP="00B04CFE">
            <w:pPr>
              <w:widowControl w:val="0"/>
              <w:pBdr>
                <w:top w:val="nil"/>
                <w:left w:val="nil"/>
                <w:bottom w:val="nil"/>
                <w:right w:val="nil"/>
                <w:between w:val="nil"/>
              </w:pBdr>
              <w:spacing w:after="120"/>
              <w:jc w:val="center"/>
            </w:pPr>
            <w:r w:rsidRPr="00970959">
              <w:t>6.2</w:t>
            </w:r>
            <w:r w:rsidR="00672D34" w:rsidRPr="00970959">
              <w:t>0</w:t>
            </w:r>
          </w:p>
        </w:tc>
      </w:tr>
      <w:tr w:rsidR="00970959" w:rsidRPr="00970959" w14:paraId="44D65075" w14:textId="77777777" w:rsidTr="004548B9">
        <w:trPr>
          <w:trHeight w:val="20"/>
        </w:trPr>
        <w:tc>
          <w:tcPr>
            <w:tcW w:w="19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7224622" w14:textId="7A2DA131" w:rsidR="00F4000A" w:rsidRPr="00970959" w:rsidRDefault="007D429A" w:rsidP="00B04CFE">
            <w:pPr>
              <w:widowControl w:val="0"/>
              <w:pBdr>
                <w:top w:val="nil"/>
                <w:left w:val="nil"/>
                <w:bottom w:val="nil"/>
                <w:right w:val="nil"/>
                <w:between w:val="nil"/>
              </w:pBdr>
              <w:spacing w:after="120"/>
              <w:jc w:val="center"/>
            </w:pPr>
            <w:r w:rsidRPr="00970959">
              <w:t>Bored</w:t>
            </w:r>
          </w:p>
        </w:tc>
        <w:tc>
          <w:tcPr>
            <w:tcW w:w="144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8E98474" w14:textId="77777777" w:rsidR="00F4000A" w:rsidRPr="00970959" w:rsidRDefault="00F4000A" w:rsidP="00B04CFE">
            <w:pPr>
              <w:widowControl w:val="0"/>
              <w:pBdr>
                <w:top w:val="nil"/>
                <w:left w:val="nil"/>
                <w:bottom w:val="nil"/>
                <w:right w:val="nil"/>
                <w:between w:val="nil"/>
              </w:pBdr>
              <w:spacing w:after="120"/>
              <w:jc w:val="center"/>
            </w:pPr>
            <w:r w:rsidRPr="00970959">
              <w:t>2.95</w:t>
            </w:r>
          </w:p>
        </w:tc>
        <w:tc>
          <w:tcPr>
            <w:tcW w:w="155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18B4AF4" w14:textId="77777777" w:rsidR="00F4000A" w:rsidRPr="00970959" w:rsidRDefault="00F4000A" w:rsidP="00B04CFE">
            <w:pPr>
              <w:widowControl w:val="0"/>
              <w:pBdr>
                <w:top w:val="nil"/>
                <w:left w:val="nil"/>
                <w:bottom w:val="nil"/>
                <w:right w:val="nil"/>
                <w:between w:val="nil"/>
              </w:pBdr>
              <w:spacing w:after="120"/>
              <w:jc w:val="center"/>
            </w:pPr>
            <w:r w:rsidRPr="00970959">
              <w:t>3.65</w:t>
            </w:r>
          </w:p>
        </w:tc>
      </w:tr>
      <w:tr w:rsidR="00970959" w:rsidRPr="00970959" w14:paraId="17CC5E57" w14:textId="77777777" w:rsidTr="004548B9">
        <w:trPr>
          <w:trHeight w:val="20"/>
        </w:trPr>
        <w:tc>
          <w:tcPr>
            <w:tcW w:w="19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6CD97663" w14:textId="34C6A6CD" w:rsidR="00F4000A" w:rsidRPr="00970959" w:rsidRDefault="007D429A" w:rsidP="00B04CFE">
            <w:pPr>
              <w:widowControl w:val="0"/>
              <w:pBdr>
                <w:top w:val="nil"/>
                <w:left w:val="nil"/>
                <w:bottom w:val="nil"/>
                <w:right w:val="nil"/>
                <w:between w:val="nil"/>
              </w:pBdr>
              <w:spacing w:after="120"/>
              <w:jc w:val="center"/>
            </w:pPr>
            <w:r w:rsidRPr="00970959">
              <w:t>Calm</w:t>
            </w:r>
          </w:p>
        </w:tc>
        <w:tc>
          <w:tcPr>
            <w:tcW w:w="144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6D9FA4A8" w14:textId="77777777" w:rsidR="00F4000A" w:rsidRPr="00970959" w:rsidRDefault="00F4000A" w:rsidP="00B04CFE">
            <w:pPr>
              <w:widowControl w:val="0"/>
              <w:pBdr>
                <w:top w:val="nil"/>
                <w:left w:val="nil"/>
                <w:bottom w:val="nil"/>
                <w:right w:val="nil"/>
                <w:between w:val="nil"/>
              </w:pBdr>
              <w:spacing w:after="120"/>
              <w:jc w:val="center"/>
            </w:pPr>
            <w:r w:rsidRPr="00970959">
              <w:t>6.89</w:t>
            </w:r>
          </w:p>
        </w:tc>
        <w:tc>
          <w:tcPr>
            <w:tcW w:w="155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207CA211" w14:textId="77777777" w:rsidR="00F4000A" w:rsidRPr="00970959" w:rsidRDefault="00F4000A" w:rsidP="00B04CFE">
            <w:pPr>
              <w:widowControl w:val="0"/>
              <w:pBdr>
                <w:top w:val="nil"/>
                <w:left w:val="nil"/>
                <w:bottom w:val="nil"/>
                <w:right w:val="nil"/>
                <w:between w:val="nil"/>
              </w:pBdr>
              <w:spacing w:after="120"/>
              <w:jc w:val="center"/>
            </w:pPr>
            <w:r w:rsidRPr="00970959">
              <w:t>1.67</w:t>
            </w:r>
          </w:p>
        </w:tc>
      </w:tr>
      <w:tr w:rsidR="00970959" w:rsidRPr="00970959" w14:paraId="3F6C2B58" w14:textId="77777777" w:rsidTr="004548B9">
        <w:trPr>
          <w:trHeight w:val="20"/>
        </w:trPr>
        <w:tc>
          <w:tcPr>
            <w:tcW w:w="19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164BF751" w14:textId="63365935" w:rsidR="00F4000A" w:rsidRPr="00970959" w:rsidRDefault="007D429A" w:rsidP="00B04CFE">
            <w:pPr>
              <w:widowControl w:val="0"/>
              <w:pBdr>
                <w:top w:val="nil"/>
                <w:left w:val="nil"/>
                <w:bottom w:val="nil"/>
                <w:right w:val="nil"/>
                <w:between w:val="nil"/>
              </w:pBdr>
              <w:spacing w:after="120"/>
              <w:jc w:val="center"/>
            </w:pPr>
            <w:r w:rsidRPr="00970959">
              <w:t>Cheerful</w:t>
            </w:r>
          </w:p>
        </w:tc>
        <w:tc>
          <w:tcPr>
            <w:tcW w:w="144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B5B8B61" w14:textId="6E92641A" w:rsidR="00F4000A" w:rsidRPr="00970959" w:rsidRDefault="00F4000A" w:rsidP="00B04CFE">
            <w:pPr>
              <w:widowControl w:val="0"/>
              <w:pBdr>
                <w:top w:val="nil"/>
                <w:left w:val="nil"/>
                <w:bottom w:val="nil"/>
                <w:right w:val="nil"/>
                <w:between w:val="nil"/>
              </w:pBdr>
              <w:spacing w:after="120"/>
              <w:jc w:val="center"/>
            </w:pPr>
            <w:r w:rsidRPr="00970959">
              <w:t>8</w:t>
            </w:r>
            <w:r w:rsidR="00672D34" w:rsidRPr="00970959">
              <w:t>.00</w:t>
            </w:r>
          </w:p>
        </w:tc>
        <w:tc>
          <w:tcPr>
            <w:tcW w:w="155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1FF07D8" w14:textId="77777777" w:rsidR="00F4000A" w:rsidRPr="00970959" w:rsidRDefault="00F4000A" w:rsidP="00B04CFE">
            <w:pPr>
              <w:widowControl w:val="0"/>
              <w:pBdr>
                <w:top w:val="nil"/>
                <w:left w:val="nil"/>
                <w:bottom w:val="nil"/>
                <w:right w:val="nil"/>
                <w:between w:val="nil"/>
              </w:pBdr>
              <w:spacing w:after="120"/>
              <w:jc w:val="center"/>
            </w:pPr>
            <w:r w:rsidRPr="00970959">
              <w:t>5.76</w:t>
            </w:r>
          </w:p>
        </w:tc>
      </w:tr>
      <w:tr w:rsidR="00970959" w:rsidRPr="00970959" w14:paraId="1E705CCE" w14:textId="77777777" w:rsidTr="004548B9">
        <w:trPr>
          <w:trHeight w:val="20"/>
        </w:trPr>
        <w:tc>
          <w:tcPr>
            <w:tcW w:w="19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3C7AD14" w14:textId="7817BCBC" w:rsidR="00F4000A" w:rsidRPr="00970959" w:rsidRDefault="007D429A" w:rsidP="00B04CFE">
            <w:pPr>
              <w:widowControl w:val="0"/>
              <w:pBdr>
                <w:top w:val="nil"/>
                <w:left w:val="nil"/>
                <w:bottom w:val="nil"/>
                <w:right w:val="nil"/>
                <w:between w:val="nil"/>
              </w:pBdr>
              <w:spacing w:after="120"/>
              <w:jc w:val="center"/>
            </w:pPr>
            <w:r w:rsidRPr="00970959">
              <w:t>Confident</w:t>
            </w:r>
          </w:p>
        </w:tc>
        <w:tc>
          <w:tcPr>
            <w:tcW w:w="144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E47B781" w14:textId="77777777" w:rsidR="00F4000A" w:rsidRPr="00970959" w:rsidRDefault="00F4000A" w:rsidP="00B04CFE">
            <w:pPr>
              <w:widowControl w:val="0"/>
              <w:pBdr>
                <w:top w:val="nil"/>
                <w:left w:val="nil"/>
                <w:bottom w:val="nil"/>
                <w:right w:val="nil"/>
                <w:between w:val="nil"/>
              </w:pBdr>
              <w:spacing w:after="120"/>
              <w:jc w:val="center"/>
            </w:pPr>
            <w:r w:rsidRPr="00970959">
              <w:t>7.56</w:t>
            </w:r>
          </w:p>
        </w:tc>
        <w:tc>
          <w:tcPr>
            <w:tcW w:w="155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0577E2B" w14:textId="77777777" w:rsidR="00F4000A" w:rsidRPr="00970959" w:rsidRDefault="00F4000A" w:rsidP="00B04CFE">
            <w:pPr>
              <w:widowControl w:val="0"/>
              <w:pBdr>
                <w:top w:val="nil"/>
                <w:left w:val="nil"/>
                <w:bottom w:val="nil"/>
                <w:right w:val="nil"/>
                <w:between w:val="nil"/>
              </w:pBdr>
              <w:spacing w:after="120"/>
              <w:jc w:val="center"/>
            </w:pPr>
            <w:r w:rsidRPr="00970959">
              <w:t>4.62</w:t>
            </w:r>
          </w:p>
        </w:tc>
      </w:tr>
      <w:tr w:rsidR="00970959" w:rsidRPr="00970959" w14:paraId="3A583392" w14:textId="77777777" w:rsidTr="004548B9">
        <w:trPr>
          <w:trHeight w:val="20"/>
        </w:trPr>
        <w:tc>
          <w:tcPr>
            <w:tcW w:w="19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57A5062E" w14:textId="2A7033CC" w:rsidR="00F4000A" w:rsidRPr="00970959" w:rsidRDefault="007D429A" w:rsidP="00B04CFE">
            <w:pPr>
              <w:widowControl w:val="0"/>
              <w:pBdr>
                <w:top w:val="nil"/>
                <w:left w:val="nil"/>
                <w:bottom w:val="nil"/>
                <w:right w:val="nil"/>
                <w:between w:val="nil"/>
              </w:pBdr>
              <w:spacing w:after="120"/>
              <w:jc w:val="center"/>
            </w:pPr>
            <w:r w:rsidRPr="00970959">
              <w:t>Depressed</w:t>
            </w:r>
          </w:p>
        </w:tc>
        <w:tc>
          <w:tcPr>
            <w:tcW w:w="144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0EAE727" w14:textId="77777777" w:rsidR="00F4000A" w:rsidRPr="00970959" w:rsidRDefault="00F4000A" w:rsidP="00B04CFE">
            <w:pPr>
              <w:widowControl w:val="0"/>
              <w:pBdr>
                <w:top w:val="nil"/>
                <w:left w:val="nil"/>
                <w:bottom w:val="nil"/>
                <w:right w:val="nil"/>
                <w:between w:val="nil"/>
              </w:pBdr>
              <w:spacing w:after="120"/>
              <w:jc w:val="center"/>
            </w:pPr>
            <w:r w:rsidRPr="00970959">
              <w:t>2.27</w:t>
            </w:r>
          </w:p>
        </w:tc>
        <w:tc>
          <w:tcPr>
            <w:tcW w:w="155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EB2B834" w14:textId="77777777" w:rsidR="00F4000A" w:rsidRPr="00970959" w:rsidRDefault="00F4000A" w:rsidP="00B04CFE">
            <w:pPr>
              <w:widowControl w:val="0"/>
              <w:pBdr>
                <w:top w:val="nil"/>
                <w:left w:val="nil"/>
                <w:bottom w:val="nil"/>
                <w:right w:val="nil"/>
                <w:between w:val="nil"/>
              </w:pBdr>
              <w:spacing w:after="120"/>
              <w:jc w:val="center"/>
            </w:pPr>
            <w:r w:rsidRPr="00970959">
              <w:t>4.25</w:t>
            </w:r>
          </w:p>
        </w:tc>
      </w:tr>
      <w:tr w:rsidR="00970959" w:rsidRPr="00970959" w14:paraId="5DD4A2DF" w14:textId="77777777" w:rsidTr="004548B9">
        <w:trPr>
          <w:trHeight w:val="20"/>
        </w:trPr>
        <w:tc>
          <w:tcPr>
            <w:tcW w:w="19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64BF49E5" w14:textId="1E3F60FB" w:rsidR="00F4000A" w:rsidRPr="00970959" w:rsidRDefault="007D429A" w:rsidP="00B04CFE">
            <w:pPr>
              <w:widowControl w:val="0"/>
              <w:pBdr>
                <w:top w:val="nil"/>
                <w:left w:val="nil"/>
                <w:bottom w:val="nil"/>
                <w:right w:val="nil"/>
                <w:between w:val="nil"/>
              </w:pBdr>
              <w:spacing w:after="120"/>
              <w:jc w:val="center"/>
            </w:pPr>
            <w:r w:rsidRPr="00970959">
              <w:t>Excited</w:t>
            </w:r>
          </w:p>
        </w:tc>
        <w:tc>
          <w:tcPr>
            <w:tcW w:w="144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1982B893" w14:textId="77777777" w:rsidR="00F4000A" w:rsidRPr="00970959" w:rsidRDefault="00F4000A" w:rsidP="00B04CFE">
            <w:pPr>
              <w:widowControl w:val="0"/>
              <w:pBdr>
                <w:top w:val="nil"/>
                <w:left w:val="nil"/>
                <w:bottom w:val="nil"/>
                <w:right w:val="nil"/>
                <w:between w:val="nil"/>
              </w:pBdr>
              <w:spacing w:after="120"/>
              <w:jc w:val="center"/>
            </w:pPr>
            <w:r w:rsidRPr="00970959">
              <w:t>8.11</w:t>
            </w:r>
          </w:p>
        </w:tc>
        <w:tc>
          <w:tcPr>
            <w:tcW w:w="155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46EFA5D6" w14:textId="77777777" w:rsidR="00F4000A" w:rsidRPr="00970959" w:rsidRDefault="00F4000A" w:rsidP="00B04CFE">
            <w:pPr>
              <w:widowControl w:val="0"/>
              <w:pBdr>
                <w:top w:val="nil"/>
                <w:left w:val="nil"/>
                <w:bottom w:val="nil"/>
                <w:right w:val="nil"/>
                <w:between w:val="nil"/>
              </w:pBdr>
              <w:spacing w:after="120"/>
              <w:jc w:val="center"/>
            </w:pPr>
            <w:r w:rsidRPr="00970959">
              <w:t>6.43</w:t>
            </w:r>
          </w:p>
        </w:tc>
      </w:tr>
      <w:tr w:rsidR="00970959" w:rsidRPr="00970959" w14:paraId="4F2A3D25" w14:textId="77777777" w:rsidTr="004548B9">
        <w:trPr>
          <w:trHeight w:val="20"/>
        </w:trPr>
        <w:tc>
          <w:tcPr>
            <w:tcW w:w="19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41792572" w14:textId="207657F8" w:rsidR="00F4000A" w:rsidRPr="00970959" w:rsidRDefault="007D429A" w:rsidP="00B04CFE">
            <w:pPr>
              <w:widowControl w:val="0"/>
              <w:pBdr>
                <w:top w:val="nil"/>
                <w:left w:val="nil"/>
                <w:bottom w:val="nil"/>
                <w:right w:val="nil"/>
                <w:between w:val="nil"/>
              </w:pBdr>
              <w:spacing w:after="120"/>
              <w:jc w:val="center"/>
            </w:pPr>
            <w:r w:rsidRPr="00970959">
              <w:t>Fearful</w:t>
            </w:r>
          </w:p>
        </w:tc>
        <w:tc>
          <w:tcPr>
            <w:tcW w:w="144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5F9E577C" w14:textId="77777777" w:rsidR="00F4000A" w:rsidRPr="00970959" w:rsidRDefault="00F4000A" w:rsidP="00B04CFE">
            <w:pPr>
              <w:widowControl w:val="0"/>
              <w:pBdr>
                <w:top w:val="nil"/>
                <w:left w:val="nil"/>
                <w:bottom w:val="nil"/>
                <w:right w:val="nil"/>
                <w:between w:val="nil"/>
              </w:pBdr>
              <w:spacing w:after="120"/>
              <w:jc w:val="center"/>
            </w:pPr>
            <w:r w:rsidRPr="00970959">
              <w:t>2.66</w:t>
            </w:r>
          </w:p>
        </w:tc>
        <w:tc>
          <w:tcPr>
            <w:tcW w:w="155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588F1E6A" w14:textId="77777777" w:rsidR="00F4000A" w:rsidRPr="00970959" w:rsidRDefault="00F4000A" w:rsidP="00B04CFE">
            <w:pPr>
              <w:widowControl w:val="0"/>
              <w:pBdr>
                <w:top w:val="nil"/>
                <w:left w:val="nil"/>
                <w:bottom w:val="nil"/>
                <w:right w:val="nil"/>
                <w:between w:val="nil"/>
              </w:pBdr>
              <w:spacing w:after="120"/>
              <w:jc w:val="center"/>
            </w:pPr>
            <w:r w:rsidRPr="00970959">
              <w:t>5.45</w:t>
            </w:r>
          </w:p>
        </w:tc>
      </w:tr>
      <w:tr w:rsidR="00970959" w:rsidRPr="00970959" w14:paraId="65001EF5" w14:textId="77777777" w:rsidTr="004548B9">
        <w:trPr>
          <w:trHeight w:val="20"/>
        </w:trPr>
        <w:tc>
          <w:tcPr>
            <w:tcW w:w="19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22789C98" w14:textId="2BE7C007" w:rsidR="00F4000A" w:rsidRPr="00970959" w:rsidRDefault="007D429A" w:rsidP="00B04CFE">
            <w:pPr>
              <w:widowControl w:val="0"/>
              <w:pBdr>
                <w:top w:val="nil"/>
                <w:left w:val="nil"/>
                <w:bottom w:val="nil"/>
                <w:right w:val="nil"/>
                <w:between w:val="nil"/>
              </w:pBdr>
              <w:spacing w:after="120"/>
              <w:jc w:val="center"/>
            </w:pPr>
            <w:r w:rsidRPr="00970959">
              <w:t>Furious</w:t>
            </w:r>
          </w:p>
        </w:tc>
        <w:tc>
          <w:tcPr>
            <w:tcW w:w="144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81C3921" w14:textId="77777777" w:rsidR="00F4000A" w:rsidRPr="00970959" w:rsidRDefault="00F4000A" w:rsidP="00B04CFE">
            <w:pPr>
              <w:widowControl w:val="0"/>
              <w:pBdr>
                <w:top w:val="nil"/>
                <w:left w:val="nil"/>
                <w:bottom w:val="nil"/>
                <w:right w:val="nil"/>
                <w:between w:val="nil"/>
              </w:pBdr>
              <w:spacing w:after="120"/>
              <w:jc w:val="center"/>
            </w:pPr>
            <w:r w:rsidRPr="00970959">
              <w:t>2.57</w:t>
            </w:r>
          </w:p>
        </w:tc>
        <w:tc>
          <w:tcPr>
            <w:tcW w:w="155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DC86C86" w14:textId="77777777" w:rsidR="00F4000A" w:rsidRPr="00970959" w:rsidRDefault="00F4000A" w:rsidP="00B04CFE">
            <w:pPr>
              <w:widowControl w:val="0"/>
              <w:pBdr>
                <w:top w:val="nil"/>
                <w:left w:val="nil"/>
                <w:bottom w:val="nil"/>
                <w:right w:val="nil"/>
                <w:between w:val="nil"/>
              </w:pBdr>
              <w:spacing w:after="120"/>
              <w:jc w:val="center"/>
            </w:pPr>
            <w:r w:rsidRPr="00970959">
              <w:t>6.09</w:t>
            </w:r>
          </w:p>
        </w:tc>
      </w:tr>
      <w:tr w:rsidR="00970959" w:rsidRPr="00970959" w14:paraId="338C1CA3" w14:textId="77777777" w:rsidTr="004548B9">
        <w:trPr>
          <w:trHeight w:val="20"/>
        </w:trPr>
        <w:tc>
          <w:tcPr>
            <w:tcW w:w="19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50B078CA" w14:textId="4D58B96F" w:rsidR="00F4000A" w:rsidRPr="00970959" w:rsidRDefault="007D429A" w:rsidP="00B04CFE">
            <w:pPr>
              <w:widowControl w:val="0"/>
              <w:pBdr>
                <w:top w:val="nil"/>
                <w:left w:val="nil"/>
                <w:bottom w:val="nil"/>
                <w:right w:val="nil"/>
                <w:between w:val="nil"/>
              </w:pBdr>
              <w:spacing w:after="120"/>
              <w:jc w:val="center"/>
            </w:pPr>
            <w:r w:rsidRPr="00970959">
              <w:t>Happy</w:t>
            </w:r>
          </w:p>
        </w:tc>
        <w:tc>
          <w:tcPr>
            <w:tcW w:w="144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1D16CAC8" w14:textId="77777777" w:rsidR="00F4000A" w:rsidRPr="00970959" w:rsidRDefault="00F4000A" w:rsidP="00B04CFE">
            <w:pPr>
              <w:widowControl w:val="0"/>
              <w:pBdr>
                <w:top w:val="nil"/>
                <w:left w:val="nil"/>
                <w:bottom w:val="nil"/>
                <w:right w:val="nil"/>
                <w:between w:val="nil"/>
              </w:pBdr>
              <w:spacing w:after="120"/>
              <w:jc w:val="center"/>
            </w:pPr>
            <w:r w:rsidRPr="00970959">
              <w:t>8.47</w:t>
            </w:r>
          </w:p>
        </w:tc>
        <w:tc>
          <w:tcPr>
            <w:tcW w:w="155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E6E15A1" w14:textId="77777777" w:rsidR="00F4000A" w:rsidRPr="00970959" w:rsidRDefault="00F4000A" w:rsidP="00B04CFE">
            <w:pPr>
              <w:widowControl w:val="0"/>
              <w:pBdr>
                <w:top w:val="nil"/>
                <w:left w:val="nil"/>
                <w:bottom w:val="nil"/>
                <w:right w:val="nil"/>
                <w:between w:val="nil"/>
              </w:pBdr>
              <w:spacing w:after="120"/>
              <w:jc w:val="center"/>
            </w:pPr>
            <w:r w:rsidRPr="00970959">
              <w:t>6.05</w:t>
            </w:r>
          </w:p>
        </w:tc>
      </w:tr>
      <w:tr w:rsidR="00970959" w:rsidRPr="00970959" w14:paraId="54736081" w14:textId="77777777" w:rsidTr="004548B9">
        <w:trPr>
          <w:trHeight w:val="20"/>
        </w:trPr>
        <w:tc>
          <w:tcPr>
            <w:tcW w:w="19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2133668B" w14:textId="177AE96A" w:rsidR="00F4000A" w:rsidRPr="00970959" w:rsidRDefault="007D429A" w:rsidP="00B04CFE">
            <w:pPr>
              <w:widowControl w:val="0"/>
              <w:pBdr>
                <w:top w:val="nil"/>
                <w:left w:val="nil"/>
                <w:bottom w:val="nil"/>
                <w:right w:val="nil"/>
                <w:between w:val="nil"/>
              </w:pBdr>
              <w:spacing w:after="120"/>
              <w:jc w:val="center"/>
            </w:pPr>
            <w:r w:rsidRPr="00970959">
              <w:t>Jealous</w:t>
            </w:r>
          </w:p>
        </w:tc>
        <w:tc>
          <w:tcPr>
            <w:tcW w:w="144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4BF1A75B" w14:textId="77777777" w:rsidR="00F4000A" w:rsidRPr="00970959" w:rsidRDefault="00F4000A" w:rsidP="00B04CFE">
            <w:pPr>
              <w:widowControl w:val="0"/>
              <w:pBdr>
                <w:top w:val="nil"/>
                <w:left w:val="nil"/>
                <w:bottom w:val="nil"/>
                <w:right w:val="nil"/>
                <w:between w:val="nil"/>
              </w:pBdr>
              <w:spacing w:after="120"/>
              <w:jc w:val="center"/>
            </w:pPr>
            <w:r w:rsidRPr="00970959">
              <w:t>2.38</w:t>
            </w:r>
          </w:p>
        </w:tc>
        <w:tc>
          <w:tcPr>
            <w:tcW w:w="155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10AE2521" w14:textId="72B52AEE" w:rsidR="00F4000A" w:rsidRPr="00970959" w:rsidRDefault="00F4000A" w:rsidP="00B04CFE">
            <w:pPr>
              <w:widowControl w:val="0"/>
              <w:pBdr>
                <w:top w:val="nil"/>
                <w:left w:val="nil"/>
                <w:bottom w:val="nil"/>
                <w:right w:val="nil"/>
                <w:between w:val="nil"/>
              </w:pBdr>
              <w:spacing w:after="120"/>
              <w:jc w:val="center"/>
            </w:pPr>
            <w:r w:rsidRPr="00970959">
              <w:t>5.9</w:t>
            </w:r>
            <w:r w:rsidR="00672D34" w:rsidRPr="00970959">
              <w:t>0</w:t>
            </w:r>
          </w:p>
        </w:tc>
      </w:tr>
      <w:tr w:rsidR="00970959" w:rsidRPr="00970959" w14:paraId="66456F1E" w14:textId="77777777" w:rsidTr="004548B9">
        <w:trPr>
          <w:trHeight w:val="20"/>
        </w:trPr>
        <w:tc>
          <w:tcPr>
            <w:tcW w:w="19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694A1B96" w14:textId="3A6EC23B" w:rsidR="00F4000A" w:rsidRPr="00970959" w:rsidRDefault="007D429A" w:rsidP="00B04CFE">
            <w:pPr>
              <w:widowControl w:val="0"/>
              <w:pBdr>
                <w:top w:val="nil"/>
                <w:left w:val="nil"/>
                <w:bottom w:val="nil"/>
                <w:right w:val="nil"/>
                <w:between w:val="nil"/>
              </w:pBdr>
              <w:spacing w:after="120"/>
              <w:jc w:val="center"/>
            </w:pPr>
            <w:r w:rsidRPr="00970959">
              <w:t>Joyful</w:t>
            </w:r>
          </w:p>
        </w:tc>
        <w:tc>
          <w:tcPr>
            <w:tcW w:w="144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5B114AD1" w14:textId="77777777" w:rsidR="00F4000A" w:rsidRPr="00970959" w:rsidRDefault="00F4000A" w:rsidP="00B04CFE">
            <w:pPr>
              <w:widowControl w:val="0"/>
              <w:pBdr>
                <w:top w:val="nil"/>
                <w:left w:val="nil"/>
                <w:bottom w:val="nil"/>
                <w:right w:val="nil"/>
                <w:between w:val="nil"/>
              </w:pBdr>
              <w:spacing w:after="120"/>
              <w:jc w:val="center"/>
            </w:pPr>
            <w:r w:rsidRPr="00970959">
              <w:t>8.21</w:t>
            </w:r>
          </w:p>
        </w:tc>
        <w:tc>
          <w:tcPr>
            <w:tcW w:w="155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41702165" w14:textId="77777777" w:rsidR="00F4000A" w:rsidRPr="00970959" w:rsidRDefault="00F4000A" w:rsidP="00B04CFE">
            <w:pPr>
              <w:widowControl w:val="0"/>
              <w:pBdr>
                <w:top w:val="nil"/>
                <w:left w:val="nil"/>
                <w:bottom w:val="nil"/>
                <w:right w:val="nil"/>
                <w:between w:val="nil"/>
              </w:pBdr>
              <w:spacing w:after="120"/>
              <w:jc w:val="center"/>
            </w:pPr>
            <w:r w:rsidRPr="00970959">
              <w:t>5.53</w:t>
            </w:r>
          </w:p>
        </w:tc>
      </w:tr>
      <w:tr w:rsidR="00970959" w:rsidRPr="00970959" w14:paraId="646BC469" w14:textId="77777777" w:rsidTr="004548B9">
        <w:trPr>
          <w:trHeight w:val="20"/>
        </w:trPr>
        <w:tc>
          <w:tcPr>
            <w:tcW w:w="19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10C4B58E" w14:textId="0FF5DC84" w:rsidR="00F4000A" w:rsidRPr="00970959" w:rsidRDefault="007D429A" w:rsidP="00B04CFE">
            <w:pPr>
              <w:widowControl w:val="0"/>
              <w:pBdr>
                <w:top w:val="nil"/>
                <w:left w:val="nil"/>
                <w:bottom w:val="nil"/>
                <w:right w:val="nil"/>
                <w:between w:val="nil"/>
              </w:pBdr>
              <w:spacing w:after="120"/>
              <w:jc w:val="center"/>
            </w:pPr>
            <w:r w:rsidRPr="00970959">
              <w:t>Passionate</w:t>
            </w:r>
          </w:p>
        </w:tc>
        <w:tc>
          <w:tcPr>
            <w:tcW w:w="144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6575D263" w14:textId="77777777" w:rsidR="00F4000A" w:rsidRPr="00970959" w:rsidRDefault="00F4000A" w:rsidP="00B04CFE">
            <w:pPr>
              <w:widowControl w:val="0"/>
              <w:pBdr>
                <w:top w:val="nil"/>
                <w:left w:val="nil"/>
                <w:bottom w:val="nil"/>
                <w:right w:val="nil"/>
                <w:between w:val="nil"/>
              </w:pBdr>
              <w:spacing w:after="120"/>
              <w:jc w:val="center"/>
            </w:pPr>
            <w:r w:rsidRPr="00970959">
              <w:t>7.17</w:t>
            </w:r>
          </w:p>
        </w:tc>
        <w:tc>
          <w:tcPr>
            <w:tcW w:w="155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4151CF1" w14:textId="77777777" w:rsidR="00F4000A" w:rsidRPr="00970959" w:rsidRDefault="00F4000A" w:rsidP="00B04CFE">
            <w:pPr>
              <w:widowControl w:val="0"/>
              <w:pBdr>
                <w:top w:val="nil"/>
                <w:left w:val="nil"/>
                <w:bottom w:val="nil"/>
                <w:right w:val="nil"/>
                <w:between w:val="nil"/>
              </w:pBdr>
              <w:spacing w:after="120"/>
              <w:jc w:val="center"/>
            </w:pPr>
            <w:r w:rsidRPr="00970959">
              <w:t>6.33</w:t>
            </w:r>
          </w:p>
        </w:tc>
      </w:tr>
      <w:tr w:rsidR="00970959" w:rsidRPr="00970959" w14:paraId="09DD4D3A" w14:textId="77777777" w:rsidTr="004548B9">
        <w:trPr>
          <w:trHeight w:val="20"/>
        </w:trPr>
        <w:tc>
          <w:tcPr>
            <w:tcW w:w="19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155ADB98" w14:textId="79CF5F8A" w:rsidR="00F4000A" w:rsidRPr="00970959" w:rsidRDefault="007D429A" w:rsidP="00B04CFE">
            <w:pPr>
              <w:widowControl w:val="0"/>
              <w:pBdr>
                <w:top w:val="nil"/>
                <w:left w:val="nil"/>
                <w:bottom w:val="nil"/>
                <w:right w:val="nil"/>
                <w:between w:val="nil"/>
              </w:pBdr>
              <w:spacing w:after="120"/>
              <w:jc w:val="center"/>
            </w:pPr>
            <w:r w:rsidRPr="00970959">
              <w:t>Sad</w:t>
            </w:r>
          </w:p>
        </w:tc>
        <w:tc>
          <w:tcPr>
            <w:tcW w:w="144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59A71BD3" w14:textId="2B3CD55D" w:rsidR="00F4000A" w:rsidRPr="00970959" w:rsidRDefault="00F4000A" w:rsidP="00B04CFE">
            <w:pPr>
              <w:widowControl w:val="0"/>
              <w:pBdr>
                <w:top w:val="nil"/>
                <w:left w:val="nil"/>
                <w:bottom w:val="nil"/>
                <w:right w:val="nil"/>
                <w:between w:val="nil"/>
              </w:pBdr>
              <w:spacing w:after="120"/>
              <w:jc w:val="center"/>
            </w:pPr>
            <w:r w:rsidRPr="00970959">
              <w:t>2.1</w:t>
            </w:r>
            <w:r w:rsidR="00672D34" w:rsidRPr="00970959">
              <w:t>0</w:t>
            </w:r>
          </w:p>
        </w:tc>
        <w:tc>
          <w:tcPr>
            <w:tcW w:w="155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7AE36409" w14:textId="77777777" w:rsidR="00F4000A" w:rsidRPr="00970959" w:rsidRDefault="00F4000A" w:rsidP="00B04CFE">
            <w:pPr>
              <w:widowControl w:val="0"/>
              <w:pBdr>
                <w:top w:val="nil"/>
                <w:left w:val="nil"/>
                <w:bottom w:val="nil"/>
                <w:right w:val="nil"/>
                <w:between w:val="nil"/>
              </w:pBdr>
              <w:spacing w:after="120"/>
              <w:jc w:val="center"/>
            </w:pPr>
            <w:r w:rsidRPr="00970959">
              <w:t>3.49</w:t>
            </w:r>
          </w:p>
        </w:tc>
      </w:tr>
      <w:tr w:rsidR="00F4000A" w:rsidRPr="00970959" w14:paraId="37A1A283" w14:textId="77777777" w:rsidTr="004548B9">
        <w:trPr>
          <w:trHeight w:val="20"/>
        </w:trPr>
        <w:tc>
          <w:tcPr>
            <w:tcW w:w="191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09E84E31" w14:textId="14F8F82A" w:rsidR="00F4000A" w:rsidRPr="00970959" w:rsidRDefault="007D429A" w:rsidP="00B04CFE">
            <w:pPr>
              <w:widowControl w:val="0"/>
              <w:pBdr>
                <w:top w:val="nil"/>
                <w:left w:val="nil"/>
                <w:bottom w:val="nil"/>
                <w:right w:val="nil"/>
                <w:between w:val="nil"/>
              </w:pBdr>
              <w:spacing w:after="120"/>
              <w:jc w:val="center"/>
            </w:pPr>
            <w:r w:rsidRPr="00970959">
              <w:t>Shy</w:t>
            </w:r>
          </w:p>
        </w:tc>
        <w:tc>
          <w:tcPr>
            <w:tcW w:w="1445"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300C5B8C" w14:textId="77777777" w:rsidR="00F4000A" w:rsidRPr="00970959" w:rsidRDefault="00F4000A" w:rsidP="00B04CFE">
            <w:pPr>
              <w:widowControl w:val="0"/>
              <w:pBdr>
                <w:top w:val="nil"/>
                <w:left w:val="nil"/>
                <w:bottom w:val="nil"/>
                <w:right w:val="nil"/>
                <w:between w:val="nil"/>
              </w:pBdr>
              <w:spacing w:after="120"/>
              <w:jc w:val="center"/>
            </w:pPr>
            <w:r w:rsidRPr="00970959">
              <w:t>5.16</w:t>
            </w:r>
          </w:p>
        </w:tc>
        <w:tc>
          <w:tcPr>
            <w:tcW w:w="1550" w:type="dxa"/>
            <w:tcBorders>
              <w:top w:val="single" w:sz="8" w:space="0" w:color="000000"/>
              <w:left w:val="single" w:sz="8" w:space="0" w:color="000000"/>
              <w:bottom w:val="single" w:sz="8" w:space="0" w:color="000000"/>
              <w:right w:val="single" w:sz="8" w:space="0" w:color="000000"/>
            </w:tcBorders>
            <w:tcMar>
              <w:top w:w="0" w:type="dxa"/>
              <w:left w:w="0" w:type="dxa"/>
              <w:bottom w:w="0" w:type="dxa"/>
              <w:right w:w="0" w:type="dxa"/>
            </w:tcMar>
          </w:tcPr>
          <w:p w14:paraId="6520CC5B" w14:textId="77777777" w:rsidR="00F4000A" w:rsidRPr="00970959" w:rsidRDefault="00F4000A" w:rsidP="00B04CFE">
            <w:pPr>
              <w:widowControl w:val="0"/>
              <w:pBdr>
                <w:top w:val="nil"/>
                <w:left w:val="nil"/>
                <w:bottom w:val="nil"/>
                <w:right w:val="nil"/>
                <w:between w:val="nil"/>
              </w:pBdr>
              <w:spacing w:after="120"/>
              <w:jc w:val="center"/>
            </w:pPr>
            <w:r w:rsidRPr="00970959">
              <w:t>3.33</w:t>
            </w:r>
          </w:p>
        </w:tc>
      </w:tr>
      <w:bookmarkEnd w:id="62"/>
    </w:tbl>
    <w:p w14:paraId="38BE7819" w14:textId="77777777" w:rsidR="005960B8" w:rsidRPr="00970959" w:rsidRDefault="005960B8" w:rsidP="005960B8">
      <w:pPr>
        <w:spacing w:after="120"/>
        <w:jc w:val="both"/>
      </w:pPr>
    </w:p>
    <w:p w14:paraId="5B79C055" w14:textId="7E5BE9D6" w:rsidR="005960B8" w:rsidRPr="00970959" w:rsidRDefault="702A0E75" w:rsidP="005960B8">
      <w:pPr>
        <w:spacing w:after="120"/>
        <w:jc w:val="both"/>
      </w:pPr>
      <w:r w:rsidRPr="00970959">
        <w:t>Table 2.</w:t>
      </w:r>
      <w:r w:rsidR="00993BDD" w:rsidRPr="00970959">
        <w:t>3</w:t>
      </w:r>
      <w:r w:rsidRPr="00970959">
        <w:t xml:space="preserve"> Mean valence and </w:t>
      </w:r>
      <w:r w:rsidR="00FB06F5" w:rsidRPr="00970959">
        <w:t>intensity</w:t>
      </w:r>
      <w:r w:rsidRPr="00970959">
        <w:t xml:space="preserve"> ratings for the emotion terms used in the </w:t>
      </w:r>
      <w:r w:rsidR="003422DA" w:rsidRPr="00970959">
        <w:t>questionnaire</w:t>
      </w:r>
      <w:r w:rsidR="0024654D" w:rsidRPr="00970959">
        <w:t xml:space="preserve"> (9 is ‘high’, 1 is ‘low’)</w:t>
      </w:r>
    </w:p>
    <w:p w14:paraId="7B28EBD8" w14:textId="0BB03DC4" w:rsidR="00ED5AEC" w:rsidRPr="00970959" w:rsidRDefault="005960B8" w:rsidP="005960B8">
      <w:pPr>
        <w:pStyle w:val="Ttulo3"/>
      </w:pPr>
      <w:bookmarkStart w:id="63" w:name="_Toc118900194"/>
      <w:bookmarkStart w:id="64" w:name="_Toc120712768"/>
      <w:r w:rsidRPr="00970959">
        <w:t>2.</w:t>
      </w:r>
      <w:r w:rsidR="00A0370B" w:rsidRPr="00970959">
        <w:t>3</w:t>
      </w:r>
      <w:r w:rsidRPr="00970959">
        <w:t xml:space="preserve">.2 </w:t>
      </w:r>
      <w:r w:rsidR="00901970" w:rsidRPr="00970959">
        <w:tab/>
      </w:r>
      <w:r w:rsidR="00A44A59" w:rsidRPr="00970959">
        <w:t>Selection of colours for inclusion in the study</w:t>
      </w:r>
      <w:bookmarkEnd w:id="63"/>
      <w:bookmarkEnd w:id="64"/>
    </w:p>
    <w:p w14:paraId="51821EB0" w14:textId="2DCA1184" w:rsidR="00BE79F2" w:rsidRPr="00970959" w:rsidRDefault="00D00F1A" w:rsidP="00BE79F2">
      <w:pPr>
        <w:spacing w:after="120"/>
        <w:jc w:val="both"/>
        <w:rPr>
          <w:highlight w:val="white"/>
        </w:rPr>
      </w:pPr>
      <w:r w:rsidRPr="00970959">
        <w:rPr>
          <w:highlight w:val="white"/>
        </w:rPr>
        <w:t xml:space="preserve">25 colours were selected for </w:t>
      </w:r>
      <w:r w:rsidR="00A44A59" w:rsidRPr="00970959">
        <w:rPr>
          <w:highlight w:val="white"/>
        </w:rPr>
        <w:t xml:space="preserve">inclusion in </w:t>
      </w:r>
      <w:r w:rsidRPr="00970959">
        <w:rPr>
          <w:highlight w:val="white"/>
        </w:rPr>
        <w:t xml:space="preserve">the study that covered the entire colour spectrum. </w:t>
      </w:r>
      <w:r w:rsidR="008D743D" w:rsidRPr="00970959">
        <w:rPr>
          <w:highlight w:val="white"/>
        </w:rPr>
        <w:t xml:space="preserve">We believed that 25 items would </w:t>
      </w:r>
      <w:r w:rsidRPr="00970959">
        <w:rPr>
          <w:highlight w:val="white"/>
        </w:rPr>
        <w:t xml:space="preserve">provide sufficient nuance to the study and </w:t>
      </w:r>
      <w:r w:rsidR="004E3219" w:rsidRPr="00970959">
        <w:rPr>
          <w:highlight w:val="white"/>
        </w:rPr>
        <w:t xml:space="preserve">to </w:t>
      </w:r>
      <w:r w:rsidRPr="00970959">
        <w:rPr>
          <w:highlight w:val="white"/>
        </w:rPr>
        <w:t>allow us to investigate the roles played by saturation and lightness</w:t>
      </w:r>
      <w:r w:rsidR="00A44A59" w:rsidRPr="00970959">
        <w:rPr>
          <w:highlight w:val="white"/>
        </w:rPr>
        <w:t xml:space="preserve">, but without overwhelming participants by giving them too many colours to choose from. The saturation and lightness values for each of these colours are shown in Table </w:t>
      </w:r>
      <w:r w:rsidR="004F6954" w:rsidRPr="00970959">
        <w:rPr>
          <w:highlight w:val="white"/>
        </w:rPr>
        <w:t>2.</w:t>
      </w:r>
      <w:r w:rsidR="00993BDD" w:rsidRPr="00970959">
        <w:rPr>
          <w:highlight w:val="white"/>
        </w:rPr>
        <w:t>4</w:t>
      </w:r>
      <w:r w:rsidR="004F6954" w:rsidRPr="00970959">
        <w:rPr>
          <w:highlight w:val="white"/>
        </w:rPr>
        <w:t>.</w:t>
      </w:r>
    </w:p>
    <w:p w14:paraId="067B2488" w14:textId="77777777" w:rsidR="00EC63A2" w:rsidRPr="00970959" w:rsidRDefault="00EC63A2" w:rsidP="00BE79F2">
      <w:pPr>
        <w:spacing w:after="120"/>
        <w:jc w:val="both"/>
        <w:rPr>
          <w:highlight w:val="white"/>
        </w:rPr>
      </w:pPr>
    </w:p>
    <w:tbl>
      <w:tblPr>
        <w:tblStyle w:val="a4"/>
        <w:tblW w:w="87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098"/>
        <w:gridCol w:w="1701"/>
        <w:gridCol w:w="1985"/>
      </w:tblGrid>
      <w:tr w:rsidR="00970959" w:rsidRPr="00970959" w14:paraId="05E6E06F" w14:textId="77777777" w:rsidTr="0003325D">
        <w:tc>
          <w:tcPr>
            <w:tcW w:w="5098" w:type="dxa"/>
          </w:tcPr>
          <w:p w14:paraId="092FA4C7" w14:textId="77777777" w:rsidR="00EC63A2" w:rsidRPr="00970959" w:rsidRDefault="00EC63A2" w:rsidP="00BE79F2">
            <w:pPr>
              <w:spacing w:after="120"/>
              <w:jc w:val="both"/>
            </w:pPr>
            <w:r w:rsidRPr="00970959">
              <w:t>Colour</w:t>
            </w:r>
          </w:p>
        </w:tc>
        <w:tc>
          <w:tcPr>
            <w:tcW w:w="1701" w:type="dxa"/>
          </w:tcPr>
          <w:p w14:paraId="09631A65" w14:textId="77777777" w:rsidR="00EC63A2" w:rsidRPr="00970959" w:rsidRDefault="00EC63A2" w:rsidP="00BE79F2">
            <w:pPr>
              <w:spacing w:after="120"/>
              <w:jc w:val="both"/>
            </w:pPr>
            <w:r w:rsidRPr="00970959">
              <w:t>Saturation (%)</w:t>
            </w:r>
          </w:p>
        </w:tc>
        <w:tc>
          <w:tcPr>
            <w:tcW w:w="1985" w:type="dxa"/>
          </w:tcPr>
          <w:p w14:paraId="39F84E76" w14:textId="77777777" w:rsidR="00EC63A2" w:rsidRPr="00970959" w:rsidRDefault="00EC63A2" w:rsidP="00BE79F2">
            <w:pPr>
              <w:spacing w:after="120"/>
              <w:jc w:val="both"/>
            </w:pPr>
            <w:r w:rsidRPr="00970959">
              <w:t>Lightness (%)</w:t>
            </w:r>
          </w:p>
        </w:tc>
      </w:tr>
      <w:tr w:rsidR="00970959" w:rsidRPr="00970959" w14:paraId="34DB116C" w14:textId="77777777" w:rsidTr="0003325D">
        <w:tc>
          <w:tcPr>
            <w:tcW w:w="5098" w:type="dxa"/>
            <w:shd w:val="clear" w:color="auto" w:fill="FFFFFF" w:themeFill="background1"/>
          </w:tcPr>
          <w:p w14:paraId="053CB475" w14:textId="4B6F69EB" w:rsidR="00EC63A2" w:rsidRPr="00970959" w:rsidRDefault="00A02C25" w:rsidP="00BE79F2">
            <w:pPr>
              <w:spacing w:after="120"/>
              <w:jc w:val="both"/>
            </w:pPr>
            <w:r w:rsidRPr="00970959">
              <w:rPr>
                <w:noProof/>
                <w:lang w:val="en-US" w:eastAsia="zh-CN"/>
              </w:rPr>
              <w:drawing>
                <wp:inline distT="0" distB="0" distL="0" distR="0" wp14:anchorId="0C3F41C1" wp14:editId="1A65B137">
                  <wp:extent cx="1283369" cy="269566"/>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pic:cNvPicPr/>
                        </pic:nvPicPr>
                        <pic:blipFill>
                          <a:blip r:embed="rId8">
                            <a:extLst>
                              <a:ext uri="{28A0092B-C50C-407E-A947-70E740481C1C}">
                                <a14:useLocalDpi xmlns:a14="http://schemas.microsoft.com/office/drawing/2010/main" val="0"/>
                              </a:ext>
                            </a:extLst>
                          </a:blip>
                          <a:stretch>
                            <a:fillRect/>
                          </a:stretch>
                        </pic:blipFill>
                        <pic:spPr>
                          <a:xfrm>
                            <a:off x="0" y="0"/>
                            <a:ext cx="1291696" cy="271315"/>
                          </a:xfrm>
                          <a:prstGeom prst="rect">
                            <a:avLst/>
                          </a:prstGeom>
                        </pic:spPr>
                      </pic:pic>
                    </a:graphicData>
                  </a:graphic>
                </wp:inline>
              </w:drawing>
            </w:r>
            <w:r w:rsidR="00EC63A2" w:rsidRPr="00970959">
              <w:t>White</w:t>
            </w:r>
          </w:p>
        </w:tc>
        <w:tc>
          <w:tcPr>
            <w:tcW w:w="1701" w:type="dxa"/>
            <w:shd w:val="clear" w:color="auto" w:fill="FFFFFF" w:themeFill="background1"/>
          </w:tcPr>
          <w:p w14:paraId="28B731CD" w14:textId="77777777" w:rsidR="00EC63A2" w:rsidRPr="00970959" w:rsidRDefault="00EC63A2" w:rsidP="00BE79F2">
            <w:pPr>
              <w:spacing w:after="120"/>
              <w:jc w:val="both"/>
            </w:pPr>
            <w:r w:rsidRPr="00970959">
              <w:t>0</w:t>
            </w:r>
          </w:p>
        </w:tc>
        <w:tc>
          <w:tcPr>
            <w:tcW w:w="1985" w:type="dxa"/>
            <w:shd w:val="clear" w:color="auto" w:fill="FFFFFF" w:themeFill="background1"/>
          </w:tcPr>
          <w:p w14:paraId="16FE4CF5" w14:textId="77777777" w:rsidR="00EC63A2" w:rsidRPr="00970959" w:rsidRDefault="00EC63A2" w:rsidP="00BE79F2">
            <w:pPr>
              <w:spacing w:after="120"/>
              <w:jc w:val="both"/>
            </w:pPr>
            <w:r w:rsidRPr="00970959">
              <w:t>100</w:t>
            </w:r>
          </w:p>
        </w:tc>
      </w:tr>
      <w:tr w:rsidR="00970959" w:rsidRPr="00970959" w14:paraId="11CF714B" w14:textId="77777777" w:rsidTr="0003325D">
        <w:tc>
          <w:tcPr>
            <w:tcW w:w="5098" w:type="dxa"/>
            <w:shd w:val="clear" w:color="auto" w:fill="FFFFFF" w:themeFill="background1"/>
          </w:tcPr>
          <w:p w14:paraId="53381B79" w14:textId="11D7295D" w:rsidR="00EC63A2" w:rsidRPr="00970959" w:rsidRDefault="00A02C25" w:rsidP="00BE79F2">
            <w:pPr>
              <w:spacing w:after="120"/>
              <w:jc w:val="both"/>
            </w:pPr>
            <w:r w:rsidRPr="00970959">
              <w:rPr>
                <w:noProof/>
                <w:lang w:val="en-US" w:eastAsia="zh-CN"/>
              </w:rPr>
              <w:lastRenderedPageBreak/>
              <w:drawing>
                <wp:inline distT="0" distB="0" distL="0" distR="0" wp14:anchorId="2A32565A" wp14:editId="462D9434">
                  <wp:extent cx="1283335" cy="2800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pic:cNvPicPr/>
                        </pic:nvPicPr>
                        <pic:blipFill>
                          <a:blip r:embed="rId9">
                            <a:extLst>
                              <a:ext uri="{28A0092B-C50C-407E-A947-70E740481C1C}">
                                <a14:useLocalDpi xmlns:a14="http://schemas.microsoft.com/office/drawing/2010/main" val="0"/>
                              </a:ext>
                            </a:extLst>
                          </a:blip>
                          <a:stretch>
                            <a:fillRect/>
                          </a:stretch>
                        </pic:blipFill>
                        <pic:spPr>
                          <a:xfrm>
                            <a:off x="0" y="0"/>
                            <a:ext cx="1327315" cy="289596"/>
                          </a:xfrm>
                          <a:prstGeom prst="rect">
                            <a:avLst/>
                          </a:prstGeom>
                        </pic:spPr>
                      </pic:pic>
                    </a:graphicData>
                  </a:graphic>
                </wp:inline>
              </w:drawing>
            </w:r>
            <w:r w:rsidR="001276D1" w:rsidRPr="00970959">
              <w:t>Sun y</w:t>
            </w:r>
            <w:r w:rsidR="00EC63A2" w:rsidRPr="00970959">
              <w:t xml:space="preserve">ellow </w:t>
            </w:r>
          </w:p>
        </w:tc>
        <w:tc>
          <w:tcPr>
            <w:tcW w:w="1701" w:type="dxa"/>
            <w:shd w:val="clear" w:color="auto" w:fill="FFFFFF" w:themeFill="background1"/>
          </w:tcPr>
          <w:p w14:paraId="786B319A" w14:textId="77777777" w:rsidR="00EC63A2" w:rsidRPr="00970959" w:rsidRDefault="00EC63A2" w:rsidP="00BE79F2">
            <w:pPr>
              <w:spacing w:after="120"/>
              <w:jc w:val="both"/>
            </w:pPr>
            <w:r w:rsidRPr="00970959">
              <w:t>80</w:t>
            </w:r>
          </w:p>
        </w:tc>
        <w:tc>
          <w:tcPr>
            <w:tcW w:w="1985" w:type="dxa"/>
            <w:shd w:val="clear" w:color="auto" w:fill="FFFFFF" w:themeFill="background1"/>
          </w:tcPr>
          <w:p w14:paraId="435AE9FD" w14:textId="77777777" w:rsidR="00EC63A2" w:rsidRPr="00970959" w:rsidRDefault="00EC63A2" w:rsidP="00BE79F2">
            <w:pPr>
              <w:spacing w:after="120"/>
              <w:jc w:val="both"/>
            </w:pPr>
            <w:r w:rsidRPr="00970959">
              <w:t>92</w:t>
            </w:r>
          </w:p>
        </w:tc>
      </w:tr>
      <w:tr w:rsidR="00970959" w:rsidRPr="00970959" w14:paraId="5B5C79D4" w14:textId="77777777" w:rsidTr="0003325D">
        <w:tc>
          <w:tcPr>
            <w:tcW w:w="5098" w:type="dxa"/>
            <w:shd w:val="clear" w:color="auto" w:fill="FFFFFF" w:themeFill="background1"/>
          </w:tcPr>
          <w:p w14:paraId="5E3A10AD" w14:textId="0DEA1703" w:rsidR="00EC63A2" w:rsidRPr="00970959" w:rsidRDefault="00A02C25" w:rsidP="00BE79F2">
            <w:pPr>
              <w:spacing w:after="120"/>
              <w:jc w:val="both"/>
            </w:pPr>
            <w:r w:rsidRPr="00970959">
              <w:rPr>
                <w:noProof/>
                <w:lang w:val="en-US" w:eastAsia="zh-CN"/>
              </w:rPr>
              <w:drawing>
                <wp:inline distT="0" distB="0" distL="0" distR="0" wp14:anchorId="155F6FC0" wp14:editId="7958778F">
                  <wp:extent cx="1299786" cy="298116"/>
                  <wp:effectExtent l="0" t="0" r="0" b="0"/>
                  <wp:docPr id="14" name="Imagen 14"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Forma, Rectángulo&#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1320866" cy="302951"/>
                          </a:xfrm>
                          <a:prstGeom prst="rect">
                            <a:avLst/>
                          </a:prstGeom>
                        </pic:spPr>
                      </pic:pic>
                    </a:graphicData>
                  </a:graphic>
                </wp:inline>
              </w:drawing>
            </w:r>
            <w:r w:rsidR="001276D1" w:rsidRPr="00970959">
              <w:t>Gold y</w:t>
            </w:r>
            <w:r w:rsidR="00EC63A2" w:rsidRPr="00970959">
              <w:t xml:space="preserve">ellow </w:t>
            </w:r>
          </w:p>
        </w:tc>
        <w:tc>
          <w:tcPr>
            <w:tcW w:w="1701" w:type="dxa"/>
            <w:shd w:val="clear" w:color="auto" w:fill="FFFFFF" w:themeFill="background1"/>
          </w:tcPr>
          <w:p w14:paraId="074BFE78" w14:textId="77777777" w:rsidR="00EC63A2" w:rsidRPr="00970959" w:rsidRDefault="00EC63A2" w:rsidP="00BE79F2">
            <w:pPr>
              <w:spacing w:after="120"/>
              <w:jc w:val="both"/>
            </w:pPr>
            <w:r w:rsidRPr="00970959">
              <w:t>80</w:t>
            </w:r>
          </w:p>
        </w:tc>
        <w:tc>
          <w:tcPr>
            <w:tcW w:w="1985" w:type="dxa"/>
            <w:shd w:val="clear" w:color="auto" w:fill="FFFFFF" w:themeFill="background1"/>
          </w:tcPr>
          <w:p w14:paraId="096DFBAB" w14:textId="77777777" w:rsidR="00EC63A2" w:rsidRPr="00970959" w:rsidRDefault="00EC63A2" w:rsidP="00BE79F2">
            <w:pPr>
              <w:spacing w:after="120"/>
              <w:jc w:val="both"/>
            </w:pPr>
            <w:r w:rsidRPr="00970959">
              <w:t>91</w:t>
            </w:r>
          </w:p>
        </w:tc>
      </w:tr>
      <w:tr w:rsidR="00970959" w:rsidRPr="00970959" w14:paraId="682AA498" w14:textId="77777777" w:rsidTr="0003325D">
        <w:tc>
          <w:tcPr>
            <w:tcW w:w="5098" w:type="dxa"/>
            <w:shd w:val="clear" w:color="auto" w:fill="FFFFFF" w:themeFill="background1"/>
          </w:tcPr>
          <w:p w14:paraId="05BAA864" w14:textId="2717B8CD" w:rsidR="00EC63A2" w:rsidRPr="00970959" w:rsidRDefault="00A02C25" w:rsidP="00BE79F2">
            <w:pPr>
              <w:spacing w:after="120"/>
              <w:jc w:val="both"/>
            </w:pPr>
            <w:r w:rsidRPr="00970959">
              <w:rPr>
                <w:noProof/>
                <w:lang w:val="en-US" w:eastAsia="zh-CN"/>
              </w:rPr>
              <w:drawing>
                <wp:inline distT="0" distB="0" distL="0" distR="0" wp14:anchorId="54195EB2" wp14:editId="7FD87DE0">
                  <wp:extent cx="1341235" cy="285240"/>
                  <wp:effectExtent l="0" t="0" r="508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pic:cNvPicPr/>
                        </pic:nvPicPr>
                        <pic:blipFill>
                          <a:blip r:embed="rId11">
                            <a:extLst>
                              <a:ext uri="{28A0092B-C50C-407E-A947-70E740481C1C}">
                                <a14:useLocalDpi xmlns:a14="http://schemas.microsoft.com/office/drawing/2010/main" val="0"/>
                              </a:ext>
                            </a:extLst>
                          </a:blip>
                          <a:stretch>
                            <a:fillRect/>
                          </a:stretch>
                        </pic:blipFill>
                        <pic:spPr>
                          <a:xfrm>
                            <a:off x="0" y="0"/>
                            <a:ext cx="1369178" cy="291183"/>
                          </a:xfrm>
                          <a:prstGeom prst="rect">
                            <a:avLst/>
                          </a:prstGeom>
                        </pic:spPr>
                      </pic:pic>
                    </a:graphicData>
                  </a:graphic>
                </wp:inline>
              </w:drawing>
            </w:r>
            <w:r w:rsidR="00EC63A2" w:rsidRPr="00970959">
              <w:t>Orange</w:t>
            </w:r>
          </w:p>
        </w:tc>
        <w:tc>
          <w:tcPr>
            <w:tcW w:w="1701" w:type="dxa"/>
            <w:shd w:val="clear" w:color="auto" w:fill="FFFFFF" w:themeFill="background1"/>
          </w:tcPr>
          <w:p w14:paraId="333DA8DE" w14:textId="77777777" w:rsidR="00EC63A2" w:rsidRPr="00970959" w:rsidRDefault="00EC63A2" w:rsidP="00BE79F2">
            <w:pPr>
              <w:spacing w:after="120"/>
              <w:jc w:val="both"/>
            </w:pPr>
            <w:r w:rsidRPr="00970959">
              <w:t>85</w:t>
            </w:r>
          </w:p>
        </w:tc>
        <w:tc>
          <w:tcPr>
            <w:tcW w:w="1985" w:type="dxa"/>
            <w:shd w:val="clear" w:color="auto" w:fill="FFFFFF" w:themeFill="background1"/>
          </w:tcPr>
          <w:p w14:paraId="5F840E6F" w14:textId="77777777" w:rsidR="00EC63A2" w:rsidRPr="00970959" w:rsidRDefault="00EC63A2" w:rsidP="00BE79F2">
            <w:pPr>
              <w:spacing w:after="120"/>
              <w:jc w:val="both"/>
            </w:pPr>
            <w:r w:rsidRPr="00970959">
              <w:t>89</w:t>
            </w:r>
          </w:p>
        </w:tc>
      </w:tr>
      <w:tr w:rsidR="00970959" w:rsidRPr="00970959" w14:paraId="24EC68E0" w14:textId="77777777" w:rsidTr="0003325D">
        <w:tc>
          <w:tcPr>
            <w:tcW w:w="5098" w:type="dxa"/>
            <w:shd w:val="clear" w:color="auto" w:fill="FFFFFF" w:themeFill="background1"/>
          </w:tcPr>
          <w:p w14:paraId="46F9471E" w14:textId="6982655C" w:rsidR="00EC63A2" w:rsidRPr="00970959" w:rsidRDefault="00A02C25" w:rsidP="00BE79F2">
            <w:pPr>
              <w:spacing w:after="120"/>
              <w:jc w:val="both"/>
            </w:pPr>
            <w:r w:rsidRPr="00970959">
              <w:rPr>
                <w:noProof/>
                <w:lang w:val="en-US" w:eastAsia="zh-CN"/>
              </w:rPr>
              <w:drawing>
                <wp:inline distT="0" distB="0" distL="0" distR="0" wp14:anchorId="7BF87259" wp14:editId="00B7FA87">
                  <wp:extent cx="1336100" cy="274541"/>
                  <wp:effectExtent l="0" t="0" r="0" b="508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12">
                            <a:extLst>
                              <a:ext uri="{28A0092B-C50C-407E-A947-70E740481C1C}">
                                <a14:useLocalDpi xmlns:a14="http://schemas.microsoft.com/office/drawing/2010/main" val="0"/>
                              </a:ext>
                            </a:extLst>
                          </a:blip>
                          <a:stretch>
                            <a:fillRect/>
                          </a:stretch>
                        </pic:blipFill>
                        <pic:spPr>
                          <a:xfrm>
                            <a:off x="0" y="0"/>
                            <a:ext cx="1358412" cy="279126"/>
                          </a:xfrm>
                          <a:prstGeom prst="rect">
                            <a:avLst/>
                          </a:prstGeom>
                        </pic:spPr>
                      </pic:pic>
                    </a:graphicData>
                  </a:graphic>
                </wp:inline>
              </w:drawing>
            </w:r>
            <w:r w:rsidR="001276D1" w:rsidRPr="00970959">
              <w:t>Ruby r</w:t>
            </w:r>
            <w:r w:rsidR="00EC63A2" w:rsidRPr="00970959">
              <w:t>ed</w:t>
            </w:r>
          </w:p>
        </w:tc>
        <w:tc>
          <w:tcPr>
            <w:tcW w:w="1701" w:type="dxa"/>
            <w:shd w:val="clear" w:color="auto" w:fill="FFFFFF" w:themeFill="background1"/>
          </w:tcPr>
          <w:p w14:paraId="3D25F84D" w14:textId="77777777" w:rsidR="00EC63A2" w:rsidRPr="00970959" w:rsidRDefault="00EC63A2" w:rsidP="00BE79F2">
            <w:pPr>
              <w:spacing w:after="120"/>
              <w:jc w:val="both"/>
            </w:pPr>
            <w:r w:rsidRPr="00970959">
              <w:t>93</w:t>
            </w:r>
          </w:p>
        </w:tc>
        <w:tc>
          <w:tcPr>
            <w:tcW w:w="1985" w:type="dxa"/>
            <w:shd w:val="clear" w:color="auto" w:fill="FFFFFF" w:themeFill="background1"/>
          </w:tcPr>
          <w:p w14:paraId="74B37DC2" w14:textId="77777777" w:rsidR="00EC63A2" w:rsidRPr="00970959" w:rsidRDefault="00EC63A2" w:rsidP="00BE79F2">
            <w:pPr>
              <w:spacing w:after="120"/>
              <w:jc w:val="both"/>
            </w:pPr>
            <w:r w:rsidRPr="00970959">
              <w:t>85</w:t>
            </w:r>
          </w:p>
        </w:tc>
      </w:tr>
      <w:tr w:rsidR="00970959" w:rsidRPr="00970959" w14:paraId="79218371" w14:textId="77777777" w:rsidTr="0003325D">
        <w:tc>
          <w:tcPr>
            <w:tcW w:w="5098" w:type="dxa"/>
            <w:shd w:val="clear" w:color="auto" w:fill="FFFFFF" w:themeFill="background1"/>
          </w:tcPr>
          <w:p w14:paraId="1C801459" w14:textId="6B2DEB81" w:rsidR="00EC63A2" w:rsidRPr="00970959" w:rsidRDefault="00A02C25" w:rsidP="00BE79F2">
            <w:pPr>
              <w:spacing w:after="120"/>
              <w:jc w:val="both"/>
            </w:pPr>
            <w:r w:rsidRPr="00970959">
              <w:rPr>
                <w:noProof/>
                <w:lang w:val="en-US" w:eastAsia="zh-CN"/>
              </w:rPr>
              <w:drawing>
                <wp:inline distT="0" distB="0" distL="0" distR="0" wp14:anchorId="2E6F731E" wp14:editId="0EFA16DC">
                  <wp:extent cx="1364716" cy="311579"/>
                  <wp:effectExtent l="0" t="0" r="0" b="6350"/>
                  <wp:docPr id="17" name="Imagen 17"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Forma, Rectángulo&#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1393638" cy="318182"/>
                          </a:xfrm>
                          <a:prstGeom prst="rect">
                            <a:avLst/>
                          </a:prstGeom>
                        </pic:spPr>
                      </pic:pic>
                    </a:graphicData>
                  </a:graphic>
                </wp:inline>
              </w:drawing>
            </w:r>
            <w:r w:rsidR="001276D1" w:rsidRPr="00970959">
              <w:t>Blood r</w:t>
            </w:r>
            <w:r w:rsidR="005E425B" w:rsidRPr="00970959">
              <w:t>ed</w:t>
            </w:r>
          </w:p>
        </w:tc>
        <w:tc>
          <w:tcPr>
            <w:tcW w:w="1701" w:type="dxa"/>
            <w:shd w:val="clear" w:color="auto" w:fill="FFFFFF" w:themeFill="background1"/>
          </w:tcPr>
          <w:p w14:paraId="2C02F31B" w14:textId="77777777" w:rsidR="00EC63A2" w:rsidRPr="00970959" w:rsidRDefault="00EC63A2" w:rsidP="00BE79F2">
            <w:pPr>
              <w:spacing w:after="120"/>
              <w:jc w:val="both"/>
            </w:pPr>
            <w:r w:rsidRPr="00970959">
              <w:t>76</w:t>
            </w:r>
          </w:p>
        </w:tc>
        <w:tc>
          <w:tcPr>
            <w:tcW w:w="1985" w:type="dxa"/>
            <w:shd w:val="clear" w:color="auto" w:fill="FFFFFF" w:themeFill="background1"/>
          </w:tcPr>
          <w:p w14:paraId="08352037" w14:textId="77777777" w:rsidR="00EC63A2" w:rsidRPr="00970959" w:rsidRDefault="00EC63A2" w:rsidP="00BE79F2">
            <w:pPr>
              <w:spacing w:after="120"/>
              <w:jc w:val="both"/>
            </w:pPr>
            <w:r w:rsidRPr="00970959">
              <w:t>78</w:t>
            </w:r>
          </w:p>
        </w:tc>
      </w:tr>
      <w:tr w:rsidR="00970959" w:rsidRPr="00970959" w14:paraId="5B66BAC2" w14:textId="77777777" w:rsidTr="0003325D">
        <w:tc>
          <w:tcPr>
            <w:tcW w:w="5098" w:type="dxa"/>
            <w:shd w:val="clear" w:color="auto" w:fill="FFFFFF" w:themeFill="background1"/>
          </w:tcPr>
          <w:p w14:paraId="15BC7F5D" w14:textId="31DB9D9B" w:rsidR="00EC63A2" w:rsidRPr="00970959" w:rsidRDefault="00A02C25" w:rsidP="00BE79F2">
            <w:pPr>
              <w:spacing w:after="120"/>
              <w:jc w:val="both"/>
            </w:pPr>
            <w:r w:rsidRPr="00970959">
              <w:rPr>
                <w:noProof/>
                <w:lang w:val="en-US" w:eastAsia="zh-CN"/>
              </w:rPr>
              <w:drawing>
                <wp:inline distT="0" distB="0" distL="0" distR="0" wp14:anchorId="3D950625" wp14:editId="168E47F9">
                  <wp:extent cx="1384830" cy="298564"/>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pic:cNvPicPr/>
                        </pic:nvPicPr>
                        <pic:blipFill>
                          <a:blip r:embed="rId14">
                            <a:extLst>
                              <a:ext uri="{28A0092B-C50C-407E-A947-70E740481C1C}">
                                <a14:useLocalDpi xmlns:a14="http://schemas.microsoft.com/office/drawing/2010/main" val="0"/>
                              </a:ext>
                            </a:extLst>
                          </a:blip>
                          <a:stretch>
                            <a:fillRect/>
                          </a:stretch>
                        </pic:blipFill>
                        <pic:spPr>
                          <a:xfrm>
                            <a:off x="0" y="0"/>
                            <a:ext cx="1407610" cy="303475"/>
                          </a:xfrm>
                          <a:prstGeom prst="rect">
                            <a:avLst/>
                          </a:prstGeom>
                        </pic:spPr>
                      </pic:pic>
                    </a:graphicData>
                  </a:graphic>
                </wp:inline>
              </w:drawing>
            </w:r>
            <w:r w:rsidR="001276D1" w:rsidRPr="00970959">
              <w:t xml:space="preserve"> Pomegranate r</w:t>
            </w:r>
            <w:r w:rsidR="003F0609" w:rsidRPr="00970959">
              <w:t>ed</w:t>
            </w:r>
          </w:p>
        </w:tc>
        <w:tc>
          <w:tcPr>
            <w:tcW w:w="1701" w:type="dxa"/>
            <w:shd w:val="clear" w:color="auto" w:fill="FFFFFF" w:themeFill="background1"/>
          </w:tcPr>
          <w:p w14:paraId="642BC4D6" w14:textId="77777777" w:rsidR="00EC63A2" w:rsidRPr="00970959" w:rsidRDefault="00EC63A2" w:rsidP="00BE79F2">
            <w:pPr>
              <w:spacing w:after="120"/>
              <w:jc w:val="both"/>
            </w:pPr>
            <w:r w:rsidRPr="00970959">
              <w:t>89</w:t>
            </w:r>
          </w:p>
        </w:tc>
        <w:tc>
          <w:tcPr>
            <w:tcW w:w="1985" w:type="dxa"/>
            <w:shd w:val="clear" w:color="auto" w:fill="FFFFFF" w:themeFill="background1"/>
          </w:tcPr>
          <w:p w14:paraId="7E2B3A41" w14:textId="77777777" w:rsidR="00EC63A2" w:rsidRPr="00970959" w:rsidRDefault="00EC63A2" w:rsidP="00BE79F2">
            <w:pPr>
              <w:spacing w:after="120"/>
              <w:jc w:val="both"/>
            </w:pPr>
            <w:r w:rsidRPr="00970959">
              <w:t>53</w:t>
            </w:r>
          </w:p>
        </w:tc>
      </w:tr>
      <w:tr w:rsidR="00970959" w:rsidRPr="00970959" w14:paraId="62381385" w14:textId="77777777" w:rsidTr="0003325D">
        <w:tc>
          <w:tcPr>
            <w:tcW w:w="5098" w:type="dxa"/>
            <w:shd w:val="clear" w:color="auto" w:fill="FFFFFF" w:themeFill="background1"/>
          </w:tcPr>
          <w:p w14:paraId="0F179B17" w14:textId="0EA47A94" w:rsidR="00EC63A2" w:rsidRPr="00970959" w:rsidRDefault="00A02C25" w:rsidP="00BE79F2">
            <w:pPr>
              <w:spacing w:after="120"/>
              <w:jc w:val="both"/>
            </w:pPr>
            <w:r w:rsidRPr="00970959">
              <w:rPr>
                <w:noProof/>
                <w:lang w:val="en-US" w:eastAsia="zh-CN"/>
              </w:rPr>
              <w:drawing>
                <wp:inline distT="0" distB="0" distL="0" distR="0" wp14:anchorId="1E568D33" wp14:editId="361BCF98">
                  <wp:extent cx="1408191" cy="316520"/>
                  <wp:effectExtent l="0" t="0" r="1905" b="127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pic:cNvPicPr/>
                        </pic:nvPicPr>
                        <pic:blipFill>
                          <a:blip r:embed="rId15">
                            <a:extLst>
                              <a:ext uri="{28A0092B-C50C-407E-A947-70E740481C1C}">
                                <a14:useLocalDpi xmlns:a14="http://schemas.microsoft.com/office/drawing/2010/main" val="0"/>
                              </a:ext>
                            </a:extLst>
                          </a:blip>
                          <a:stretch>
                            <a:fillRect/>
                          </a:stretch>
                        </pic:blipFill>
                        <pic:spPr>
                          <a:xfrm>
                            <a:off x="0" y="0"/>
                            <a:ext cx="1441887" cy="324094"/>
                          </a:xfrm>
                          <a:prstGeom prst="rect">
                            <a:avLst/>
                          </a:prstGeom>
                        </pic:spPr>
                      </pic:pic>
                    </a:graphicData>
                  </a:graphic>
                </wp:inline>
              </w:drawing>
            </w:r>
            <w:r w:rsidR="001276D1" w:rsidRPr="00970959">
              <w:t xml:space="preserve"> Wine r</w:t>
            </w:r>
            <w:r w:rsidR="00EC63A2" w:rsidRPr="00970959">
              <w:t>ed</w:t>
            </w:r>
          </w:p>
        </w:tc>
        <w:tc>
          <w:tcPr>
            <w:tcW w:w="1701" w:type="dxa"/>
            <w:shd w:val="clear" w:color="auto" w:fill="FFFFFF" w:themeFill="background1"/>
          </w:tcPr>
          <w:p w14:paraId="44965D7C" w14:textId="77777777" w:rsidR="00EC63A2" w:rsidRPr="00970959" w:rsidRDefault="00EC63A2" w:rsidP="00BE79F2">
            <w:pPr>
              <w:spacing w:after="120"/>
              <w:jc w:val="both"/>
            </w:pPr>
            <w:r w:rsidRPr="00970959">
              <w:t>34</w:t>
            </w:r>
          </w:p>
        </w:tc>
        <w:tc>
          <w:tcPr>
            <w:tcW w:w="1985" w:type="dxa"/>
            <w:shd w:val="clear" w:color="auto" w:fill="FFFFFF" w:themeFill="background1"/>
          </w:tcPr>
          <w:p w14:paraId="578D490B" w14:textId="77777777" w:rsidR="00EC63A2" w:rsidRPr="00970959" w:rsidRDefault="00EC63A2" w:rsidP="00BE79F2">
            <w:pPr>
              <w:spacing w:after="120"/>
              <w:jc w:val="both"/>
            </w:pPr>
            <w:r w:rsidRPr="00970959">
              <w:t>39</w:t>
            </w:r>
          </w:p>
        </w:tc>
      </w:tr>
      <w:tr w:rsidR="00970959" w:rsidRPr="00970959" w14:paraId="7C84D0C8" w14:textId="77777777" w:rsidTr="0003325D">
        <w:tc>
          <w:tcPr>
            <w:tcW w:w="5098" w:type="dxa"/>
            <w:shd w:val="clear" w:color="auto" w:fill="FFFFFF" w:themeFill="background1"/>
          </w:tcPr>
          <w:p w14:paraId="1C51BE12" w14:textId="1638B02E" w:rsidR="00EC63A2" w:rsidRPr="00970959" w:rsidRDefault="00A02C25" w:rsidP="00BE79F2">
            <w:pPr>
              <w:spacing w:after="120"/>
              <w:jc w:val="both"/>
            </w:pPr>
            <w:r w:rsidRPr="00970959">
              <w:rPr>
                <w:noProof/>
                <w:lang w:val="en-US" w:eastAsia="zh-CN"/>
              </w:rPr>
              <w:drawing>
                <wp:inline distT="0" distB="0" distL="0" distR="0" wp14:anchorId="17CB9A9F" wp14:editId="21C7CAB2">
                  <wp:extent cx="1425993" cy="287815"/>
                  <wp:effectExtent l="0" t="0" r="0" b="444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pic:cNvPicPr/>
                        </pic:nvPicPr>
                        <pic:blipFill>
                          <a:blip r:embed="rId16">
                            <a:extLst>
                              <a:ext uri="{28A0092B-C50C-407E-A947-70E740481C1C}">
                                <a14:useLocalDpi xmlns:a14="http://schemas.microsoft.com/office/drawing/2010/main" val="0"/>
                              </a:ext>
                            </a:extLst>
                          </a:blip>
                          <a:stretch>
                            <a:fillRect/>
                          </a:stretch>
                        </pic:blipFill>
                        <pic:spPr>
                          <a:xfrm>
                            <a:off x="0" y="0"/>
                            <a:ext cx="1459594" cy="294597"/>
                          </a:xfrm>
                          <a:prstGeom prst="rect">
                            <a:avLst/>
                          </a:prstGeom>
                        </pic:spPr>
                      </pic:pic>
                    </a:graphicData>
                  </a:graphic>
                </wp:inline>
              </w:drawing>
            </w:r>
            <w:r w:rsidR="00EC63A2" w:rsidRPr="00970959">
              <w:t>Pink</w:t>
            </w:r>
          </w:p>
        </w:tc>
        <w:tc>
          <w:tcPr>
            <w:tcW w:w="1701" w:type="dxa"/>
            <w:shd w:val="clear" w:color="auto" w:fill="FFFFFF" w:themeFill="background1"/>
          </w:tcPr>
          <w:p w14:paraId="0FDBEB86" w14:textId="77777777" w:rsidR="00EC63A2" w:rsidRPr="00970959" w:rsidRDefault="00EC63A2" w:rsidP="00BE79F2">
            <w:pPr>
              <w:spacing w:after="120"/>
              <w:jc w:val="both"/>
            </w:pPr>
            <w:r w:rsidRPr="00970959">
              <w:t>35</w:t>
            </w:r>
          </w:p>
        </w:tc>
        <w:tc>
          <w:tcPr>
            <w:tcW w:w="1985" w:type="dxa"/>
            <w:shd w:val="clear" w:color="auto" w:fill="FFFFFF" w:themeFill="background1"/>
          </w:tcPr>
          <w:p w14:paraId="02E73FBC" w14:textId="77777777" w:rsidR="00EC63A2" w:rsidRPr="00970959" w:rsidRDefault="00EC63A2" w:rsidP="00BE79F2">
            <w:pPr>
              <w:spacing w:after="120"/>
              <w:jc w:val="both"/>
            </w:pPr>
            <w:r w:rsidRPr="00970959">
              <w:t>90</w:t>
            </w:r>
          </w:p>
        </w:tc>
      </w:tr>
      <w:tr w:rsidR="00970959" w:rsidRPr="00970959" w14:paraId="2318BC11" w14:textId="77777777" w:rsidTr="0003325D">
        <w:tc>
          <w:tcPr>
            <w:tcW w:w="5098" w:type="dxa"/>
            <w:shd w:val="clear" w:color="auto" w:fill="FFFFFF" w:themeFill="background1"/>
          </w:tcPr>
          <w:p w14:paraId="0E4A7F6C" w14:textId="60DBE6F5" w:rsidR="00EC63A2" w:rsidRPr="00970959" w:rsidRDefault="00A02C25" w:rsidP="00BE79F2">
            <w:pPr>
              <w:spacing w:after="120"/>
              <w:jc w:val="both"/>
            </w:pPr>
            <w:r w:rsidRPr="00970959">
              <w:rPr>
                <w:noProof/>
                <w:lang w:val="en-US" w:eastAsia="zh-CN"/>
              </w:rPr>
              <w:drawing>
                <wp:inline distT="0" distB="0" distL="0" distR="0" wp14:anchorId="1DF6FE78" wp14:editId="79900296">
                  <wp:extent cx="1440694" cy="315769"/>
                  <wp:effectExtent l="0" t="0" r="0" b="190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pic:cNvPicPr/>
                        </pic:nvPicPr>
                        <pic:blipFill>
                          <a:blip r:embed="rId17">
                            <a:extLst>
                              <a:ext uri="{28A0092B-C50C-407E-A947-70E740481C1C}">
                                <a14:useLocalDpi xmlns:a14="http://schemas.microsoft.com/office/drawing/2010/main" val="0"/>
                              </a:ext>
                            </a:extLst>
                          </a:blip>
                          <a:stretch>
                            <a:fillRect/>
                          </a:stretch>
                        </pic:blipFill>
                        <pic:spPr>
                          <a:xfrm>
                            <a:off x="0" y="0"/>
                            <a:ext cx="1466199" cy="321359"/>
                          </a:xfrm>
                          <a:prstGeom prst="rect">
                            <a:avLst/>
                          </a:prstGeom>
                        </pic:spPr>
                      </pic:pic>
                    </a:graphicData>
                  </a:graphic>
                </wp:inline>
              </w:drawing>
            </w:r>
            <w:r w:rsidR="001276D1" w:rsidRPr="00970959">
              <w:t xml:space="preserve"> Lavender p</w:t>
            </w:r>
            <w:r w:rsidR="00EC63A2" w:rsidRPr="00970959">
              <w:t>urple</w:t>
            </w:r>
          </w:p>
        </w:tc>
        <w:tc>
          <w:tcPr>
            <w:tcW w:w="1701" w:type="dxa"/>
            <w:shd w:val="clear" w:color="auto" w:fill="FFFFFF" w:themeFill="background1"/>
          </w:tcPr>
          <w:p w14:paraId="3A52C7AF" w14:textId="77777777" w:rsidR="00EC63A2" w:rsidRPr="00970959" w:rsidRDefault="00EC63A2" w:rsidP="00BE79F2">
            <w:pPr>
              <w:spacing w:after="120"/>
              <w:jc w:val="both"/>
            </w:pPr>
            <w:r w:rsidRPr="00970959">
              <w:t>29</w:t>
            </w:r>
          </w:p>
        </w:tc>
        <w:tc>
          <w:tcPr>
            <w:tcW w:w="1985" w:type="dxa"/>
            <w:shd w:val="clear" w:color="auto" w:fill="FFFFFF" w:themeFill="background1"/>
          </w:tcPr>
          <w:p w14:paraId="14C34AC9" w14:textId="77777777" w:rsidR="00EC63A2" w:rsidRPr="00970959" w:rsidRDefault="00EC63A2" w:rsidP="00BE79F2">
            <w:pPr>
              <w:spacing w:after="120"/>
              <w:jc w:val="both"/>
            </w:pPr>
            <w:r w:rsidRPr="00970959">
              <w:t>75</w:t>
            </w:r>
          </w:p>
        </w:tc>
      </w:tr>
      <w:tr w:rsidR="00970959" w:rsidRPr="00970959" w14:paraId="7D72B820" w14:textId="77777777" w:rsidTr="0003325D">
        <w:tc>
          <w:tcPr>
            <w:tcW w:w="5098" w:type="dxa"/>
            <w:shd w:val="clear" w:color="auto" w:fill="FFFFFF" w:themeFill="background1"/>
          </w:tcPr>
          <w:p w14:paraId="06F390C0" w14:textId="7C109071" w:rsidR="00EC63A2" w:rsidRPr="00970959" w:rsidRDefault="00A02C25" w:rsidP="00BE79F2">
            <w:pPr>
              <w:spacing w:after="120"/>
              <w:jc w:val="both"/>
            </w:pPr>
            <w:r w:rsidRPr="00970959">
              <w:rPr>
                <w:noProof/>
                <w:lang w:val="en-US" w:eastAsia="zh-CN"/>
              </w:rPr>
              <w:drawing>
                <wp:inline distT="0" distB="0" distL="0" distR="0" wp14:anchorId="0BB84825" wp14:editId="28B7A144">
                  <wp:extent cx="1440180" cy="314221"/>
                  <wp:effectExtent l="0" t="0" r="0" b="381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pic:cNvPicPr/>
                        </pic:nvPicPr>
                        <pic:blipFill>
                          <a:blip r:embed="rId18">
                            <a:extLst>
                              <a:ext uri="{28A0092B-C50C-407E-A947-70E740481C1C}">
                                <a14:useLocalDpi xmlns:a14="http://schemas.microsoft.com/office/drawing/2010/main" val="0"/>
                              </a:ext>
                            </a:extLst>
                          </a:blip>
                          <a:stretch>
                            <a:fillRect/>
                          </a:stretch>
                        </pic:blipFill>
                        <pic:spPr>
                          <a:xfrm>
                            <a:off x="0" y="0"/>
                            <a:ext cx="1461552" cy="318884"/>
                          </a:xfrm>
                          <a:prstGeom prst="rect">
                            <a:avLst/>
                          </a:prstGeom>
                        </pic:spPr>
                      </pic:pic>
                    </a:graphicData>
                  </a:graphic>
                </wp:inline>
              </w:drawing>
            </w:r>
            <w:r w:rsidR="001276D1" w:rsidRPr="00970959">
              <w:t xml:space="preserve"> Violet p</w:t>
            </w:r>
            <w:r w:rsidR="00EC63A2" w:rsidRPr="00970959">
              <w:t xml:space="preserve">urple </w:t>
            </w:r>
          </w:p>
        </w:tc>
        <w:tc>
          <w:tcPr>
            <w:tcW w:w="1701" w:type="dxa"/>
            <w:shd w:val="clear" w:color="auto" w:fill="FFFFFF" w:themeFill="background1"/>
          </w:tcPr>
          <w:p w14:paraId="58749E8F" w14:textId="77777777" w:rsidR="00EC63A2" w:rsidRPr="00970959" w:rsidRDefault="00EC63A2" w:rsidP="00BE79F2">
            <w:pPr>
              <w:spacing w:after="120"/>
              <w:jc w:val="both"/>
            </w:pPr>
            <w:r w:rsidRPr="00970959">
              <w:t>36</w:t>
            </w:r>
          </w:p>
        </w:tc>
        <w:tc>
          <w:tcPr>
            <w:tcW w:w="1985" w:type="dxa"/>
            <w:shd w:val="clear" w:color="auto" w:fill="FFFFFF" w:themeFill="background1"/>
          </w:tcPr>
          <w:p w14:paraId="0CF3BBA7" w14:textId="77777777" w:rsidR="00EC63A2" w:rsidRPr="00970959" w:rsidRDefault="00EC63A2" w:rsidP="00BE79F2">
            <w:pPr>
              <w:spacing w:after="120"/>
              <w:jc w:val="both"/>
            </w:pPr>
            <w:r w:rsidRPr="00970959">
              <w:t>52</w:t>
            </w:r>
          </w:p>
        </w:tc>
      </w:tr>
      <w:tr w:rsidR="00970959" w:rsidRPr="00970959" w14:paraId="275C9DF4" w14:textId="77777777" w:rsidTr="0003325D">
        <w:tc>
          <w:tcPr>
            <w:tcW w:w="5098" w:type="dxa"/>
            <w:shd w:val="clear" w:color="auto" w:fill="FFFFFF" w:themeFill="background1"/>
          </w:tcPr>
          <w:p w14:paraId="350EA840" w14:textId="23694BCC" w:rsidR="00EC63A2" w:rsidRPr="00970959" w:rsidRDefault="0096160A" w:rsidP="00BE79F2">
            <w:pPr>
              <w:spacing w:after="120"/>
              <w:jc w:val="both"/>
            </w:pPr>
            <w:r w:rsidRPr="00970959">
              <w:rPr>
                <w:noProof/>
                <w:lang w:val="en-US" w:eastAsia="zh-CN"/>
              </w:rPr>
              <w:drawing>
                <wp:inline distT="0" distB="0" distL="0" distR="0" wp14:anchorId="47FBB688" wp14:editId="686D079E">
                  <wp:extent cx="1481857" cy="335888"/>
                  <wp:effectExtent l="0" t="0" r="0" b="0"/>
                  <wp:docPr id="36" name="Imagen 36"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Forma, Rectángulo&#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1501485" cy="340337"/>
                          </a:xfrm>
                          <a:prstGeom prst="rect">
                            <a:avLst/>
                          </a:prstGeom>
                        </pic:spPr>
                      </pic:pic>
                    </a:graphicData>
                  </a:graphic>
                </wp:inline>
              </w:drawing>
            </w:r>
            <w:r w:rsidR="001276D1" w:rsidRPr="00970959">
              <w:t xml:space="preserve"> Baby b</w:t>
            </w:r>
            <w:r w:rsidR="003F0609" w:rsidRPr="00970959">
              <w:t>lue</w:t>
            </w:r>
          </w:p>
        </w:tc>
        <w:tc>
          <w:tcPr>
            <w:tcW w:w="1701" w:type="dxa"/>
            <w:shd w:val="clear" w:color="auto" w:fill="FFFFFF" w:themeFill="background1"/>
          </w:tcPr>
          <w:p w14:paraId="16B2D99F" w14:textId="77777777" w:rsidR="00EC63A2" w:rsidRPr="00970959" w:rsidRDefault="00EC63A2" w:rsidP="00BE79F2">
            <w:pPr>
              <w:spacing w:after="120"/>
              <w:jc w:val="both"/>
            </w:pPr>
            <w:r w:rsidRPr="00970959">
              <w:t>49</w:t>
            </w:r>
          </w:p>
        </w:tc>
        <w:tc>
          <w:tcPr>
            <w:tcW w:w="1985" w:type="dxa"/>
            <w:shd w:val="clear" w:color="auto" w:fill="FFFFFF" w:themeFill="background1"/>
          </w:tcPr>
          <w:p w14:paraId="66535E7C" w14:textId="77777777" w:rsidR="00EC63A2" w:rsidRPr="00970959" w:rsidRDefault="00EC63A2" w:rsidP="00BE79F2">
            <w:pPr>
              <w:spacing w:after="120"/>
              <w:jc w:val="both"/>
            </w:pPr>
            <w:r w:rsidRPr="00970959">
              <w:t>93</w:t>
            </w:r>
          </w:p>
        </w:tc>
      </w:tr>
      <w:tr w:rsidR="00970959" w:rsidRPr="00970959" w14:paraId="59081ED6" w14:textId="77777777" w:rsidTr="0003325D">
        <w:tc>
          <w:tcPr>
            <w:tcW w:w="5098" w:type="dxa"/>
            <w:shd w:val="clear" w:color="auto" w:fill="FFFFFF" w:themeFill="background1"/>
          </w:tcPr>
          <w:p w14:paraId="27246A7D" w14:textId="072C6289" w:rsidR="00EC63A2" w:rsidRPr="00970959" w:rsidRDefault="0096160A" w:rsidP="00BE79F2">
            <w:pPr>
              <w:spacing w:after="120"/>
              <w:jc w:val="both"/>
            </w:pPr>
            <w:r w:rsidRPr="00970959">
              <w:rPr>
                <w:noProof/>
                <w:lang w:val="en-US" w:eastAsia="zh-CN"/>
              </w:rPr>
              <w:drawing>
                <wp:inline distT="0" distB="0" distL="0" distR="0" wp14:anchorId="285E0959" wp14:editId="0D146B3E">
                  <wp:extent cx="1481455" cy="373762"/>
                  <wp:effectExtent l="0" t="0" r="4445" b="0"/>
                  <wp:docPr id="37" name="Imagen 37"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Forma, Rectángulo&#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1510320" cy="381044"/>
                          </a:xfrm>
                          <a:prstGeom prst="rect">
                            <a:avLst/>
                          </a:prstGeom>
                        </pic:spPr>
                      </pic:pic>
                    </a:graphicData>
                  </a:graphic>
                </wp:inline>
              </w:drawing>
            </w:r>
            <w:r w:rsidR="001276D1" w:rsidRPr="00970959">
              <w:t xml:space="preserve"> Sky b</w:t>
            </w:r>
            <w:r w:rsidR="003F0609" w:rsidRPr="00970959">
              <w:t xml:space="preserve">lue </w:t>
            </w:r>
          </w:p>
        </w:tc>
        <w:tc>
          <w:tcPr>
            <w:tcW w:w="1701" w:type="dxa"/>
            <w:shd w:val="clear" w:color="auto" w:fill="FFFFFF" w:themeFill="background1"/>
          </w:tcPr>
          <w:p w14:paraId="59786491" w14:textId="77777777" w:rsidR="00EC63A2" w:rsidRPr="00970959" w:rsidRDefault="00EC63A2" w:rsidP="00BE79F2">
            <w:pPr>
              <w:spacing w:after="120"/>
              <w:jc w:val="both"/>
            </w:pPr>
            <w:r w:rsidRPr="00970959">
              <w:t>72</w:t>
            </w:r>
          </w:p>
        </w:tc>
        <w:tc>
          <w:tcPr>
            <w:tcW w:w="1985" w:type="dxa"/>
            <w:shd w:val="clear" w:color="auto" w:fill="FFFFFF" w:themeFill="background1"/>
          </w:tcPr>
          <w:p w14:paraId="7AB6FCAB" w14:textId="77777777" w:rsidR="00EC63A2" w:rsidRPr="00970959" w:rsidRDefault="00EC63A2" w:rsidP="00BE79F2">
            <w:pPr>
              <w:spacing w:after="120"/>
              <w:jc w:val="both"/>
            </w:pPr>
            <w:r w:rsidRPr="00970959">
              <w:t>77</w:t>
            </w:r>
          </w:p>
        </w:tc>
      </w:tr>
      <w:tr w:rsidR="00970959" w:rsidRPr="00970959" w14:paraId="1CA09E01" w14:textId="77777777" w:rsidTr="0003325D">
        <w:tc>
          <w:tcPr>
            <w:tcW w:w="5098" w:type="dxa"/>
            <w:shd w:val="clear" w:color="auto" w:fill="FFFFFF" w:themeFill="background1"/>
          </w:tcPr>
          <w:p w14:paraId="2793D52E" w14:textId="4D50162E" w:rsidR="00EC63A2" w:rsidRPr="00970959" w:rsidRDefault="0096160A" w:rsidP="00BE79F2">
            <w:pPr>
              <w:spacing w:after="120"/>
              <w:jc w:val="both"/>
            </w:pPr>
            <w:r w:rsidRPr="00970959">
              <w:rPr>
                <w:noProof/>
                <w:lang w:val="en-US" w:eastAsia="zh-CN"/>
              </w:rPr>
              <w:drawing>
                <wp:inline distT="0" distB="0" distL="0" distR="0" wp14:anchorId="7493E5EC" wp14:editId="2CD6C86F">
                  <wp:extent cx="1528900" cy="334447"/>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pic:cNvPicPr/>
                        </pic:nvPicPr>
                        <pic:blipFill>
                          <a:blip r:embed="rId21">
                            <a:extLst>
                              <a:ext uri="{28A0092B-C50C-407E-A947-70E740481C1C}">
                                <a14:useLocalDpi xmlns:a14="http://schemas.microsoft.com/office/drawing/2010/main" val="0"/>
                              </a:ext>
                            </a:extLst>
                          </a:blip>
                          <a:stretch>
                            <a:fillRect/>
                          </a:stretch>
                        </pic:blipFill>
                        <pic:spPr>
                          <a:xfrm>
                            <a:off x="0" y="0"/>
                            <a:ext cx="1560754" cy="341415"/>
                          </a:xfrm>
                          <a:prstGeom prst="rect">
                            <a:avLst/>
                          </a:prstGeom>
                        </pic:spPr>
                      </pic:pic>
                    </a:graphicData>
                  </a:graphic>
                </wp:inline>
              </w:drawing>
            </w:r>
            <w:r w:rsidR="001276D1" w:rsidRPr="00970959">
              <w:t xml:space="preserve"> Sea </w:t>
            </w:r>
            <w:r w:rsidR="00EC63A2" w:rsidRPr="00970959">
              <w:t>Blue</w:t>
            </w:r>
          </w:p>
        </w:tc>
        <w:tc>
          <w:tcPr>
            <w:tcW w:w="1701" w:type="dxa"/>
            <w:shd w:val="clear" w:color="auto" w:fill="FFFFFF" w:themeFill="background1"/>
          </w:tcPr>
          <w:p w14:paraId="7EFDF69C" w14:textId="77777777" w:rsidR="00EC63A2" w:rsidRPr="00970959" w:rsidRDefault="00EC63A2" w:rsidP="00BE79F2">
            <w:pPr>
              <w:spacing w:after="120"/>
              <w:jc w:val="both"/>
            </w:pPr>
            <w:r w:rsidRPr="00970959">
              <w:t>85</w:t>
            </w:r>
          </w:p>
        </w:tc>
        <w:tc>
          <w:tcPr>
            <w:tcW w:w="1985" w:type="dxa"/>
            <w:shd w:val="clear" w:color="auto" w:fill="FFFFFF" w:themeFill="background1"/>
          </w:tcPr>
          <w:p w14:paraId="6FEAC551" w14:textId="77777777" w:rsidR="00EC63A2" w:rsidRPr="00970959" w:rsidRDefault="00EC63A2" w:rsidP="00BE79F2">
            <w:pPr>
              <w:spacing w:after="120"/>
              <w:jc w:val="both"/>
            </w:pPr>
            <w:r w:rsidRPr="00970959">
              <w:t>58</w:t>
            </w:r>
          </w:p>
        </w:tc>
      </w:tr>
      <w:tr w:rsidR="00970959" w:rsidRPr="00970959" w14:paraId="273553AE" w14:textId="77777777" w:rsidTr="0003325D">
        <w:tc>
          <w:tcPr>
            <w:tcW w:w="5098" w:type="dxa"/>
            <w:shd w:val="clear" w:color="auto" w:fill="FFFFFF" w:themeFill="background1"/>
          </w:tcPr>
          <w:p w14:paraId="58DA3D4A" w14:textId="6779B774" w:rsidR="00EC63A2" w:rsidRPr="00970959" w:rsidRDefault="0096160A" w:rsidP="00BE79F2">
            <w:pPr>
              <w:spacing w:after="120"/>
              <w:jc w:val="both"/>
            </w:pPr>
            <w:r w:rsidRPr="00970959">
              <w:rPr>
                <w:noProof/>
                <w:lang w:val="en-US" w:eastAsia="zh-CN"/>
              </w:rPr>
              <w:drawing>
                <wp:inline distT="0" distB="0" distL="0" distR="0" wp14:anchorId="36017F9F" wp14:editId="5D5E12DD">
                  <wp:extent cx="1570063" cy="392516"/>
                  <wp:effectExtent l="0" t="0" r="5080" b="1270"/>
                  <wp:docPr id="39" name="Imagen 39"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Forma, Rectángulo&#10;&#10;Descripción generada automáticamente"/>
                          <pic:cNvPicPr/>
                        </pic:nvPicPr>
                        <pic:blipFill>
                          <a:blip r:embed="rId22">
                            <a:extLst>
                              <a:ext uri="{28A0092B-C50C-407E-A947-70E740481C1C}">
                                <a14:useLocalDpi xmlns:a14="http://schemas.microsoft.com/office/drawing/2010/main" val="0"/>
                              </a:ext>
                            </a:extLst>
                          </a:blip>
                          <a:stretch>
                            <a:fillRect/>
                          </a:stretch>
                        </pic:blipFill>
                        <pic:spPr>
                          <a:xfrm>
                            <a:off x="0" y="0"/>
                            <a:ext cx="1584843" cy="396211"/>
                          </a:xfrm>
                          <a:prstGeom prst="rect">
                            <a:avLst/>
                          </a:prstGeom>
                        </pic:spPr>
                      </pic:pic>
                    </a:graphicData>
                  </a:graphic>
                </wp:inline>
              </w:drawing>
            </w:r>
            <w:r w:rsidR="001276D1" w:rsidRPr="00970959">
              <w:t xml:space="preserve"> Ink b</w:t>
            </w:r>
            <w:r w:rsidR="003F0609" w:rsidRPr="00970959">
              <w:t>lue</w:t>
            </w:r>
          </w:p>
        </w:tc>
        <w:tc>
          <w:tcPr>
            <w:tcW w:w="1701" w:type="dxa"/>
            <w:shd w:val="clear" w:color="auto" w:fill="FFFFFF" w:themeFill="background1"/>
          </w:tcPr>
          <w:p w14:paraId="69615766" w14:textId="77777777" w:rsidR="00EC63A2" w:rsidRPr="00970959" w:rsidRDefault="00EC63A2" w:rsidP="00BE79F2">
            <w:pPr>
              <w:spacing w:after="120"/>
              <w:jc w:val="both"/>
            </w:pPr>
            <w:r w:rsidRPr="00970959">
              <w:t>67</w:t>
            </w:r>
          </w:p>
        </w:tc>
        <w:tc>
          <w:tcPr>
            <w:tcW w:w="1985" w:type="dxa"/>
            <w:shd w:val="clear" w:color="auto" w:fill="FFFFFF" w:themeFill="background1"/>
          </w:tcPr>
          <w:p w14:paraId="5662CBE7" w14:textId="77777777" w:rsidR="00EC63A2" w:rsidRPr="00970959" w:rsidRDefault="00EC63A2" w:rsidP="00BE79F2">
            <w:pPr>
              <w:spacing w:after="120"/>
              <w:jc w:val="both"/>
            </w:pPr>
            <w:r w:rsidRPr="00970959">
              <w:t>34</w:t>
            </w:r>
          </w:p>
        </w:tc>
      </w:tr>
      <w:tr w:rsidR="00970959" w:rsidRPr="00970959" w14:paraId="61E3007E" w14:textId="77777777" w:rsidTr="0003325D">
        <w:tc>
          <w:tcPr>
            <w:tcW w:w="5098" w:type="dxa"/>
            <w:shd w:val="clear" w:color="auto" w:fill="FFFFFF" w:themeFill="background1"/>
          </w:tcPr>
          <w:p w14:paraId="43D8103B" w14:textId="27BA65F9" w:rsidR="00EC63A2" w:rsidRPr="00970959" w:rsidRDefault="0096160A" w:rsidP="00BE79F2">
            <w:pPr>
              <w:spacing w:after="120"/>
              <w:jc w:val="both"/>
            </w:pPr>
            <w:r w:rsidRPr="00970959">
              <w:rPr>
                <w:noProof/>
                <w:lang w:val="en-US" w:eastAsia="zh-CN"/>
              </w:rPr>
              <w:drawing>
                <wp:inline distT="0" distB="0" distL="0" distR="0" wp14:anchorId="34E6BF93" wp14:editId="5806FF8D">
                  <wp:extent cx="1569720" cy="362243"/>
                  <wp:effectExtent l="0" t="0" r="0" b="6350"/>
                  <wp:docPr id="40" name="Imagen 40"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Forma, Rectángulo&#10;&#10;Descripción generada automáticamente"/>
                          <pic:cNvPicPr/>
                        </pic:nvPicPr>
                        <pic:blipFill>
                          <a:blip r:embed="rId23">
                            <a:extLst>
                              <a:ext uri="{28A0092B-C50C-407E-A947-70E740481C1C}">
                                <a14:useLocalDpi xmlns:a14="http://schemas.microsoft.com/office/drawing/2010/main" val="0"/>
                              </a:ext>
                            </a:extLst>
                          </a:blip>
                          <a:stretch>
                            <a:fillRect/>
                          </a:stretch>
                        </pic:blipFill>
                        <pic:spPr>
                          <a:xfrm>
                            <a:off x="0" y="0"/>
                            <a:ext cx="1578433" cy="364254"/>
                          </a:xfrm>
                          <a:prstGeom prst="rect">
                            <a:avLst/>
                          </a:prstGeom>
                        </pic:spPr>
                      </pic:pic>
                    </a:graphicData>
                  </a:graphic>
                </wp:inline>
              </w:drawing>
            </w:r>
            <w:r w:rsidR="00EC63A2" w:rsidRPr="00970959">
              <w:t>Turquoise</w:t>
            </w:r>
          </w:p>
        </w:tc>
        <w:tc>
          <w:tcPr>
            <w:tcW w:w="1701" w:type="dxa"/>
            <w:shd w:val="clear" w:color="auto" w:fill="FFFFFF" w:themeFill="background1"/>
          </w:tcPr>
          <w:p w14:paraId="5FF5CBA8" w14:textId="77777777" w:rsidR="00EC63A2" w:rsidRPr="00970959" w:rsidRDefault="00EC63A2" w:rsidP="00BE79F2">
            <w:pPr>
              <w:spacing w:after="120"/>
              <w:jc w:val="both"/>
            </w:pPr>
            <w:r w:rsidRPr="00970959">
              <w:t>35</w:t>
            </w:r>
          </w:p>
        </w:tc>
        <w:tc>
          <w:tcPr>
            <w:tcW w:w="1985" w:type="dxa"/>
            <w:shd w:val="clear" w:color="auto" w:fill="FFFFFF" w:themeFill="background1"/>
          </w:tcPr>
          <w:p w14:paraId="7392CD83" w14:textId="77777777" w:rsidR="00EC63A2" w:rsidRPr="00970959" w:rsidRDefault="00EC63A2" w:rsidP="00BE79F2">
            <w:pPr>
              <w:spacing w:after="120"/>
              <w:jc w:val="both"/>
            </w:pPr>
            <w:r w:rsidRPr="00970959">
              <w:t>62</w:t>
            </w:r>
          </w:p>
        </w:tc>
      </w:tr>
      <w:tr w:rsidR="00970959" w:rsidRPr="00970959" w14:paraId="410D1AC7" w14:textId="77777777" w:rsidTr="0003325D">
        <w:tc>
          <w:tcPr>
            <w:tcW w:w="5098" w:type="dxa"/>
            <w:shd w:val="clear" w:color="auto" w:fill="FFFFFF" w:themeFill="background1"/>
          </w:tcPr>
          <w:p w14:paraId="5C96BCCF" w14:textId="45516444" w:rsidR="00EC63A2" w:rsidRPr="00970959" w:rsidRDefault="0096160A" w:rsidP="00BE79F2">
            <w:pPr>
              <w:spacing w:after="120"/>
              <w:jc w:val="both"/>
            </w:pPr>
            <w:r w:rsidRPr="00970959">
              <w:rPr>
                <w:noProof/>
                <w:lang w:val="en-US" w:eastAsia="zh-CN"/>
              </w:rPr>
              <w:drawing>
                <wp:inline distT="0" distB="0" distL="0" distR="0" wp14:anchorId="43E4B118" wp14:editId="4442BD48">
                  <wp:extent cx="1593584" cy="378744"/>
                  <wp:effectExtent l="0" t="0" r="0" b="2540"/>
                  <wp:docPr id="43" name="Imagen 43"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Forma, Rectángulo&#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1601037" cy="380515"/>
                          </a:xfrm>
                          <a:prstGeom prst="rect">
                            <a:avLst/>
                          </a:prstGeom>
                        </pic:spPr>
                      </pic:pic>
                    </a:graphicData>
                  </a:graphic>
                </wp:inline>
              </w:drawing>
            </w:r>
            <w:r w:rsidR="001276D1" w:rsidRPr="00970959">
              <w:t xml:space="preserve"> Apple g</w:t>
            </w:r>
            <w:r w:rsidR="00EC63A2" w:rsidRPr="00970959">
              <w:t>ree</w:t>
            </w:r>
            <w:r w:rsidR="001276D1" w:rsidRPr="00970959">
              <w:t>n</w:t>
            </w:r>
          </w:p>
        </w:tc>
        <w:tc>
          <w:tcPr>
            <w:tcW w:w="1701" w:type="dxa"/>
            <w:shd w:val="clear" w:color="auto" w:fill="FFFFFF" w:themeFill="background1"/>
          </w:tcPr>
          <w:p w14:paraId="403A6265" w14:textId="77777777" w:rsidR="00EC63A2" w:rsidRPr="00970959" w:rsidRDefault="00EC63A2" w:rsidP="00BE79F2">
            <w:pPr>
              <w:spacing w:after="120"/>
              <w:jc w:val="both"/>
            </w:pPr>
            <w:r w:rsidRPr="00970959">
              <w:t>77</w:t>
            </w:r>
          </w:p>
        </w:tc>
        <w:tc>
          <w:tcPr>
            <w:tcW w:w="1985" w:type="dxa"/>
            <w:shd w:val="clear" w:color="auto" w:fill="FFFFFF" w:themeFill="background1"/>
          </w:tcPr>
          <w:p w14:paraId="1ADD90EA" w14:textId="77777777" w:rsidR="00EC63A2" w:rsidRPr="00970959" w:rsidRDefault="00EC63A2" w:rsidP="00BE79F2">
            <w:pPr>
              <w:spacing w:after="120"/>
              <w:jc w:val="both"/>
            </w:pPr>
            <w:r w:rsidRPr="00970959">
              <w:t>75</w:t>
            </w:r>
          </w:p>
        </w:tc>
      </w:tr>
      <w:tr w:rsidR="00970959" w:rsidRPr="00970959" w14:paraId="5B58EFF1" w14:textId="77777777" w:rsidTr="0003325D">
        <w:tc>
          <w:tcPr>
            <w:tcW w:w="5098" w:type="dxa"/>
            <w:shd w:val="clear" w:color="auto" w:fill="FFFFFF" w:themeFill="background1"/>
          </w:tcPr>
          <w:p w14:paraId="2EC91FDB" w14:textId="32780898" w:rsidR="00EC63A2" w:rsidRPr="00970959" w:rsidRDefault="0096160A" w:rsidP="00BE79F2">
            <w:pPr>
              <w:spacing w:after="120"/>
              <w:jc w:val="both"/>
            </w:pPr>
            <w:r w:rsidRPr="00970959">
              <w:rPr>
                <w:noProof/>
                <w:lang w:val="en-US" w:eastAsia="zh-CN"/>
              </w:rPr>
              <w:drawing>
                <wp:inline distT="0" distB="0" distL="0" distR="0" wp14:anchorId="1BD98559" wp14:editId="477FF8D4">
                  <wp:extent cx="1586905" cy="355061"/>
                  <wp:effectExtent l="0" t="0" r="635" b="63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pic:cNvPicPr/>
                        </pic:nvPicPr>
                        <pic:blipFill>
                          <a:blip r:embed="rId25">
                            <a:extLst>
                              <a:ext uri="{28A0092B-C50C-407E-A947-70E740481C1C}">
                                <a14:useLocalDpi xmlns:a14="http://schemas.microsoft.com/office/drawing/2010/main" val="0"/>
                              </a:ext>
                            </a:extLst>
                          </a:blip>
                          <a:stretch>
                            <a:fillRect/>
                          </a:stretch>
                        </pic:blipFill>
                        <pic:spPr>
                          <a:xfrm>
                            <a:off x="0" y="0"/>
                            <a:ext cx="1620291" cy="362531"/>
                          </a:xfrm>
                          <a:prstGeom prst="rect">
                            <a:avLst/>
                          </a:prstGeom>
                        </pic:spPr>
                      </pic:pic>
                    </a:graphicData>
                  </a:graphic>
                </wp:inline>
              </w:drawing>
            </w:r>
            <w:r w:rsidR="001276D1" w:rsidRPr="00970959">
              <w:t xml:space="preserve"> Grass g</w:t>
            </w:r>
            <w:r w:rsidR="001C6F01" w:rsidRPr="00970959">
              <w:t xml:space="preserve">reen </w:t>
            </w:r>
          </w:p>
        </w:tc>
        <w:tc>
          <w:tcPr>
            <w:tcW w:w="1701" w:type="dxa"/>
            <w:shd w:val="clear" w:color="auto" w:fill="FFFFFF" w:themeFill="background1"/>
          </w:tcPr>
          <w:p w14:paraId="1AADD30F" w14:textId="77777777" w:rsidR="00EC63A2" w:rsidRPr="00970959" w:rsidRDefault="00EC63A2" w:rsidP="00BE79F2">
            <w:pPr>
              <w:spacing w:after="120"/>
              <w:jc w:val="both"/>
            </w:pPr>
            <w:r w:rsidRPr="00970959">
              <w:t>66</w:t>
            </w:r>
          </w:p>
        </w:tc>
        <w:tc>
          <w:tcPr>
            <w:tcW w:w="1985" w:type="dxa"/>
            <w:shd w:val="clear" w:color="auto" w:fill="FFFFFF" w:themeFill="background1"/>
          </w:tcPr>
          <w:p w14:paraId="198696EE" w14:textId="77777777" w:rsidR="00EC63A2" w:rsidRPr="00970959" w:rsidRDefault="00EC63A2" w:rsidP="00BE79F2">
            <w:pPr>
              <w:spacing w:after="120"/>
              <w:jc w:val="both"/>
            </w:pPr>
            <w:r w:rsidRPr="00970959">
              <w:t>50</w:t>
            </w:r>
          </w:p>
        </w:tc>
      </w:tr>
      <w:tr w:rsidR="00970959" w:rsidRPr="00970959" w14:paraId="1FEE7A16" w14:textId="77777777" w:rsidTr="0003325D">
        <w:tc>
          <w:tcPr>
            <w:tcW w:w="5098" w:type="dxa"/>
            <w:shd w:val="clear" w:color="auto" w:fill="FFFFFF" w:themeFill="background1"/>
          </w:tcPr>
          <w:p w14:paraId="7DF9D553" w14:textId="50334CD4" w:rsidR="00EC63A2" w:rsidRPr="00970959" w:rsidRDefault="0096160A" w:rsidP="00BE79F2">
            <w:pPr>
              <w:spacing w:after="120"/>
              <w:jc w:val="both"/>
            </w:pPr>
            <w:r w:rsidRPr="00970959">
              <w:rPr>
                <w:noProof/>
                <w:lang w:val="en-US" w:eastAsia="zh-CN"/>
              </w:rPr>
              <w:drawing>
                <wp:inline distT="0" distB="0" distL="0" distR="0" wp14:anchorId="111462F5" wp14:editId="0EB9CAB6">
                  <wp:extent cx="1609725" cy="417065"/>
                  <wp:effectExtent l="0" t="0" r="3175" b="2540"/>
                  <wp:docPr id="2027835968" name="Imagen 2027835968"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835968" name="Imagen 2027835968" descr="Forma, Rectángulo&#10;&#10;Descripción generada automáticamente"/>
                          <pic:cNvPicPr/>
                        </pic:nvPicPr>
                        <pic:blipFill>
                          <a:blip r:embed="rId26">
                            <a:extLst>
                              <a:ext uri="{28A0092B-C50C-407E-A947-70E740481C1C}">
                                <a14:useLocalDpi xmlns:a14="http://schemas.microsoft.com/office/drawing/2010/main" val="0"/>
                              </a:ext>
                            </a:extLst>
                          </a:blip>
                          <a:stretch>
                            <a:fillRect/>
                          </a:stretch>
                        </pic:blipFill>
                        <pic:spPr>
                          <a:xfrm>
                            <a:off x="0" y="0"/>
                            <a:ext cx="1638418" cy="424499"/>
                          </a:xfrm>
                          <a:prstGeom prst="rect">
                            <a:avLst/>
                          </a:prstGeom>
                        </pic:spPr>
                      </pic:pic>
                    </a:graphicData>
                  </a:graphic>
                </wp:inline>
              </w:drawing>
            </w:r>
            <w:r w:rsidR="001276D1" w:rsidRPr="00970959">
              <w:t xml:space="preserve"> Bottle g</w:t>
            </w:r>
            <w:r w:rsidR="00EC63A2" w:rsidRPr="00970959">
              <w:t xml:space="preserve">reen </w:t>
            </w:r>
          </w:p>
        </w:tc>
        <w:tc>
          <w:tcPr>
            <w:tcW w:w="1701" w:type="dxa"/>
            <w:shd w:val="clear" w:color="auto" w:fill="FFFFFF" w:themeFill="background1"/>
          </w:tcPr>
          <w:p w14:paraId="0224AD6E" w14:textId="77777777" w:rsidR="00EC63A2" w:rsidRPr="00970959" w:rsidRDefault="00EC63A2" w:rsidP="00BE79F2">
            <w:pPr>
              <w:spacing w:after="120"/>
              <w:jc w:val="both"/>
            </w:pPr>
            <w:r w:rsidRPr="00970959">
              <w:t>34</w:t>
            </w:r>
          </w:p>
        </w:tc>
        <w:tc>
          <w:tcPr>
            <w:tcW w:w="1985" w:type="dxa"/>
            <w:shd w:val="clear" w:color="auto" w:fill="FFFFFF" w:themeFill="background1"/>
          </w:tcPr>
          <w:p w14:paraId="541E0D3B" w14:textId="77777777" w:rsidR="00EC63A2" w:rsidRPr="00970959" w:rsidRDefault="00EC63A2" w:rsidP="00BE79F2">
            <w:pPr>
              <w:spacing w:after="120"/>
              <w:jc w:val="both"/>
            </w:pPr>
            <w:r w:rsidRPr="00970959">
              <w:t>31</w:t>
            </w:r>
          </w:p>
        </w:tc>
      </w:tr>
      <w:tr w:rsidR="00970959" w:rsidRPr="00970959" w14:paraId="23E4EB18" w14:textId="77777777" w:rsidTr="0003325D">
        <w:tc>
          <w:tcPr>
            <w:tcW w:w="5098" w:type="dxa"/>
            <w:shd w:val="clear" w:color="auto" w:fill="FFFFFF" w:themeFill="background1"/>
          </w:tcPr>
          <w:p w14:paraId="1ACE6CD2" w14:textId="1FE2C501" w:rsidR="00EC63A2" w:rsidRPr="00970959" w:rsidRDefault="0096160A" w:rsidP="00BE79F2">
            <w:pPr>
              <w:spacing w:after="120"/>
              <w:jc w:val="both"/>
            </w:pPr>
            <w:r w:rsidRPr="00970959">
              <w:rPr>
                <w:noProof/>
                <w:lang w:val="en-US" w:eastAsia="zh-CN"/>
              </w:rPr>
              <w:lastRenderedPageBreak/>
              <w:drawing>
                <wp:inline distT="0" distB="0" distL="0" distR="0" wp14:anchorId="77CCE087" wp14:editId="606E353C">
                  <wp:extent cx="1609725" cy="343896"/>
                  <wp:effectExtent l="0" t="0" r="3175" b="0"/>
                  <wp:docPr id="2027835969" name="Imagen 2027835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835969" name="Imagen 2027835969"/>
                          <pic:cNvPicPr/>
                        </pic:nvPicPr>
                        <pic:blipFill>
                          <a:blip r:embed="rId27">
                            <a:extLst>
                              <a:ext uri="{28A0092B-C50C-407E-A947-70E740481C1C}">
                                <a14:useLocalDpi xmlns:a14="http://schemas.microsoft.com/office/drawing/2010/main" val="0"/>
                              </a:ext>
                            </a:extLst>
                          </a:blip>
                          <a:stretch>
                            <a:fillRect/>
                          </a:stretch>
                        </pic:blipFill>
                        <pic:spPr>
                          <a:xfrm>
                            <a:off x="0" y="0"/>
                            <a:ext cx="1637544" cy="349839"/>
                          </a:xfrm>
                          <a:prstGeom prst="rect">
                            <a:avLst/>
                          </a:prstGeom>
                        </pic:spPr>
                      </pic:pic>
                    </a:graphicData>
                  </a:graphic>
                </wp:inline>
              </w:drawing>
            </w:r>
            <w:r w:rsidR="001276D1" w:rsidRPr="00970959">
              <w:t xml:space="preserve"> Toffee b</w:t>
            </w:r>
            <w:r w:rsidR="00EC63A2" w:rsidRPr="00970959">
              <w:t xml:space="preserve">rown </w:t>
            </w:r>
          </w:p>
        </w:tc>
        <w:tc>
          <w:tcPr>
            <w:tcW w:w="1701" w:type="dxa"/>
            <w:shd w:val="clear" w:color="auto" w:fill="FFFFFF" w:themeFill="background1"/>
          </w:tcPr>
          <w:p w14:paraId="0EE51630" w14:textId="77777777" w:rsidR="00EC63A2" w:rsidRPr="00970959" w:rsidRDefault="00EC63A2" w:rsidP="00BE79F2">
            <w:pPr>
              <w:spacing w:after="120"/>
              <w:jc w:val="both"/>
            </w:pPr>
            <w:r w:rsidRPr="00970959">
              <w:t>50</w:t>
            </w:r>
          </w:p>
        </w:tc>
        <w:tc>
          <w:tcPr>
            <w:tcW w:w="1985" w:type="dxa"/>
            <w:shd w:val="clear" w:color="auto" w:fill="FFFFFF" w:themeFill="background1"/>
          </w:tcPr>
          <w:p w14:paraId="0590ED1B" w14:textId="77777777" w:rsidR="00EC63A2" w:rsidRPr="00970959" w:rsidRDefault="00EC63A2" w:rsidP="00BE79F2">
            <w:pPr>
              <w:spacing w:after="120"/>
              <w:jc w:val="both"/>
            </w:pPr>
            <w:r w:rsidRPr="00970959">
              <w:t>88</w:t>
            </w:r>
          </w:p>
        </w:tc>
      </w:tr>
      <w:tr w:rsidR="00970959" w:rsidRPr="00970959" w14:paraId="2DEF661B" w14:textId="77777777" w:rsidTr="0003325D">
        <w:tc>
          <w:tcPr>
            <w:tcW w:w="5098" w:type="dxa"/>
            <w:shd w:val="clear" w:color="auto" w:fill="FFFFFF" w:themeFill="background1"/>
          </w:tcPr>
          <w:p w14:paraId="201BB9BC" w14:textId="4B6021D7" w:rsidR="00EC63A2" w:rsidRPr="00970959" w:rsidRDefault="0096160A" w:rsidP="00BE79F2">
            <w:pPr>
              <w:spacing w:after="120"/>
              <w:jc w:val="both"/>
            </w:pPr>
            <w:r w:rsidRPr="00970959">
              <w:rPr>
                <w:noProof/>
                <w:lang w:val="en-US" w:eastAsia="zh-CN"/>
              </w:rPr>
              <w:drawing>
                <wp:inline distT="0" distB="0" distL="0" distR="0" wp14:anchorId="5088AA9D" wp14:editId="7378F14C">
                  <wp:extent cx="1609725" cy="345465"/>
                  <wp:effectExtent l="0" t="0" r="3175" b="0"/>
                  <wp:docPr id="2027835970" name="Imagen 2027835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835970" name="Imagen 2027835970"/>
                          <pic:cNvPicPr/>
                        </pic:nvPicPr>
                        <pic:blipFill>
                          <a:blip r:embed="rId28">
                            <a:extLst>
                              <a:ext uri="{28A0092B-C50C-407E-A947-70E740481C1C}">
                                <a14:useLocalDpi xmlns:a14="http://schemas.microsoft.com/office/drawing/2010/main" val="0"/>
                              </a:ext>
                            </a:extLst>
                          </a:blip>
                          <a:stretch>
                            <a:fillRect/>
                          </a:stretch>
                        </pic:blipFill>
                        <pic:spPr>
                          <a:xfrm>
                            <a:off x="0" y="0"/>
                            <a:ext cx="1622116" cy="348124"/>
                          </a:xfrm>
                          <a:prstGeom prst="rect">
                            <a:avLst/>
                          </a:prstGeom>
                        </pic:spPr>
                      </pic:pic>
                    </a:graphicData>
                  </a:graphic>
                </wp:inline>
              </w:drawing>
            </w:r>
            <w:r w:rsidR="001276D1" w:rsidRPr="00970959">
              <w:t xml:space="preserve"> Cinnamon b</w:t>
            </w:r>
            <w:r w:rsidR="00EC63A2" w:rsidRPr="00970959">
              <w:t xml:space="preserve">rown </w:t>
            </w:r>
          </w:p>
        </w:tc>
        <w:tc>
          <w:tcPr>
            <w:tcW w:w="1701" w:type="dxa"/>
            <w:shd w:val="clear" w:color="auto" w:fill="FFFFFF" w:themeFill="background1"/>
          </w:tcPr>
          <w:p w14:paraId="3E9C1FEC" w14:textId="77777777" w:rsidR="00EC63A2" w:rsidRPr="00970959" w:rsidRDefault="00EC63A2" w:rsidP="00BE79F2">
            <w:pPr>
              <w:spacing w:after="120"/>
              <w:jc w:val="both"/>
            </w:pPr>
            <w:r w:rsidRPr="00970959">
              <w:t>76</w:t>
            </w:r>
          </w:p>
        </w:tc>
        <w:tc>
          <w:tcPr>
            <w:tcW w:w="1985" w:type="dxa"/>
            <w:shd w:val="clear" w:color="auto" w:fill="FFFFFF" w:themeFill="background1"/>
          </w:tcPr>
          <w:p w14:paraId="06816AEB" w14:textId="77777777" w:rsidR="00EC63A2" w:rsidRPr="00970959" w:rsidRDefault="00EC63A2" w:rsidP="00BE79F2">
            <w:pPr>
              <w:spacing w:after="120"/>
              <w:jc w:val="both"/>
            </w:pPr>
            <w:r w:rsidRPr="00970959">
              <w:t>63</w:t>
            </w:r>
          </w:p>
        </w:tc>
      </w:tr>
      <w:tr w:rsidR="00970959" w:rsidRPr="00970959" w14:paraId="587D9052" w14:textId="77777777" w:rsidTr="0003325D">
        <w:tc>
          <w:tcPr>
            <w:tcW w:w="5098" w:type="dxa"/>
            <w:shd w:val="clear" w:color="auto" w:fill="FFFFFF" w:themeFill="background1"/>
          </w:tcPr>
          <w:p w14:paraId="542CDE24" w14:textId="76F63E0E" w:rsidR="00EC63A2" w:rsidRPr="00970959" w:rsidRDefault="0096160A" w:rsidP="00BE79F2">
            <w:pPr>
              <w:spacing w:after="120"/>
              <w:jc w:val="both"/>
            </w:pPr>
            <w:r w:rsidRPr="00970959">
              <w:rPr>
                <w:noProof/>
                <w:lang w:val="en-US" w:eastAsia="zh-CN"/>
              </w:rPr>
              <w:drawing>
                <wp:inline distT="0" distB="0" distL="0" distR="0" wp14:anchorId="2D874949" wp14:editId="024FB3DF">
                  <wp:extent cx="1609725" cy="366500"/>
                  <wp:effectExtent l="0" t="0" r="3175" b="1905"/>
                  <wp:docPr id="2027835971" name="Imagen 2027835971"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835971" name="Imagen 2027835971" descr="Forma, Rectángulo&#10;&#10;Descripción generada automáticamente"/>
                          <pic:cNvPicPr/>
                        </pic:nvPicPr>
                        <pic:blipFill>
                          <a:blip r:embed="rId29">
                            <a:extLst>
                              <a:ext uri="{28A0092B-C50C-407E-A947-70E740481C1C}">
                                <a14:useLocalDpi xmlns:a14="http://schemas.microsoft.com/office/drawing/2010/main" val="0"/>
                              </a:ext>
                            </a:extLst>
                          </a:blip>
                          <a:stretch>
                            <a:fillRect/>
                          </a:stretch>
                        </pic:blipFill>
                        <pic:spPr>
                          <a:xfrm>
                            <a:off x="0" y="0"/>
                            <a:ext cx="1619856" cy="368807"/>
                          </a:xfrm>
                          <a:prstGeom prst="rect">
                            <a:avLst/>
                          </a:prstGeom>
                        </pic:spPr>
                      </pic:pic>
                    </a:graphicData>
                  </a:graphic>
                </wp:inline>
              </w:drawing>
            </w:r>
            <w:r w:rsidR="001276D1" w:rsidRPr="00970959">
              <w:t xml:space="preserve"> Sand b</w:t>
            </w:r>
            <w:r w:rsidR="00EC63A2" w:rsidRPr="00970959">
              <w:t xml:space="preserve">rown </w:t>
            </w:r>
          </w:p>
        </w:tc>
        <w:tc>
          <w:tcPr>
            <w:tcW w:w="1701" w:type="dxa"/>
            <w:shd w:val="clear" w:color="auto" w:fill="FFFFFF" w:themeFill="background1"/>
          </w:tcPr>
          <w:p w14:paraId="02EAB198" w14:textId="77777777" w:rsidR="00EC63A2" w:rsidRPr="00970959" w:rsidRDefault="00EC63A2" w:rsidP="00BE79F2">
            <w:pPr>
              <w:spacing w:after="120"/>
              <w:jc w:val="both"/>
            </w:pPr>
            <w:r w:rsidRPr="00970959">
              <w:t>56</w:t>
            </w:r>
          </w:p>
        </w:tc>
        <w:tc>
          <w:tcPr>
            <w:tcW w:w="1985" w:type="dxa"/>
            <w:shd w:val="clear" w:color="auto" w:fill="FFFFFF" w:themeFill="background1"/>
          </w:tcPr>
          <w:p w14:paraId="00ABC3A7" w14:textId="77777777" w:rsidR="00EC63A2" w:rsidRPr="00970959" w:rsidRDefault="00EC63A2" w:rsidP="00BE79F2">
            <w:pPr>
              <w:spacing w:after="120"/>
              <w:jc w:val="both"/>
            </w:pPr>
            <w:r w:rsidRPr="00970959">
              <w:t>46</w:t>
            </w:r>
          </w:p>
        </w:tc>
      </w:tr>
      <w:tr w:rsidR="00970959" w:rsidRPr="00970959" w14:paraId="01319B0D" w14:textId="77777777" w:rsidTr="0003325D">
        <w:tc>
          <w:tcPr>
            <w:tcW w:w="5098" w:type="dxa"/>
            <w:shd w:val="clear" w:color="auto" w:fill="FFFFFF" w:themeFill="background1"/>
          </w:tcPr>
          <w:p w14:paraId="64168288" w14:textId="18C6EAAD" w:rsidR="00EC63A2" w:rsidRPr="00970959" w:rsidRDefault="0096160A" w:rsidP="00BE79F2">
            <w:pPr>
              <w:spacing w:after="120"/>
              <w:jc w:val="both"/>
            </w:pPr>
            <w:r w:rsidRPr="00970959">
              <w:rPr>
                <w:noProof/>
                <w:lang w:val="en-US" w:eastAsia="zh-CN"/>
              </w:rPr>
              <w:drawing>
                <wp:inline distT="0" distB="0" distL="0" distR="0" wp14:anchorId="7A11BCF4" wp14:editId="7FBE4192">
                  <wp:extent cx="1609725" cy="368143"/>
                  <wp:effectExtent l="0" t="0" r="3175" b="635"/>
                  <wp:docPr id="2027835972" name="Imagen 2027835972"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835972" name="Imagen 2027835972" descr="Forma, Rectángulo&#10;&#10;Descripción generada automáticamente"/>
                          <pic:cNvPicPr/>
                        </pic:nvPicPr>
                        <pic:blipFill>
                          <a:blip r:embed="rId30">
                            <a:extLst>
                              <a:ext uri="{28A0092B-C50C-407E-A947-70E740481C1C}">
                                <a14:useLocalDpi xmlns:a14="http://schemas.microsoft.com/office/drawing/2010/main" val="0"/>
                              </a:ext>
                            </a:extLst>
                          </a:blip>
                          <a:stretch>
                            <a:fillRect/>
                          </a:stretch>
                        </pic:blipFill>
                        <pic:spPr>
                          <a:xfrm>
                            <a:off x="0" y="0"/>
                            <a:ext cx="1652084" cy="377831"/>
                          </a:xfrm>
                          <a:prstGeom prst="rect">
                            <a:avLst/>
                          </a:prstGeom>
                        </pic:spPr>
                      </pic:pic>
                    </a:graphicData>
                  </a:graphic>
                </wp:inline>
              </w:drawing>
            </w:r>
            <w:r w:rsidR="001276D1" w:rsidRPr="00970959">
              <w:t xml:space="preserve"> Chocolate b</w:t>
            </w:r>
            <w:r w:rsidR="00EC63A2" w:rsidRPr="00970959">
              <w:t>rown</w:t>
            </w:r>
          </w:p>
        </w:tc>
        <w:tc>
          <w:tcPr>
            <w:tcW w:w="1701" w:type="dxa"/>
            <w:shd w:val="clear" w:color="auto" w:fill="FFFFFF" w:themeFill="background1"/>
          </w:tcPr>
          <w:p w14:paraId="1911C6B9" w14:textId="77777777" w:rsidR="00EC63A2" w:rsidRPr="00970959" w:rsidRDefault="00EC63A2" w:rsidP="00BE79F2">
            <w:pPr>
              <w:spacing w:after="120"/>
              <w:jc w:val="both"/>
            </w:pPr>
            <w:r w:rsidRPr="00970959">
              <w:t>35</w:t>
            </w:r>
          </w:p>
        </w:tc>
        <w:tc>
          <w:tcPr>
            <w:tcW w:w="1985" w:type="dxa"/>
            <w:shd w:val="clear" w:color="auto" w:fill="FFFFFF" w:themeFill="background1"/>
          </w:tcPr>
          <w:p w14:paraId="5A015BF5" w14:textId="77777777" w:rsidR="00EC63A2" w:rsidRPr="00970959" w:rsidRDefault="00EC63A2" w:rsidP="00BE79F2">
            <w:pPr>
              <w:spacing w:after="120"/>
              <w:jc w:val="both"/>
            </w:pPr>
            <w:r w:rsidRPr="00970959">
              <w:t>22</w:t>
            </w:r>
          </w:p>
        </w:tc>
      </w:tr>
      <w:tr w:rsidR="00970959" w:rsidRPr="00970959" w14:paraId="35041F3C" w14:textId="77777777" w:rsidTr="0003325D">
        <w:tc>
          <w:tcPr>
            <w:tcW w:w="5098" w:type="dxa"/>
            <w:shd w:val="clear" w:color="auto" w:fill="FFFFFF" w:themeFill="background1"/>
          </w:tcPr>
          <w:p w14:paraId="6715FB6A" w14:textId="211D32A8" w:rsidR="00EC63A2" w:rsidRPr="00970959" w:rsidRDefault="0096160A" w:rsidP="00BE79F2">
            <w:pPr>
              <w:spacing w:after="120"/>
              <w:jc w:val="both"/>
            </w:pPr>
            <w:r w:rsidRPr="00970959">
              <w:rPr>
                <w:noProof/>
                <w:lang w:val="en-US" w:eastAsia="zh-CN"/>
              </w:rPr>
              <w:drawing>
                <wp:inline distT="0" distB="0" distL="0" distR="0" wp14:anchorId="782D2A46" wp14:editId="749D5F75">
                  <wp:extent cx="1609725" cy="348650"/>
                  <wp:effectExtent l="0" t="0" r="3175" b="0"/>
                  <wp:docPr id="2027835973" name="Imagen 2027835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835973" name="Imagen 2027835973"/>
                          <pic:cNvPicPr/>
                        </pic:nvPicPr>
                        <pic:blipFill>
                          <a:blip r:embed="rId31">
                            <a:extLst>
                              <a:ext uri="{28A0092B-C50C-407E-A947-70E740481C1C}">
                                <a14:useLocalDpi xmlns:a14="http://schemas.microsoft.com/office/drawing/2010/main" val="0"/>
                              </a:ext>
                            </a:extLst>
                          </a:blip>
                          <a:stretch>
                            <a:fillRect/>
                          </a:stretch>
                        </pic:blipFill>
                        <pic:spPr>
                          <a:xfrm>
                            <a:off x="0" y="0"/>
                            <a:ext cx="1621869" cy="351280"/>
                          </a:xfrm>
                          <a:prstGeom prst="rect">
                            <a:avLst/>
                          </a:prstGeom>
                        </pic:spPr>
                      </pic:pic>
                    </a:graphicData>
                  </a:graphic>
                </wp:inline>
              </w:drawing>
            </w:r>
            <w:r w:rsidR="00EC63A2" w:rsidRPr="00970959">
              <w:t>Grey</w:t>
            </w:r>
          </w:p>
        </w:tc>
        <w:tc>
          <w:tcPr>
            <w:tcW w:w="1701" w:type="dxa"/>
            <w:shd w:val="clear" w:color="auto" w:fill="FFFFFF" w:themeFill="background1"/>
          </w:tcPr>
          <w:p w14:paraId="2CFA194F" w14:textId="77777777" w:rsidR="00EC63A2" w:rsidRPr="00970959" w:rsidRDefault="702A0E75" w:rsidP="00BE79F2">
            <w:pPr>
              <w:spacing w:after="120"/>
              <w:jc w:val="both"/>
            </w:pPr>
            <w:r w:rsidRPr="00970959">
              <w:t>2</w:t>
            </w:r>
          </w:p>
        </w:tc>
        <w:tc>
          <w:tcPr>
            <w:tcW w:w="1985" w:type="dxa"/>
            <w:shd w:val="clear" w:color="auto" w:fill="FFFFFF" w:themeFill="background1"/>
          </w:tcPr>
          <w:p w14:paraId="11A9AAA4" w14:textId="77777777" w:rsidR="00EC63A2" w:rsidRPr="00970959" w:rsidRDefault="00EC63A2" w:rsidP="00BE79F2">
            <w:pPr>
              <w:spacing w:after="120"/>
              <w:jc w:val="both"/>
            </w:pPr>
            <w:r w:rsidRPr="00970959">
              <w:t>56</w:t>
            </w:r>
          </w:p>
        </w:tc>
      </w:tr>
      <w:tr w:rsidR="00970959" w:rsidRPr="00970959" w14:paraId="42C9451C" w14:textId="77777777" w:rsidTr="0003325D">
        <w:tc>
          <w:tcPr>
            <w:tcW w:w="5098" w:type="dxa"/>
            <w:shd w:val="clear" w:color="auto" w:fill="FFFFFF" w:themeFill="background1"/>
          </w:tcPr>
          <w:p w14:paraId="7A2F0979" w14:textId="74889902" w:rsidR="00EC63A2" w:rsidRPr="00970959" w:rsidRDefault="0096160A" w:rsidP="00BE79F2">
            <w:pPr>
              <w:spacing w:after="120"/>
              <w:jc w:val="both"/>
            </w:pPr>
            <w:r w:rsidRPr="00970959">
              <w:rPr>
                <w:noProof/>
                <w:lang w:val="en-US" w:eastAsia="zh-CN"/>
              </w:rPr>
              <w:drawing>
                <wp:inline distT="0" distB="0" distL="0" distR="0" wp14:anchorId="3762E1DB" wp14:editId="4B8C2BBD">
                  <wp:extent cx="1613881" cy="492125"/>
                  <wp:effectExtent l="0" t="0" r="0" b="3175"/>
                  <wp:docPr id="2027835974" name="Imagen 2027835974"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835974" name="Imagen 2027835974" descr="Forma, Rectángulo&#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1617987" cy="493377"/>
                          </a:xfrm>
                          <a:prstGeom prst="rect">
                            <a:avLst/>
                          </a:prstGeom>
                        </pic:spPr>
                      </pic:pic>
                    </a:graphicData>
                  </a:graphic>
                </wp:inline>
              </w:drawing>
            </w:r>
            <w:r w:rsidR="00EC63A2" w:rsidRPr="00970959">
              <w:t>Black</w:t>
            </w:r>
          </w:p>
        </w:tc>
        <w:tc>
          <w:tcPr>
            <w:tcW w:w="1701" w:type="dxa"/>
            <w:shd w:val="clear" w:color="auto" w:fill="FFFFFF" w:themeFill="background1"/>
          </w:tcPr>
          <w:p w14:paraId="751B14F7" w14:textId="77777777" w:rsidR="00EC63A2" w:rsidRPr="00970959" w:rsidRDefault="00EC63A2" w:rsidP="00BE79F2">
            <w:pPr>
              <w:spacing w:after="120"/>
              <w:jc w:val="both"/>
            </w:pPr>
            <w:r w:rsidRPr="00970959">
              <w:t>7</w:t>
            </w:r>
          </w:p>
        </w:tc>
        <w:tc>
          <w:tcPr>
            <w:tcW w:w="1985" w:type="dxa"/>
            <w:shd w:val="clear" w:color="auto" w:fill="FFFFFF" w:themeFill="background1"/>
          </w:tcPr>
          <w:p w14:paraId="2B003A4C" w14:textId="77777777" w:rsidR="00EC63A2" w:rsidRPr="00970959" w:rsidRDefault="00EC63A2" w:rsidP="00BE79F2">
            <w:pPr>
              <w:spacing w:after="120"/>
              <w:jc w:val="both"/>
            </w:pPr>
            <w:r w:rsidRPr="00970959">
              <w:t>11</w:t>
            </w:r>
          </w:p>
        </w:tc>
      </w:tr>
    </w:tbl>
    <w:p w14:paraId="3703004F" w14:textId="5D8398DF" w:rsidR="00BE79F2" w:rsidRPr="00970959" w:rsidRDefault="00BE79F2" w:rsidP="00BE79F2">
      <w:pPr>
        <w:spacing w:after="120"/>
        <w:jc w:val="both"/>
        <w:rPr>
          <w:highlight w:val="white"/>
        </w:rPr>
      </w:pPr>
    </w:p>
    <w:p w14:paraId="14CBBFF7" w14:textId="2035C74B" w:rsidR="00BE79F2" w:rsidRPr="00970959" w:rsidRDefault="702A0E75" w:rsidP="00A44A59">
      <w:pPr>
        <w:spacing w:after="120"/>
        <w:jc w:val="both"/>
        <w:rPr>
          <w:highlight w:val="white"/>
        </w:rPr>
      </w:pPr>
      <w:r w:rsidRPr="00970959">
        <w:rPr>
          <w:highlight w:val="white"/>
        </w:rPr>
        <w:t>Table 2.</w:t>
      </w:r>
      <w:r w:rsidR="00993BDD" w:rsidRPr="00970959">
        <w:rPr>
          <w:highlight w:val="white"/>
        </w:rPr>
        <w:t>4</w:t>
      </w:r>
      <w:r w:rsidRPr="00970959">
        <w:rPr>
          <w:highlight w:val="white"/>
        </w:rPr>
        <w:t xml:space="preserve"> </w:t>
      </w:r>
      <w:r w:rsidR="00993BDD" w:rsidRPr="00970959">
        <w:rPr>
          <w:highlight w:val="white"/>
        </w:rPr>
        <w:tab/>
      </w:r>
      <w:r w:rsidR="000B0257" w:rsidRPr="00970959">
        <w:rPr>
          <w:highlight w:val="white"/>
        </w:rPr>
        <w:t>S</w:t>
      </w:r>
      <w:r w:rsidRPr="00970959">
        <w:rPr>
          <w:highlight w:val="white"/>
        </w:rPr>
        <w:t xml:space="preserve">aturation and lightness </w:t>
      </w:r>
      <w:r w:rsidR="00081E90" w:rsidRPr="00970959">
        <w:rPr>
          <w:highlight w:val="white"/>
        </w:rPr>
        <w:t xml:space="preserve">values </w:t>
      </w:r>
      <w:r w:rsidRPr="00970959">
        <w:rPr>
          <w:highlight w:val="white"/>
        </w:rPr>
        <w:t xml:space="preserve">for the colours used in the </w:t>
      </w:r>
      <w:r w:rsidR="003422DA" w:rsidRPr="00970959">
        <w:rPr>
          <w:highlight w:val="white"/>
        </w:rPr>
        <w:t>questionnaire</w:t>
      </w:r>
    </w:p>
    <w:p w14:paraId="5CEFC860" w14:textId="77777777" w:rsidR="001E13D4" w:rsidRPr="00970959" w:rsidRDefault="001E13D4" w:rsidP="001E13D4"/>
    <w:bookmarkEnd w:id="55"/>
    <w:p w14:paraId="0B24492C" w14:textId="77777777" w:rsidR="00D45581" w:rsidRPr="00970959" w:rsidRDefault="00D45581" w:rsidP="00BA6922">
      <w:pPr>
        <w:spacing w:after="120"/>
        <w:jc w:val="both"/>
        <w:rPr>
          <w:highlight w:val="white"/>
        </w:rPr>
      </w:pPr>
    </w:p>
    <w:p w14:paraId="679F3075" w14:textId="44DFB9E1" w:rsidR="00F50C26" w:rsidRPr="00970959" w:rsidRDefault="00FD45D4" w:rsidP="00BA6922">
      <w:pPr>
        <w:spacing w:after="120"/>
        <w:jc w:val="both"/>
        <w:rPr>
          <w:highlight w:val="white"/>
        </w:rPr>
      </w:pPr>
      <w:r w:rsidRPr="00970959">
        <w:rPr>
          <w:highlight w:val="white"/>
        </w:rPr>
        <w:t xml:space="preserve">Since in Italian and Spanish the </w:t>
      </w:r>
      <w:r w:rsidR="00AE4E52" w:rsidRPr="00970959">
        <w:rPr>
          <w:highlight w:val="white"/>
        </w:rPr>
        <w:t>names for</w:t>
      </w:r>
      <w:r w:rsidRPr="00970959">
        <w:rPr>
          <w:highlight w:val="white"/>
        </w:rPr>
        <w:t xml:space="preserve"> the </w:t>
      </w:r>
      <w:r w:rsidR="00532427" w:rsidRPr="00970959">
        <w:rPr>
          <w:highlight w:val="white"/>
        </w:rPr>
        <w:t>emotion</w:t>
      </w:r>
      <w:r w:rsidRPr="00970959">
        <w:rPr>
          <w:highlight w:val="white"/>
        </w:rPr>
        <w:t xml:space="preserve">s </w:t>
      </w:r>
      <w:r w:rsidR="008D743D" w:rsidRPr="00970959">
        <w:rPr>
          <w:highlight w:val="white"/>
        </w:rPr>
        <w:t>are</w:t>
      </w:r>
      <w:r w:rsidRPr="00970959">
        <w:rPr>
          <w:highlight w:val="white"/>
        </w:rPr>
        <w:t xml:space="preserve"> grammatically inflected for grammatical gender (either </w:t>
      </w:r>
      <w:r w:rsidR="0094175B" w:rsidRPr="00970959">
        <w:rPr>
          <w:highlight w:val="white"/>
        </w:rPr>
        <w:t>masculine</w:t>
      </w:r>
      <w:r w:rsidRPr="00970959">
        <w:rPr>
          <w:highlight w:val="white"/>
        </w:rPr>
        <w:t xml:space="preserve"> or feminin</w:t>
      </w:r>
      <w:r w:rsidR="00222B0E" w:rsidRPr="00970959">
        <w:rPr>
          <w:highlight w:val="white"/>
        </w:rPr>
        <w:t>e</w:t>
      </w:r>
      <w:r w:rsidRPr="00970959">
        <w:rPr>
          <w:highlight w:val="white"/>
        </w:rPr>
        <w:t xml:space="preserve">), we devised two different questionnaires: one with the </w:t>
      </w:r>
      <w:r w:rsidR="00532427" w:rsidRPr="00970959">
        <w:rPr>
          <w:highlight w:val="white"/>
        </w:rPr>
        <w:t>emotion</w:t>
      </w:r>
      <w:r w:rsidRPr="00970959">
        <w:rPr>
          <w:highlight w:val="white"/>
        </w:rPr>
        <w:t xml:space="preserve"> terms in their masculine form, and one for the </w:t>
      </w:r>
      <w:r w:rsidR="00532427" w:rsidRPr="00970959">
        <w:rPr>
          <w:highlight w:val="white"/>
        </w:rPr>
        <w:t>emotion</w:t>
      </w:r>
      <w:r w:rsidRPr="00970959">
        <w:rPr>
          <w:highlight w:val="white"/>
        </w:rPr>
        <w:t xml:space="preserve"> terms in their feminine form. We thus obtained roughly twice as much data from Italian and Spanish participants: </w:t>
      </w:r>
      <w:r w:rsidR="00785F79" w:rsidRPr="00970959">
        <w:rPr>
          <w:highlight w:val="white"/>
        </w:rPr>
        <w:t xml:space="preserve">at least </w:t>
      </w:r>
      <w:r w:rsidRPr="00970959">
        <w:rPr>
          <w:highlight w:val="white"/>
        </w:rPr>
        <w:t xml:space="preserve">30 participants </w:t>
      </w:r>
      <w:r w:rsidR="00AE4E52" w:rsidRPr="00970959">
        <w:rPr>
          <w:highlight w:val="white"/>
        </w:rPr>
        <w:t>of each gender</w:t>
      </w:r>
      <w:r w:rsidR="003422DA" w:rsidRPr="00970959">
        <w:rPr>
          <w:highlight w:val="white"/>
        </w:rPr>
        <w:t xml:space="preserve"> </w:t>
      </w:r>
      <w:r w:rsidRPr="00970959">
        <w:rPr>
          <w:highlight w:val="white"/>
        </w:rPr>
        <w:t>for each questionnaire (</w:t>
      </w:r>
      <w:r w:rsidR="00785F79" w:rsidRPr="00970959">
        <w:rPr>
          <w:highlight w:val="white"/>
        </w:rPr>
        <w:t xml:space="preserve">see </w:t>
      </w:r>
      <w:r w:rsidRPr="00970959">
        <w:rPr>
          <w:highlight w:val="white"/>
        </w:rPr>
        <w:t xml:space="preserve">Table </w:t>
      </w:r>
      <w:r w:rsidR="00785F79" w:rsidRPr="00970959">
        <w:rPr>
          <w:highlight w:val="white"/>
        </w:rPr>
        <w:t>2.5</w:t>
      </w:r>
      <w:r w:rsidRPr="00970959">
        <w:rPr>
          <w:highlight w:val="white"/>
        </w:rPr>
        <w:t>). Note that in German</w:t>
      </w:r>
      <w:r w:rsidR="0024759A" w:rsidRPr="00970959">
        <w:rPr>
          <w:highlight w:val="white"/>
        </w:rPr>
        <w:t>,</w:t>
      </w:r>
      <w:r w:rsidRPr="00970959">
        <w:rPr>
          <w:highlight w:val="white"/>
        </w:rPr>
        <w:t xml:space="preserve"> adjectives </w:t>
      </w:r>
      <w:r w:rsidR="00785F79" w:rsidRPr="00970959">
        <w:rPr>
          <w:highlight w:val="white"/>
        </w:rPr>
        <w:t xml:space="preserve">are </w:t>
      </w:r>
      <w:r w:rsidRPr="00970959">
        <w:rPr>
          <w:highlight w:val="white"/>
        </w:rPr>
        <w:t xml:space="preserve">also inflected for grammatical gender but there </w:t>
      </w:r>
      <w:r w:rsidR="00785F79" w:rsidRPr="00970959">
        <w:rPr>
          <w:highlight w:val="white"/>
        </w:rPr>
        <w:t xml:space="preserve">is </w:t>
      </w:r>
      <w:r w:rsidRPr="00970959">
        <w:rPr>
          <w:highlight w:val="white"/>
        </w:rPr>
        <w:t xml:space="preserve">also a neutral form, which was used </w:t>
      </w:r>
      <w:r w:rsidR="00785F79" w:rsidRPr="00970959">
        <w:rPr>
          <w:highlight w:val="white"/>
        </w:rPr>
        <w:t xml:space="preserve">in our </w:t>
      </w:r>
      <w:r w:rsidR="003422DA" w:rsidRPr="00970959">
        <w:rPr>
          <w:highlight w:val="white"/>
        </w:rPr>
        <w:t>questionnaire</w:t>
      </w:r>
      <w:r w:rsidRPr="00970959">
        <w:rPr>
          <w:highlight w:val="white"/>
        </w:rPr>
        <w:t>.</w:t>
      </w:r>
    </w:p>
    <w:p w14:paraId="77EECF87" w14:textId="77777777" w:rsidR="0094175B" w:rsidRPr="00970959" w:rsidRDefault="0094175B" w:rsidP="00BA6922">
      <w:pPr>
        <w:spacing w:after="120"/>
        <w:jc w:val="both"/>
        <w:rPr>
          <w:highlight w:val="white"/>
        </w:rPr>
      </w:pPr>
    </w:p>
    <w:tbl>
      <w:tblPr>
        <w:tblStyle w:val="Tablaconcuadrcula"/>
        <w:tblW w:w="0" w:type="auto"/>
        <w:tblLook w:val="04A0" w:firstRow="1" w:lastRow="0" w:firstColumn="1" w:lastColumn="0" w:noHBand="0" w:noVBand="1"/>
      </w:tblPr>
      <w:tblGrid>
        <w:gridCol w:w="1870"/>
        <w:gridCol w:w="1870"/>
        <w:gridCol w:w="1870"/>
        <w:gridCol w:w="1870"/>
        <w:gridCol w:w="1870"/>
      </w:tblGrid>
      <w:tr w:rsidR="00970959" w:rsidRPr="00970959" w14:paraId="7785EF27" w14:textId="77777777" w:rsidTr="004548B9">
        <w:tc>
          <w:tcPr>
            <w:tcW w:w="1870" w:type="dxa"/>
          </w:tcPr>
          <w:p w14:paraId="31485543" w14:textId="77777777" w:rsidR="004548B9" w:rsidRPr="00970959" w:rsidRDefault="004548B9" w:rsidP="00BA6922">
            <w:pPr>
              <w:spacing w:after="120"/>
              <w:jc w:val="both"/>
              <w:rPr>
                <w:highlight w:val="white"/>
              </w:rPr>
            </w:pPr>
          </w:p>
        </w:tc>
        <w:tc>
          <w:tcPr>
            <w:tcW w:w="1870" w:type="dxa"/>
          </w:tcPr>
          <w:p w14:paraId="3EFBB85E" w14:textId="01CE0732" w:rsidR="004548B9" w:rsidRPr="00970959" w:rsidRDefault="004548B9" w:rsidP="00BA6922">
            <w:pPr>
              <w:spacing w:after="120"/>
              <w:jc w:val="both"/>
              <w:rPr>
                <w:highlight w:val="white"/>
              </w:rPr>
            </w:pPr>
            <w:r w:rsidRPr="00970959">
              <w:rPr>
                <w:highlight w:val="white"/>
              </w:rPr>
              <w:t>Italian</w:t>
            </w:r>
          </w:p>
        </w:tc>
        <w:tc>
          <w:tcPr>
            <w:tcW w:w="1870" w:type="dxa"/>
          </w:tcPr>
          <w:p w14:paraId="59DCBD7F" w14:textId="77777777" w:rsidR="004548B9" w:rsidRPr="00970959" w:rsidRDefault="004548B9" w:rsidP="00BA6922">
            <w:pPr>
              <w:spacing w:after="120"/>
              <w:jc w:val="both"/>
              <w:rPr>
                <w:highlight w:val="white"/>
              </w:rPr>
            </w:pPr>
          </w:p>
        </w:tc>
        <w:tc>
          <w:tcPr>
            <w:tcW w:w="1870" w:type="dxa"/>
          </w:tcPr>
          <w:p w14:paraId="045E98B1" w14:textId="5B44E358" w:rsidR="004548B9" w:rsidRPr="00970959" w:rsidRDefault="004548B9" w:rsidP="00BA6922">
            <w:pPr>
              <w:spacing w:after="120"/>
              <w:jc w:val="both"/>
              <w:rPr>
                <w:highlight w:val="white"/>
              </w:rPr>
            </w:pPr>
            <w:r w:rsidRPr="00970959">
              <w:rPr>
                <w:highlight w:val="white"/>
              </w:rPr>
              <w:t>Spanish</w:t>
            </w:r>
          </w:p>
        </w:tc>
        <w:tc>
          <w:tcPr>
            <w:tcW w:w="1870" w:type="dxa"/>
          </w:tcPr>
          <w:p w14:paraId="3C1472D3" w14:textId="77777777" w:rsidR="004548B9" w:rsidRPr="00970959" w:rsidRDefault="004548B9" w:rsidP="00BA6922">
            <w:pPr>
              <w:spacing w:after="120"/>
              <w:jc w:val="both"/>
              <w:rPr>
                <w:highlight w:val="white"/>
              </w:rPr>
            </w:pPr>
          </w:p>
        </w:tc>
      </w:tr>
      <w:tr w:rsidR="00970959" w:rsidRPr="00970959" w14:paraId="7AB63805" w14:textId="77777777" w:rsidTr="004548B9">
        <w:tc>
          <w:tcPr>
            <w:tcW w:w="1870" w:type="dxa"/>
          </w:tcPr>
          <w:p w14:paraId="68349796" w14:textId="77777777" w:rsidR="004548B9" w:rsidRPr="00970959" w:rsidRDefault="004548B9" w:rsidP="00BA6922">
            <w:pPr>
              <w:spacing w:after="120"/>
              <w:jc w:val="both"/>
              <w:rPr>
                <w:highlight w:val="white"/>
              </w:rPr>
            </w:pPr>
          </w:p>
        </w:tc>
        <w:tc>
          <w:tcPr>
            <w:tcW w:w="1870" w:type="dxa"/>
          </w:tcPr>
          <w:p w14:paraId="44A84F67" w14:textId="0DF7624E" w:rsidR="004548B9" w:rsidRPr="00970959" w:rsidRDefault="004548B9" w:rsidP="00BA6922">
            <w:pPr>
              <w:spacing w:after="120"/>
              <w:jc w:val="both"/>
              <w:rPr>
                <w:highlight w:val="white"/>
              </w:rPr>
            </w:pPr>
            <w:r w:rsidRPr="00970959">
              <w:rPr>
                <w:highlight w:val="white"/>
              </w:rPr>
              <w:t>Feminine forms</w:t>
            </w:r>
          </w:p>
        </w:tc>
        <w:tc>
          <w:tcPr>
            <w:tcW w:w="1870" w:type="dxa"/>
          </w:tcPr>
          <w:p w14:paraId="07FAEA34" w14:textId="18ACD208" w:rsidR="004548B9" w:rsidRPr="00970959" w:rsidRDefault="004548B9" w:rsidP="00BA6922">
            <w:pPr>
              <w:spacing w:after="120"/>
              <w:jc w:val="both"/>
              <w:rPr>
                <w:highlight w:val="white"/>
              </w:rPr>
            </w:pPr>
            <w:r w:rsidRPr="00970959">
              <w:rPr>
                <w:highlight w:val="white"/>
              </w:rPr>
              <w:t>Masculine forms</w:t>
            </w:r>
          </w:p>
        </w:tc>
        <w:tc>
          <w:tcPr>
            <w:tcW w:w="1870" w:type="dxa"/>
          </w:tcPr>
          <w:p w14:paraId="3FF780D1" w14:textId="6C0F19F8" w:rsidR="004548B9" w:rsidRPr="00970959" w:rsidRDefault="004548B9" w:rsidP="00BA6922">
            <w:pPr>
              <w:spacing w:after="120"/>
              <w:jc w:val="both"/>
              <w:rPr>
                <w:highlight w:val="white"/>
              </w:rPr>
            </w:pPr>
            <w:r w:rsidRPr="00970959">
              <w:rPr>
                <w:highlight w:val="white"/>
              </w:rPr>
              <w:t>Feminine forms</w:t>
            </w:r>
          </w:p>
        </w:tc>
        <w:tc>
          <w:tcPr>
            <w:tcW w:w="1870" w:type="dxa"/>
          </w:tcPr>
          <w:p w14:paraId="1515A70C" w14:textId="03F1F037" w:rsidR="004548B9" w:rsidRPr="00970959" w:rsidRDefault="004548B9" w:rsidP="00BA6922">
            <w:pPr>
              <w:spacing w:after="120"/>
              <w:jc w:val="both"/>
              <w:rPr>
                <w:highlight w:val="white"/>
              </w:rPr>
            </w:pPr>
            <w:r w:rsidRPr="00970959">
              <w:rPr>
                <w:highlight w:val="white"/>
              </w:rPr>
              <w:t>Masculine forms</w:t>
            </w:r>
          </w:p>
        </w:tc>
      </w:tr>
      <w:tr w:rsidR="00970959" w:rsidRPr="00970959" w14:paraId="1F1EE112" w14:textId="77777777" w:rsidTr="004548B9">
        <w:tc>
          <w:tcPr>
            <w:tcW w:w="1870" w:type="dxa"/>
          </w:tcPr>
          <w:p w14:paraId="3B900EA7" w14:textId="4D2457DC" w:rsidR="004548B9" w:rsidRPr="00970959" w:rsidRDefault="004548B9" w:rsidP="00BA6922">
            <w:pPr>
              <w:spacing w:after="120"/>
              <w:jc w:val="both"/>
              <w:rPr>
                <w:highlight w:val="white"/>
              </w:rPr>
            </w:pPr>
            <w:r w:rsidRPr="00970959">
              <w:rPr>
                <w:highlight w:val="white"/>
              </w:rPr>
              <w:t>Female participants</w:t>
            </w:r>
          </w:p>
        </w:tc>
        <w:tc>
          <w:tcPr>
            <w:tcW w:w="1870" w:type="dxa"/>
          </w:tcPr>
          <w:p w14:paraId="208EF9CE" w14:textId="3094BCB5" w:rsidR="004548B9" w:rsidRPr="00970959" w:rsidRDefault="004548B9" w:rsidP="00BA6922">
            <w:pPr>
              <w:spacing w:after="120"/>
              <w:jc w:val="both"/>
              <w:rPr>
                <w:highlight w:val="white"/>
              </w:rPr>
            </w:pPr>
            <w:r w:rsidRPr="00970959">
              <w:rPr>
                <w:highlight w:val="white"/>
              </w:rPr>
              <w:t>38</w:t>
            </w:r>
          </w:p>
        </w:tc>
        <w:tc>
          <w:tcPr>
            <w:tcW w:w="1870" w:type="dxa"/>
          </w:tcPr>
          <w:p w14:paraId="28122536" w14:textId="15163374" w:rsidR="004548B9" w:rsidRPr="00970959" w:rsidRDefault="004548B9" w:rsidP="00BA6922">
            <w:pPr>
              <w:spacing w:after="120"/>
              <w:jc w:val="both"/>
              <w:rPr>
                <w:highlight w:val="white"/>
              </w:rPr>
            </w:pPr>
            <w:r w:rsidRPr="00970959">
              <w:rPr>
                <w:highlight w:val="white"/>
              </w:rPr>
              <w:t>4</w:t>
            </w:r>
            <w:r w:rsidR="00B94B6C" w:rsidRPr="00970959">
              <w:rPr>
                <w:highlight w:val="white"/>
              </w:rPr>
              <w:t>1</w:t>
            </w:r>
          </w:p>
        </w:tc>
        <w:tc>
          <w:tcPr>
            <w:tcW w:w="1870" w:type="dxa"/>
          </w:tcPr>
          <w:p w14:paraId="5B2A4622" w14:textId="73E438B5" w:rsidR="004548B9" w:rsidRPr="00970959" w:rsidRDefault="004548B9" w:rsidP="00BA6922">
            <w:pPr>
              <w:spacing w:after="120"/>
              <w:jc w:val="both"/>
              <w:rPr>
                <w:highlight w:val="white"/>
              </w:rPr>
            </w:pPr>
            <w:r w:rsidRPr="00970959">
              <w:rPr>
                <w:highlight w:val="white"/>
              </w:rPr>
              <w:t>30</w:t>
            </w:r>
          </w:p>
        </w:tc>
        <w:tc>
          <w:tcPr>
            <w:tcW w:w="1870" w:type="dxa"/>
          </w:tcPr>
          <w:p w14:paraId="7FD1650F" w14:textId="3170BD8B" w:rsidR="004548B9" w:rsidRPr="00970959" w:rsidRDefault="004548B9" w:rsidP="00BA6922">
            <w:pPr>
              <w:spacing w:after="120"/>
              <w:jc w:val="both"/>
              <w:rPr>
                <w:highlight w:val="white"/>
              </w:rPr>
            </w:pPr>
            <w:r w:rsidRPr="00970959">
              <w:rPr>
                <w:highlight w:val="white"/>
              </w:rPr>
              <w:t>31</w:t>
            </w:r>
          </w:p>
        </w:tc>
      </w:tr>
      <w:tr w:rsidR="00970959" w:rsidRPr="00970959" w14:paraId="4245FBBD" w14:textId="77777777" w:rsidTr="004548B9">
        <w:tc>
          <w:tcPr>
            <w:tcW w:w="1870" w:type="dxa"/>
          </w:tcPr>
          <w:p w14:paraId="7EAD2350" w14:textId="7876B250" w:rsidR="004548B9" w:rsidRPr="00970959" w:rsidRDefault="004548B9" w:rsidP="00BA6922">
            <w:pPr>
              <w:spacing w:after="120"/>
              <w:jc w:val="both"/>
              <w:rPr>
                <w:highlight w:val="white"/>
              </w:rPr>
            </w:pPr>
            <w:r w:rsidRPr="00970959">
              <w:rPr>
                <w:highlight w:val="white"/>
              </w:rPr>
              <w:t>Male participants</w:t>
            </w:r>
          </w:p>
        </w:tc>
        <w:tc>
          <w:tcPr>
            <w:tcW w:w="1870" w:type="dxa"/>
          </w:tcPr>
          <w:p w14:paraId="5330A19B" w14:textId="2E9C5EB5" w:rsidR="004548B9" w:rsidRPr="00970959" w:rsidRDefault="004548B9" w:rsidP="00BA6922">
            <w:pPr>
              <w:spacing w:after="120"/>
              <w:jc w:val="both"/>
              <w:rPr>
                <w:highlight w:val="white"/>
              </w:rPr>
            </w:pPr>
            <w:r w:rsidRPr="00970959">
              <w:rPr>
                <w:highlight w:val="white"/>
              </w:rPr>
              <w:t>30</w:t>
            </w:r>
          </w:p>
        </w:tc>
        <w:tc>
          <w:tcPr>
            <w:tcW w:w="1870" w:type="dxa"/>
          </w:tcPr>
          <w:p w14:paraId="0BB4A6BB" w14:textId="135DA0CF" w:rsidR="004548B9" w:rsidRPr="00970959" w:rsidRDefault="004548B9" w:rsidP="00BA6922">
            <w:pPr>
              <w:spacing w:after="120"/>
              <w:jc w:val="both"/>
              <w:rPr>
                <w:highlight w:val="white"/>
              </w:rPr>
            </w:pPr>
            <w:r w:rsidRPr="00970959">
              <w:rPr>
                <w:highlight w:val="white"/>
              </w:rPr>
              <w:t>33</w:t>
            </w:r>
          </w:p>
        </w:tc>
        <w:tc>
          <w:tcPr>
            <w:tcW w:w="1870" w:type="dxa"/>
          </w:tcPr>
          <w:p w14:paraId="2C6D0B3B" w14:textId="2B62B1DE" w:rsidR="004548B9" w:rsidRPr="00970959" w:rsidRDefault="004548B9" w:rsidP="00BA6922">
            <w:pPr>
              <w:spacing w:after="120"/>
              <w:jc w:val="both"/>
              <w:rPr>
                <w:highlight w:val="white"/>
              </w:rPr>
            </w:pPr>
            <w:r w:rsidRPr="00970959">
              <w:rPr>
                <w:highlight w:val="white"/>
              </w:rPr>
              <w:t>30</w:t>
            </w:r>
          </w:p>
        </w:tc>
        <w:tc>
          <w:tcPr>
            <w:tcW w:w="1870" w:type="dxa"/>
          </w:tcPr>
          <w:p w14:paraId="6E54B238" w14:textId="4A70E647" w:rsidR="004548B9" w:rsidRPr="00970959" w:rsidRDefault="004548B9" w:rsidP="00BA6922">
            <w:pPr>
              <w:spacing w:after="120"/>
              <w:jc w:val="both"/>
              <w:rPr>
                <w:highlight w:val="white"/>
              </w:rPr>
            </w:pPr>
            <w:r w:rsidRPr="00970959">
              <w:rPr>
                <w:highlight w:val="white"/>
              </w:rPr>
              <w:t>30</w:t>
            </w:r>
          </w:p>
        </w:tc>
      </w:tr>
    </w:tbl>
    <w:p w14:paraId="60709FF3" w14:textId="1FF66DE0" w:rsidR="00F50C26" w:rsidRPr="00970959" w:rsidRDefault="00D45581" w:rsidP="003422DA">
      <w:pPr>
        <w:spacing w:after="120"/>
        <w:ind w:left="1440" w:hanging="1440"/>
        <w:jc w:val="both"/>
        <w:rPr>
          <w:highlight w:val="white"/>
        </w:rPr>
      </w:pPr>
      <w:r w:rsidRPr="00970959">
        <w:rPr>
          <w:highlight w:val="white"/>
        </w:rPr>
        <w:t xml:space="preserve">Table </w:t>
      </w:r>
      <w:r w:rsidR="00855538" w:rsidRPr="00970959">
        <w:rPr>
          <w:highlight w:val="white"/>
        </w:rPr>
        <w:t>2.5</w:t>
      </w:r>
      <w:r w:rsidRPr="00970959">
        <w:rPr>
          <w:highlight w:val="white"/>
        </w:rPr>
        <w:t xml:space="preserve"> </w:t>
      </w:r>
      <w:r w:rsidR="003422DA" w:rsidRPr="00970959">
        <w:rPr>
          <w:highlight w:val="white"/>
        </w:rPr>
        <w:tab/>
      </w:r>
      <w:r w:rsidRPr="00970959">
        <w:rPr>
          <w:highlight w:val="white"/>
        </w:rPr>
        <w:t>Distribution of Italian and Spanish participants with respect to gender and type of questionnaire.</w:t>
      </w:r>
    </w:p>
    <w:p w14:paraId="4BE1E558" w14:textId="342838F0" w:rsidR="00A30821" w:rsidRPr="00970959" w:rsidRDefault="00A30821" w:rsidP="003422DA">
      <w:pPr>
        <w:spacing w:after="120"/>
        <w:ind w:left="1440" w:hanging="1440"/>
        <w:jc w:val="both"/>
        <w:rPr>
          <w:highlight w:val="white"/>
        </w:rPr>
      </w:pPr>
    </w:p>
    <w:p w14:paraId="23663523" w14:textId="6D872118" w:rsidR="00A30821" w:rsidRPr="00970959" w:rsidRDefault="00A30821" w:rsidP="00A30821">
      <w:pPr>
        <w:pStyle w:val="Ttulo3"/>
      </w:pPr>
      <w:bookmarkStart w:id="65" w:name="_Toc118900195"/>
      <w:bookmarkStart w:id="66" w:name="_Toc120712769"/>
      <w:r w:rsidRPr="00970959">
        <w:t>2.</w:t>
      </w:r>
      <w:r w:rsidR="00A0370B" w:rsidRPr="00970959">
        <w:t>3</w:t>
      </w:r>
      <w:r w:rsidRPr="00970959">
        <w:t>.3</w:t>
      </w:r>
      <w:r w:rsidRPr="00970959">
        <w:tab/>
        <w:t>The questionnaire</w:t>
      </w:r>
      <w:bookmarkEnd w:id="65"/>
      <w:bookmarkEnd w:id="66"/>
    </w:p>
    <w:p w14:paraId="23114493" w14:textId="77777777" w:rsidR="00A30821" w:rsidRPr="00970959" w:rsidRDefault="00A30821" w:rsidP="00A30821">
      <w:pPr>
        <w:jc w:val="both"/>
        <w:rPr>
          <w:lang w:val="en-AU"/>
        </w:rPr>
      </w:pPr>
    </w:p>
    <w:p w14:paraId="68809278" w14:textId="7CECDF1B" w:rsidR="00A30821" w:rsidRPr="00970959" w:rsidRDefault="00A30821" w:rsidP="00A30821">
      <w:pPr>
        <w:jc w:val="both"/>
        <w:rPr>
          <w:lang w:val="en-US"/>
        </w:rPr>
      </w:pPr>
      <w:bookmarkStart w:id="67" w:name="_Hlk92880642"/>
      <w:r w:rsidRPr="00970959">
        <w:rPr>
          <w:lang w:val="en-AU"/>
        </w:rPr>
        <w:lastRenderedPageBreak/>
        <w:t xml:space="preserve">For each emotion, </w:t>
      </w:r>
      <w:r w:rsidR="008D743D" w:rsidRPr="00970959">
        <w:rPr>
          <w:lang w:val="en-AU"/>
        </w:rPr>
        <w:t>participants</w:t>
      </w:r>
      <w:r w:rsidRPr="00970959">
        <w:rPr>
          <w:lang w:val="en-AU"/>
        </w:rPr>
        <w:t xml:space="preserve"> were asked to choose </w:t>
      </w:r>
      <w:r w:rsidRPr="00970959">
        <w:rPr>
          <w:lang w:val="en-US"/>
        </w:rPr>
        <w:t xml:space="preserve">from a set of 25 colours </w:t>
      </w:r>
      <w:r w:rsidR="00E00E6F" w:rsidRPr="00970959">
        <w:rPr>
          <w:lang w:val="en-US"/>
        </w:rPr>
        <w:t>the colour</w:t>
      </w:r>
      <w:r w:rsidRPr="00970959">
        <w:rPr>
          <w:lang w:val="en-US"/>
        </w:rPr>
        <w:t xml:space="preserve"> they most strongly associated with that </w:t>
      </w:r>
      <w:r w:rsidR="00E00E6F" w:rsidRPr="00970959">
        <w:rPr>
          <w:lang w:val="en-US"/>
        </w:rPr>
        <w:t>emotion</w:t>
      </w:r>
      <w:r w:rsidRPr="00970959">
        <w:rPr>
          <w:lang w:val="en-US"/>
        </w:rPr>
        <w:t xml:space="preserve">. </w:t>
      </w:r>
      <w:bookmarkEnd w:id="67"/>
      <w:r w:rsidRPr="00970959">
        <w:rPr>
          <w:highlight w:val="white"/>
        </w:rPr>
        <w:t>Participants could only select one colour, which they did so by clicking on the corresponding coloured pencil</w:t>
      </w:r>
      <w:r w:rsidR="00E00E6F" w:rsidRPr="00970959">
        <w:t xml:space="preserve"> (</w:t>
      </w:r>
      <w:r w:rsidR="00CB000D" w:rsidRPr="00970959">
        <w:t>Fig. 2.1</w:t>
      </w:r>
      <w:r w:rsidR="00E00E6F" w:rsidRPr="00970959">
        <w:t>)</w:t>
      </w:r>
      <w:r w:rsidRPr="00970959">
        <w:t>.</w:t>
      </w:r>
      <w:r w:rsidRPr="00970959">
        <w:rPr>
          <w:lang w:val="en-US"/>
        </w:rPr>
        <w:t xml:space="preserve"> This was a compulsory part of the task and they were not able to move to the next screen unless they had chosen one colour (or one of the two text options: </w:t>
      </w:r>
      <w:r w:rsidR="004508E7" w:rsidRPr="00970959">
        <w:rPr>
          <w:lang w:val="en-US"/>
        </w:rPr>
        <w:t>‘</w:t>
      </w:r>
      <w:r w:rsidRPr="00970959">
        <w:rPr>
          <w:lang w:val="en-US"/>
        </w:rPr>
        <w:t>colour not listed here</w:t>
      </w:r>
      <w:r w:rsidR="004508E7" w:rsidRPr="00970959">
        <w:rPr>
          <w:lang w:val="en-US"/>
        </w:rPr>
        <w:t>’</w:t>
      </w:r>
      <w:r w:rsidRPr="00970959">
        <w:rPr>
          <w:lang w:val="en-US"/>
        </w:rPr>
        <w:t xml:space="preserve"> or </w:t>
      </w:r>
      <w:r w:rsidR="004508E7" w:rsidRPr="00970959">
        <w:rPr>
          <w:lang w:val="en-US"/>
        </w:rPr>
        <w:t>‘</w:t>
      </w:r>
      <w:r w:rsidRPr="00970959">
        <w:rPr>
          <w:lang w:val="en-US"/>
        </w:rPr>
        <w:t>no association</w:t>
      </w:r>
      <w:r w:rsidR="004508E7" w:rsidRPr="00970959">
        <w:rPr>
          <w:lang w:val="en-US"/>
        </w:rPr>
        <w:t>’</w:t>
      </w:r>
      <w:r w:rsidRPr="00970959">
        <w:rPr>
          <w:lang w:val="en-US"/>
        </w:rPr>
        <w:t>).</w:t>
      </w:r>
    </w:p>
    <w:p w14:paraId="277FE1FB" w14:textId="77777777" w:rsidR="00A30821" w:rsidRPr="00970959" w:rsidRDefault="00A30821" w:rsidP="00A30821">
      <w:pPr>
        <w:jc w:val="both"/>
        <w:rPr>
          <w:lang w:val="en-US"/>
        </w:rPr>
      </w:pPr>
    </w:p>
    <w:p w14:paraId="700D3299" w14:textId="77777777" w:rsidR="00A30821" w:rsidRPr="00970959" w:rsidRDefault="00A30821" w:rsidP="00A30821">
      <w:pPr>
        <w:jc w:val="both"/>
        <w:rPr>
          <w:lang w:val="en-US"/>
        </w:rPr>
      </w:pPr>
      <w:r w:rsidRPr="00970959">
        <w:rPr>
          <w:lang w:val="en-US"/>
        </w:rPr>
        <w:t xml:space="preserve">The exact wording was as follows: </w:t>
      </w:r>
    </w:p>
    <w:p w14:paraId="455AFE4F" w14:textId="77777777" w:rsidR="00A30821" w:rsidRPr="00970959" w:rsidRDefault="00A30821" w:rsidP="00A30821">
      <w:pPr>
        <w:jc w:val="both"/>
        <w:rPr>
          <w:lang w:val="en-US"/>
        </w:rPr>
      </w:pPr>
    </w:p>
    <w:tbl>
      <w:tblPr>
        <w:tblStyle w:val="Tablaconcuadrcula"/>
        <w:tblW w:w="0" w:type="auto"/>
        <w:tblLook w:val="04A0" w:firstRow="1" w:lastRow="0" w:firstColumn="1" w:lastColumn="0" w:noHBand="0" w:noVBand="1"/>
      </w:tblPr>
      <w:tblGrid>
        <w:gridCol w:w="9350"/>
      </w:tblGrid>
      <w:tr w:rsidR="00A30821" w:rsidRPr="00970959" w14:paraId="378C9DFB" w14:textId="77777777" w:rsidTr="000D5573">
        <w:tc>
          <w:tcPr>
            <w:tcW w:w="9350" w:type="dxa"/>
          </w:tcPr>
          <w:p w14:paraId="4EDAF7BD" w14:textId="77777777" w:rsidR="00A30821" w:rsidRPr="00970959" w:rsidRDefault="00A30821" w:rsidP="000D5573">
            <w:pPr>
              <w:jc w:val="both"/>
              <w:rPr>
                <w:i/>
                <w:iCs/>
                <w:lang w:val="en-US"/>
              </w:rPr>
            </w:pPr>
            <w:r w:rsidRPr="00970959">
              <w:rPr>
                <w:b/>
                <w:bCs/>
                <w:i/>
                <w:iCs/>
                <w:lang w:val="en-US"/>
              </w:rPr>
              <w:t>Welcome!</w:t>
            </w:r>
          </w:p>
          <w:p w14:paraId="415EDBBC" w14:textId="77777777" w:rsidR="00A30821" w:rsidRPr="00970959" w:rsidRDefault="00A30821" w:rsidP="000D5573">
            <w:pPr>
              <w:jc w:val="both"/>
              <w:rPr>
                <w:i/>
                <w:iCs/>
                <w:lang w:val="en-US"/>
              </w:rPr>
            </w:pPr>
            <w:r w:rsidRPr="00970959">
              <w:rPr>
                <w:i/>
                <w:iCs/>
                <w:lang w:val="en-US"/>
              </w:rPr>
              <w:t> </w:t>
            </w:r>
          </w:p>
          <w:p w14:paraId="6F209F79" w14:textId="6769B8A1" w:rsidR="00A30821" w:rsidRPr="00970959" w:rsidRDefault="00A30821" w:rsidP="000D5573">
            <w:pPr>
              <w:jc w:val="both"/>
              <w:rPr>
                <w:i/>
                <w:iCs/>
                <w:lang w:val="es-ES"/>
              </w:rPr>
            </w:pPr>
            <w:r w:rsidRPr="00970959">
              <w:rPr>
                <w:i/>
                <w:iCs/>
                <w:lang w:val="en-US"/>
              </w:rPr>
              <w:t xml:space="preserve">In this survey, you will be shown a series of words for feelings. </w:t>
            </w:r>
            <w:r w:rsidRPr="00970959">
              <w:rPr>
                <w:i/>
                <w:iCs/>
                <w:lang w:val="es-ES"/>
              </w:rPr>
              <w:t>For each feeling</w:t>
            </w:r>
            <w:r w:rsidR="00CB000D" w:rsidRPr="00970959">
              <w:rPr>
                <w:i/>
                <w:iCs/>
                <w:lang w:val="es-ES"/>
              </w:rPr>
              <w:t>:</w:t>
            </w:r>
            <w:r w:rsidRPr="00970959">
              <w:rPr>
                <w:rStyle w:val="Refdenotaalpie"/>
              </w:rPr>
              <w:footnoteReference w:id="7"/>
            </w:r>
          </w:p>
          <w:p w14:paraId="5192DF8A" w14:textId="77777777" w:rsidR="00A30821" w:rsidRPr="00970959" w:rsidRDefault="00A30821" w:rsidP="000D5573">
            <w:pPr>
              <w:numPr>
                <w:ilvl w:val="0"/>
                <w:numId w:val="22"/>
              </w:numPr>
              <w:jc w:val="both"/>
              <w:rPr>
                <w:i/>
                <w:iCs/>
                <w:lang w:val="en-US"/>
              </w:rPr>
            </w:pPr>
            <w:r w:rsidRPr="00970959">
              <w:rPr>
                <w:b/>
                <w:bCs/>
                <w:i/>
                <w:iCs/>
                <w:lang w:val="en-US"/>
              </w:rPr>
              <w:t>If you think it is associated with a colour</w:t>
            </w:r>
            <w:r w:rsidRPr="00970959">
              <w:rPr>
                <w:i/>
                <w:iCs/>
                <w:lang w:val="en-US"/>
              </w:rPr>
              <w:t>, click on the corresponding coloured pencil below. </w:t>
            </w:r>
            <w:r w:rsidRPr="00970959">
              <w:rPr>
                <w:i/>
                <w:iCs/>
                <w:u w:val="single"/>
                <w:lang w:val="en-US"/>
              </w:rPr>
              <w:t>You can only choose one colour</w:t>
            </w:r>
            <w:r w:rsidRPr="00970959">
              <w:rPr>
                <w:i/>
                <w:iCs/>
                <w:lang w:val="en-US"/>
              </w:rPr>
              <w:t> per set of pencils. When you have chosen a colour, please type your reason for that choice in the text box below. If you identify a colour but cannot think of any specific reason, or if you cannot find any colour that applies, please write ‘no explanation’ in the box below.</w:t>
            </w:r>
          </w:p>
          <w:p w14:paraId="06833E33" w14:textId="4966A064" w:rsidR="00A30821" w:rsidRPr="00970959" w:rsidRDefault="00A30821" w:rsidP="000D5573">
            <w:pPr>
              <w:numPr>
                <w:ilvl w:val="0"/>
                <w:numId w:val="22"/>
              </w:numPr>
              <w:jc w:val="both"/>
              <w:rPr>
                <w:i/>
                <w:iCs/>
                <w:lang w:val="en-US"/>
              </w:rPr>
            </w:pPr>
            <w:r w:rsidRPr="00970959">
              <w:rPr>
                <w:b/>
                <w:bCs/>
                <w:i/>
                <w:iCs/>
                <w:lang w:val="en-US"/>
              </w:rPr>
              <w:t>If you don</w:t>
            </w:r>
            <w:r w:rsidR="00DD1B77" w:rsidRPr="00970959">
              <w:rPr>
                <w:b/>
                <w:bCs/>
                <w:i/>
                <w:iCs/>
                <w:lang w:val="en-US"/>
              </w:rPr>
              <w:t>’</w:t>
            </w:r>
            <w:r w:rsidRPr="00970959">
              <w:rPr>
                <w:b/>
                <w:bCs/>
                <w:i/>
                <w:iCs/>
                <w:lang w:val="en-US"/>
              </w:rPr>
              <w:t>t think there is a colour association</w:t>
            </w:r>
            <w:r w:rsidRPr="00970959">
              <w:rPr>
                <w:i/>
                <w:iCs/>
                <w:lang w:val="en-US"/>
              </w:rPr>
              <w:t>, click on one of the corresponding text options below: Colour not listed here (if you think that the feeling is associated with a colour but you can</w:t>
            </w:r>
            <w:r w:rsidR="00DD1B77" w:rsidRPr="00970959">
              <w:rPr>
                <w:i/>
                <w:iCs/>
                <w:lang w:val="en-US"/>
              </w:rPr>
              <w:t>’</w:t>
            </w:r>
            <w:r w:rsidRPr="00970959">
              <w:rPr>
                <w:i/>
                <w:iCs/>
                <w:lang w:val="en-US"/>
              </w:rPr>
              <w:t>t find it among the pencils) No association (if you can</w:t>
            </w:r>
            <w:r w:rsidR="00DD1B77" w:rsidRPr="00970959">
              <w:rPr>
                <w:i/>
                <w:iCs/>
                <w:lang w:val="en-US"/>
              </w:rPr>
              <w:t>’</w:t>
            </w:r>
            <w:r w:rsidRPr="00970959">
              <w:rPr>
                <w:i/>
                <w:iCs/>
                <w:lang w:val="en-US"/>
              </w:rPr>
              <w:t>t think of a colour association for that feeling). </w:t>
            </w:r>
          </w:p>
          <w:p w14:paraId="73F5CB7E" w14:textId="77777777" w:rsidR="00A30821" w:rsidRPr="00970959" w:rsidRDefault="00A30821" w:rsidP="000D5573">
            <w:pPr>
              <w:jc w:val="both"/>
              <w:rPr>
                <w:b/>
                <w:bCs/>
                <w:i/>
                <w:iCs/>
                <w:lang w:val="en-US"/>
              </w:rPr>
            </w:pPr>
          </w:p>
        </w:tc>
      </w:tr>
    </w:tbl>
    <w:p w14:paraId="6827D7EA" w14:textId="77777777" w:rsidR="007C19E8" w:rsidRPr="00970959" w:rsidRDefault="007C19E8" w:rsidP="00A30821">
      <w:pPr>
        <w:spacing w:after="120"/>
        <w:jc w:val="both"/>
        <w:rPr>
          <w:highlight w:val="white"/>
        </w:rPr>
      </w:pPr>
    </w:p>
    <w:p w14:paraId="28956DBE" w14:textId="7F3EC614" w:rsidR="00A30821" w:rsidRPr="00970959" w:rsidRDefault="00A30821" w:rsidP="00A30821">
      <w:pPr>
        <w:spacing w:after="120"/>
        <w:jc w:val="both"/>
        <w:rPr>
          <w:highlight w:val="white"/>
        </w:rPr>
      </w:pPr>
      <w:r w:rsidRPr="00970959">
        <w:rPr>
          <w:highlight w:val="white"/>
        </w:rPr>
        <w:t xml:space="preserve">As well as being asked to select a colour for an emotion term, participants were given the option to select </w:t>
      </w:r>
      <w:r w:rsidR="004508E7" w:rsidRPr="00970959">
        <w:rPr>
          <w:highlight w:val="white"/>
        </w:rPr>
        <w:t>‘</w:t>
      </w:r>
      <w:r w:rsidRPr="00970959">
        <w:rPr>
          <w:highlight w:val="white"/>
        </w:rPr>
        <w:t>colour not listed here</w:t>
      </w:r>
      <w:r w:rsidR="004508E7" w:rsidRPr="00970959">
        <w:rPr>
          <w:highlight w:val="white"/>
        </w:rPr>
        <w:t>’</w:t>
      </w:r>
      <w:r w:rsidRPr="00970959">
        <w:rPr>
          <w:highlight w:val="white"/>
        </w:rPr>
        <w:t xml:space="preserve"> or </w:t>
      </w:r>
      <w:r w:rsidR="004508E7" w:rsidRPr="00970959">
        <w:rPr>
          <w:highlight w:val="white"/>
        </w:rPr>
        <w:t>‘</w:t>
      </w:r>
      <w:r w:rsidRPr="00970959">
        <w:rPr>
          <w:highlight w:val="white"/>
        </w:rPr>
        <w:t>no association</w:t>
      </w:r>
      <w:r w:rsidR="004508E7" w:rsidRPr="00970959">
        <w:rPr>
          <w:highlight w:val="white"/>
        </w:rPr>
        <w:t>’</w:t>
      </w:r>
      <w:r w:rsidRPr="00970959">
        <w:rPr>
          <w:highlight w:val="white"/>
        </w:rPr>
        <w:t xml:space="preserve">. Participants were thus able to select from a range of </w:t>
      </w:r>
      <w:r w:rsidRPr="00970959">
        <w:rPr>
          <w:b/>
          <w:highlight w:val="white"/>
        </w:rPr>
        <w:t>27</w:t>
      </w:r>
      <w:r w:rsidRPr="00970959">
        <w:rPr>
          <w:highlight w:val="white"/>
        </w:rPr>
        <w:t xml:space="preserve"> potential answers (25 colours </w:t>
      </w:r>
      <w:r w:rsidR="004508E7" w:rsidRPr="00970959">
        <w:rPr>
          <w:highlight w:val="white"/>
        </w:rPr>
        <w:t>plus</w:t>
      </w:r>
      <w:r w:rsidRPr="00970959">
        <w:rPr>
          <w:highlight w:val="white"/>
        </w:rPr>
        <w:t xml:space="preserve"> </w:t>
      </w:r>
      <w:r w:rsidR="004508E7" w:rsidRPr="00970959">
        <w:rPr>
          <w:highlight w:val="white"/>
        </w:rPr>
        <w:t>‘colour not listed here’ or ‘no association’</w:t>
      </w:r>
      <w:r w:rsidRPr="00970959">
        <w:rPr>
          <w:highlight w:val="white"/>
        </w:rPr>
        <w:t>).</w:t>
      </w:r>
      <w:bookmarkStart w:id="68" w:name="_Hlk92809947"/>
      <w:r w:rsidRPr="00970959">
        <w:rPr>
          <w:highlight w:val="white"/>
        </w:rPr>
        <w:t xml:space="preserve"> </w:t>
      </w:r>
      <w:r w:rsidR="007C19E8" w:rsidRPr="00970959">
        <w:rPr>
          <w:highlight w:val="white"/>
        </w:rPr>
        <w:t>If they selected ‘colour not listed’ they were not asked to name or describe an alternative colour as it would have been difficult to identify an exact shade from their description.</w:t>
      </w:r>
      <w:bookmarkEnd w:id="68"/>
    </w:p>
    <w:p w14:paraId="079FD769" w14:textId="77777777" w:rsidR="00A30821" w:rsidRPr="00970959" w:rsidRDefault="00A30821" w:rsidP="00A30821"/>
    <w:p w14:paraId="1A179244" w14:textId="77777777" w:rsidR="00A30821" w:rsidRPr="00970959" w:rsidRDefault="00A30821" w:rsidP="00A30821">
      <w:pPr>
        <w:rPr>
          <w:lang w:val="en-US"/>
        </w:rPr>
      </w:pPr>
      <w:r w:rsidRPr="00970959">
        <w:rPr>
          <w:noProof/>
          <w:lang w:val="en-US" w:eastAsia="zh-CN"/>
        </w:rPr>
        <w:lastRenderedPageBreak/>
        <w:drawing>
          <wp:inline distT="0" distB="0" distL="0" distR="0" wp14:anchorId="3EC4B6A9" wp14:editId="1BA05188">
            <wp:extent cx="5943600" cy="2478302"/>
            <wp:effectExtent l="0" t="0" r="0" b="0"/>
            <wp:docPr id="4" name="Imagen 4" descr="Imagen que contiene dibujo, aliment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magen que contiene dibujo, alimentos&#10;&#10;Descripción generada automáticamente"/>
                    <pic:cNvPicPr/>
                  </pic:nvPicPr>
                  <pic:blipFill rotWithShape="1">
                    <a:blip r:embed="rId33" cstate="print">
                      <a:extLst>
                        <a:ext uri="{28A0092B-C50C-407E-A947-70E740481C1C}">
                          <a14:useLocalDpi xmlns:a14="http://schemas.microsoft.com/office/drawing/2010/main" val="0"/>
                        </a:ext>
                      </a:extLst>
                    </a:blip>
                    <a:srcRect t="25872"/>
                    <a:stretch/>
                  </pic:blipFill>
                  <pic:spPr bwMode="auto">
                    <a:xfrm>
                      <a:off x="0" y="0"/>
                      <a:ext cx="5943600" cy="2478302"/>
                    </a:xfrm>
                    <a:prstGeom prst="rect">
                      <a:avLst/>
                    </a:prstGeom>
                    <a:ln>
                      <a:noFill/>
                    </a:ln>
                    <a:extLst>
                      <a:ext uri="{53640926-AAD7-44D8-BBD7-CCE9431645EC}">
                        <a14:shadowObscured xmlns:a14="http://schemas.microsoft.com/office/drawing/2010/main"/>
                      </a:ext>
                    </a:extLst>
                  </pic:spPr>
                </pic:pic>
              </a:graphicData>
            </a:graphic>
          </wp:inline>
        </w:drawing>
      </w:r>
      <w:r w:rsidRPr="00970959">
        <w:rPr>
          <w:lang w:val="en-US"/>
        </w:rPr>
        <w:t>Figure 2.1</w:t>
      </w:r>
      <w:r w:rsidRPr="00970959">
        <w:rPr>
          <w:lang w:val="en-US"/>
        </w:rPr>
        <w:tab/>
        <w:t>The prompt that was presented to the participants.</w:t>
      </w:r>
    </w:p>
    <w:p w14:paraId="1552FA3F" w14:textId="77777777" w:rsidR="00A30821" w:rsidRPr="00970959" w:rsidRDefault="00A30821" w:rsidP="00A30821">
      <w:pPr>
        <w:rPr>
          <w:lang w:val="en-US"/>
        </w:rPr>
      </w:pPr>
      <w:r w:rsidRPr="00970959">
        <w:rPr>
          <w:lang w:val="es-ES"/>
        </w:rPr>
        <w:fldChar w:fldCharType="begin"/>
      </w:r>
      <w:r w:rsidRPr="00970959">
        <w:rPr>
          <w:lang w:val="en-US"/>
        </w:rPr>
        <w:instrText xml:space="preserve"> INCLUDEPICTURE "https://bham.qualtrics.com/CP/Graphic.php?IM=IM_e355mq8VQV8f2m1" \* MERGEFORMATINET </w:instrText>
      </w:r>
      <w:r w:rsidRPr="00970959">
        <w:rPr>
          <w:lang w:val="es-ES"/>
        </w:rPr>
        <w:fldChar w:fldCharType="end"/>
      </w:r>
    </w:p>
    <w:p w14:paraId="2B56F790" w14:textId="24D61434" w:rsidR="00A30821" w:rsidRPr="00970959" w:rsidRDefault="00A30821" w:rsidP="00A30821">
      <w:pPr>
        <w:jc w:val="both"/>
        <w:rPr>
          <w:lang w:val="en-US"/>
        </w:rPr>
      </w:pPr>
      <w:r w:rsidRPr="00970959">
        <w:rPr>
          <w:lang w:val="en-US"/>
        </w:rPr>
        <w:t xml:space="preserve">Participants were then invited to explain their choice of colour for each feeling in the form of a free text response. Below the picture of the pencils, participants saw a textbox with a heading that combined the emotion term in the heading and the statement </w:t>
      </w:r>
      <w:r w:rsidR="009E70B0" w:rsidRPr="00970959">
        <w:rPr>
          <w:lang w:val="en-US"/>
        </w:rPr>
        <w:t>‘</w:t>
      </w:r>
      <w:r w:rsidRPr="00970959">
        <w:rPr>
          <w:lang w:val="en-US"/>
        </w:rPr>
        <w:t>reasons for your choice</w:t>
      </w:r>
      <w:r w:rsidR="009E70B0" w:rsidRPr="00970959">
        <w:rPr>
          <w:lang w:val="en-US"/>
        </w:rPr>
        <w:t>’</w:t>
      </w:r>
      <w:r w:rsidRPr="00970959">
        <w:rPr>
          <w:lang w:val="en-US"/>
        </w:rPr>
        <w:t xml:space="preserve">. This option was not </w:t>
      </w:r>
      <w:r w:rsidR="009E70B0" w:rsidRPr="00970959">
        <w:rPr>
          <w:lang w:val="en-US"/>
        </w:rPr>
        <w:t>compulsory,</w:t>
      </w:r>
      <w:r w:rsidRPr="00970959">
        <w:rPr>
          <w:lang w:val="en-US"/>
        </w:rPr>
        <w:t xml:space="preserve"> and participants could move to the next screen without writing their responses.</w:t>
      </w:r>
    </w:p>
    <w:p w14:paraId="42641D63" w14:textId="77777777" w:rsidR="00A30821" w:rsidRPr="00970959" w:rsidRDefault="00A30821" w:rsidP="00A30821">
      <w:pPr>
        <w:jc w:val="both"/>
        <w:rPr>
          <w:lang w:val="en-US"/>
        </w:rPr>
      </w:pPr>
    </w:p>
    <w:p w14:paraId="15C84326" w14:textId="77777777" w:rsidR="00A30821" w:rsidRPr="00970959" w:rsidRDefault="00A30821" w:rsidP="00A30821">
      <w:pPr>
        <w:jc w:val="both"/>
        <w:rPr>
          <w:rFonts w:ascii="Times" w:hAnsi="Times"/>
          <w:lang w:val="en-US"/>
        </w:rPr>
      </w:pPr>
      <w:r w:rsidRPr="00970959">
        <w:rPr>
          <w:lang w:val="en-US"/>
        </w:rPr>
        <w:t xml:space="preserve">There was no time limit to the questionnaire. </w:t>
      </w:r>
      <w:r w:rsidRPr="00970959">
        <w:rPr>
          <w:rFonts w:ascii="Times" w:hAnsi="Times"/>
        </w:rPr>
        <w:t xml:space="preserve">Participants did not receive any monetary compensation for participation. They were informed that the data would be stored securely in a password-protected electronic system for three years after the end of the study in line with European data protection rules. They were also informed that the data would be destroyed after that date. The project was approved by the Ethics Committee at the University of Birmingham, UK (ERN_16-0608AP14). </w:t>
      </w:r>
    </w:p>
    <w:p w14:paraId="061D0C1C" w14:textId="77777777" w:rsidR="00A30821" w:rsidRPr="00970959" w:rsidRDefault="00A30821" w:rsidP="003422DA">
      <w:pPr>
        <w:spacing w:after="120"/>
        <w:ind w:left="1440" w:hanging="1440"/>
        <w:jc w:val="both"/>
        <w:rPr>
          <w:highlight w:val="white"/>
        </w:rPr>
      </w:pPr>
    </w:p>
    <w:p w14:paraId="5BB5143A" w14:textId="4DBD5763" w:rsidR="00F50C26" w:rsidRPr="00970959" w:rsidRDefault="000E6C30" w:rsidP="00BA6922">
      <w:pPr>
        <w:tabs>
          <w:tab w:val="left" w:pos="5626"/>
        </w:tabs>
        <w:spacing w:after="120"/>
        <w:jc w:val="both"/>
        <w:rPr>
          <w:highlight w:val="white"/>
        </w:rPr>
      </w:pPr>
      <w:r w:rsidRPr="00970959">
        <w:rPr>
          <w:highlight w:val="white"/>
        </w:rPr>
        <w:tab/>
      </w:r>
    </w:p>
    <w:p w14:paraId="18BC50F5" w14:textId="7701F4F0" w:rsidR="00F50C26" w:rsidRPr="00970959" w:rsidRDefault="00FD45D4" w:rsidP="00855538">
      <w:pPr>
        <w:pStyle w:val="Ttulo2"/>
        <w:spacing w:before="0"/>
        <w:rPr>
          <w:rFonts w:cs="Times New Roman"/>
        </w:rPr>
      </w:pPr>
      <w:bookmarkStart w:id="69" w:name="_lj3r6uzf2ui5" w:colFirst="0" w:colLast="0"/>
      <w:bookmarkStart w:id="70" w:name="_Toc51757122"/>
      <w:bookmarkStart w:id="71" w:name="_Toc120712770"/>
      <w:bookmarkEnd w:id="69"/>
      <w:r w:rsidRPr="00970959">
        <w:rPr>
          <w:rFonts w:cs="Times New Roman"/>
        </w:rPr>
        <w:t>2.</w:t>
      </w:r>
      <w:r w:rsidR="008F47A7" w:rsidRPr="00970959">
        <w:rPr>
          <w:rFonts w:cs="Times New Roman"/>
        </w:rPr>
        <w:t>4</w:t>
      </w:r>
      <w:r w:rsidRPr="00970959">
        <w:rPr>
          <w:rFonts w:cs="Times New Roman"/>
        </w:rPr>
        <w:tab/>
      </w:r>
      <w:bookmarkStart w:id="72" w:name="_Toc51757124"/>
      <w:bookmarkEnd w:id="70"/>
      <w:r w:rsidR="00AD382D" w:rsidRPr="00970959">
        <w:rPr>
          <w:rFonts w:cs="Times New Roman"/>
        </w:rPr>
        <w:t>Identifying motivation types</w:t>
      </w:r>
      <w:bookmarkEnd w:id="71"/>
      <w:bookmarkEnd w:id="72"/>
    </w:p>
    <w:p w14:paraId="5C063E50" w14:textId="77777777" w:rsidR="005960B8" w:rsidRPr="00970959" w:rsidRDefault="005960B8" w:rsidP="005960B8">
      <w:pPr>
        <w:jc w:val="both"/>
        <w:rPr>
          <w:lang w:val="en-US"/>
        </w:rPr>
      </w:pPr>
    </w:p>
    <w:p w14:paraId="40AF5C3A" w14:textId="5B76C37B" w:rsidR="005960B8" w:rsidRPr="00970959" w:rsidRDefault="702A0E75" w:rsidP="005960B8">
      <w:pPr>
        <w:jc w:val="both"/>
        <w:rPr>
          <w:lang w:val="en-US"/>
        </w:rPr>
      </w:pPr>
      <w:r w:rsidRPr="00970959">
        <w:rPr>
          <w:lang w:val="en-US"/>
        </w:rPr>
        <w:t xml:space="preserve">As stated above, for each emotion, participants were asked to provide a reason for their choice of associated colour, in the form of a free text response. For each item in the </w:t>
      </w:r>
      <w:r w:rsidR="003422DA" w:rsidRPr="00970959">
        <w:rPr>
          <w:lang w:val="en-US"/>
        </w:rPr>
        <w:t>questionnaire</w:t>
      </w:r>
      <w:r w:rsidRPr="00970959">
        <w:rPr>
          <w:lang w:val="en-US"/>
        </w:rPr>
        <w:t xml:space="preserve">, below the picture of the pencils, participants saw the prompt that is shown in Figure 2.2 </w:t>
      </w:r>
      <w:r w:rsidR="00AE4E52" w:rsidRPr="00970959">
        <w:rPr>
          <w:lang w:val="en-US"/>
        </w:rPr>
        <w:t xml:space="preserve">They wrote their response in their own language. </w:t>
      </w:r>
      <w:r w:rsidRPr="00970959">
        <w:rPr>
          <w:lang w:val="en-US"/>
        </w:rPr>
        <w:t>This option was not compulsory and participants could move to the next screen without writing a reason.</w:t>
      </w:r>
    </w:p>
    <w:p w14:paraId="76362D02" w14:textId="77777777" w:rsidR="0096160A" w:rsidRPr="00970959" w:rsidRDefault="0096160A" w:rsidP="005960B8">
      <w:pPr>
        <w:jc w:val="both"/>
        <w:rPr>
          <w:lang w:val="en-US"/>
        </w:rPr>
      </w:pPr>
    </w:p>
    <w:p w14:paraId="2B44B7AB" w14:textId="46EB02A9" w:rsidR="005D23BF" w:rsidRPr="00970959" w:rsidRDefault="0093166F" w:rsidP="005960B8">
      <w:pPr>
        <w:jc w:val="both"/>
        <w:rPr>
          <w:lang w:val="en-US"/>
        </w:rPr>
      </w:pPr>
      <w:r w:rsidRPr="00970959">
        <w:rPr>
          <w:noProof/>
          <w:lang w:val="en-US" w:eastAsia="zh-CN"/>
        </w:rPr>
        <w:drawing>
          <wp:inline distT="0" distB="0" distL="0" distR="0" wp14:anchorId="40D1F672" wp14:editId="2326294E">
            <wp:extent cx="4007427" cy="847725"/>
            <wp:effectExtent l="0" t="0" r="6350" b="3175"/>
            <wp:docPr id="2027835975" name="Imagen 2027835975" descr="Tabl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835975" name="Imagen 2027835975" descr="Tabla&#10;&#10;Descripción generada automáticamente con confianza baja"/>
                    <pic:cNvPicPr/>
                  </pic:nvPicPr>
                  <pic:blipFill>
                    <a:blip r:embed="rId34">
                      <a:extLst>
                        <a:ext uri="{28A0092B-C50C-407E-A947-70E740481C1C}">
                          <a14:useLocalDpi xmlns:a14="http://schemas.microsoft.com/office/drawing/2010/main" val="0"/>
                        </a:ext>
                      </a:extLst>
                    </a:blip>
                    <a:stretch>
                      <a:fillRect/>
                    </a:stretch>
                  </pic:blipFill>
                  <pic:spPr>
                    <a:xfrm>
                      <a:off x="0" y="0"/>
                      <a:ext cx="4021455" cy="850692"/>
                    </a:xfrm>
                    <a:prstGeom prst="rect">
                      <a:avLst/>
                    </a:prstGeom>
                  </pic:spPr>
                </pic:pic>
              </a:graphicData>
            </a:graphic>
          </wp:inline>
        </w:drawing>
      </w:r>
    </w:p>
    <w:p w14:paraId="2271ED9F" w14:textId="1AE538F0" w:rsidR="005960B8" w:rsidRPr="00970959" w:rsidRDefault="005960B8" w:rsidP="005960B8">
      <w:pPr>
        <w:jc w:val="both"/>
        <w:rPr>
          <w:lang w:val="en-US"/>
        </w:rPr>
      </w:pPr>
    </w:p>
    <w:p w14:paraId="10FC04E4" w14:textId="219D3BB1" w:rsidR="00855538" w:rsidRPr="00970959" w:rsidRDefault="00855538" w:rsidP="005960B8">
      <w:pPr>
        <w:jc w:val="both"/>
        <w:rPr>
          <w:lang w:val="en-US"/>
        </w:rPr>
      </w:pPr>
      <w:r w:rsidRPr="00970959">
        <w:rPr>
          <w:lang w:val="en-US"/>
        </w:rPr>
        <w:lastRenderedPageBreak/>
        <w:t>Figure 2.2</w:t>
      </w:r>
      <w:r w:rsidRPr="00970959">
        <w:rPr>
          <w:lang w:val="en-US"/>
        </w:rPr>
        <w:tab/>
        <w:t>Prompt asking participants to provide reason for their choice of colour</w:t>
      </w:r>
    </w:p>
    <w:p w14:paraId="50D50CC8" w14:textId="77777777" w:rsidR="00855538" w:rsidRPr="00970959" w:rsidRDefault="00855538" w:rsidP="005960B8">
      <w:pPr>
        <w:jc w:val="both"/>
        <w:rPr>
          <w:lang w:val="en-US"/>
        </w:rPr>
      </w:pPr>
    </w:p>
    <w:p w14:paraId="4FDC8F72" w14:textId="26E80BD9" w:rsidR="00785F79" w:rsidRPr="00970959" w:rsidRDefault="702A0E75" w:rsidP="00E052D9">
      <w:pPr>
        <w:jc w:val="both"/>
        <w:rPr>
          <w:lang w:eastAsia="en-GB"/>
        </w:rPr>
      </w:pPr>
      <w:r w:rsidRPr="00970959">
        <w:rPr>
          <w:lang w:val="en-US"/>
        </w:rPr>
        <w:t xml:space="preserve">The reasons offered for their choices </w:t>
      </w:r>
      <w:r w:rsidRPr="00970959">
        <w:rPr>
          <w:lang w:eastAsia="en-GB"/>
        </w:rPr>
        <w:t xml:space="preserve">were coded into five broad categories: bodily-based motivation, cross-modal correspondence, environmentally-based motivation, linguistic (idiomatic) motivation, and unclear/unsure. </w:t>
      </w:r>
      <w:bookmarkStart w:id="73" w:name="_Hlk95834842"/>
      <w:r w:rsidR="002D2D16" w:rsidRPr="00970959">
        <w:rPr>
          <w:lang w:eastAsia="en-GB"/>
        </w:rPr>
        <w:t>The</w:t>
      </w:r>
      <w:r w:rsidRPr="00970959">
        <w:rPr>
          <w:lang w:eastAsia="en-GB"/>
        </w:rPr>
        <w:t xml:space="preserve"> categor</w:t>
      </w:r>
      <w:r w:rsidR="002D2D16" w:rsidRPr="00970959">
        <w:rPr>
          <w:lang w:eastAsia="en-GB"/>
        </w:rPr>
        <w:t>y</w:t>
      </w:r>
      <w:r w:rsidRPr="00970959">
        <w:rPr>
          <w:lang w:eastAsia="en-GB"/>
        </w:rPr>
        <w:t xml:space="preserve"> </w:t>
      </w:r>
      <w:r w:rsidR="002D2D16" w:rsidRPr="00970959">
        <w:rPr>
          <w:lang w:eastAsia="en-GB"/>
        </w:rPr>
        <w:t>‘</w:t>
      </w:r>
      <w:r w:rsidRPr="00970959">
        <w:rPr>
          <w:lang w:eastAsia="en-GB"/>
        </w:rPr>
        <w:t>environmentally-based motivation</w:t>
      </w:r>
      <w:r w:rsidR="002D2D16" w:rsidRPr="00970959">
        <w:rPr>
          <w:lang w:eastAsia="en-GB"/>
        </w:rPr>
        <w:t xml:space="preserve">’ was further subdivided into </w:t>
      </w:r>
      <w:r w:rsidRPr="00970959">
        <w:rPr>
          <w:lang w:eastAsia="en-GB"/>
        </w:rPr>
        <w:t>‘natural</w:t>
      </w:r>
      <w:r w:rsidR="002D2D16" w:rsidRPr="00970959">
        <w:rPr>
          <w:lang w:eastAsia="en-GB"/>
        </w:rPr>
        <w:t xml:space="preserve"> physical environment</w:t>
      </w:r>
      <w:r w:rsidRPr="00970959">
        <w:rPr>
          <w:lang w:eastAsia="en-GB"/>
        </w:rPr>
        <w:t xml:space="preserve">’ and </w:t>
      </w:r>
      <w:r w:rsidR="00CB000D" w:rsidRPr="00970959">
        <w:rPr>
          <w:lang w:eastAsia="en-GB"/>
        </w:rPr>
        <w:t>‘</w:t>
      </w:r>
      <w:r w:rsidRPr="00970959">
        <w:rPr>
          <w:lang w:eastAsia="en-GB"/>
        </w:rPr>
        <w:t>man</w:t>
      </w:r>
      <w:r w:rsidR="00B66AD6" w:rsidRPr="00970959">
        <w:rPr>
          <w:lang w:eastAsia="en-GB"/>
        </w:rPr>
        <w:t>-</w:t>
      </w:r>
      <w:r w:rsidRPr="00970959">
        <w:rPr>
          <w:lang w:eastAsia="en-GB"/>
        </w:rPr>
        <w:t>made</w:t>
      </w:r>
      <w:r w:rsidR="002D2D16" w:rsidRPr="00970959">
        <w:rPr>
          <w:lang w:eastAsia="en-GB"/>
        </w:rPr>
        <w:t xml:space="preserve"> </w:t>
      </w:r>
      <w:r w:rsidR="003647DC" w:rsidRPr="00970959">
        <w:rPr>
          <w:lang w:eastAsia="en-GB"/>
        </w:rPr>
        <w:t xml:space="preserve">or culturally mediated </w:t>
      </w:r>
      <w:r w:rsidR="002D2D16" w:rsidRPr="00970959">
        <w:rPr>
          <w:lang w:eastAsia="en-GB"/>
        </w:rPr>
        <w:t>physical environment</w:t>
      </w:r>
      <w:r w:rsidRPr="00970959">
        <w:rPr>
          <w:lang w:eastAsia="en-GB"/>
        </w:rPr>
        <w:t>’</w:t>
      </w:r>
      <w:r w:rsidR="002D2D16" w:rsidRPr="00970959">
        <w:rPr>
          <w:lang w:eastAsia="en-GB"/>
        </w:rPr>
        <w:t xml:space="preserve"> and the category ‘linguistic (idiomatic) motivation’ was further subdivide</w:t>
      </w:r>
      <w:r w:rsidR="00376771" w:rsidRPr="00970959">
        <w:rPr>
          <w:lang w:eastAsia="en-GB"/>
        </w:rPr>
        <w:t xml:space="preserve">d </w:t>
      </w:r>
      <w:r w:rsidR="002D2D16" w:rsidRPr="00970959">
        <w:rPr>
          <w:lang w:eastAsia="en-GB"/>
        </w:rPr>
        <w:t xml:space="preserve">into the categories ‘bodily-based idiom’ and ‘non-bodily-based idiom’ </w:t>
      </w:r>
      <w:r w:rsidR="00A031F4" w:rsidRPr="00970959">
        <w:rPr>
          <w:lang w:eastAsia="en-GB"/>
        </w:rPr>
        <w:t>(see below)</w:t>
      </w:r>
      <w:r w:rsidRPr="00970959">
        <w:rPr>
          <w:lang w:eastAsia="en-GB"/>
        </w:rPr>
        <w:t xml:space="preserve">. </w:t>
      </w:r>
      <w:bookmarkEnd w:id="73"/>
      <w:r w:rsidRPr="00970959">
        <w:rPr>
          <w:lang w:eastAsia="en-GB"/>
        </w:rPr>
        <w:t xml:space="preserve">Motivation-types were only coded when they were explicitly stated in the response. </w:t>
      </w:r>
    </w:p>
    <w:p w14:paraId="31B442AF" w14:textId="3BB40928" w:rsidR="00E40001" w:rsidRPr="00970959" w:rsidRDefault="00E40001" w:rsidP="00BA6922">
      <w:pPr>
        <w:jc w:val="both"/>
        <w:rPr>
          <w:b/>
        </w:rPr>
      </w:pPr>
    </w:p>
    <w:p w14:paraId="78B73428" w14:textId="7056929B" w:rsidR="001E13D4" w:rsidRPr="00970959" w:rsidRDefault="0B4C9179" w:rsidP="00B72A6E">
      <w:pPr>
        <w:jc w:val="both"/>
      </w:pPr>
      <w:bookmarkStart w:id="74" w:name="_heading=h.b4n60g1ozw6l" w:colFirst="0" w:colLast="0"/>
      <w:bookmarkStart w:id="75" w:name="_heading=h.popmknou96qg" w:colFirst="0" w:colLast="0"/>
      <w:bookmarkStart w:id="76" w:name="_heading=h.1jc3n0j3tkdo" w:colFirst="0" w:colLast="0"/>
      <w:bookmarkStart w:id="77" w:name="_heading=h.ruvmyivbov15" w:colFirst="0" w:colLast="0"/>
      <w:bookmarkEnd w:id="74"/>
      <w:bookmarkEnd w:id="75"/>
      <w:bookmarkEnd w:id="76"/>
      <w:bookmarkEnd w:id="77"/>
      <w:r w:rsidRPr="00970959">
        <w:t xml:space="preserve">Responses were coded as </w:t>
      </w:r>
      <w:r w:rsidRPr="00970959">
        <w:rPr>
          <w:b/>
          <w:bCs/>
        </w:rPr>
        <w:t>‘bodily-based’</w:t>
      </w:r>
      <w:r w:rsidRPr="00970959">
        <w:t xml:space="preserve"> if they made a clear reference to bodily function or feature. Answers in this category were often metonymic </w:t>
      </w:r>
      <w:r w:rsidR="00A23672" w:rsidRPr="00970959">
        <w:t xml:space="preserve">in that they invoked a direct cause-effect relationship </w:t>
      </w:r>
      <w:r w:rsidRPr="00970959">
        <w:t xml:space="preserve">(e.g., </w:t>
      </w:r>
      <w:r w:rsidR="00064D19" w:rsidRPr="00970959">
        <w:t>“</w:t>
      </w:r>
      <w:r w:rsidRPr="00970959">
        <w:t>Red face when angry</w:t>
      </w:r>
      <w:r w:rsidR="00064D19" w:rsidRPr="00970959">
        <w:t>”</w:t>
      </w:r>
      <w:r w:rsidRPr="00970959">
        <w:t xml:space="preserve">) but sometimes they shaded into metaphor (e.g., </w:t>
      </w:r>
      <w:r w:rsidR="00064D19" w:rsidRPr="00970959">
        <w:t>“</w:t>
      </w:r>
      <w:r w:rsidRPr="00970959">
        <w:t>Because there is fire inside you</w:t>
      </w:r>
      <w:r w:rsidR="00064D19" w:rsidRPr="00970959">
        <w:t>”</w:t>
      </w:r>
      <w:r w:rsidRPr="00970959">
        <w:t xml:space="preserve">; </w:t>
      </w:r>
      <w:r w:rsidR="00064D19" w:rsidRPr="00970959">
        <w:t>“</w:t>
      </w:r>
      <w:r w:rsidRPr="00970959">
        <w:t>Because you shine when you are happy</w:t>
      </w:r>
      <w:r w:rsidR="00064D19" w:rsidRPr="00970959">
        <w:t>”</w:t>
      </w:r>
      <w:r w:rsidRPr="00970959">
        <w:t xml:space="preserve">). Answers that drew on folk anatomy were also included in this category (e.g., </w:t>
      </w:r>
      <w:r w:rsidR="00064D19" w:rsidRPr="00970959">
        <w:t>“</w:t>
      </w:r>
      <w:r w:rsidRPr="00970959">
        <w:t>I think of jealousy as more associated with yellow bile</w:t>
      </w:r>
      <w:r w:rsidR="00064D19" w:rsidRPr="00970959">
        <w:t>”</w:t>
      </w:r>
      <w:r w:rsidRPr="00970959">
        <w:t>).</w:t>
      </w:r>
    </w:p>
    <w:p w14:paraId="379606C0" w14:textId="372B6410" w:rsidR="00B72A6E" w:rsidRPr="00970959" w:rsidRDefault="00B72A6E" w:rsidP="00B72A6E">
      <w:pPr>
        <w:jc w:val="both"/>
      </w:pPr>
    </w:p>
    <w:p w14:paraId="5C54AE60" w14:textId="2CB97937" w:rsidR="00A312C4" w:rsidRPr="00970959" w:rsidRDefault="0B4C9179" w:rsidP="00B72A6E">
      <w:pPr>
        <w:jc w:val="both"/>
      </w:pPr>
      <w:r w:rsidRPr="00970959">
        <w:t xml:space="preserve">Responses were coded as involving a </w:t>
      </w:r>
      <w:r w:rsidRPr="00970959">
        <w:rPr>
          <w:b/>
          <w:bCs/>
        </w:rPr>
        <w:t>‘cross-modal correspondence’</w:t>
      </w:r>
      <w:r w:rsidRPr="00970959">
        <w:t xml:space="preserve"> if they involved some sort of mapping between the emotion and the colour</w:t>
      </w:r>
      <w:r w:rsidR="00AE4E52" w:rsidRPr="00970959">
        <w:t xml:space="preserve">, which </w:t>
      </w:r>
      <w:r w:rsidRPr="00970959">
        <w:t xml:space="preserve">made reference to the intensity, </w:t>
      </w:r>
      <w:r w:rsidR="00F341DE" w:rsidRPr="00970959">
        <w:t>valence</w:t>
      </w:r>
      <w:r w:rsidRPr="00970959">
        <w:t xml:space="preserve">, or the complexity of the emotion and to the visual properties of the colours (e.g., </w:t>
      </w:r>
      <w:r w:rsidR="00064D19" w:rsidRPr="00970959">
        <w:t>“</w:t>
      </w:r>
      <w:r w:rsidRPr="00970959">
        <w:t>deep red speaks to me of intensity, which I associate with passionate</w:t>
      </w:r>
      <w:r w:rsidR="00064D19" w:rsidRPr="00970959">
        <w:t>”</w:t>
      </w:r>
      <w:r w:rsidRPr="00970959">
        <w:t xml:space="preserve">; </w:t>
      </w:r>
      <w:r w:rsidR="00064D19" w:rsidRPr="00970959">
        <w:t>“</w:t>
      </w:r>
      <w:r w:rsidRPr="00970959">
        <w:t>I think brighter colours represent cheerful more. And the light yellow is the most bright</w:t>
      </w:r>
      <w:r w:rsidR="00064D19" w:rsidRPr="00970959">
        <w:t>”</w:t>
      </w:r>
      <w:r w:rsidRPr="00970959">
        <w:t xml:space="preserve">). Often the colours appeared to be ‘personified’ in some way (e.g., </w:t>
      </w:r>
      <w:r w:rsidR="00064D19" w:rsidRPr="00970959">
        <w:t>“</w:t>
      </w:r>
      <w:r w:rsidRPr="00970959">
        <w:t>That blue is blue and proud!</w:t>
      </w:r>
      <w:r w:rsidR="00064D19" w:rsidRPr="00970959">
        <w:t>”</w:t>
      </w:r>
      <w:r w:rsidRPr="00970959">
        <w:t xml:space="preserve">; </w:t>
      </w:r>
      <w:r w:rsidR="00064D19" w:rsidRPr="00970959">
        <w:t>“</w:t>
      </w:r>
      <w:r w:rsidRPr="00970959">
        <w:t>yellow is bright, outgoing</w:t>
      </w:r>
      <w:r w:rsidR="00064D19" w:rsidRPr="00970959">
        <w:t>”</w:t>
      </w:r>
      <w:r w:rsidRPr="00970959">
        <w:t xml:space="preserve">; </w:t>
      </w:r>
      <w:r w:rsidR="00064D19" w:rsidRPr="00970959">
        <w:t>“</w:t>
      </w:r>
      <w:r w:rsidRPr="00970959">
        <w:t>dark red seems like a very unapologetic colour</w:t>
      </w:r>
      <w:r w:rsidR="00064D19" w:rsidRPr="00970959">
        <w:t>”,</w:t>
      </w:r>
      <w:r w:rsidRPr="00970959">
        <w:t xml:space="preserve"> </w:t>
      </w:r>
      <w:r w:rsidR="00064D19" w:rsidRPr="00970959">
        <w:t>“</w:t>
      </w:r>
      <w:r w:rsidRPr="00970959">
        <w:t>a vindictive colour</w:t>
      </w:r>
      <w:r w:rsidR="00064D19" w:rsidRPr="00970959">
        <w:t>”</w:t>
      </w:r>
      <w:r w:rsidRPr="00970959">
        <w:t xml:space="preserve">; </w:t>
      </w:r>
      <w:r w:rsidR="00064D19" w:rsidRPr="00970959">
        <w:t>“</w:t>
      </w:r>
      <w:r w:rsidRPr="00970959">
        <w:t>Furiousness has a single-mindedness to it that can only be black</w:t>
      </w:r>
      <w:r w:rsidR="00064D19" w:rsidRPr="00970959">
        <w:t>”</w:t>
      </w:r>
      <w:r w:rsidRPr="00970959">
        <w:t xml:space="preserve">; </w:t>
      </w:r>
      <w:r w:rsidR="00064D19" w:rsidRPr="00970959">
        <w:t>“</w:t>
      </w:r>
      <w:r w:rsidRPr="00970959">
        <w:t>The color feels enthusiastic, like it will lift you up</w:t>
      </w:r>
      <w:r w:rsidR="00064D19" w:rsidRPr="00970959">
        <w:t>”</w:t>
      </w:r>
      <w:r w:rsidRPr="00970959">
        <w:t xml:space="preserve">). The answers in this category differed from those in the ‘bodily-based category as </w:t>
      </w:r>
      <w:r w:rsidR="00A23672" w:rsidRPr="00970959">
        <w:t xml:space="preserve">participants did not simply invoke a metonymic cause-effect relationship (e.g. </w:t>
      </w:r>
      <w:r w:rsidR="00064D19" w:rsidRPr="00970959">
        <w:t>“</w:t>
      </w:r>
      <w:r w:rsidR="00A23672" w:rsidRPr="00970959">
        <w:t>I go blue when I’m cold</w:t>
      </w:r>
      <w:r w:rsidR="00064D19" w:rsidRPr="00970959">
        <w:t>”</w:t>
      </w:r>
      <w:r w:rsidR="00A23672" w:rsidRPr="00970959">
        <w:t xml:space="preserve">). </w:t>
      </w:r>
      <w:r w:rsidR="0097189E" w:rsidRPr="00970959">
        <w:t>Instead, p</w:t>
      </w:r>
      <w:r w:rsidR="00C969FC" w:rsidRPr="00970959">
        <w:t>articipants</w:t>
      </w:r>
      <w:r w:rsidRPr="00970959">
        <w:t xml:space="preserve"> </w:t>
      </w:r>
      <w:r w:rsidR="00A23672" w:rsidRPr="00970959">
        <w:t>appeared to be operating on a more metaphorical level</w:t>
      </w:r>
      <w:r w:rsidRPr="00970959">
        <w:t xml:space="preserve">, identifying two different </w:t>
      </w:r>
      <w:r w:rsidR="00A23672" w:rsidRPr="00970959">
        <w:t>entities</w:t>
      </w:r>
      <w:r w:rsidRPr="00970959">
        <w:t xml:space="preserve"> and seeking </w:t>
      </w:r>
      <w:r w:rsidR="00A23672" w:rsidRPr="00970959">
        <w:t>similarities</w:t>
      </w:r>
      <w:r w:rsidRPr="00970959">
        <w:t xml:space="preserve"> between them. </w:t>
      </w:r>
      <w:r w:rsidR="00A23672" w:rsidRPr="00970959">
        <w:t>For example,</w:t>
      </w:r>
      <w:r w:rsidRPr="00970959">
        <w:t xml:space="preserve"> responses in this category </w:t>
      </w:r>
      <w:r w:rsidR="00A23672" w:rsidRPr="00970959">
        <w:t xml:space="preserve">often </w:t>
      </w:r>
      <w:r w:rsidRPr="00970959">
        <w:t>involved comparisons with similar emotions and colours</w:t>
      </w:r>
      <w:r w:rsidR="00AE4E52" w:rsidRPr="00970959">
        <w:t>,</w:t>
      </w:r>
      <w:r w:rsidRPr="00970959">
        <w:t xml:space="preserve"> as participants sought to explain why they had chosen a particular shade of a colour for a particular emotion (e.g.,</w:t>
      </w:r>
      <w:r w:rsidR="00266E34" w:rsidRPr="00970959">
        <w:t xml:space="preserve"> </w:t>
      </w:r>
      <w:r w:rsidR="00740C88" w:rsidRPr="00970959">
        <w:t>“F</w:t>
      </w:r>
      <w:r w:rsidRPr="00970959">
        <w:t xml:space="preserve">ury is darker than anger </w:t>
      </w:r>
      <w:r w:rsidR="00DD1B77" w:rsidRPr="00970959">
        <w:t>–</w:t>
      </w:r>
      <w:r w:rsidRPr="00970959">
        <w:t xml:space="preserve"> anger burns bright and more on the surface than fury</w:t>
      </w:r>
      <w:r w:rsidR="00740C88" w:rsidRPr="00970959">
        <w:t>”</w:t>
      </w:r>
      <w:r w:rsidRPr="00970959">
        <w:t xml:space="preserve">; </w:t>
      </w:r>
      <w:r w:rsidR="00740C88" w:rsidRPr="00970959">
        <w:t>“</w:t>
      </w:r>
      <w:r w:rsidRPr="00970959">
        <w:t xml:space="preserve">harsh colour, brighter than for angry </w:t>
      </w:r>
      <w:r w:rsidR="00DD1B77" w:rsidRPr="00970959">
        <w:t>–</w:t>
      </w:r>
      <w:r w:rsidRPr="00970959">
        <w:t xml:space="preserve"> shows higher level of anger</w:t>
      </w:r>
      <w:r w:rsidR="00740C88" w:rsidRPr="00970959">
        <w:t>”</w:t>
      </w:r>
      <w:r w:rsidRPr="00970959">
        <w:t>).</w:t>
      </w:r>
    </w:p>
    <w:p w14:paraId="1E29D9B8" w14:textId="46921C25" w:rsidR="006F5B9C" w:rsidRPr="00970959" w:rsidRDefault="006F5B9C" w:rsidP="00B72A6E">
      <w:pPr>
        <w:jc w:val="both"/>
      </w:pPr>
    </w:p>
    <w:p w14:paraId="1DE8D34A" w14:textId="52456BC7" w:rsidR="006F5B9C" w:rsidRPr="00970959" w:rsidRDefault="0B4C9179" w:rsidP="006F5B9C">
      <w:pPr>
        <w:jc w:val="both"/>
      </w:pPr>
      <w:r w:rsidRPr="00970959">
        <w:t xml:space="preserve">Responses were coded as </w:t>
      </w:r>
      <w:r w:rsidRPr="00970959">
        <w:rPr>
          <w:b/>
          <w:bCs/>
        </w:rPr>
        <w:t>‘referring to the</w:t>
      </w:r>
      <w:r w:rsidRPr="00970959">
        <w:t xml:space="preserve"> </w:t>
      </w:r>
      <w:r w:rsidR="00750079" w:rsidRPr="00970959">
        <w:rPr>
          <w:b/>
          <w:bCs/>
        </w:rPr>
        <w:t>natural</w:t>
      </w:r>
      <w:r w:rsidR="00750079" w:rsidRPr="00970959">
        <w:t xml:space="preserve"> </w:t>
      </w:r>
      <w:r w:rsidRPr="00970959">
        <w:rPr>
          <w:b/>
          <w:bCs/>
        </w:rPr>
        <w:t>physical environment’</w:t>
      </w:r>
      <w:r w:rsidRPr="00970959">
        <w:t xml:space="preserve"> if they made reference to the natural </w:t>
      </w:r>
      <w:r w:rsidR="002D2D16" w:rsidRPr="00970959">
        <w:t xml:space="preserve">physical </w:t>
      </w:r>
      <w:r w:rsidRPr="00970959">
        <w:t xml:space="preserve">environment but not to the human body. They usually made reference to human responses to environmental features (e.g., </w:t>
      </w:r>
      <w:r w:rsidR="001C6518" w:rsidRPr="00970959">
        <w:t>“</w:t>
      </w:r>
      <w:r w:rsidRPr="00970959">
        <w:rPr>
          <w:rFonts w:ascii="Times" w:hAnsi="Times"/>
        </w:rPr>
        <w:t>I associate grey, rainy weather and rain is like sadness</w:t>
      </w:r>
      <w:r w:rsidR="001C6518" w:rsidRPr="00970959">
        <w:rPr>
          <w:rFonts w:ascii="Times" w:hAnsi="Times"/>
        </w:rPr>
        <w:t>”</w:t>
      </w:r>
      <w:r w:rsidRPr="00970959">
        <w:rPr>
          <w:rFonts w:ascii="Times" w:hAnsi="Times"/>
        </w:rPr>
        <w:t xml:space="preserve">; </w:t>
      </w:r>
      <w:r w:rsidR="001C6518" w:rsidRPr="00970959">
        <w:rPr>
          <w:rFonts w:ascii="Times" w:hAnsi="Times"/>
        </w:rPr>
        <w:t>“</w:t>
      </w:r>
      <w:r w:rsidRPr="00970959">
        <w:rPr>
          <w:rFonts w:ascii="Times" w:hAnsi="Times"/>
        </w:rPr>
        <w:t>bright and exciting, the color of heat</w:t>
      </w:r>
      <w:r w:rsidR="001C6518" w:rsidRPr="00970959">
        <w:rPr>
          <w:rFonts w:ascii="Times" w:hAnsi="Times"/>
        </w:rPr>
        <w:t>”</w:t>
      </w:r>
      <w:r w:rsidRPr="00970959">
        <w:rPr>
          <w:rFonts w:ascii="Times" w:hAnsi="Times"/>
        </w:rPr>
        <w:t xml:space="preserve">; </w:t>
      </w:r>
      <w:r w:rsidR="001C6518" w:rsidRPr="00970959">
        <w:rPr>
          <w:rFonts w:ascii="Times" w:hAnsi="Times"/>
        </w:rPr>
        <w:t>“</w:t>
      </w:r>
      <w:r w:rsidRPr="00970959">
        <w:rPr>
          <w:rFonts w:ascii="Times" w:hAnsi="Times"/>
        </w:rPr>
        <w:t>bright colour and association with the sun and it being a mood raiser</w:t>
      </w:r>
      <w:r w:rsidR="001C6518" w:rsidRPr="00970959">
        <w:rPr>
          <w:rFonts w:ascii="Times" w:hAnsi="Times"/>
        </w:rPr>
        <w:t>”</w:t>
      </w:r>
      <w:r w:rsidRPr="00970959">
        <w:rPr>
          <w:rFonts w:ascii="Times" w:hAnsi="Times"/>
        </w:rPr>
        <w:t xml:space="preserve">). </w:t>
      </w:r>
    </w:p>
    <w:p w14:paraId="49DF0A9B" w14:textId="77777777" w:rsidR="006F5B9C" w:rsidRPr="00970959" w:rsidRDefault="006F5B9C" w:rsidP="006F5B9C">
      <w:pPr>
        <w:jc w:val="both"/>
      </w:pPr>
    </w:p>
    <w:p w14:paraId="40693B62" w14:textId="3AAB0940" w:rsidR="000C297A" w:rsidRPr="00970959" w:rsidRDefault="0B4C9179" w:rsidP="00C06A13">
      <w:pPr>
        <w:jc w:val="both"/>
        <w:rPr>
          <w:rFonts w:ascii="Times" w:hAnsi="Times"/>
        </w:rPr>
      </w:pPr>
      <w:r w:rsidRPr="00970959">
        <w:rPr>
          <w:rFonts w:ascii="Times" w:hAnsi="Times"/>
        </w:rPr>
        <w:t xml:space="preserve">Responses were coded as </w:t>
      </w:r>
      <w:r w:rsidRPr="00970959">
        <w:rPr>
          <w:rFonts w:ascii="Times" w:hAnsi="Times"/>
          <w:b/>
          <w:bCs/>
        </w:rPr>
        <w:t>‘referring to the</w:t>
      </w:r>
      <w:r w:rsidRPr="00970959">
        <w:rPr>
          <w:rFonts w:ascii="Times" w:hAnsi="Times"/>
        </w:rPr>
        <w:t xml:space="preserve"> </w:t>
      </w:r>
      <w:r w:rsidRPr="00970959">
        <w:rPr>
          <w:rFonts w:ascii="Times" w:hAnsi="Times"/>
          <w:b/>
          <w:bCs/>
        </w:rPr>
        <w:t>man-made or culturally-mediated environment’</w:t>
      </w:r>
      <w:r w:rsidRPr="00970959">
        <w:rPr>
          <w:rFonts w:ascii="Times" w:hAnsi="Times"/>
        </w:rPr>
        <w:t xml:space="preserve"> if they made reference to man-made artifacts, such as traffic signs, or references to culture (e.g., </w:t>
      </w:r>
      <w:r w:rsidR="00EF42D4" w:rsidRPr="00970959">
        <w:rPr>
          <w:rFonts w:ascii="Times" w:hAnsi="Times"/>
        </w:rPr>
        <w:t>“</w:t>
      </w:r>
      <w:r w:rsidRPr="00970959">
        <w:rPr>
          <w:rFonts w:ascii="Times" w:hAnsi="Times"/>
        </w:rPr>
        <w:t>I think of a bull seeing red and red mist causing anger</w:t>
      </w:r>
      <w:r w:rsidR="00EF42D4" w:rsidRPr="00970959">
        <w:rPr>
          <w:rFonts w:ascii="Times" w:hAnsi="Times"/>
        </w:rPr>
        <w:t>”</w:t>
      </w:r>
      <w:r w:rsidRPr="00970959">
        <w:rPr>
          <w:rFonts w:ascii="Times" w:hAnsi="Times"/>
        </w:rPr>
        <w:t xml:space="preserve">; </w:t>
      </w:r>
      <w:r w:rsidR="00EF42D4" w:rsidRPr="00970959">
        <w:rPr>
          <w:rFonts w:ascii="Times" w:hAnsi="Times"/>
        </w:rPr>
        <w:t>“</w:t>
      </w:r>
      <w:r w:rsidRPr="00970959">
        <w:rPr>
          <w:rFonts w:ascii="Times" w:hAnsi="Times"/>
        </w:rPr>
        <w:t>I associate dark red with the word passion because of the color of red roses &amp; the link with the word ‘passion’ &amp; ‘romantic love’</w:t>
      </w:r>
      <w:r w:rsidR="00EF42D4" w:rsidRPr="00970959">
        <w:rPr>
          <w:rFonts w:ascii="Times" w:hAnsi="Times"/>
        </w:rPr>
        <w:t>”</w:t>
      </w:r>
      <w:r w:rsidRPr="00970959">
        <w:rPr>
          <w:rFonts w:ascii="Times" w:hAnsi="Times"/>
        </w:rPr>
        <w:t xml:space="preserve">; </w:t>
      </w:r>
      <w:r w:rsidR="00EF42D4" w:rsidRPr="00970959">
        <w:rPr>
          <w:rFonts w:ascii="Times" w:hAnsi="Times"/>
        </w:rPr>
        <w:t>“[Black is] q</w:t>
      </w:r>
      <w:r w:rsidRPr="00970959">
        <w:rPr>
          <w:rFonts w:ascii="Times" w:hAnsi="Times"/>
        </w:rPr>
        <w:t>uite an established colour, used often with high-status such as police officers/navy etc.</w:t>
      </w:r>
      <w:r w:rsidR="00EF42D4" w:rsidRPr="00970959">
        <w:rPr>
          <w:rFonts w:ascii="Times" w:hAnsi="Times"/>
        </w:rPr>
        <w:t>”</w:t>
      </w:r>
      <w:r w:rsidRPr="00970959">
        <w:rPr>
          <w:rFonts w:ascii="Times" w:hAnsi="Times"/>
        </w:rPr>
        <w:t xml:space="preserve">; </w:t>
      </w:r>
      <w:r w:rsidR="00EF42D4" w:rsidRPr="00970959">
        <w:rPr>
          <w:rFonts w:ascii="Times" w:hAnsi="Times"/>
        </w:rPr>
        <w:lastRenderedPageBreak/>
        <w:t xml:space="preserve">“[Pink] </w:t>
      </w:r>
      <w:r w:rsidRPr="00970959">
        <w:rPr>
          <w:rFonts w:ascii="Times" w:hAnsi="Times"/>
        </w:rPr>
        <w:t>It’s feminine</w:t>
      </w:r>
      <w:r w:rsidR="00EF42D4" w:rsidRPr="00970959">
        <w:rPr>
          <w:rFonts w:ascii="Times" w:hAnsi="Times"/>
        </w:rPr>
        <w:t>”</w:t>
      </w:r>
      <w:r w:rsidRPr="00970959">
        <w:rPr>
          <w:rFonts w:ascii="Times" w:hAnsi="Times"/>
        </w:rPr>
        <w:t xml:space="preserve">; </w:t>
      </w:r>
      <w:r w:rsidR="006B52FF" w:rsidRPr="00970959">
        <w:rPr>
          <w:rFonts w:ascii="Times" w:hAnsi="Times"/>
        </w:rPr>
        <w:t>“</w:t>
      </w:r>
      <w:r w:rsidRPr="00970959">
        <w:rPr>
          <w:rFonts w:ascii="Times" w:hAnsi="Times"/>
        </w:rPr>
        <w:t>White flag for peace</w:t>
      </w:r>
      <w:r w:rsidR="006B52FF" w:rsidRPr="00970959">
        <w:rPr>
          <w:rFonts w:ascii="Times" w:hAnsi="Times"/>
        </w:rPr>
        <w:t>”</w:t>
      </w:r>
      <w:r w:rsidRPr="00970959">
        <w:rPr>
          <w:rFonts w:ascii="Times" w:hAnsi="Times"/>
        </w:rPr>
        <w:t xml:space="preserve">; </w:t>
      </w:r>
      <w:r w:rsidR="006B52FF" w:rsidRPr="00970959">
        <w:rPr>
          <w:rFonts w:ascii="Times" w:hAnsi="Times"/>
        </w:rPr>
        <w:t>“</w:t>
      </w:r>
      <w:r w:rsidRPr="00970959">
        <w:rPr>
          <w:rFonts w:ascii="Times" w:hAnsi="Times"/>
        </w:rPr>
        <w:t>Suicide and revenge need to wear red</w:t>
      </w:r>
      <w:r w:rsidR="006B52FF" w:rsidRPr="00970959">
        <w:rPr>
          <w:rFonts w:ascii="Times" w:hAnsi="Times"/>
        </w:rPr>
        <w:t xml:space="preserve">”, in reference to the traditional association between red and jealousy </w:t>
      </w:r>
      <w:r w:rsidRPr="00970959">
        <w:rPr>
          <w:rFonts w:ascii="Times" w:hAnsi="Times"/>
        </w:rPr>
        <w:t>in Hong Kong</w:t>
      </w:r>
      <w:r w:rsidR="006B52FF" w:rsidRPr="00970959">
        <w:rPr>
          <w:rFonts w:ascii="Times" w:hAnsi="Times"/>
        </w:rPr>
        <w:t>)</w:t>
      </w:r>
      <w:r w:rsidRPr="00970959">
        <w:rPr>
          <w:rFonts w:ascii="Times" w:hAnsi="Times"/>
        </w:rPr>
        <w:t>.</w:t>
      </w:r>
    </w:p>
    <w:p w14:paraId="44BF2A1E" w14:textId="74BFAB12" w:rsidR="001975E2" w:rsidRPr="00970959" w:rsidRDefault="001975E2" w:rsidP="00C06A13">
      <w:pPr>
        <w:jc w:val="both"/>
        <w:rPr>
          <w:rFonts w:ascii="Times" w:hAnsi="Times"/>
        </w:rPr>
      </w:pPr>
    </w:p>
    <w:p w14:paraId="2AAD2A1E" w14:textId="60D2D551" w:rsidR="001975E2" w:rsidRPr="00970959" w:rsidRDefault="001975E2" w:rsidP="00C06A13">
      <w:pPr>
        <w:jc w:val="both"/>
        <w:rPr>
          <w:rFonts w:ascii="Times" w:hAnsi="Times"/>
        </w:rPr>
      </w:pPr>
      <w:r w:rsidRPr="00970959">
        <w:rPr>
          <w:rFonts w:ascii="Times" w:hAnsi="Times"/>
        </w:rPr>
        <w:t xml:space="preserve">Responses were coded as </w:t>
      </w:r>
      <w:r w:rsidR="002A26A1" w:rsidRPr="00970959">
        <w:rPr>
          <w:rFonts w:ascii="Times" w:hAnsi="Times"/>
          <w:b/>
          <w:bCs/>
        </w:rPr>
        <w:t>‘</w:t>
      </w:r>
      <w:r w:rsidRPr="00970959">
        <w:rPr>
          <w:rFonts w:ascii="Times" w:hAnsi="Times"/>
          <w:b/>
          <w:bCs/>
        </w:rPr>
        <w:t>involving</w:t>
      </w:r>
      <w:r w:rsidRPr="00970959">
        <w:rPr>
          <w:rFonts w:ascii="Times" w:hAnsi="Times"/>
        </w:rPr>
        <w:t xml:space="preserve"> </w:t>
      </w:r>
      <w:r w:rsidRPr="00970959">
        <w:rPr>
          <w:rFonts w:ascii="Times" w:hAnsi="Times"/>
          <w:b/>
          <w:bCs/>
        </w:rPr>
        <w:t>bodily-based linguistic (idiomatic) expressions</w:t>
      </w:r>
      <w:r w:rsidR="002A26A1" w:rsidRPr="00970959">
        <w:rPr>
          <w:rFonts w:ascii="Times" w:hAnsi="Times"/>
          <w:b/>
          <w:bCs/>
        </w:rPr>
        <w:t>’</w:t>
      </w:r>
      <w:r w:rsidRPr="00970959">
        <w:rPr>
          <w:rFonts w:ascii="Times" w:hAnsi="Times"/>
        </w:rPr>
        <w:t xml:space="preserve"> if they referred to an idiom that had a clear and motivated connection to a bodily function. For example, </w:t>
      </w:r>
      <w:r w:rsidR="00857FF8" w:rsidRPr="00970959">
        <w:rPr>
          <w:rFonts w:ascii="Times" w:hAnsi="Times"/>
        </w:rPr>
        <w:t>the participant</w:t>
      </w:r>
      <w:r w:rsidR="00B82301" w:rsidRPr="00970959">
        <w:rPr>
          <w:rFonts w:ascii="Times" w:hAnsi="Times"/>
        </w:rPr>
        <w:t xml:space="preserve"> </w:t>
      </w:r>
      <w:r w:rsidR="00857FF8" w:rsidRPr="00970959">
        <w:rPr>
          <w:rFonts w:ascii="Times" w:hAnsi="Times"/>
        </w:rPr>
        <w:t xml:space="preserve">response </w:t>
      </w:r>
      <w:r w:rsidR="005E1B37" w:rsidRPr="00970959">
        <w:rPr>
          <w:rFonts w:ascii="Times" w:hAnsi="Times"/>
        </w:rPr>
        <w:t>“</w:t>
      </w:r>
      <w:r w:rsidRPr="00970959">
        <w:rPr>
          <w:rFonts w:ascii="Times" w:hAnsi="Times"/>
        </w:rPr>
        <w:t>seeing red is what I see when I’m angry</w:t>
      </w:r>
      <w:r w:rsidR="005E1B37" w:rsidRPr="00970959">
        <w:rPr>
          <w:rFonts w:ascii="Times" w:hAnsi="Times"/>
        </w:rPr>
        <w:t>”</w:t>
      </w:r>
      <w:r w:rsidRPr="00970959">
        <w:rPr>
          <w:rFonts w:ascii="Times" w:hAnsi="Times"/>
        </w:rPr>
        <w:t xml:space="preserve"> refers to the idiom </w:t>
      </w:r>
      <w:r w:rsidR="005E1B37" w:rsidRPr="00970959">
        <w:rPr>
          <w:rFonts w:ascii="Times" w:hAnsi="Times"/>
        </w:rPr>
        <w:t>“</w:t>
      </w:r>
      <w:r w:rsidRPr="00970959">
        <w:rPr>
          <w:rFonts w:ascii="Times" w:hAnsi="Times"/>
        </w:rPr>
        <w:t>seeing red</w:t>
      </w:r>
      <w:r w:rsidR="005E1B37" w:rsidRPr="00970959">
        <w:rPr>
          <w:rFonts w:ascii="Times" w:hAnsi="Times"/>
        </w:rPr>
        <w:t>”</w:t>
      </w:r>
      <w:r w:rsidRPr="00970959">
        <w:rPr>
          <w:rFonts w:ascii="Times" w:hAnsi="Times"/>
        </w:rPr>
        <w:t>, but it also relates to the fact that people become red when they are angry.</w:t>
      </w:r>
    </w:p>
    <w:p w14:paraId="33C0335C" w14:textId="77777777" w:rsidR="001975E2" w:rsidRPr="00970959" w:rsidRDefault="001975E2" w:rsidP="00C06A13">
      <w:pPr>
        <w:jc w:val="both"/>
        <w:rPr>
          <w:rFonts w:ascii="Times" w:hAnsi="Times"/>
        </w:rPr>
      </w:pPr>
    </w:p>
    <w:p w14:paraId="462BFEE6" w14:textId="04DF5453" w:rsidR="000C297A" w:rsidRPr="00970959" w:rsidRDefault="0B4C9179" w:rsidP="00857FF8">
      <w:pPr>
        <w:jc w:val="both"/>
        <w:rPr>
          <w:rFonts w:ascii="Times" w:hAnsi="Times"/>
          <w:highlight w:val="white"/>
        </w:rPr>
      </w:pPr>
      <w:r w:rsidRPr="00970959">
        <w:rPr>
          <w:rFonts w:ascii="Times" w:hAnsi="Times"/>
        </w:rPr>
        <w:t xml:space="preserve">Responses were coded as </w:t>
      </w:r>
      <w:r w:rsidRPr="00970959">
        <w:rPr>
          <w:rFonts w:ascii="Times" w:hAnsi="Times"/>
          <w:b/>
          <w:bCs/>
        </w:rPr>
        <w:t>‘involving</w:t>
      </w:r>
      <w:r w:rsidRPr="00970959">
        <w:rPr>
          <w:rFonts w:ascii="Times" w:hAnsi="Times"/>
        </w:rPr>
        <w:t xml:space="preserve"> </w:t>
      </w:r>
      <w:r w:rsidRPr="00970959">
        <w:rPr>
          <w:rFonts w:ascii="Times" w:hAnsi="Times"/>
          <w:b/>
          <w:bCs/>
        </w:rPr>
        <w:t>non bodily-based linguistic (idiomatic) expressions’</w:t>
      </w:r>
      <w:r w:rsidRPr="00970959">
        <w:rPr>
          <w:rFonts w:ascii="Times" w:hAnsi="Times"/>
        </w:rPr>
        <w:t xml:space="preserve"> if they referred to an idiom that did not have a clear and motivated connection to a bodily function. These responses could not be traced back to any bodily-related origin and were deemed to have stemmed solely from language or culture. For example, the participant response </w:t>
      </w:r>
      <w:r w:rsidR="005E1B37" w:rsidRPr="00970959">
        <w:rPr>
          <w:rFonts w:eastAsia="Arial" w:cs="Arial"/>
          <w:lang w:val="en" w:eastAsia="en-GB"/>
        </w:rPr>
        <w:t>“</w:t>
      </w:r>
      <w:r w:rsidRPr="00970959">
        <w:rPr>
          <w:rFonts w:ascii="Times" w:hAnsi="Times"/>
        </w:rPr>
        <w:t>The blues for sad</w:t>
      </w:r>
      <w:r w:rsidR="005E1B37" w:rsidRPr="00970959">
        <w:rPr>
          <w:rFonts w:ascii="Times" w:hAnsi="Times"/>
        </w:rPr>
        <w:t>”</w:t>
      </w:r>
      <w:r w:rsidRPr="00970959">
        <w:rPr>
          <w:rFonts w:ascii="Times" w:hAnsi="Times"/>
        </w:rPr>
        <w:t xml:space="preserve"> refers to the culturally-based description of a style of music but it does not relate in a clear and motivated way to a bodily function – people do not literally turn blue when they are sad. Similarly, the participant who replied </w:t>
      </w:r>
      <w:r w:rsidR="005E1B37" w:rsidRPr="00970959">
        <w:rPr>
          <w:rFonts w:ascii="Times" w:hAnsi="Times"/>
        </w:rPr>
        <w:t>“</w:t>
      </w:r>
      <w:r w:rsidRPr="00970959">
        <w:rPr>
          <w:rFonts w:ascii="Times" w:hAnsi="Times"/>
        </w:rPr>
        <w:t xml:space="preserve">The expression </w:t>
      </w:r>
      <w:r w:rsidR="005E1B37" w:rsidRPr="00970959">
        <w:rPr>
          <w:rFonts w:ascii="Times" w:hAnsi="Times"/>
        </w:rPr>
        <w:t>‘</w:t>
      </w:r>
      <w:r w:rsidRPr="00970959">
        <w:rPr>
          <w:rFonts w:ascii="Times" w:hAnsi="Times"/>
        </w:rPr>
        <w:t>green with envy</w:t>
      </w:r>
      <w:r w:rsidR="005E1B37" w:rsidRPr="00970959">
        <w:rPr>
          <w:rFonts w:ascii="Times" w:hAnsi="Times"/>
        </w:rPr>
        <w:t>’</w:t>
      </w:r>
      <w:r w:rsidRPr="00970959">
        <w:rPr>
          <w:rFonts w:ascii="Times" w:hAnsi="Times"/>
        </w:rPr>
        <w:t xml:space="preserve"> </w:t>
      </w:r>
      <w:r w:rsidR="00DD1B77" w:rsidRPr="00970959">
        <w:rPr>
          <w:rFonts w:ascii="Times" w:hAnsi="Times"/>
        </w:rPr>
        <w:t>–</w:t>
      </w:r>
      <w:r w:rsidRPr="00970959">
        <w:rPr>
          <w:rFonts w:ascii="Times" w:hAnsi="Times"/>
        </w:rPr>
        <w:t xml:space="preserve"> Shakespeare?</w:t>
      </w:r>
      <w:r w:rsidR="005E1B37" w:rsidRPr="00970959">
        <w:rPr>
          <w:rFonts w:ascii="Times" w:hAnsi="Times"/>
        </w:rPr>
        <w:t>”</w:t>
      </w:r>
      <w:r w:rsidRPr="00970959">
        <w:rPr>
          <w:rFonts w:ascii="Times" w:hAnsi="Times"/>
        </w:rPr>
        <w:t xml:space="preserve"> is referring to an idiom that he/she thin</w:t>
      </w:r>
      <w:r w:rsidR="00B655F6" w:rsidRPr="00970959">
        <w:rPr>
          <w:rFonts w:ascii="Times" w:hAnsi="Times"/>
        </w:rPr>
        <w:t>k</w:t>
      </w:r>
      <w:r w:rsidRPr="00970959">
        <w:rPr>
          <w:rFonts w:ascii="Times" w:hAnsi="Times"/>
        </w:rPr>
        <w:t>s may have originated in Shakespeare’s writing but there is no clear connection to a bodily function: people do not literally turn green when they are envious</w:t>
      </w:r>
      <w:r w:rsidR="00B655F6" w:rsidRPr="00970959">
        <w:rPr>
          <w:rFonts w:ascii="Times" w:hAnsi="Times"/>
        </w:rPr>
        <w:t xml:space="preserve"> or jealous</w:t>
      </w:r>
      <w:r w:rsidRPr="00970959">
        <w:rPr>
          <w:rFonts w:ascii="Times" w:hAnsi="Times"/>
        </w:rPr>
        <w:t>.</w:t>
      </w:r>
    </w:p>
    <w:p w14:paraId="2CA61256" w14:textId="77777777" w:rsidR="00857FF8" w:rsidRPr="00970959" w:rsidRDefault="00857FF8" w:rsidP="000C297A">
      <w:pPr>
        <w:jc w:val="both"/>
        <w:rPr>
          <w:rFonts w:ascii="Times" w:hAnsi="Times"/>
        </w:rPr>
      </w:pPr>
    </w:p>
    <w:p w14:paraId="0307E0A6" w14:textId="4F1518EA" w:rsidR="000C297A" w:rsidRPr="00970959" w:rsidRDefault="0B4C9179" w:rsidP="000C297A">
      <w:pPr>
        <w:jc w:val="both"/>
        <w:rPr>
          <w:rFonts w:ascii="Times" w:hAnsi="Times"/>
        </w:rPr>
      </w:pPr>
      <w:r w:rsidRPr="00970959">
        <w:rPr>
          <w:rFonts w:ascii="Times" w:hAnsi="Times"/>
        </w:rPr>
        <w:t xml:space="preserve">Responses were coded as </w:t>
      </w:r>
      <w:r w:rsidRPr="00970959">
        <w:rPr>
          <w:rFonts w:ascii="Times" w:hAnsi="Times"/>
          <w:b/>
          <w:bCs/>
        </w:rPr>
        <w:t>‘unclear’</w:t>
      </w:r>
      <w:r w:rsidRPr="00970959">
        <w:rPr>
          <w:rFonts w:ascii="Times" w:hAnsi="Times"/>
        </w:rPr>
        <w:t xml:space="preserve"> when the motivation was not explicitly stated or when there was insufficient information to allow the coder to say for sure what the motivation is. Sometimes participants simply reported that associations were conventional (e.g., </w:t>
      </w:r>
      <w:r w:rsidR="00F716B0" w:rsidRPr="00970959">
        <w:rPr>
          <w:rFonts w:ascii="Times" w:hAnsi="Times"/>
        </w:rPr>
        <w:t>“</w:t>
      </w:r>
      <w:r w:rsidRPr="00970959">
        <w:rPr>
          <w:rFonts w:ascii="Times" w:hAnsi="Times"/>
        </w:rPr>
        <w:t>I’ve always heard that jealousy is yellow</w:t>
      </w:r>
      <w:r w:rsidR="00F716B0" w:rsidRPr="00970959">
        <w:rPr>
          <w:rFonts w:ascii="Times" w:hAnsi="Times"/>
        </w:rPr>
        <w:t>”</w:t>
      </w:r>
      <w:r w:rsidRPr="00970959">
        <w:rPr>
          <w:rFonts w:ascii="Times" w:hAnsi="Times"/>
        </w:rPr>
        <w:t>). At other times, they simply stated that they liked a particular colour (e.g.</w:t>
      </w:r>
      <w:r w:rsidR="00F716B0" w:rsidRPr="00970959">
        <w:rPr>
          <w:rFonts w:ascii="Times" w:hAnsi="Times"/>
        </w:rPr>
        <w:t xml:space="preserve"> “</w:t>
      </w:r>
      <w:r w:rsidRPr="00970959">
        <w:rPr>
          <w:rFonts w:ascii="Times" w:hAnsi="Times"/>
        </w:rPr>
        <w:t>My favourite colour</w:t>
      </w:r>
      <w:r w:rsidR="00F716B0" w:rsidRPr="00970959">
        <w:rPr>
          <w:rFonts w:ascii="Times" w:hAnsi="Times"/>
        </w:rPr>
        <w:t>”</w:t>
      </w:r>
      <w:r w:rsidRPr="00970959">
        <w:rPr>
          <w:rFonts w:ascii="Times" w:hAnsi="Times"/>
        </w:rPr>
        <w:t xml:space="preserve">) or said that they associated the emotion with a particular colour without saying why (e.g., </w:t>
      </w:r>
      <w:r w:rsidR="00F716B0" w:rsidRPr="00970959">
        <w:rPr>
          <w:rFonts w:ascii="Times" w:hAnsi="Times"/>
        </w:rPr>
        <w:t>“</w:t>
      </w:r>
      <w:r w:rsidRPr="00970959">
        <w:rPr>
          <w:rFonts w:ascii="Times" w:hAnsi="Times"/>
        </w:rPr>
        <w:t>I associate pink with emotion cheery</w:t>
      </w:r>
      <w:r w:rsidR="00F716B0" w:rsidRPr="00970959">
        <w:rPr>
          <w:rFonts w:ascii="Times" w:hAnsi="Times"/>
        </w:rPr>
        <w:t>”</w:t>
      </w:r>
      <w:r w:rsidRPr="00970959">
        <w:rPr>
          <w:rFonts w:ascii="Times" w:hAnsi="Times"/>
        </w:rPr>
        <w:t xml:space="preserve">). </w:t>
      </w:r>
    </w:p>
    <w:p w14:paraId="4305594F" w14:textId="77777777" w:rsidR="002A26A1" w:rsidRPr="00970959" w:rsidRDefault="002A26A1" w:rsidP="000C297A">
      <w:pPr>
        <w:jc w:val="both"/>
        <w:rPr>
          <w:rFonts w:ascii="Times" w:hAnsi="Times"/>
        </w:rPr>
      </w:pPr>
    </w:p>
    <w:p w14:paraId="4E3F1B49" w14:textId="42BA9D35" w:rsidR="00AD6CA9" w:rsidRPr="00970959" w:rsidRDefault="0B4C9179" w:rsidP="000C297A">
      <w:pPr>
        <w:jc w:val="both"/>
        <w:rPr>
          <w:rFonts w:ascii="Times" w:hAnsi="Times"/>
        </w:rPr>
      </w:pPr>
      <w:r w:rsidRPr="00970959">
        <w:t>Responses were coded a</w:t>
      </w:r>
      <w:r w:rsidR="0097189E" w:rsidRPr="00970959">
        <w:t>s</w:t>
      </w:r>
      <w:r w:rsidRPr="00970959">
        <w:t xml:space="preserve"> </w:t>
      </w:r>
      <w:r w:rsidRPr="00970959">
        <w:rPr>
          <w:b/>
          <w:bCs/>
        </w:rPr>
        <w:t xml:space="preserve">‘don’t know’ </w:t>
      </w:r>
      <w:r w:rsidRPr="00970959">
        <w:t xml:space="preserve">when participants wrote things like </w:t>
      </w:r>
      <w:r w:rsidR="00C70B90" w:rsidRPr="00970959">
        <w:t>“</w:t>
      </w:r>
      <w:r w:rsidRPr="00970959">
        <w:t>no explanation</w:t>
      </w:r>
      <w:r w:rsidR="00C70B90" w:rsidRPr="00970959">
        <w:t>”</w:t>
      </w:r>
      <w:r w:rsidRPr="00970959">
        <w:t xml:space="preserve">, </w:t>
      </w:r>
      <w:r w:rsidR="00C70B90" w:rsidRPr="00970959">
        <w:t>“</w:t>
      </w:r>
      <w:r w:rsidRPr="00970959">
        <w:t>don’t know</w:t>
      </w:r>
      <w:r w:rsidR="00C70B90" w:rsidRPr="00970959">
        <w:t>”</w:t>
      </w:r>
      <w:r w:rsidRPr="00970959">
        <w:t xml:space="preserve">, </w:t>
      </w:r>
      <w:r w:rsidR="00C70B90" w:rsidRPr="00970959">
        <w:t>“</w:t>
      </w:r>
      <w:r w:rsidRPr="00970959">
        <w:t>not sure</w:t>
      </w:r>
      <w:r w:rsidR="00C70B90" w:rsidRPr="00970959">
        <w:t>”</w:t>
      </w:r>
      <w:r w:rsidRPr="00970959">
        <w:t xml:space="preserve">, or </w:t>
      </w:r>
      <w:r w:rsidR="00C70B90" w:rsidRPr="00970959">
        <w:t>“</w:t>
      </w:r>
      <w:r w:rsidRPr="00970959">
        <w:t>no reason</w:t>
      </w:r>
      <w:r w:rsidR="00C70B90" w:rsidRPr="00970959">
        <w:t>”</w:t>
      </w:r>
      <w:r w:rsidRPr="00970959">
        <w:t>.</w:t>
      </w:r>
      <w:r w:rsidR="00B655F6" w:rsidRPr="00970959">
        <w:rPr>
          <w:rFonts w:ascii="Times" w:hAnsi="Times"/>
        </w:rPr>
        <w:t xml:space="preserve"> </w:t>
      </w:r>
      <w:r w:rsidR="00AD6CA9" w:rsidRPr="00970959">
        <w:rPr>
          <w:rFonts w:ascii="Times" w:hAnsi="Times"/>
        </w:rPr>
        <w:t xml:space="preserve">When participants provided no answer at all, this was </w:t>
      </w:r>
      <w:r w:rsidR="00B655F6" w:rsidRPr="00970959">
        <w:rPr>
          <w:rFonts w:ascii="Times" w:hAnsi="Times"/>
        </w:rPr>
        <w:t xml:space="preserve">also </w:t>
      </w:r>
      <w:r w:rsidR="00AD6CA9" w:rsidRPr="00970959">
        <w:rPr>
          <w:rFonts w:ascii="Times" w:hAnsi="Times"/>
        </w:rPr>
        <w:t xml:space="preserve">coded </w:t>
      </w:r>
      <w:r w:rsidR="0040494D" w:rsidRPr="00970959">
        <w:rPr>
          <w:rFonts w:ascii="Times" w:hAnsi="Times"/>
        </w:rPr>
        <w:t xml:space="preserve">as </w:t>
      </w:r>
      <w:r w:rsidR="00B655F6" w:rsidRPr="00970959">
        <w:rPr>
          <w:rFonts w:ascii="Times" w:hAnsi="Times"/>
        </w:rPr>
        <w:t>belonging to this category</w:t>
      </w:r>
      <w:r w:rsidR="00AD6CA9" w:rsidRPr="00970959">
        <w:rPr>
          <w:rFonts w:ascii="Times" w:hAnsi="Times"/>
        </w:rPr>
        <w:t>.</w:t>
      </w:r>
    </w:p>
    <w:p w14:paraId="6F877ABA" w14:textId="77777777" w:rsidR="000C297A" w:rsidRPr="00970959" w:rsidRDefault="000C297A" w:rsidP="009B06B8">
      <w:pPr>
        <w:jc w:val="both"/>
      </w:pPr>
    </w:p>
    <w:p w14:paraId="307986A5" w14:textId="4524D1C2" w:rsidR="00E052D9" w:rsidRPr="00970959" w:rsidRDefault="0B4C9179" w:rsidP="009B06B8">
      <w:pPr>
        <w:jc w:val="both"/>
        <w:rPr>
          <w:rFonts w:ascii="Times" w:hAnsi="Times"/>
        </w:rPr>
      </w:pPr>
      <w:r w:rsidRPr="00970959">
        <w:t xml:space="preserve">Some of the responses were difficult to categorise as they were on the cusp of two or more different categories. For example, the answer </w:t>
      </w:r>
      <w:r w:rsidR="009E70B0" w:rsidRPr="00970959">
        <w:t>“</w:t>
      </w:r>
      <w:r w:rsidRPr="00970959">
        <w:rPr>
          <w:rFonts w:ascii="Times" w:hAnsi="Times"/>
        </w:rPr>
        <w:t>Anger feels like an erupting volcano, so the red lava colo</w:t>
      </w:r>
      <w:r w:rsidR="009E70B0" w:rsidRPr="00970959">
        <w:rPr>
          <w:rFonts w:ascii="Times" w:hAnsi="Times"/>
        </w:rPr>
        <w:t>u</w:t>
      </w:r>
      <w:r w:rsidRPr="00970959">
        <w:rPr>
          <w:rFonts w:ascii="Times" w:hAnsi="Times"/>
        </w:rPr>
        <w:t xml:space="preserve">r is what I think of”, could be coded as bodily-based or as relating to the </w:t>
      </w:r>
      <w:r w:rsidR="00750079" w:rsidRPr="00970959">
        <w:rPr>
          <w:rFonts w:ascii="Times" w:hAnsi="Times"/>
        </w:rPr>
        <w:t xml:space="preserve">natural </w:t>
      </w:r>
      <w:r w:rsidRPr="00970959">
        <w:rPr>
          <w:rFonts w:ascii="Times" w:hAnsi="Times"/>
        </w:rPr>
        <w:t xml:space="preserve">physical environment. We coded this particular example as relating to the </w:t>
      </w:r>
      <w:r w:rsidR="00750079" w:rsidRPr="00970959">
        <w:rPr>
          <w:rFonts w:ascii="Times" w:hAnsi="Times"/>
        </w:rPr>
        <w:t xml:space="preserve">natural </w:t>
      </w:r>
      <w:r w:rsidRPr="00970959">
        <w:rPr>
          <w:rFonts w:ascii="Times" w:hAnsi="Times"/>
        </w:rPr>
        <w:t xml:space="preserve">physical environment as the idea of the volcano contributed most of the meaning here. Other responses made references to human interactions with the environment (e.g., </w:t>
      </w:r>
      <w:r w:rsidR="009E70B0" w:rsidRPr="00970959">
        <w:rPr>
          <w:rFonts w:ascii="Times" w:hAnsi="Times"/>
        </w:rPr>
        <w:t>“</w:t>
      </w:r>
      <w:r w:rsidRPr="00970959">
        <w:rPr>
          <w:rFonts w:ascii="Times" w:hAnsi="Times"/>
        </w:rPr>
        <w:t xml:space="preserve">Brown </w:t>
      </w:r>
      <w:r w:rsidR="00DD1B77" w:rsidRPr="00970959">
        <w:rPr>
          <w:rFonts w:ascii="Times" w:hAnsi="Times"/>
        </w:rPr>
        <w:t>–</w:t>
      </w:r>
      <w:r w:rsidRPr="00970959">
        <w:rPr>
          <w:rFonts w:ascii="Times" w:hAnsi="Times"/>
        </w:rPr>
        <w:t xml:space="preserve"> if you feel shy you may want to blend in or camouflage yourself</w:t>
      </w:r>
      <w:r w:rsidR="009E70B0" w:rsidRPr="00970959">
        <w:rPr>
          <w:rFonts w:ascii="Times" w:hAnsi="Times"/>
        </w:rPr>
        <w:t>”</w:t>
      </w:r>
      <w:r w:rsidRPr="00970959">
        <w:rPr>
          <w:rFonts w:ascii="Times" w:hAnsi="Times"/>
        </w:rPr>
        <w:t xml:space="preserve">; </w:t>
      </w:r>
      <w:r w:rsidR="009E70B0" w:rsidRPr="00970959">
        <w:rPr>
          <w:rFonts w:ascii="Times" w:hAnsi="Times"/>
        </w:rPr>
        <w:t>“</w:t>
      </w:r>
      <w:r w:rsidRPr="00970959">
        <w:rPr>
          <w:rFonts w:ascii="Times" w:hAnsi="Times"/>
        </w:rPr>
        <w:t>Black because people are scared of darkness</w:t>
      </w:r>
      <w:r w:rsidR="009E70B0" w:rsidRPr="00970959">
        <w:rPr>
          <w:rFonts w:ascii="Times" w:hAnsi="Times"/>
        </w:rPr>
        <w:t>”</w:t>
      </w:r>
      <w:r w:rsidRPr="00970959">
        <w:rPr>
          <w:rFonts w:ascii="Times" w:hAnsi="Times"/>
        </w:rPr>
        <w:t xml:space="preserve">). Although we could have coded such responses as ‘bodily-based’, we decided to code them as </w:t>
      </w:r>
      <w:r w:rsidR="00750079" w:rsidRPr="00970959">
        <w:rPr>
          <w:rFonts w:ascii="Times" w:hAnsi="Times"/>
        </w:rPr>
        <w:t>environmentally-based</w:t>
      </w:r>
      <w:r w:rsidRPr="00970959">
        <w:rPr>
          <w:rFonts w:ascii="Times" w:hAnsi="Times"/>
        </w:rPr>
        <w:t xml:space="preserve"> in order to distinguish them from the purely bodily-based responses and because all the responses that referred to the environment made reference, on some level, to the affordances that it offers humans.</w:t>
      </w:r>
      <w:r w:rsidR="00D92BA9" w:rsidRPr="00970959">
        <w:rPr>
          <w:rFonts w:ascii="Times" w:hAnsi="Times"/>
        </w:rPr>
        <w:t xml:space="preserve"> </w:t>
      </w:r>
      <w:bookmarkStart w:id="78" w:name="_Hlk93060709"/>
      <w:r w:rsidR="00D92BA9" w:rsidRPr="00970959">
        <w:rPr>
          <w:rFonts w:ascii="Times" w:hAnsi="Times"/>
        </w:rPr>
        <w:t xml:space="preserve">As we will see in our analysis of these motivations in </w:t>
      </w:r>
      <w:r w:rsidR="0031547D" w:rsidRPr="00970959">
        <w:rPr>
          <w:rFonts w:ascii="Times" w:hAnsi="Times"/>
        </w:rPr>
        <w:t>Section</w:t>
      </w:r>
      <w:r w:rsidR="00D92BA9" w:rsidRPr="00970959">
        <w:rPr>
          <w:rFonts w:ascii="Times" w:hAnsi="Times"/>
        </w:rPr>
        <w:t xml:space="preserve"> 5, all the response types (from 1-4) involved a complex interplay between metaphorical and metonymic reasoning, with the respective roles played by these two types of reasoning, and the nature of the interaction between them</w:t>
      </w:r>
      <w:r w:rsidR="0097189E" w:rsidRPr="00970959">
        <w:rPr>
          <w:rFonts w:ascii="Times" w:hAnsi="Times"/>
        </w:rPr>
        <w:t>,</w:t>
      </w:r>
      <w:r w:rsidR="00D92BA9" w:rsidRPr="00970959">
        <w:rPr>
          <w:rFonts w:ascii="Times" w:hAnsi="Times"/>
        </w:rPr>
        <w:t xml:space="preserve"> fluctuating across the different examples.</w:t>
      </w:r>
      <w:bookmarkEnd w:id="78"/>
    </w:p>
    <w:p w14:paraId="4B98C822" w14:textId="3F429C4A" w:rsidR="001D7B2C" w:rsidRPr="00970959" w:rsidRDefault="001D7B2C" w:rsidP="00BA6922">
      <w:pPr>
        <w:jc w:val="both"/>
      </w:pPr>
    </w:p>
    <w:p w14:paraId="6111F6EB" w14:textId="77777777" w:rsidR="00E052D9" w:rsidRPr="00970959" w:rsidRDefault="00E052D9" w:rsidP="00E052D9">
      <w:pPr>
        <w:jc w:val="both"/>
        <w:rPr>
          <w:lang w:eastAsia="en-GB"/>
        </w:rPr>
      </w:pPr>
      <w:r w:rsidRPr="00970959">
        <w:rPr>
          <w:lang w:eastAsia="en-GB"/>
        </w:rPr>
        <w:t>A full list of the categories with examples, is shown in Table 2.6.</w:t>
      </w:r>
    </w:p>
    <w:p w14:paraId="093A797B" w14:textId="77777777" w:rsidR="00E052D9" w:rsidRPr="00970959" w:rsidRDefault="00E052D9" w:rsidP="00E052D9">
      <w:pPr>
        <w:jc w:val="both"/>
        <w:rPr>
          <w:lang w:eastAsia="en-GB"/>
        </w:rPr>
      </w:pPr>
    </w:p>
    <w:tbl>
      <w:tblPr>
        <w:tblStyle w:val="Tablaconcuadrcula"/>
        <w:tblW w:w="0" w:type="auto"/>
        <w:tblLook w:val="04A0" w:firstRow="1" w:lastRow="0" w:firstColumn="1" w:lastColumn="0" w:noHBand="0" w:noVBand="1"/>
      </w:tblPr>
      <w:tblGrid>
        <w:gridCol w:w="4106"/>
        <w:gridCol w:w="5244"/>
      </w:tblGrid>
      <w:tr w:rsidR="00970959" w:rsidRPr="00970959" w14:paraId="208C8370" w14:textId="77777777" w:rsidTr="008643E4">
        <w:tc>
          <w:tcPr>
            <w:tcW w:w="4106" w:type="dxa"/>
            <w:shd w:val="clear" w:color="auto" w:fill="A6A6A6" w:themeFill="background1" w:themeFillShade="A6"/>
          </w:tcPr>
          <w:p w14:paraId="23530A93" w14:textId="77777777" w:rsidR="00E052D9" w:rsidRPr="00970959" w:rsidRDefault="00E052D9" w:rsidP="00990D6D">
            <w:pPr>
              <w:rPr>
                <w:b/>
                <w:bCs/>
                <w:lang w:eastAsia="en-GB"/>
              </w:rPr>
            </w:pPr>
            <w:r w:rsidRPr="00970959">
              <w:rPr>
                <w:b/>
                <w:bCs/>
                <w:lang w:eastAsia="en-GB"/>
              </w:rPr>
              <w:lastRenderedPageBreak/>
              <w:t>Type of response</w:t>
            </w:r>
          </w:p>
        </w:tc>
        <w:tc>
          <w:tcPr>
            <w:tcW w:w="5244" w:type="dxa"/>
            <w:shd w:val="clear" w:color="auto" w:fill="A6A6A6" w:themeFill="background1" w:themeFillShade="A6"/>
          </w:tcPr>
          <w:p w14:paraId="43C9674B" w14:textId="77777777" w:rsidR="00E052D9" w:rsidRPr="00970959" w:rsidRDefault="00E052D9" w:rsidP="00990D6D">
            <w:pPr>
              <w:jc w:val="both"/>
              <w:rPr>
                <w:b/>
                <w:bCs/>
                <w:lang w:eastAsia="en-GB"/>
              </w:rPr>
            </w:pPr>
            <w:r w:rsidRPr="00970959">
              <w:rPr>
                <w:b/>
                <w:bCs/>
                <w:lang w:eastAsia="en-GB"/>
              </w:rPr>
              <w:t>Example</w:t>
            </w:r>
          </w:p>
        </w:tc>
      </w:tr>
      <w:tr w:rsidR="00970959" w:rsidRPr="00970959" w14:paraId="3A0C99AE" w14:textId="77777777" w:rsidTr="008643E4">
        <w:tc>
          <w:tcPr>
            <w:tcW w:w="4106" w:type="dxa"/>
            <w:shd w:val="clear" w:color="auto" w:fill="D9D9D9" w:themeFill="background1" w:themeFillShade="D9"/>
          </w:tcPr>
          <w:p w14:paraId="499B1556" w14:textId="18955469" w:rsidR="00E052D9" w:rsidRPr="00970959" w:rsidRDefault="00E052D9" w:rsidP="00990D6D">
            <w:pPr>
              <w:rPr>
                <w:lang w:eastAsia="en-GB"/>
              </w:rPr>
            </w:pPr>
            <w:r w:rsidRPr="00970959">
              <w:rPr>
                <w:lang w:eastAsia="en-GB"/>
              </w:rPr>
              <w:t>1. Bodily-based motivation</w:t>
            </w:r>
          </w:p>
        </w:tc>
        <w:tc>
          <w:tcPr>
            <w:tcW w:w="5244" w:type="dxa"/>
          </w:tcPr>
          <w:p w14:paraId="5D8E602D" w14:textId="26505161" w:rsidR="00E052D9" w:rsidRPr="00970959" w:rsidRDefault="009E70B0" w:rsidP="00990D6D">
            <w:pPr>
              <w:jc w:val="both"/>
              <w:rPr>
                <w:lang w:eastAsia="en-GB"/>
              </w:rPr>
            </w:pPr>
            <w:r w:rsidRPr="00970959">
              <w:rPr>
                <w:lang w:eastAsia="en-GB"/>
              </w:rPr>
              <w:t>“</w:t>
            </w:r>
            <w:r w:rsidR="00E052D9" w:rsidRPr="00970959">
              <w:rPr>
                <w:lang w:eastAsia="en-GB"/>
              </w:rPr>
              <w:t>Because when you are angry you sometimes feel the blood rush to your head/face</w:t>
            </w:r>
            <w:r w:rsidRPr="00970959">
              <w:rPr>
                <w:lang w:eastAsia="en-GB"/>
              </w:rPr>
              <w:t>”</w:t>
            </w:r>
            <w:r w:rsidR="00E052D9" w:rsidRPr="00970959">
              <w:rPr>
                <w:lang w:eastAsia="en-GB"/>
              </w:rPr>
              <w:t xml:space="preserve"> (Angry is red)</w:t>
            </w:r>
          </w:p>
        </w:tc>
      </w:tr>
      <w:tr w:rsidR="00970959" w:rsidRPr="00970959" w14:paraId="48211F2D" w14:textId="77777777" w:rsidTr="008643E4">
        <w:tc>
          <w:tcPr>
            <w:tcW w:w="4106" w:type="dxa"/>
            <w:shd w:val="clear" w:color="auto" w:fill="D9D9D9" w:themeFill="background1" w:themeFillShade="D9"/>
          </w:tcPr>
          <w:p w14:paraId="1070814E" w14:textId="77777777" w:rsidR="00E052D9" w:rsidRPr="00970959" w:rsidRDefault="00E052D9" w:rsidP="00990D6D">
            <w:pPr>
              <w:rPr>
                <w:lang w:eastAsia="en-GB"/>
              </w:rPr>
            </w:pPr>
            <w:r w:rsidRPr="00970959">
              <w:rPr>
                <w:lang w:eastAsia="en-GB"/>
              </w:rPr>
              <w:t>2.   Cross-modal correspondence</w:t>
            </w:r>
          </w:p>
        </w:tc>
        <w:tc>
          <w:tcPr>
            <w:tcW w:w="5244" w:type="dxa"/>
          </w:tcPr>
          <w:p w14:paraId="471D3FB0" w14:textId="61222DB6" w:rsidR="00E052D9" w:rsidRPr="00970959" w:rsidRDefault="009E70B0" w:rsidP="00990D6D">
            <w:pPr>
              <w:jc w:val="both"/>
              <w:rPr>
                <w:lang w:eastAsia="en-GB"/>
              </w:rPr>
            </w:pPr>
            <w:r w:rsidRPr="00970959">
              <w:rPr>
                <w:lang w:eastAsia="en-GB"/>
              </w:rPr>
              <w:t>“</w:t>
            </w:r>
            <w:r w:rsidR="00E052D9" w:rsidRPr="00970959">
              <w:rPr>
                <w:lang w:eastAsia="en-GB"/>
              </w:rPr>
              <w:t>The blue is blue and proud</w:t>
            </w:r>
            <w:r w:rsidRPr="00970959">
              <w:rPr>
                <w:lang w:eastAsia="en-GB"/>
              </w:rPr>
              <w:t>”</w:t>
            </w:r>
            <w:r w:rsidR="00E052D9" w:rsidRPr="00970959">
              <w:rPr>
                <w:lang w:eastAsia="en-GB"/>
              </w:rPr>
              <w:t xml:space="preserve"> (Passionate is blue)</w:t>
            </w:r>
          </w:p>
        </w:tc>
      </w:tr>
      <w:tr w:rsidR="00970959" w:rsidRPr="00970959" w14:paraId="12DD49FA" w14:textId="77777777" w:rsidTr="008643E4">
        <w:tc>
          <w:tcPr>
            <w:tcW w:w="9350" w:type="dxa"/>
            <w:gridSpan w:val="2"/>
            <w:shd w:val="clear" w:color="auto" w:fill="D9D9D9" w:themeFill="background1" w:themeFillShade="D9"/>
          </w:tcPr>
          <w:p w14:paraId="0E594CA0" w14:textId="358D777B" w:rsidR="009E70B0" w:rsidRPr="00970959" w:rsidRDefault="009E70B0" w:rsidP="00990D6D">
            <w:pPr>
              <w:jc w:val="both"/>
              <w:rPr>
                <w:lang w:eastAsia="en-GB"/>
              </w:rPr>
            </w:pPr>
            <w:r w:rsidRPr="00970959">
              <w:rPr>
                <w:lang w:eastAsia="en-GB"/>
              </w:rPr>
              <w:t>3.   Environmentally-based motivation</w:t>
            </w:r>
          </w:p>
        </w:tc>
      </w:tr>
      <w:tr w:rsidR="00970959" w:rsidRPr="00970959" w14:paraId="086B8CA0" w14:textId="77777777" w:rsidTr="00990D6D">
        <w:tc>
          <w:tcPr>
            <w:tcW w:w="4106" w:type="dxa"/>
          </w:tcPr>
          <w:p w14:paraId="4E6BC9F8" w14:textId="77777777" w:rsidR="00E052D9" w:rsidRPr="00970959" w:rsidRDefault="00E052D9" w:rsidP="00990D6D">
            <w:pPr>
              <w:rPr>
                <w:lang w:eastAsia="en-GB"/>
              </w:rPr>
            </w:pPr>
            <w:r w:rsidRPr="00970959">
              <w:rPr>
                <w:lang w:eastAsia="en-GB"/>
              </w:rPr>
              <w:t xml:space="preserve">     3a. Natural physical environment</w:t>
            </w:r>
          </w:p>
        </w:tc>
        <w:tc>
          <w:tcPr>
            <w:tcW w:w="5244" w:type="dxa"/>
          </w:tcPr>
          <w:p w14:paraId="18301A3E" w14:textId="4092C185" w:rsidR="00E052D9" w:rsidRPr="00970959" w:rsidRDefault="00E052D9" w:rsidP="00990D6D">
            <w:pPr>
              <w:jc w:val="both"/>
              <w:rPr>
                <w:lang w:eastAsia="en-GB"/>
              </w:rPr>
            </w:pPr>
            <w:r w:rsidRPr="00970959">
              <w:rPr>
                <w:lang w:eastAsia="en-GB"/>
              </w:rPr>
              <w:t xml:space="preserve"> </w:t>
            </w:r>
            <w:r w:rsidR="009E70B0" w:rsidRPr="00970959">
              <w:rPr>
                <w:lang w:eastAsia="en-GB"/>
              </w:rPr>
              <w:t>“</w:t>
            </w:r>
            <w:r w:rsidRPr="00970959">
              <w:rPr>
                <w:lang w:eastAsia="en-GB"/>
              </w:rPr>
              <w:t>Reminds me of sunshine</w:t>
            </w:r>
            <w:r w:rsidR="009E70B0" w:rsidRPr="00970959">
              <w:rPr>
                <w:lang w:eastAsia="en-GB"/>
              </w:rPr>
              <w:t>”</w:t>
            </w:r>
            <w:r w:rsidRPr="00970959">
              <w:rPr>
                <w:lang w:eastAsia="en-GB"/>
              </w:rPr>
              <w:t xml:space="preserve"> (Joyful is yellow)</w:t>
            </w:r>
          </w:p>
        </w:tc>
      </w:tr>
      <w:tr w:rsidR="00970959" w:rsidRPr="00970959" w14:paraId="1E1C1DA8" w14:textId="77777777" w:rsidTr="00990D6D">
        <w:tc>
          <w:tcPr>
            <w:tcW w:w="4106" w:type="dxa"/>
          </w:tcPr>
          <w:p w14:paraId="20FE9046" w14:textId="630CC516" w:rsidR="00E052D9" w:rsidRPr="00970959" w:rsidRDefault="00E052D9" w:rsidP="00990D6D">
            <w:pPr>
              <w:rPr>
                <w:lang w:eastAsia="en-GB"/>
              </w:rPr>
            </w:pPr>
            <w:r w:rsidRPr="00970959">
              <w:rPr>
                <w:lang w:eastAsia="en-GB"/>
              </w:rPr>
              <w:t xml:space="preserve">     3b. Man</w:t>
            </w:r>
            <w:r w:rsidR="00B66AD6" w:rsidRPr="00970959">
              <w:rPr>
                <w:lang w:eastAsia="en-GB"/>
              </w:rPr>
              <w:t>-</w:t>
            </w:r>
            <w:r w:rsidRPr="00970959">
              <w:rPr>
                <w:lang w:eastAsia="en-GB"/>
              </w:rPr>
              <w:t>made or culturally</w:t>
            </w:r>
            <w:r w:rsidR="00B66AD6" w:rsidRPr="00970959">
              <w:rPr>
                <w:lang w:eastAsia="en-GB"/>
              </w:rPr>
              <w:t xml:space="preserve"> </w:t>
            </w:r>
            <w:r w:rsidRPr="00970959">
              <w:rPr>
                <w:lang w:eastAsia="en-GB"/>
              </w:rPr>
              <w:t xml:space="preserve">mediated   </w:t>
            </w:r>
          </w:p>
          <w:p w14:paraId="60F17F1B" w14:textId="77777777" w:rsidR="00E052D9" w:rsidRPr="00970959" w:rsidRDefault="00E052D9" w:rsidP="00990D6D">
            <w:pPr>
              <w:rPr>
                <w:lang w:eastAsia="en-GB"/>
              </w:rPr>
            </w:pPr>
            <w:r w:rsidRPr="00970959">
              <w:rPr>
                <w:lang w:eastAsia="en-GB"/>
              </w:rPr>
              <w:t xml:space="preserve">           physical environment</w:t>
            </w:r>
          </w:p>
        </w:tc>
        <w:tc>
          <w:tcPr>
            <w:tcW w:w="5244" w:type="dxa"/>
          </w:tcPr>
          <w:p w14:paraId="2BA6190F" w14:textId="11183924" w:rsidR="00E052D9" w:rsidRPr="00970959" w:rsidRDefault="009E70B0" w:rsidP="00990D6D">
            <w:pPr>
              <w:jc w:val="both"/>
              <w:rPr>
                <w:lang w:eastAsia="en-GB"/>
              </w:rPr>
            </w:pPr>
            <w:r w:rsidRPr="00970959">
              <w:rPr>
                <w:lang w:eastAsia="en-GB"/>
              </w:rPr>
              <w:t>“</w:t>
            </w:r>
            <w:r w:rsidR="00E052D9" w:rsidRPr="00970959">
              <w:rPr>
                <w:lang w:eastAsia="en-GB"/>
              </w:rPr>
              <w:t>Ice cream brands always use pink and donut places</w:t>
            </w:r>
            <w:r w:rsidRPr="00970959">
              <w:rPr>
                <w:lang w:eastAsia="en-GB"/>
              </w:rPr>
              <w:t>”</w:t>
            </w:r>
            <w:r w:rsidR="00E052D9" w:rsidRPr="00970959">
              <w:rPr>
                <w:lang w:eastAsia="en-GB"/>
              </w:rPr>
              <w:t xml:space="preserve"> (Excited is pink)</w:t>
            </w:r>
          </w:p>
        </w:tc>
      </w:tr>
      <w:tr w:rsidR="00970959" w:rsidRPr="00970959" w14:paraId="33B46608" w14:textId="77777777" w:rsidTr="008643E4">
        <w:tc>
          <w:tcPr>
            <w:tcW w:w="9350" w:type="dxa"/>
            <w:gridSpan w:val="2"/>
            <w:shd w:val="clear" w:color="auto" w:fill="D9D9D9" w:themeFill="background1" w:themeFillShade="D9"/>
          </w:tcPr>
          <w:p w14:paraId="2247B340" w14:textId="73190B6F" w:rsidR="009E70B0" w:rsidRPr="00970959" w:rsidRDefault="009E70B0" w:rsidP="00990D6D">
            <w:pPr>
              <w:jc w:val="both"/>
              <w:rPr>
                <w:lang w:eastAsia="en-GB"/>
              </w:rPr>
            </w:pPr>
            <w:r w:rsidRPr="00970959">
              <w:rPr>
                <w:lang w:eastAsia="en-GB"/>
              </w:rPr>
              <w:t>4.  Linguistic (idiomatic) motivation</w:t>
            </w:r>
          </w:p>
        </w:tc>
      </w:tr>
      <w:tr w:rsidR="00970959" w:rsidRPr="00970959" w14:paraId="4AA30B2F" w14:textId="77777777" w:rsidTr="00990D6D">
        <w:tc>
          <w:tcPr>
            <w:tcW w:w="4106" w:type="dxa"/>
          </w:tcPr>
          <w:p w14:paraId="2ABB1B32" w14:textId="77777777" w:rsidR="00E052D9" w:rsidRPr="00970959" w:rsidRDefault="00E052D9" w:rsidP="00990D6D">
            <w:pPr>
              <w:rPr>
                <w:lang w:eastAsia="en-GB"/>
              </w:rPr>
            </w:pPr>
            <w:r w:rsidRPr="00970959">
              <w:rPr>
                <w:lang w:eastAsia="en-GB"/>
              </w:rPr>
              <w:t xml:space="preserve">     4a. Bodily-based idiom</w:t>
            </w:r>
          </w:p>
        </w:tc>
        <w:tc>
          <w:tcPr>
            <w:tcW w:w="5244" w:type="dxa"/>
          </w:tcPr>
          <w:p w14:paraId="670F2248" w14:textId="7B12A567" w:rsidR="00E052D9" w:rsidRPr="00970959" w:rsidRDefault="009E70B0" w:rsidP="00990D6D">
            <w:pPr>
              <w:jc w:val="both"/>
              <w:rPr>
                <w:lang w:eastAsia="en-GB"/>
              </w:rPr>
            </w:pPr>
            <w:r w:rsidRPr="00970959">
              <w:rPr>
                <w:lang w:eastAsia="en-GB"/>
              </w:rPr>
              <w:t>“</w:t>
            </w:r>
            <w:r w:rsidR="00E052D9" w:rsidRPr="00970959">
              <w:rPr>
                <w:lang w:eastAsia="en-GB"/>
              </w:rPr>
              <w:t>Seeing red is what I say when I’m angry</w:t>
            </w:r>
            <w:r w:rsidR="00E2529A" w:rsidRPr="00970959">
              <w:rPr>
                <w:lang w:eastAsia="en-GB"/>
              </w:rPr>
              <w:t>”</w:t>
            </w:r>
            <w:r w:rsidR="00E052D9" w:rsidRPr="00970959">
              <w:rPr>
                <w:lang w:eastAsia="en-GB"/>
              </w:rPr>
              <w:t xml:space="preserve"> (Angry is red)</w:t>
            </w:r>
          </w:p>
        </w:tc>
      </w:tr>
      <w:tr w:rsidR="00970959" w:rsidRPr="00970959" w14:paraId="336F8D58" w14:textId="77777777" w:rsidTr="00990D6D">
        <w:tc>
          <w:tcPr>
            <w:tcW w:w="4106" w:type="dxa"/>
          </w:tcPr>
          <w:p w14:paraId="6BF0DA8B" w14:textId="77777777" w:rsidR="00E052D9" w:rsidRPr="00970959" w:rsidRDefault="00E052D9" w:rsidP="00990D6D">
            <w:pPr>
              <w:rPr>
                <w:lang w:eastAsia="en-GB"/>
              </w:rPr>
            </w:pPr>
            <w:r w:rsidRPr="00970959">
              <w:rPr>
                <w:lang w:eastAsia="en-GB"/>
              </w:rPr>
              <w:t xml:space="preserve">     4b. Non bodily-based idiom</w:t>
            </w:r>
          </w:p>
        </w:tc>
        <w:tc>
          <w:tcPr>
            <w:tcW w:w="5244" w:type="dxa"/>
          </w:tcPr>
          <w:p w14:paraId="11FD09D9" w14:textId="5AFD9BB4" w:rsidR="00E052D9" w:rsidRPr="00970959" w:rsidRDefault="009E70B0" w:rsidP="00990D6D">
            <w:pPr>
              <w:jc w:val="both"/>
              <w:rPr>
                <w:lang w:eastAsia="en-GB"/>
              </w:rPr>
            </w:pPr>
            <w:r w:rsidRPr="00970959">
              <w:rPr>
                <w:lang w:eastAsia="en-GB"/>
              </w:rPr>
              <w:t>“</w:t>
            </w:r>
            <w:r w:rsidR="00E052D9" w:rsidRPr="00970959">
              <w:rPr>
                <w:lang w:eastAsia="en-GB"/>
              </w:rPr>
              <w:t>The metaphor feeling blue is often used to describe someone who is sad</w:t>
            </w:r>
            <w:r w:rsidRPr="00970959">
              <w:rPr>
                <w:lang w:eastAsia="en-GB"/>
              </w:rPr>
              <w:t>”</w:t>
            </w:r>
            <w:r w:rsidR="00E052D9" w:rsidRPr="00970959">
              <w:rPr>
                <w:lang w:eastAsia="en-GB"/>
              </w:rPr>
              <w:t xml:space="preserve"> (Sad is blue)</w:t>
            </w:r>
          </w:p>
        </w:tc>
      </w:tr>
      <w:tr w:rsidR="00970959" w:rsidRPr="00970959" w14:paraId="2F287189" w14:textId="77777777" w:rsidTr="008643E4">
        <w:tc>
          <w:tcPr>
            <w:tcW w:w="9350" w:type="dxa"/>
            <w:gridSpan w:val="2"/>
            <w:shd w:val="clear" w:color="auto" w:fill="D9D9D9" w:themeFill="background1" w:themeFillShade="D9"/>
          </w:tcPr>
          <w:p w14:paraId="3FAEC781" w14:textId="1D6811BF" w:rsidR="009E70B0" w:rsidRPr="00970959" w:rsidRDefault="009E70B0" w:rsidP="00990D6D">
            <w:pPr>
              <w:jc w:val="both"/>
              <w:rPr>
                <w:lang w:eastAsia="en-GB"/>
              </w:rPr>
            </w:pPr>
            <w:r w:rsidRPr="00970959">
              <w:rPr>
                <w:lang w:eastAsia="en-GB"/>
              </w:rPr>
              <w:t>5. No clear motivation provided</w:t>
            </w:r>
          </w:p>
        </w:tc>
      </w:tr>
      <w:tr w:rsidR="00970959" w:rsidRPr="00970959" w14:paraId="38EA1604" w14:textId="77777777" w:rsidTr="00990D6D">
        <w:tc>
          <w:tcPr>
            <w:tcW w:w="4106" w:type="dxa"/>
          </w:tcPr>
          <w:p w14:paraId="3D986E29" w14:textId="77777777" w:rsidR="00E052D9" w:rsidRPr="00970959" w:rsidRDefault="00E052D9" w:rsidP="00990D6D">
            <w:pPr>
              <w:rPr>
                <w:lang w:eastAsia="en-GB"/>
              </w:rPr>
            </w:pPr>
            <w:r w:rsidRPr="00970959">
              <w:rPr>
                <w:lang w:eastAsia="en-GB"/>
              </w:rPr>
              <w:t xml:space="preserve">     5a. Unclear motivation</w:t>
            </w:r>
          </w:p>
        </w:tc>
        <w:tc>
          <w:tcPr>
            <w:tcW w:w="5244" w:type="dxa"/>
          </w:tcPr>
          <w:p w14:paraId="1BC6E91F" w14:textId="0C7614ED" w:rsidR="00E052D9" w:rsidRPr="00970959" w:rsidRDefault="009E70B0" w:rsidP="00990D6D">
            <w:pPr>
              <w:jc w:val="both"/>
              <w:rPr>
                <w:lang w:eastAsia="en-GB"/>
              </w:rPr>
            </w:pPr>
            <w:r w:rsidRPr="00970959">
              <w:rPr>
                <w:lang w:eastAsia="en-GB"/>
              </w:rPr>
              <w:t>“</w:t>
            </w:r>
            <w:r w:rsidR="00E052D9" w:rsidRPr="00970959">
              <w:rPr>
                <w:lang w:eastAsia="en-GB"/>
              </w:rPr>
              <w:t>My favourite colour</w:t>
            </w:r>
            <w:r w:rsidRPr="00970959">
              <w:rPr>
                <w:lang w:eastAsia="en-GB"/>
              </w:rPr>
              <w:t>”</w:t>
            </w:r>
            <w:r w:rsidR="00E052D9" w:rsidRPr="00970959">
              <w:rPr>
                <w:lang w:eastAsia="en-GB"/>
              </w:rPr>
              <w:t xml:space="preserve"> (Yellow is joyful) </w:t>
            </w:r>
          </w:p>
        </w:tc>
      </w:tr>
      <w:tr w:rsidR="00970959" w:rsidRPr="00970959" w14:paraId="6C5759FC" w14:textId="77777777" w:rsidTr="00990D6D">
        <w:tc>
          <w:tcPr>
            <w:tcW w:w="4106" w:type="dxa"/>
          </w:tcPr>
          <w:p w14:paraId="075B636F" w14:textId="77777777" w:rsidR="00E052D9" w:rsidRPr="00970959" w:rsidRDefault="00E052D9" w:rsidP="00990D6D">
            <w:pPr>
              <w:rPr>
                <w:lang w:eastAsia="en-GB"/>
              </w:rPr>
            </w:pPr>
            <w:r w:rsidRPr="00970959">
              <w:rPr>
                <w:lang w:eastAsia="en-GB"/>
              </w:rPr>
              <w:t xml:space="preserve">     5b. Don’t know</w:t>
            </w:r>
          </w:p>
        </w:tc>
        <w:tc>
          <w:tcPr>
            <w:tcW w:w="5244" w:type="dxa"/>
          </w:tcPr>
          <w:p w14:paraId="580253D8" w14:textId="20726907" w:rsidR="00E052D9" w:rsidRPr="00970959" w:rsidRDefault="009E70B0" w:rsidP="00990D6D">
            <w:pPr>
              <w:jc w:val="both"/>
              <w:rPr>
                <w:lang w:eastAsia="en-GB"/>
              </w:rPr>
            </w:pPr>
            <w:r w:rsidRPr="00970959">
              <w:rPr>
                <w:lang w:eastAsia="en-GB"/>
              </w:rPr>
              <w:t>“</w:t>
            </w:r>
            <w:r w:rsidR="00E052D9" w:rsidRPr="00970959">
              <w:rPr>
                <w:lang w:eastAsia="en-GB"/>
              </w:rPr>
              <w:t>No reason</w:t>
            </w:r>
            <w:r w:rsidRPr="00970959">
              <w:rPr>
                <w:lang w:eastAsia="en-GB"/>
              </w:rPr>
              <w:t>”</w:t>
            </w:r>
            <w:r w:rsidR="00E052D9" w:rsidRPr="00970959">
              <w:rPr>
                <w:lang w:eastAsia="en-GB"/>
              </w:rPr>
              <w:t xml:space="preserve"> (Joyful is yellow)</w:t>
            </w:r>
          </w:p>
        </w:tc>
      </w:tr>
    </w:tbl>
    <w:p w14:paraId="4458E2EB" w14:textId="53179533" w:rsidR="00E052D9" w:rsidRPr="00970959" w:rsidRDefault="00E052D9" w:rsidP="001D7B2C">
      <w:pPr>
        <w:jc w:val="both"/>
        <w:rPr>
          <w:lang w:val="en-US"/>
        </w:rPr>
      </w:pPr>
      <w:r w:rsidRPr="00970959">
        <w:rPr>
          <w:lang w:val="en-US"/>
        </w:rPr>
        <w:t>Table 2.6</w:t>
      </w:r>
      <w:r w:rsidRPr="00970959">
        <w:rPr>
          <w:lang w:val="en-US"/>
        </w:rPr>
        <w:tab/>
        <w:t>Categories of response types with examples</w:t>
      </w:r>
    </w:p>
    <w:p w14:paraId="02840183" w14:textId="77777777" w:rsidR="00E052D9" w:rsidRPr="00970959" w:rsidRDefault="00E052D9" w:rsidP="001D7B2C">
      <w:pPr>
        <w:jc w:val="both"/>
        <w:rPr>
          <w:lang w:val="en-US"/>
        </w:rPr>
      </w:pPr>
    </w:p>
    <w:p w14:paraId="4E98B7F8" w14:textId="23D0B1A6" w:rsidR="001D7B2C" w:rsidRPr="00970959" w:rsidRDefault="001D7B2C" w:rsidP="001D7B2C">
      <w:pPr>
        <w:jc w:val="both"/>
        <w:rPr>
          <w:lang w:val="en-US"/>
        </w:rPr>
      </w:pPr>
      <w:r w:rsidRPr="00970959">
        <w:rPr>
          <w:lang w:val="en-US"/>
        </w:rPr>
        <w:t xml:space="preserve">The coding of responses was undertaken in three stages. In the first stage, all five researchers annotated the same sample of texts (these were taken from the English data) in order to establish the coding scheme. The second stage consisted of two rounds of annotation </w:t>
      </w:r>
      <w:r w:rsidR="00FE421B" w:rsidRPr="00970959">
        <w:rPr>
          <w:lang w:val="en-US"/>
        </w:rPr>
        <w:t>designed to</w:t>
      </w:r>
      <w:r w:rsidRPr="00970959">
        <w:rPr>
          <w:lang w:val="en-US"/>
        </w:rPr>
        <w:t xml:space="preserve"> measure and improve the reliability of the scheme. </w:t>
      </w:r>
      <w:r w:rsidR="00D004E2" w:rsidRPr="00970959">
        <w:rPr>
          <w:lang w:val="en-US"/>
        </w:rPr>
        <w:t xml:space="preserve">In the first round, 6 coders (the five authors of the </w:t>
      </w:r>
      <w:r w:rsidR="0031547D" w:rsidRPr="00970959">
        <w:rPr>
          <w:lang w:val="en-US"/>
        </w:rPr>
        <w:t>Element</w:t>
      </w:r>
      <w:r w:rsidR="00D004E2" w:rsidRPr="00970959">
        <w:rPr>
          <w:lang w:val="en-US"/>
        </w:rPr>
        <w:t xml:space="preserve"> plus an external coder) annotated 100 responses</w:t>
      </w:r>
      <w:r w:rsidR="00495BE5" w:rsidRPr="00970959">
        <w:rPr>
          <w:lang w:val="en-US"/>
        </w:rPr>
        <w:t xml:space="preserve"> from the English dataset (as this was the working language of the team)</w:t>
      </w:r>
      <w:r w:rsidR="00D004E2" w:rsidRPr="00970959">
        <w:rPr>
          <w:lang w:val="en-US"/>
        </w:rPr>
        <w:t>. Overall, we reached a moderate agreement between the annotations of the researchers, although the inter-rater reliability for the main categories (bodily-based, cross-modal, environment</w:t>
      </w:r>
      <w:r w:rsidR="00750079" w:rsidRPr="00970959">
        <w:rPr>
          <w:lang w:val="en-US"/>
        </w:rPr>
        <w:t>al</w:t>
      </w:r>
      <w:r w:rsidR="00D004E2" w:rsidRPr="00970959">
        <w:rPr>
          <w:lang w:val="en-US"/>
        </w:rPr>
        <w:t xml:space="preserve">, idiomatic and unclear) was slightly higher </w:t>
      </w:r>
      <w:r w:rsidR="0097189E" w:rsidRPr="00970959">
        <w:rPr>
          <w:lang w:val="en-US"/>
        </w:rPr>
        <w:t>(</w:t>
      </w:r>
      <w:r w:rsidR="00D004E2" w:rsidRPr="00970959">
        <w:rPr>
          <w:lang w:val="en-US"/>
        </w:rPr>
        <w:t xml:space="preserve">Krippendorf’s alpha: </w:t>
      </w:r>
      <w:r w:rsidR="00D004E2" w:rsidRPr="00970959">
        <w:t>0.671</w:t>
      </w:r>
      <w:r w:rsidR="00D004E2" w:rsidRPr="00970959">
        <w:rPr>
          <w:lang w:val="en-US"/>
        </w:rPr>
        <w:t xml:space="preserve">) than for the full coding scheme involving subcategories (Krippendorf’s alpha: </w:t>
      </w:r>
      <w:r w:rsidR="00D004E2" w:rsidRPr="00970959">
        <w:t>0.589</w:t>
      </w:r>
      <w:r w:rsidR="00D004E2" w:rsidRPr="00970959">
        <w:rPr>
          <w:lang w:val="en-US"/>
        </w:rPr>
        <w:t>)</w:t>
      </w:r>
      <w:r w:rsidR="00EC15FE" w:rsidRPr="00970959">
        <w:rPr>
          <w:lang w:val="en-US"/>
        </w:rPr>
        <w:t xml:space="preserve"> </w:t>
      </w:r>
      <w:r w:rsidR="00EC15FE" w:rsidRPr="00970959">
        <w:rPr>
          <w:lang w:val="en-US"/>
        </w:rPr>
        <w:fldChar w:fldCharType="begin"/>
      </w:r>
      <w:r w:rsidR="00B20965" w:rsidRPr="00970959">
        <w:rPr>
          <w:lang w:val="en-US"/>
        </w:rPr>
        <w:instrText xml:space="preserve"> ADDIN ZOTERO_ITEM CSL_CITATION {"citationID":"tdrmJXDh","properties":{"formattedCitation":"(Krippendorff, 2011)","plainCitation":"(Krippendorff, 2011)","noteIndex":0},"citationItems":[{"id":713,"uris":["http://zotero.org/users/6094700/items/K4HM2MHA"],"itemData":{"id":713,"type":"article-journal","container-title":"University of Pennsylvania Departmental Papers","title":"Computing Krippendorff's alpha-reliability","author":[{"family":"Krippendorff","given":"Klaus"}],"issued":{"date-parts":[["2011"]]}}}],"schema":"https://github.com/citation-style-language/schema/raw/master/csl-citation.json"} </w:instrText>
      </w:r>
      <w:r w:rsidR="00EC15FE" w:rsidRPr="00970959">
        <w:rPr>
          <w:lang w:val="en-US"/>
        </w:rPr>
        <w:fldChar w:fldCharType="separate"/>
      </w:r>
      <w:r w:rsidR="00EC15FE" w:rsidRPr="00970959">
        <w:t>(Krippendorff, 2011)</w:t>
      </w:r>
      <w:r w:rsidR="00EC15FE" w:rsidRPr="00970959">
        <w:rPr>
          <w:lang w:val="en-US"/>
        </w:rPr>
        <w:fldChar w:fldCharType="end"/>
      </w:r>
      <w:r w:rsidR="00D004E2" w:rsidRPr="00970959">
        <w:rPr>
          <w:lang w:val="en-US"/>
        </w:rPr>
        <w:t>.</w:t>
      </w:r>
      <w:r w:rsidR="0097189E" w:rsidRPr="00970959">
        <w:rPr>
          <w:rStyle w:val="Refdenotaalpie"/>
        </w:rPr>
        <w:footnoteReference w:id="8"/>
      </w:r>
      <w:r w:rsidR="00D004E2" w:rsidRPr="00970959">
        <w:rPr>
          <w:lang w:val="en-US"/>
        </w:rPr>
        <w:t xml:space="preserve"> After the first round, all the researchers met for a joint discussion of cases where there was disagreement to clarify the protocol and introduce refinements where needed. The second round of annotation only involved the five researchers in the team</w:t>
      </w:r>
      <w:r w:rsidR="00495BE5" w:rsidRPr="00970959">
        <w:rPr>
          <w:lang w:val="en-US"/>
        </w:rPr>
        <w:t xml:space="preserve"> and an additional set of 100 </w:t>
      </w:r>
      <w:r w:rsidR="00B655F6" w:rsidRPr="00970959">
        <w:rPr>
          <w:lang w:val="en-US"/>
        </w:rPr>
        <w:t xml:space="preserve">open answers </w:t>
      </w:r>
      <w:r w:rsidR="00495BE5" w:rsidRPr="00970959">
        <w:rPr>
          <w:lang w:val="en-US"/>
        </w:rPr>
        <w:t>from the English dataset</w:t>
      </w:r>
      <w:r w:rsidR="00D004E2" w:rsidRPr="00970959">
        <w:rPr>
          <w:lang w:val="en-US"/>
        </w:rPr>
        <w:t xml:space="preserve">. Both inter-rater reliability scores increased (only main categories: </w:t>
      </w:r>
      <w:r w:rsidR="00D004E2" w:rsidRPr="00970959">
        <w:t>0.733; including subcategories: 0.655</w:t>
      </w:r>
      <w:r w:rsidR="00D004E2" w:rsidRPr="00970959">
        <w:rPr>
          <w:lang w:val="en-US"/>
        </w:rPr>
        <w:t xml:space="preserve">), showing that the joint discussion of annotations between rounds </w:t>
      </w:r>
      <w:r w:rsidR="00C06A13" w:rsidRPr="00970959">
        <w:rPr>
          <w:lang w:val="en-US"/>
        </w:rPr>
        <w:t>had resulted in</w:t>
      </w:r>
      <w:r w:rsidR="0077720E" w:rsidRPr="00970959">
        <w:rPr>
          <w:lang w:val="en-US"/>
        </w:rPr>
        <w:t xml:space="preserve"> </w:t>
      </w:r>
      <w:r w:rsidR="00C06A13" w:rsidRPr="00970959">
        <w:rPr>
          <w:lang w:val="en-US"/>
        </w:rPr>
        <w:t>the coherent</w:t>
      </w:r>
      <w:r w:rsidR="0077720E" w:rsidRPr="00970959">
        <w:rPr>
          <w:lang w:val="en-US"/>
        </w:rPr>
        <w:t xml:space="preserve"> </w:t>
      </w:r>
      <w:r w:rsidR="00C06A13" w:rsidRPr="00970959">
        <w:rPr>
          <w:lang w:val="en-US"/>
        </w:rPr>
        <w:t>use</w:t>
      </w:r>
      <w:r w:rsidR="0077720E" w:rsidRPr="00970959">
        <w:rPr>
          <w:lang w:val="en-US"/>
        </w:rPr>
        <w:t xml:space="preserve"> of </w:t>
      </w:r>
      <w:r w:rsidR="00C06A13" w:rsidRPr="00970959">
        <w:rPr>
          <w:lang w:val="en-US"/>
        </w:rPr>
        <w:t>the</w:t>
      </w:r>
      <w:r w:rsidR="0077720E" w:rsidRPr="00970959">
        <w:rPr>
          <w:lang w:val="en-US"/>
        </w:rPr>
        <w:t xml:space="preserve"> protocol by </w:t>
      </w:r>
      <w:r w:rsidR="00C06A13" w:rsidRPr="00970959">
        <w:rPr>
          <w:lang w:val="en-US"/>
        </w:rPr>
        <w:t>the</w:t>
      </w:r>
      <w:r w:rsidR="0077720E" w:rsidRPr="00970959">
        <w:rPr>
          <w:lang w:val="en-US"/>
        </w:rPr>
        <w:t xml:space="preserve"> team of researchers. </w:t>
      </w:r>
      <w:bookmarkStart w:id="79" w:name="_Hlk95835135"/>
      <w:r w:rsidRPr="00970959">
        <w:rPr>
          <w:lang w:val="en-US"/>
        </w:rPr>
        <w:t xml:space="preserve">In the third phase, each researcher annotated the full dataset of </w:t>
      </w:r>
      <w:r w:rsidR="00C06A13" w:rsidRPr="00970959">
        <w:rPr>
          <w:lang w:val="en-US"/>
        </w:rPr>
        <w:t xml:space="preserve">responses in </w:t>
      </w:r>
      <w:r w:rsidRPr="00970959">
        <w:rPr>
          <w:lang w:val="en-US"/>
        </w:rPr>
        <w:t>their corresponding mother tongue</w:t>
      </w:r>
      <w:r w:rsidR="00CA27EC" w:rsidRPr="00970959">
        <w:rPr>
          <w:lang w:val="en-US"/>
        </w:rPr>
        <w:t xml:space="preserve"> using the protocol that we have just described</w:t>
      </w:r>
      <w:r w:rsidRPr="00970959">
        <w:rPr>
          <w:lang w:val="en-US"/>
        </w:rPr>
        <w:t>.</w:t>
      </w:r>
      <w:bookmarkEnd w:id="79"/>
    </w:p>
    <w:p w14:paraId="7B71FA98" w14:textId="77777777" w:rsidR="001D7B2C" w:rsidRPr="00970959" w:rsidRDefault="001D7B2C" w:rsidP="00BA6922">
      <w:pPr>
        <w:jc w:val="both"/>
      </w:pPr>
    </w:p>
    <w:p w14:paraId="1CBE1A4B" w14:textId="78D63EAA" w:rsidR="00616621" w:rsidRPr="00970959" w:rsidRDefault="05759077" w:rsidP="05759077">
      <w:pPr>
        <w:spacing w:after="120"/>
        <w:jc w:val="both"/>
        <w:rPr>
          <w:rStyle w:val="Hipervnculo"/>
          <w:color w:val="auto"/>
        </w:rPr>
      </w:pPr>
      <w:r w:rsidRPr="00970959">
        <w:t xml:space="preserve">Once the data had been collected, a range of statistical analyses were conducted in order to answer the research questions outlined in </w:t>
      </w:r>
      <w:r w:rsidR="0031547D" w:rsidRPr="00970959">
        <w:t>Section</w:t>
      </w:r>
      <w:r w:rsidRPr="00970959">
        <w:t xml:space="preserve"> 1. All the tests were performed in the R environment (R version 3.6.3, 2020-02-29). We used the ‘dplyr’ package for data treatment, ‘lme4’ for the mixed linear regression models, ‘lsa’ for calculating the distances between languages, based on the colour-feeling associations provided by the participants, and ‘ggplot2’ to plot the graphs. The full </w:t>
      </w:r>
      <w:r w:rsidRPr="00970959">
        <w:lastRenderedPageBreak/>
        <w:t xml:space="preserve">dataset (including the researchers’ annotations for the motivations) and the statistical scripts are available in a public online repository: </w:t>
      </w:r>
      <w:hyperlink r:id="rId35">
        <w:r w:rsidRPr="00970959">
          <w:rPr>
            <w:rStyle w:val="Hipervnculo"/>
            <w:color w:val="auto"/>
          </w:rPr>
          <w:t>https://osf.io/xb8yt/</w:t>
        </w:r>
      </w:hyperlink>
      <w:r w:rsidRPr="00970959">
        <w:rPr>
          <w:rStyle w:val="Hipervnculo"/>
          <w:color w:val="auto"/>
        </w:rPr>
        <w:t xml:space="preserve">. </w:t>
      </w:r>
    </w:p>
    <w:p w14:paraId="3F2D5404" w14:textId="79C2AD45" w:rsidR="0029356D" w:rsidRPr="00970959" w:rsidRDefault="702A0E75" w:rsidP="00BA6922">
      <w:pPr>
        <w:spacing w:after="120"/>
        <w:jc w:val="both"/>
      </w:pPr>
      <w:r w:rsidRPr="00970959">
        <w:t xml:space="preserve">In </w:t>
      </w:r>
      <w:r w:rsidR="0031547D" w:rsidRPr="00970959">
        <w:t>Section</w:t>
      </w:r>
      <w:r w:rsidRPr="00970959">
        <w:t xml:space="preserve">s 3 to 6, we present the findings to our research questions. In each case, we outline the statistical tests that were performed and provide a rationale for our choice of test where appropriate. </w:t>
      </w:r>
    </w:p>
    <w:p w14:paraId="2FBA4F2C" w14:textId="197C176A" w:rsidR="0029356D" w:rsidRPr="00970959" w:rsidRDefault="0029356D" w:rsidP="00BA6922">
      <w:pPr>
        <w:spacing w:after="120"/>
        <w:jc w:val="both"/>
        <w:rPr>
          <w:bCs/>
        </w:rPr>
      </w:pPr>
    </w:p>
    <w:p w14:paraId="489AFB79" w14:textId="77777777" w:rsidR="0029356D" w:rsidRPr="00970959" w:rsidRDefault="0029356D" w:rsidP="00BA6922">
      <w:pPr>
        <w:spacing w:after="120"/>
        <w:jc w:val="both"/>
        <w:rPr>
          <w:bCs/>
        </w:rPr>
      </w:pPr>
    </w:p>
    <w:p w14:paraId="53C049AA" w14:textId="77777777" w:rsidR="00F50C26" w:rsidRPr="00970959" w:rsidRDefault="00F50C26" w:rsidP="00BA6922">
      <w:pPr>
        <w:spacing w:after="120"/>
        <w:ind w:left="720"/>
        <w:jc w:val="both"/>
      </w:pPr>
    </w:p>
    <w:p w14:paraId="12D6DF1E" w14:textId="77777777" w:rsidR="00F50C26" w:rsidRPr="00970959" w:rsidRDefault="00F50C26" w:rsidP="00BA6922">
      <w:pPr>
        <w:spacing w:after="120"/>
        <w:ind w:left="720"/>
        <w:jc w:val="both"/>
      </w:pPr>
    </w:p>
    <w:p w14:paraId="583A4C00" w14:textId="77777777" w:rsidR="00F50C26" w:rsidRPr="00970959" w:rsidRDefault="00F50C26" w:rsidP="00BA6922">
      <w:pPr>
        <w:spacing w:after="120"/>
        <w:jc w:val="both"/>
      </w:pPr>
    </w:p>
    <w:p w14:paraId="6C935C10" w14:textId="4E7F0AB7" w:rsidR="00073B80" w:rsidRPr="00970959" w:rsidRDefault="0029356D" w:rsidP="00307FE2">
      <w:pPr>
        <w:pStyle w:val="Ttulo1"/>
      </w:pPr>
      <w:bookmarkStart w:id="80" w:name="_uy435icizu8m" w:colFirst="0" w:colLast="0"/>
      <w:bookmarkStart w:id="81" w:name="_Toc51757126"/>
      <w:bookmarkEnd w:id="80"/>
      <w:r w:rsidRPr="00970959">
        <w:br w:type="page"/>
      </w:r>
      <w:bookmarkStart w:id="82" w:name="_Toc120712771"/>
      <w:bookmarkStart w:id="83" w:name="_Hlk59466694"/>
      <w:r w:rsidR="0031547D" w:rsidRPr="00970959">
        <w:lastRenderedPageBreak/>
        <w:t>Section</w:t>
      </w:r>
      <w:r w:rsidR="00FD45D4" w:rsidRPr="00970959">
        <w:t xml:space="preserve"> 3 </w:t>
      </w:r>
      <w:bookmarkStart w:id="84" w:name="_Toc51757127"/>
      <w:bookmarkEnd w:id="81"/>
      <w:r w:rsidR="00073B80" w:rsidRPr="00970959">
        <w:t>What are the strongest emotion-colour associations overall, and how do word-colour associations vary according to linguistic background?</w:t>
      </w:r>
      <w:bookmarkEnd w:id="82"/>
    </w:p>
    <w:p w14:paraId="16E0CCD4" w14:textId="68AA6937" w:rsidR="00CD09FD" w:rsidRPr="00970959" w:rsidRDefault="00CD09FD" w:rsidP="00BA6922">
      <w:pPr>
        <w:pStyle w:val="Ttulo2"/>
        <w:rPr>
          <w:rFonts w:cs="Times New Roman"/>
        </w:rPr>
      </w:pPr>
      <w:bookmarkStart w:id="85" w:name="_Toc120712772"/>
      <w:r w:rsidRPr="00970959">
        <w:rPr>
          <w:rFonts w:cs="Times New Roman"/>
        </w:rPr>
        <w:t>3.1</w:t>
      </w:r>
      <w:r w:rsidRPr="00970959">
        <w:rPr>
          <w:rFonts w:cs="Times New Roman"/>
        </w:rPr>
        <w:tab/>
        <w:t>Introduction</w:t>
      </w:r>
      <w:bookmarkEnd w:id="84"/>
      <w:bookmarkEnd w:id="85"/>
    </w:p>
    <w:p w14:paraId="3733206D" w14:textId="54C988C3" w:rsidR="00CD09FD" w:rsidRPr="00970959" w:rsidRDefault="00CD09FD" w:rsidP="00BA6922">
      <w:pPr>
        <w:jc w:val="both"/>
      </w:pPr>
      <w:bookmarkStart w:id="86" w:name="_Hlk53651482"/>
      <w:r w:rsidRPr="00970959">
        <w:t xml:space="preserve">In this </w:t>
      </w:r>
      <w:r w:rsidR="0031547D" w:rsidRPr="00970959">
        <w:t>Section</w:t>
      </w:r>
      <w:r w:rsidRPr="00970959">
        <w:t xml:space="preserve"> we answer </w:t>
      </w:r>
      <w:r w:rsidR="00990D6D" w:rsidRPr="00970959">
        <w:t>the first</w:t>
      </w:r>
      <w:r w:rsidRPr="00970959">
        <w:t xml:space="preserve"> research question</w:t>
      </w:r>
      <w:r w:rsidR="00436B23" w:rsidRPr="00970959">
        <w:t xml:space="preserve"> in our</w:t>
      </w:r>
      <w:r w:rsidRPr="00970959">
        <w:t xml:space="preserve"> study:</w:t>
      </w:r>
    </w:p>
    <w:p w14:paraId="62EDD13E" w14:textId="77777777" w:rsidR="00CD09FD" w:rsidRPr="00970959" w:rsidRDefault="00CD09FD" w:rsidP="00BA6922">
      <w:pPr>
        <w:spacing w:after="120"/>
        <w:jc w:val="both"/>
      </w:pPr>
    </w:p>
    <w:p w14:paraId="21E5BD47" w14:textId="4571F2BA" w:rsidR="00CD09FD" w:rsidRPr="00970959" w:rsidRDefault="00307B9B" w:rsidP="00307B9B">
      <w:pPr>
        <w:ind w:left="720" w:hanging="720"/>
        <w:jc w:val="both"/>
        <w:rPr>
          <w:i/>
          <w:iCs/>
        </w:rPr>
      </w:pPr>
      <w:r w:rsidRPr="00970959">
        <w:rPr>
          <w:i/>
          <w:iCs/>
        </w:rPr>
        <w:t>RQ1:</w:t>
      </w:r>
      <w:r w:rsidRPr="00970959">
        <w:rPr>
          <w:i/>
          <w:iCs/>
        </w:rPr>
        <w:tab/>
      </w:r>
      <w:r w:rsidR="00073B80" w:rsidRPr="00970959">
        <w:rPr>
          <w:i/>
          <w:iCs/>
        </w:rPr>
        <w:t>What are the strongest emotion-colour associations overall, and how do word-colour associations vary according to linguistic background?</w:t>
      </w:r>
    </w:p>
    <w:p w14:paraId="7FD30142" w14:textId="77777777" w:rsidR="00073B80" w:rsidRPr="00970959" w:rsidRDefault="00073B80" w:rsidP="00BA6922">
      <w:pPr>
        <w:jc w:val="both"/>
      </w:pPr>
    </w:p>
    <w:p w14:paraId="31B422D0" w14:textId="2EA852DD" w:rsidR="00D94DF5" w:rsidRPr="00970959" w:rsidRDefault="0C44EDE8" w:rsidP="00BA6922">
      <w:pPr>
        <w:spacing w:after="120"/>
        <w:jc w:val="both"/>
      </w:pPr>
      <w:r w:rsidRPr="00970959">
        <w:t xml:space="preserve">We present results regarding the most common associations overall and </w:t>
      </w:r>
      <w:r w:rsidR="00073B80" w:rsidRPr="00970959">
        <w:t>show how the associations varied according to the linguistic backgrounds of the participants</w:t>
      </w:r>
      <w:r w:rsidRPr="00970959">
        <w:t xml:space="preserve">. We then look at how the </w:t>
      </w:r>
      <w:r w:rsidR="00073B80" w:rsidRPr="00970959">
        <w:t>participants with different linguistic backgrounds</w:t>
      </w:r>
      <w:r w:rsidRPr="00970959">
        <w:t xml:space="preserve"> compare</w:t>
      </w:r>
      <w:r w:rsidR="00073B80" w:rsidRPr="00970959">
        <w:t>d</w:t>
      </w:r>
      <w:r w:rsidRPr="00970959">
        <w:t xml:space="preserve"> in terms of the colours that they associate</w:t>
      </w:r>
      <w:r w:rsidR="00073B80" w:rsidRPr="00970959">
        <w:t>d</w:t>
      </w:r>
      <w:r w:rsidRPr="00970959">
        <w:t xml:space="preserve"> with emotions. We show which </w:t>
      </w:r>
      <w:r w:rsidR="00073B80" w:rsidRPr="00970959">
        <w:t>groups of participants</w:t>
      </w:r>
      <w:r w:rsidRPr="00970959">
        <w:t xml:space="preserve"> behave</w:t>
      </w:r>
      <w:r w:rsidR="00073B80" w:rsidRPr="00970959">
        <w:t>d</w:t>
      </w:r>
      <w:r w:rsidRPr="00970959">
        <w:t xml:space="preserve"> most similarly in this respect and identify interesting cases of variation.</w:t>
      </w:r>
    </w:p>
    <w:p w14:paraId="5FA63DD1" w14:textId="658F60E9" w:rsidR="00CD09FD" w:rsidRPr="00970959" w:rsidRDefault="00CD09FD" w:rsidP="00BA6922">
      <w:pPr>
        <w:pStyle w:val="Ttulo2"/>
        <w:rPr>
          <w:rFonts w:cs="Times New Roman"/>
        </w:rPr>
      </w:pPr>
      <w:bookmarkStart w:id="87" w:name="_Toc120712773"/>
      <w:bookmarkStart w:id="88" w:name="_Toc51757128"/>
      <w:bookmarkEnd w:id="86"/>
      <w:r w:rsidRPr="00970959">
        <w:rPr>
          <w:rFonts w:cs="Times New Roman"/>
        </w:rPr>
        <w:t>3.2</w:t>
      </w:r>
      <w:r w:rsidRPr="00970959">
        <w:rPr>
          <w:rFonts w:cs="Times New Roman"/>
        </w:rPr>
        <w:tab/>
        <w:t xml:space="preserve">What </w:t>
      </w:r>
      <w:r w:rsidR="00EA5D9B" w:rsidRPr="00970959">
        <w:rPr>
          <w:rFonts w:cs="Times New Roman"/>
        </w:rPr>
        <w:t>are the strongest emotion-colour associations overall?</w:t>
      </w:r>
      <w:bookmarkEnd w:id="87"/>
      <w:r w:rsidR="00EA5D9B" w:rsidRPr="00970959">
        <w:rPr>
          <w:rFonts w:cs="Times New Roman"/>
        </w:rPr>
        <w:t xml:space="preserve"> </w:t>
      </w:r>
      <w:bookmarkEnd w:id="88"/>
    </w:p>
    <w:p w14:paraId="4BC6B9B2" w14:textId="1C01E131" w:rsidR="00CD09FD" w:rsidRPr="00970959" w:rsidRDefault="00CD09FD" w:rsidP="00BA6922">
      <w:pPr>
        <w:jc w:val="both"/>
      </w:pPr>
    </w:p>
    <w:p w14:paraId="0F28E773" w14:textId="088745CE" w:rsidR="00D94DF5" w:rsidRPr="00970959" w:rsidRDefault="00990D6D" w:rsidP="00BA6922">
      <w:pPr>
        <w:jc w:val="both"/>
      </w:pPr>
      <w:r w:rsidRPr="00970959">
        <w:t xml:space="preserve">In order to identify the strongest emotion-colour associations across all participants, we took </w:t>
      </w:r>
      <w:r w:rsidR="005F793F" w:rsidRPr="00970959">
        <w:t xml:space="preserve">all </w:t>
      </w:r>
      <w:r w:rsidR="003744EC" w:rsidRPr="00970959">
        <w:t>8,5</w:t>
      </w:r>
      <w:r w:rsidR="00BE7A2F" w:rsidRPr="00970959">
        <w:t>20</w:t>
      </w:r>
      <w:r w:rsidR="003744EC" w:rsidRPr="00970959">
        <w:t xml:space="preserve"> </w:t>
      </w:r>
      <w:r w:rsidR="005F793F" w:rsidRPr="00970959">
        <w:t xml:space="preserve">associations that had been reported </w:t>
      </w:r>
      <w:r w:rsidR="00266EBB" w:rsidRPr="00970959">
        <w:t xml:space="preserve">and </w:t>
      </w:r>
      <w:r w:rsidR="00D94DF5" w:rsidRPr="00970959">
        <w:t>calculated the absolute frequenc</w:t>
      </w:r>
      <w:r w:rsidR="00266EBB" w:rsidRPr="00970959">
        <w:t xml:space="preserve">y for each </w:t>
      </w:r>
      <w:r w:rsidR="00180ED5" w:rsidRPr="00970959">
        <w:t>emotion-colour</w:t>
      </w:r>
      <w:r w:rsidR="00D94DF5" w:rsidRPr="00970959">
        <w:t xml:space="preserve"> association</w:t>
      </w:r>
      <w:r w:rsidR="00266EBB" w:rsidRPr="00970959">
        <w:t xml:space="preserve">. In other words, we calculated </w:t>
      </w:r>
      <w:r w:rsidR="00D94DF5" w:rsidRPr="00970959">
        <w:t>how often a specific colour</w:t>
      </w:r>
      <w:r w:rsidR="00FD2D10" w:rsidRPr="00970959">
        <w:t xml:space="preserve"> (among a selection of 27)</w:t>
      </w:r>
      <w:r w:rsidR="00D94DF5" w:rsidRPr="00970959">
        <w:t xml:space="preserve"> was selected for a given emotion term</w:t>
      </w:r>
      <w:r w:rsidR="00FD2D10" w:rsidRPr="00970959">
        <w:t xml:space="preserve"> (15 emotion terms overall)</w:t>
      </w:r>
      <w:r w:rsidR="00D94DF5" w:rsidRPr="00970959">
        <w:t xml:space="preserve">. </w:t>
      </w:r>
      <w:r w:rsidR="00AF1F99" w:rsidRPr="00970959">
        <w:t>As expected, the</w:t>
      </w:r>
      <w:r w:rsidR="00D94DF5" w:rsidRPr="00970959">
        <w:t xml:space="preserve"> </w:t>
      </w:r>
      <w:r w:rsidR="00AF1F99" w:rsidRPr="00970959">
        <w:t xml:space="preserve">emotion terms differed significantly from one another in terms of the colours that people associated with them, and the frequencies with which they did so </w:t>
      </w:r>
      <w:r w:rsidR="00D94DF5" w:rsidRPr="00970959">
        <w:t>(</w:t>
      </w:r>
      <w:r w:rsidR="00D94DF5" w:rsidRPr="00970959">
        <w:rPr>
          <w:rFonts w:ascii="Cambria Math" w:hAnsi="Cambria Math" w:cs="Cambria Math"/>
        </w:rPr>
        <w:t>𝝌</w:t>
      </w:r>
      <w:r w:rsidR="00D94DF5" w:rsidRPr="00970959">
        <w:rPr>
          <w:vertAlign w:val="superscript"/>
        </w:rPr>
        <w:t>2</w:t>
      </w:r>
      <w:r w:rsidR="00D94DF5" w:rsidRPr="00970959">
        <w:t>(364)= 14</w:t>
      </w:r>
      <w:r w:rsidR="003744EC" w:rsidRPr="00970959">
        <w:t>.</w:t>
      </w:r>
      <w:r w:rsidR="00D94DF5" w:rsidRPr="00970959">
        <w:t>2</w:t>
      </w:r>
      <w:r w:rsidR="00BE7A2F" w:rsidRPr="00970959">
        <w:t>14</w:t>
      </w:r>
      <w:r w:rsidR="003744EC" w:rsidRPr="00970959">
        <w:t xml:space="preserve">, p&lt;.001). Table </w:t>
      </w:r>
      <w:r w:rsidR="00266EBB" w:rsidRPr="00970959">
        <w:t>2.1</w:t>
      </w:r>
      <w:r w:rsidR="003744EC" w:rsidRPr="00970959">
        <w:t xml:space="preserve"> shows the top ten associations</w:t>
      </w:r>
      <w:r w:rsidR="001B1B8D" w:rsidRPr="00970959">
        <w:t>, in cases where a colour was selected</w:t>
      </w:r>
      <w:r w:rsidR="00F85727" w:rsidRPr="00970959">
        <w:t>,</w:t>
      </w:r>
      <w:r w:rsidR="001B1B8D" w:rsidRPr="00970959">
        <w:rPr>
          <w:rStyle w:val="Refdenotaalpie"/>
        </w:rPr>
        <w:footnoteReference w:id="9"/>
      </w:r>
      <w:r w:rsidR="003744EC" w:rsidRPr="00970959">
        <w:t xml:space="preserve"> across </w:t>
      </w:r>
      <w:r w:rsidR="00266EBB" w:rsidRPr="00970959">
        <w:t>the entire dataset, which includes all five languages</w:t>
      </w:r>
      <w:r w:rsidR="003744EC" w:rsidRPr="00970959">
        <w:t>.</w:t>
      </w:r>
      <w:r w:rsidR="003744EC" w:rsidRPr="00970959">
        <w:rPr>
          <w:rStyle w:val="Refdenotaalpie"/>
        </w:rPr>
        <w:footnoteReference w:id="10"/>
      </w:r>
    </w:p>
    <w:p w14:paraId="5F13F744" w14:textId="77777777" w:rsidR="00D94DF5" w:rsidRPr="00970959" w:rsidRDefault="00D94DF5" w:rsidP="00BA6922">
      <w:pPr>
        <w:jc w:val="both"/>
      </w:pPr>
    </w:p>
    <w:p w14:paraId="29F3D3B7" w14:textId="6B33ED2C" w:rsidR="00D94DF5" w:rsidRPr="00970959" w:rsidRDefault="00D94DF5" w:rsidP="00BA6922">
      <w:pPr>
        <w:jc w:val="both"/>
      </w:pPr>
      <w:bookmarkStart w:id="89" w:name="_Hlk92968666"/>
    </w:p>
    <w:tbl>
      <w:tblPr>
        <w:tblStyle w:val="Tablaconcuadrcula"/>
        <w:tblW w:w="0" w:type="auto"/>
        <w:tblLook w:val="04A0" w:firstRow="1" w:lastRow="0" w:firstColumn="1" w:lastColumn="0" w:noHBand="0" w:noVBand="1"/>
      </w:tblPr>
      <w:tblGrid>
        <w:gridCol w:w="2088"/>
        <w:gridCol w:w="1876"/>
        <w:gridCol w:w="4253"/>
        <w:gridCol w:w="1133"/>
      </w:tblGrid>
      <w:tr w:rsidR="00970959" w:rsidRPr="00970959" w14:paraId="1B69AE4F" w14:textId="77777777" w:rsidTr="00DC6958">
        <w:trPr>
          <w:trHeight w:val="624"/>
        </w:trPr>
        <w:tc>
          <w:tcPr>
            <w:tcW w:w="2088" w:type="dxa"/>
            <w:vAlign w:val="center"/>
          </w:tcPr>
          <w:p w14:paraId="43B93205" w14:textId="2BAC203B" w:rsidR="003744EC" w:rsidRPr="00970959" w:rsidRDefault="003744EC" w:rsidP="00BA6922">
            <w:pPr>
              <w:jc w:val="both"/>
              <w:rPr>
                <w:b/>
                <w:bCs/>
              </w:rPr>
            </w:pPr>
            <w:r w:rsidRPr="00970959">
              <w:rPr>
                <w:rFonts w:eastAsia="Arial"/>
                <w:b/>
                <w:bCs/>
                <w:szCs w:val="22"/>
                <w:lang w:eastAsia="en-GB"/>
              </w:rPr>
              <w:t>Rank</w:t>
            </w:r>
          </w:p>
        </w:tc>
        <w:tc>
          <w:tcPr>
            <w:tcW w:w="1876" w:type="dxa"/>
            <w:vAlign w:val="center"/>
          </w:tcPr>
          <w:p w14:paraId="32C0C9BA" w14:textId="127825BA" w:rsidR="003744EC" w:rsidRPr="00970959" w:rsidRDefault="003744EC" w:rsidP="00BA6922">
            <w:pPr>
              <w:jc w:val="both"/>
              <w:rPr>
                <w:b/>
                <w:bCs/>
              </w:rPr>
            </w:pPr>
            <w:r w:rsidRPr="00970959">
              <w:rPr>
                <w:b/>
                <w:bCs/>
              </w:rPr>
              <w:t>Emotion term</w:t>
            </w:r>
          </w:p>
        </w:tc>
        <w:tc>
          <w:tcPr>
            <w:tcW w:w="4253" w:type="dxa"/>
            <w:vAlign w:val="center"/>
          </w:tcPr>
          <w:p w14:paraId="2907AB3B" w14:textId="18AD604E" w:rsidR="003744EC" w:rsidRPr="00970959" w:rsidRDefault="003744EC" w:rsidP="00BA6922">
            <w:pPr>
              <w:jc w:val="both"/>
              <w:rPr>
                <w:b/>
                <w:bCs/>
              </w:rPr>
            </w:pPr>
            <w:r w:rsidRPr="00970959">
              <w:rPr>
                <w:b/>
                <w:bCs/>
              </w:rPr>
              <w:t>Colour</w:t>
            </w:r>
          </w:p>
        </w:tc>
        <w:tc>
          <w:tcPr>
            <w:tcW w:w="1133" w:type="dxa"/>
            <w:vAlign w:val="center"/>
          </w:tcPr>
          <w:p w14:paraId="2640B4ED" w14:textId="373CC1B0" w:rsidR="003744EC" w:rsidRPr="00970959" w:rsidRDefault="00511EC8" w:rsidP="00BA6922">
            <w:pPr>
              <w:jc w:val="both"/>
              <w:rPr>
                <w:b/>
                <w:bCs/>
              </w:rPr>
            </w:pPr>
            <w:r w:rsidRPr="00970959">
              <w:rPr>
                <w:b/>
                <w:bCs/>
              </w:rPr>
              <w:t>N</w:t>
            </w:r>
          </w:p>
        </w:tc>
      </w:tr>
      <w:tr w:rsidR="00970959" w:rsidRPr="00970959" w14:paraId="112E0673" w14:textId="77777777" w:rsidTr="00DC6958">
        <w:trPr>
          <w:trHeight w:val="624"/>
        </w:trPr>
        <w:tc>
          <w:tcPr>
            <w:tcW w:w="2088" w:type="dxa"/>
            <w:vAlign w:val="center"/>
          </w:tcPr>
          <w:p w14:paraId="4050C7BE" w14:textId="31834C7F" w:rsidR="003744EC" w:rsidRPr="00970959" w:rsidRDefault="003744EC" w:rsidP="00BA6922">
            <w:pPr>
              <w:jc w:val="both"/>
            </w:pPr>
            <w:r w:rsidRPr="00970959">
              <w:t>1</w:t>
            </w:r>
          </w:p>
        </w:tc>
        <w:tc>
          <w:tcPr>
            <w:tcW w:w="1876" w:type="dxa"/>
            <w:vAlign w:val="center"/>
          </w:tcPr>
          <w:p w14:paraId="760BA2F4" w14:textId="56C5F827" w:rsidR="003744EC" w:rsidRPr="00970959" w:rsidRDefault="003744EC" w:rsidP="00BA6922">
            <w:pPr>
              <w:jc w:val="both"/>
            </w:pPr>
            <w:r w:rsidRPr="00970959">
              <w:t>Passionate</w:t>
            </w:r>
          </w:p>
        </w:tc>
        <w:tc>
          <w:tcPr>
            <w:tcW w:w="4253" w:type="dxa"/>
            <w:vAlign w:val="center"/>
          </w:tcPr>
          <w:p w14:paraId="3777702A" w14:textId="16315436" w:rsidR="003744EC" w:rsidRPr="00970959" w:rsidRDefault="00DC6958" w:rsidP="00BA6922">
            <w:pPr>
              <w:jc w:val="both"/>
            </w:pPr>
            <w:r w:rsidRPr="00970959">
              <w:rPr>
                <w:noProof/>
                <w:lang w:val="en-US" w:eastAsia="zh-CN"/>
              </w:rPr>
              <w:drawing>
                <wp:inline distT="0" distB="0" distL="0" distR="0" wp14:anchorId="33E012C6" wp14:editId="363D0E7F">
                  <wp:extent cx="1336100" cy="274541"/>
                  <wp:effectExtent l="0" t="0" r="0" b="5080"/>
                  <wp:docPr id="2027835977" name="Imagen 2027835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12">
                            <a:extLst>
                              <a:ext uri="{28A0092B-C50C-407E-A947-70E740481C1C}">
                                <a14:useLocalDpi xmlns:a14="http://schemas.microsoft.com/office/drawing/2010/main" val="0"/>
                              </a:ext>
                            </a:extLst>
                          </a:blip>
                          <a:stretch>
                            <a:fillRect/>
                          </a:stretch>
                        </pic:blipFill>
                        <pic:spPr>
                          <a:xfrm>
                            <a:off x="0" y="0"/>
                            <a:ext cx="1358412" cy="279126"/>
                          </a:xfrm>
                          <a:prstGeom prst="rect">
                            <a:avLst/>
                          </a:prstGeom>
                        </pic:spPr>
                      </pic:pic>
                    </a:graphicData>
                  </a:graphic>
                </wp:inline>
              </w:drawing>
            </w:r>
            <w:r w:rsidR="00FC211C" w:rsidRPr="00970959">
              <w:t xml:space="preserve">Ruby red </w:t>
            </w:r>
          </w:p>
        </w:tc>
        <w:tc>
          <w:tcPr>
            <w:tcW w:w="1133" w:type="dxa"/>
            <w:vAlign w:val="center"/>
          </w:tcPr>
          <w:p w14:paraId="7C16C91B" w14:textId="31457C76" w:rsidR="003744EC" w:rsidRPr="00970959" w:rsidRDefault="003744EC" w:rsidP="00BA6922">
            <w:pPr>
              <w:jc w:val="both"/>
            </w:pPr>
            <w:r w:rsidRPr="00970959">
              <w:t>24</w:t>
            </w:r>
            <w:r w:rsidR="00D03734" w:rsidRPr="00970959">
              <w:t>4</w:t>
            </w:r>
          </w:p>
        </w:tc>
      </w:tr>
      <w:tr w:rsidR="00970959" w:rsidRPr="00970959" w14:paraId="1978BDB7" w14:textId="77777777" w:rsidTr="00DC6958">
        <w:trPr>
          <w:trHeight w:val="624"/>
        </w:trPr>
        <w:tc>
          <w:tcPr>
            <w:tcW w:w="2088" w:type="dxa"/>
            <w:vAlign w:val="center"/>
          </w:tcPr>
          <w:p w14:paraId="2DBA2426" w14:textId="151A6D7F" w:rsidR="003744EC" w:rsidRPr="00970959" w:rsidRDefault="003744EC" w:rsidP="00BA6922">
            <w:pPr>
              <w:jc w:val="both"/>
            </w:pPr>
            <w:r w:rsidRPr="00970959">
              <w:t>2</w:t>
            </w:r>
          </w:p>
        </w:tc>
        <w:tc>
          <w:tcPr>
            <w:tcW w:w="1876" w:type="dxa"/>
            <w:vAlign w:val="center"/>
          </w:tcPr>
          <w:p w14:paraId="59098C63" w14:textId="6EA5B301" w:rsidR="003744EC" w:rsidRPr="00970959" w:rsidRDefault="003744EC" w:rsidP="00BA6922">
            <w:pPr>
              <w:jc w:val="both"/>
            </w:pPr>
            <w:r w:rsidRPr="00970959">
              <w:t>Furious</w:t>
            </w:r>
          </w:p>
        </w:tc>
        <w:tc>
          <w:tcPr>
            <w:tcW w:w="4253" w:type="dxa"/>
            <w:vAlign w:val="center"/>
          </w:tcPr>
          <w:p w14:paraId="5E5B8FD9" w14:textId="2D4236E5" w:rsidR="003744EC" w:rsidRPr="00970959" w:rsidRDefault="00DC6958" w:rsidP="00BA6922">
            <w:pPr>
              <w:jc w:val="both"/>
            </w:pPr>
            <w:r w:rsidRPr="00970959">
              <w:rPr>
                <w:noProof/>
                <w:lang w:val="en-US" w:eastAsia="zh-CN"/>
              </w:rPr>
              <w:drawing>
                <wp:inline distT="0" distB="0" distL="0" distR="0" wp14:anchorId="5993C8F9" wp14:editId="1591DFDC">
                  <wp:extent cx="1336100" cy="274541"/>
                  <wp:effectExtent l="0" t="0" r="0" b="5080"/>
                  <wp:docPr id="2027835978" name="Imagen 20278359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12">
                            <a:extLst>
                              <a:ext uri="{28A0092B-C50C-407E-A947-70E740481C1C}">
                                <a14:useLocalDpi xmlns:a14="http://schemas.microsoft.com/office/drawing/2010/main" val="0"/>
                              </a:ext>
                            </a:extLst>
                          </a:blip>
                          <a:stretch>
                            <a:fillRect/>
                          </a:stretch>
                        </pic:blipFill>
                        <pic:spPr>
                          <a:xfrm>
                            <a:off x="0" y="0"/>
                            <a:ext cx="1358412" cy="279126"/>
                          </a:xfrm>
                          <a:prstGeom prst="rect">
                            <a:avLst/>
                          </a:prstGeom>
                        </pic:spPr>
                      </pic:pic>
                    </a:graphicData>
                  </a:graphic>
                </wp:inline>
              </w:drawing>
            </w:r>
            <w:r w:rsidR="00FC211C" w:rsidRPr="00970959">
              <w:t>Ruby red</w:t>
            </w:r>
          </w:p>
        </w:tc>
        <w:tc>
          <w:tcPr>
            <w:tcW w:w="1133" w:type="dxa"/>
            <w:vAlign w:val="center"/>
          </w:tcPr>
          <w:p w14:paraId="79AA6885" w14:textId="7A426992" w:rsidR="003744EC" w:rsidRPr="00970959" w:rsidRDefault="003744EC" w:rsidP="00BA6922">
            <w:pPr>
              <w:jc w:val="both"/>
            </w:pPr>
            <w:r w:rsidRPr="00970959">
              <w:t>22</w:t>
            </w:r>
            <w:r w:rsidR="00D03734" w:rsidRPr="00970959">
              <w:t>0</w:t>
            </w:r>
          </w:p>
        </w:tc>
      </w:tr>
      <w:tr w:rsidR="00970959" w:rsidRPr="00970959" w14:paraId="18868886" w14:textId="77777777" w:rsidTr="00DC6958">
        <w:trPr>
          <w:trHeight w:val="624"/>
        </w:trPr>
        <w:tc>
          <w:tcPr>
            <w:tcW w:w="2088" w:type="dxa"/>
            <w:vAlign w:val="center"/>
          </w:tcPr>
          <w:p w14:paraId="4812D1A6" w14:textId="31E74DF2" w:rsidR="003744EC" w:rsidRPr="00970959" w:rsidRDefault="003744EC" w:rsidP="00BA6922">
            <w:pPr>
              <w:jc w:val="both"/>
            </w:pPr>
            <w:r w:rsidRPr="00970959">
              <w:lastRenderedPageBreak/>
              <w:t>3</w:t>
            </w:r>
          </w:p>
        </w:tc>
        <w:tc>
          <w:tcPr>
            <w:tcW w:w="1876" w:type="dxa"/>
            <w:vAlign w:val="center"/>
          </w:tcPr>
          <w:p w14:paraId="1501A1AD" w14:textId="1249D9C6" w:rsidR="003744EC" w:rsidRPr="00970959" w:rsidRDefault="003744EC" w:rsidP="00BA6922">
            <w:pPr>
              <w:jc w:val="both"/>
            </w:pPr>
            <w:r w:rsidRPr="00970959">
              <w:t>Angry</w:t>
            </w:r>
          </w:p>
        </w:tc>
        <w:tc>
          <w:tcPr>
            <w:tcW w:w="4253" w:type="dxa"/>
            <w:vAlign w:val="center"/>
          </w:tcPr>
          <w:p w14:paraId="7AA4318D" w14:textId="36E4BF85" w:rsidR="003744EC" w:rsidRPr="00970959" w:rsidRDefault="00DC6958" w:rsidP="00BA6922">
            <w:pPr>
              <w:jc w:val="both"/>
            </w:pPr>
            <w:r w:rsidRPr="00970959">
              <w:rPr>
                <w:noProof/>
                <w:lang w:val="en-US" w:eastAsia="zh-CN"/>
              </w:rPr>
              <w:drawing>
                <wp:inline distT="0" distB="0" distL="0" distR="0" wp14:anchorId="57C0C36E" wp14:editId="19162DA0">
                  <wp:extent cx="1336100" cy="274541"/>
                  <wp:effectExtent l="0" t="0" r="0" b="5080"/>
                  <wp:docPr id="2027835979" name="Imagen 2027835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12">
                            <a:extLst>
                              <a:ext uri="{28A0092B-C50C-407E-A947-70E740481C1C}">
                                <a14:useLocalDpi xmlns:a14="http://schemas.microsoft.com/office/drawing/2010/main" val="0"/>
                              </a:ext>
                            </a:extLst>
                          </a:blip>
                          <a:stretch>
                            <a:fillRect/>
                          </a:stretch>
                        </pic:blipFill>
                        <pic:spPr>
                          <a:xfrm>
                            <a:off x="0" y="0"/>
                            <a:ext cx="1358412" cy="279126"/>
                          </a:xfrm>
                          <a:prstGeom prst="rect">
                            <a:avLst/>
                          </a:prstGeom>
                        </pic:spPr>
                      </pic:pic>
                    </a:graphicData>
                  </a:graphic>
                </wp:inline>
              </w:drawing>
            </w:r>
            <w:r w:rsidR="00FC211C" w:rsidRPr="00970959">
              <w:t>Ruby red</w:t>
            </w:r>
          </w:p>
        </w:tc>
        <w:tc>
          <w:tcPr>
            <w:tcW w:w="1133" w:type="dxa"/>
            <w:vAlign w:val="center"/>
          </w:tcPr>
          <w:p w14:paraId="080DE7E9" w14:textId="02247B04" w:rsidR="003744EC" w:rsidRPr="00970959" w:rsidRDefault="003744EC" w:rsidP="00BA6922">
            <w:pPr>
              <w:jc w:val="both"/>
            </w:pPr>
            <w:r w:rsidRPr="00970959">
              <w:t>21</w:t>
            </w:r>
            <w:r w:rsidR="00D03734" w:rsidRPr="00970959">
              <w:t>1</w:t>
            </w:r>
          </w:p>
        </w:tc>
      </w:tr>
      <w:tr w:rsidR="00970959" w:rsidRPr="00970959" w14:paraId="1BC1FD58" w14:textId="77777777" w:rsidTr="00DC6958">
        <w:trPr>
          <w:trHeight w:val="624"/>
        </w:trPr>
        <w:tc>
          <w:tcPr>
            <w:tcW w:w="2088" w:type="dxa"/>
            <w:vAlign w:val="center"/>
          </w:tcPr>
          <w:p w14:paraId="7C303CF7" w14:textId="11A60838" w:rsidR="003744EC" w:rsidRPr="00970959" w:rsidRDefault="003744EC" w:rsidP="00BA6922">
            <w:pPr>
              <w:jc w:val="both"/>
            </w:pPr>
            <w:r w:rsidRPr="00970959">
              <w:t>4</w:t>
            </w:r>
          </w:p>
        </w:tc>
        <w:tc>
          <w:tcPr>
            <w:tcW w:w="1876" w:type="dxa"/>
            <w:vAlign w:val="center"/>
          </w:tcPr>
          <w:p w14:paraId="619FCA16" w14:textId="74482F97" w:rsidR="003744EC" w:rsidRPr="00970959" w:rsidRDefault="003744EC" w:rsidP="00BA6922">
            <w:pPr>
              <w:jc w:val="both"/>
            </w:pPr>
            <w:r w:rsidRPr="00970959">
              <w:t>Happy</w:t>
            </w:r>
          </w:p>
        </w:tc>
        <w:tc>
          <w:tcPr>
            <w:tcW w:w="4253" w:type="dxa"/>
            <w:vAlign w:val="center"/>
          </w:tcPr>
          <w:p w14:paraId="4A189FA8" w14:textId="6C328E04" w:rsidR="003744EC" w:rsidRPr="00970959" w:rsidRDefault="00DC6958" w:rsidP="00BA6922">
            <w:pPr>
              <w:jc w:val="both"/>
            </w:pPr>
            <w:r w:rsidRPr="00970959">
              <w:rPr>
                <w:noProof/>
                <w:lang w:val="en-US" w:eastAsia="zh-CN"/>
              </w:rPr>
              <w:drawing>
                <wp:inline distT="0" distB="0" distL="0" distR="0" wp14:anchorId="0AE969B2" wp14:editId="37889912">
                  <wp:extent cx="1283335" cy="280000"/>
                  <wp:effectExtent l="0" t="0" r="0" b="0"/>
                  <wp:docPr id="2027835982" name="Imagen 2027835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pic:cNvPicPr/>
                        </pic:nvPicPr>
                        <pic:blipFill>
                          <a:blip r:embed="rId9">
                            <a:extLst>
                              <a:ext uri="{28A0092B-C50C-407E-A947-70E740481C1C}">
                                <a14:useLocalDpi xmlns:a14="http://schemas.microsoft.com/office/drawing/2010/main" val="0"/>
                              </a:ext>
                            </a:extLst>
                          </a:blip>
                          <a:stretch>
                            <a:fillRect/>
                          </a:stretch>
                        </pic:blipFill>
                        <pic:spPr>
                          <a:xfrm>
                            <a:off x="0" y="0"/>
                            <a:ext cx="1327315" cy="289596"/>
                          </a:xfrm>
                          <a:prstGeom prst="rect">
                            <a:avLst/>
                          </a:prstGeom>
                        </pic:spPr>
                      </pic:pic>
                    </a:graphicData>
                  </a:graphic>
                </wp:inline>
              </w:drawing>
            </w:r>
            <w:r w:rsidR="00FC211C" w:rsidRPr="00970959">
              <w:t>Sun y</w:t>
            </w:r>
            <w:r w:rsidR="003744EC" w:rsidRPr="00970959">
              <w:t xml:space="preserve">ellow </w:t>
            </w:r>
          </w:p>
        </w:tc>
        <w:tc>
          <w:tcPr>
            <w:tcW w:w="1133" w:type="dxa"/>
            <w:vAlign w:val="center"/>
          </w:tcPr>
          <w:p w14:paraId="2DB1DEED" w14:textId="7AE13BE2" w:rsidR="003744EC" w:rsidRPr="00970959" w:rsidRDefault="003744EC" w:rsidP="00BA6922">
            <w:pPr>
              <w:jc w:val="both"/>
            </w:pPr>
            <w:r w:rsidRPr="00970959">
              <w:t>198</w:t>
            </w:r>
          </w:p>
        </w:tc>
      </w:tr>
      <w:tr w:rsidR="00970959" w:rsidRPr="00970959" w14:paraId="331D4451" w14:textId="77777777" w:rsidTr="00DC6958">
        <w:trPr>
          <w:trHeight w:val="624"/>
        </w:trPr>
        <w:tc>
          <w:tcPr>
            <w:tcW w:w="2088" w:type="dxa"/>
            <w:vAlign w:val="center"/>
          </w:tcPr>
          <w:p w14:paraId="7C20EB3D" w14:textId="299614E0" w:rsidR="003744EC" w:rsidRPr="00970959" w:rsidRDefault="003744EC" w:rsidP="00BA6922">
            <w:pPr>
              <w:jc w:val="both"/>
            </w:pPr>
            <w:r w:rsidRPr="00970959">
              <w:t>5</w:t>
            </w:r>
          </w:p>
        </w:tc>
        <w:tc>
          <w:tcPr>
            <w:tcW w:w="1876" w:type="dxa"/>
            <w:vAlign w:val="center"/>
          </w:tcPr>
          <w:p w14:paraId="15ED6DF0" w14:textId="1D74CC3E" w:rsidR="003744EC" w:rsidRPr="00970959" w:rsidRDefault="003744EC" w:rsidP="00BA6922">
            <w:pPr>
              <w:jc w:val="both"/>
            </w:pPr>
            <w:r w:rsidRPr="00970959">
              <w:t>Cheerful</w:t>
            </w:r>
          </w:p>
        </w:tc>
        <w:tc>
          <w:tcPr>
            <w:tcW w:w="4253" w:type="dxa"/>
            <w:vAlign w:val="center"/>
          </w:tcPr>
          <w:p w14:paraId="509F3D85" w14:textId="3F94D206" w:rsidR="003744EC" w:rsidRPr="00970959" w:rsidRDefault="00DC6958" w:rsidP="00BA6922">
            <w:pPr>
              <w:jc w:val="both"/>
            </w:pPr>
            <w:r w:rsidRPr="00970959">
              <w:rPr>
                <w:noProof/>
                <w:lang w:val="en-US" w:eastAsia="zh-CN"/>
              </w:rPr>
              <w:drawing>
                <wp:inline distT="0" distB="0" distL="0" distR="0" wp14:anchorId="06711FDB" wp14:editId="3CDFCEDA">
                  <wp:extent cx="1283335" cy="280000"/>
                  <wp:effectExtent l="0" t="0" r="0" b="0"/>
                  <wp:docPr id="2027835981" name="Imagen 20278359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pic:cNvPicPr/>
                        </pic:nvPicPr>
                        <pic:blipFill>
                          <a:blip r:embed="rId9">
                            <a:extLst>
                              <a:ext uri="{28A0092B-C50C-407E-A947-70E740481C1C}">
                                <a14:useLocalDpi xmlns:a14="http://schemas.microsoft.com/office/drawing/2010/main" val="0"/>
                              </a:ext>
                            </a:extLst>
                          </a:blip>
                          <a:stretch>
                            <a:fillRect/>
                          </a:stretch>
                        </pic:blipFill>
                        <pic:spPr>
                          <a:xfrm>
                            <a:off x="0" y="0"/>
                            <a:ext cx="1327315" cy="289596"/>
                          </a:xfrm>
                          <a:prstGeom prst="rect">
                            <a:avLst/>
                          </a:prstGeom>
                        </pic:spPr>
                      </pic:pic>
                    </a:graphicData>
                  </a:graphic>
                </wp:inline>
              </w:drawing>
            </w:r>
            <w:r w:rsidR="00FC211C" w:rsidRPr="00970959">
              <w:t xml:space="preserve"> Sun yellow</w:t>
            </w:r>
          </w:p>
        </w:tc>
        <w:tc>
          <w:tcPr>
            <w:tcW w:w="1133" w:type="dxa"/>
            <w:vAlign w:val="center"/>
          </w:tcPr>
          <w:p w14:paraId="0807ED0A" w14:textId="47D82CA1" w:rsidR="003744EC" w:rsidRPr="00970959" w:rsidRDefault="003744EC" w:rsidP="00BA6922">
            <w:pPr>
              <w:jc w:val="both"/>
            </w:pPr>
            <w:r w:rsidRPr="00970959">
              <w:t>19</w:t>
            </w:r>
            <w:r w:rsidR="00D03734" w:rsidRPr="00970959">
              <w:t>5</w:t>
            </w:r>
          </w:p>
        </w:tc>
      </w:tr>
      <w:tr w:rsidR="00970959" w:rsidRPr="00970959" w14:paraId="20DCCCBC" w14:textId="77777777" w:rsidTr="00DC6958">
        <w:trPr>
          <w:trHeight w:val="624"/>
        </w:trPr>
        <w:tc>
          <w:tcPr>
            <w:tcW w:w="2088" w:type="dxa"/>
            <w:vAlign w:val="center"/>
          </w:tcPr>
          <w:p w14:paraId="04D2AD4C" w14:textId="7DABA89E" w:rsidR="003744EC" w:rsidRPr="00970959" w:rsidRDefault="003744EC" w:rsidP="00BA6922">
            <w:pPr>
              <w:jc w:val="both"/>
            </w:pPr>
            <w:r w:rsidRPr="00970959">
              <w:t>6</w:t>
            </w:r>
          </w:p>
        </w:tc>
        <w:tc>
          <w:tcPr>
            <w:tcW w:w="1876" w:type="dxa"/>
            <w:vAlign w:val="center"/>
          </w:tcPr>
          <w:p w14:paraId="214EF63B" w14:textId="4D2F8588" w:rsidR="003744EC" w:rsidRPr="00970959" w:rsidRDefault="003744EC" w:rsidP="00BA6922">
            <w:pPr>
              <w:jc w:val="both"/>
            </w:pPr>
            <w:r w:rsidRPr="00970959">
              <w:t>Bored</w:t>
            </w:r>
          </w:p>
        </w:tc>
        <w:tc>
          <w:tcPr>
            <w:tcW w:w="4253" w:type="dxa"/>
            <w:vAlign w:val="center"/>
          </w:tcPr>
          <w:p w14:paraId="6D49030F" w14:textId="0493F67E" w:rsidR="003744EC" w:rsidRPr="00970959" w:rsidRDefault="00DC6958" w:rsidP="00BA6922">
            <w:pPr>
              <w:jc w:val="both"/>
            </w:pPr>
            <w:r w:rsidRPr="00970959">
              <w:rPr>
                <w:noProof/>
                <w:lang w:val="en-US" w:eastAsia="zh-CN"/>
              </w:rPr>
              <w:drawing>
                <wp:inline distT="0" distB="0" distL="0" distR="0" wp14:anchorId="3B640515" wp14:editId="14501909">
                  <wp:extent cx="1336040" cy="289372"/>
                  <wp:effectExtent l="0" t="0" r="0" b="3175"/>
                  <wp:docPr id="2027835983" name="Imagen 2027835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835973" name="Imagen 2027835973"/>
                          <pic:cNvPicPr/>
                        </pic:nvPicPr>
                        <pic:blipFill>
                          <a:blip r:embed="rId31">
                            <a:extLst>
                              <a:ext uri="{28A0092B-C50C-407E-A947-70E740481C1C}">
                                <a14:useLocalDpi xmlns:a14="http://schemas.microsoft.com/office/drawing/2010/main" val="0"/>
                              </a:ext>
                            </a:extLst>
                          </a:blip>
                          <a:stretch>
                            <a:fillRect/>
                          </a:stretch>
                        </pic:blipFill>
                        <pic:spPr>
                          <a:xfrm>
                            <a:off x="0" y="0"/>
                            <a:ext cx="1356294" cy="293759"/>
                          </a:xfrm>
                          <a:prstGeom prst="rect">
                            <a:avLst/>
                          </a:prstGeom>
                        </pic:spPr>
                      </pic:pic>
                    </a:graphicData>
                  </a:graphic>
                </wp:inline>
              </w:drawing>
            </w:r>
            <w:r w:rsidR="003744EC" w:rsidRPr="00970959">
              <w:t>Grey</w:t>
            </w:r>
          </w:p>
        </w:tc>
        <w:tc>
          <w:tcPr>
            <w:tcW w:w="1133" w:type="dxa"/>
            <w:vAlign w:val="center"/>
          </w:tcPr>
          <w:p w14:paraId="2507372F" w14:textId="5A7D75D2" w:rsidR="003744EC" w:rsidRPr="00970959" w:rsidRDefault="003744EC" w:rsidP="00BA6922">
            <w:pPr>
              <w:jc w:val="both"/>
            </w:pPr>
            <w:r w:rsidRPr="00970959">
              <w:t>1</w:t>
            </w:r>
            <w:r w:rsidR="00D03734" w:rsidRPr="00970959">
              <w:t>89</w:t>
            </w:r>
          </w:p>
        </w:tc>
      </w:tr>
      <w:tr w:rsidR="00970959" w:rsidRPr="00970959" w14:paraId="33103097" w14:textId="77777777" w:rsidTr="00DC6958">
        <w:trPr>
          <w:trHeight w:val="624"/>
        </w:trPr>
        <w:tc>
          <w:tcPr>
            <w:tcW w:w="2088" w:type="dxa"/>
            <w:vAlign w:val="center"/>
          </w:tcPr>
          <w:p w14:paraId="51A706C9" w14:textId="3D70AE09" w:rsidR="003744EC" w:rsidRPr="00970959" w:rsidRDefault="003744EC" w:rsidP="00BA6922">
            <w:pPr>
              <w:jc w:val="both"/>
            </w:pPr>
            <w:r w:rsidRPr="00970959">
              <w:t>7</w:t>
            </w:r>
          </w:p>
        </w:tc>
        <w:tc>
          <w:tcPr>
            <w:tcW w:w="1876" w:type="dxa"/>
            <w:vAlign w:val="center"/>
          </w:tcPr>
          <w:p w14:paraId="0FBC3998" w14:textId="189C67FC" w:rsidR="003744EC" w:rsidRPr="00970959" w:rsidRDefault="003744EC" w:rsidP="00BA6922">
            <w:pPr>
              <w:jc w:val="both"/>
            </w:pPr>
            <w:r w:rsidRPr="00970959">
              <w:t>Depressed</w:t>
            </w:r>
          </w:p>
        </w:tc>
        <w:tc>
          <w:tcPr>
            <w:tcW w:w="4253" w:type="dxa"/>
            <w:vAlign w:val="center"/>
          </w:tcPr>
          <w:p w14:paraId="42FA3743" w14:textId="4E0BF1E5" w:rsidR="003744EC" w:rsidRPr="00970959" w:rsidRDefault="00DC6958" w:rsidP="00BA6922">
            <w:pPr>
              <w:jc w:val="both"/>
            </w:pPr>
            <w:r w:rsidRPr="00970959">
              <w:rPr>
                <w:noProof/>
                <w:lang w:val="en-US" w:eastAsia="zh-CN"/>
              </w:rPr>
              <w:drawing>
                <wp:inline distT="0" distB="0" distL="0" distR="0" wp14:anchorId="3B4BCBAA" wp14:editId="4A15D830">
                  <wp:extent cx="1332753" cy="406400"/>
                  <wp:effectExtent l="0" t="0" r="1270" b="0"/>
                  <wp:docPr id="2027835986" name="Imagen 2027835986"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835986" name="Imagen 2027835986" descr="Forma, Rectángulo&#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1338836" cy="408255"/>
                          </a:xfrm>
                          <a:prstGeom prst="rect">
                            <a:avLst/>
                          </a:prstGeom>
                        </pic:spPr>
                      </pic:pic>
                    </a:graphicData>
                  </a:graphic>
                </wp:inline>
              </w:drawing>
            </w:r>
            <w:r w:rsidR="003744EC" w:rsidRPr="00970959">
              <w:t>Black</w:t>
            </w:r>
          </w:p>
        </w:tc>
        <w:tc>
          <w:tcPr>
            <w:tcW w:w="1133" w:type="dxa"/>
            <w:vAlign w:val="center"/>
          </w:tcPr>
          <w:p w14:paraId="1426E447" w14:textId="07449320" w:rsidR="003744EC" w:rsidRPr="00970959" w:rsidRDefault="003744EC" w:rsidP="00BA6922">
            <w:pPr>
              <w:jc w:val="both"/>
            </w:pPr>
            <w:r w:rsidRPr="00970959">
              <w:t>15</w:t>
            </w:r>
            <w:r w:rsidR="00D03734" w:rsidRPr="00970959">
              <w:t>4</w:t>
            </w:r>
          </w:p>
        </w:tc>
      </w:tr>
      <w:tr w:rsidR="00970959" w:rsidRPr="00970959" w14:paraId="7366E0BA" w14:textId="77777777" w:rsidTr="00DC6958">
        <w:trPr>
          <w:trHeight w:val="624"/>
        </w:trPr>
        <w:tc>
          <w:tcPr>
            <w:tcW w:w="2088" w:type="dxa"/>
            <w:vAlign w:val="center"/>
          </w:tcPr>
          <w:p w14:paraId="09A675C4" w14:textId="4442C337" w:rsidR="003744EC" w:rsidRPr="00970959" w:rsidRDefault="003744EC" w:rsidP="00BA6922">
            <w:pPr>
              <w:jc w:val="both"/>
            </w:pPr>
            <w:r w:rsidRPr="00970959">
              <w:t>8</w:t>
            </w:r>
          </w:p>
        </w:tc>
        <w:tc>
          <w:tcPr>
            <w:tcW w:w="1876" w:type="dxa"/>
            <w:vAlign w:val="center"/>
          </w:tcPr>
          <w:p w14:paraId="52009A92" w14:textId="09B2444F" w:rsidR="003744EC" w:rsidRPr="00970959" w:rsidRDefault="003744EC" w:rsidP="00BA6922">
            <w:pPr>
              <w:jc w:val="both"/>
            </w:pPr>
            <w:r w:rsidRPr="00970959">
              <w:t>Joyful</w:t>
            </w:r>
          </w:p>
        </w:tc>
        <w:tc>
          <w:tcPr>
            <w:tcW w:w="4253" w:type="dxa"/>
            <w:vAlign w:val="center"/>
          </w:tcPr>
          <w:p w14:paraId="7C36BFFB" w14:textId="2185199D" w:rsidR="003744EC" w:rsidRPr="00970959" w:rsidRDefault="00DC6958" w:rsidP="00BA6922">
            <w:pPr>
              <w:jc w:val="both"/>
            </w:pPr>
            <w:r w:rsidRPr="00970959">
              <w:rPr>
                <w:noProof/>
                <w:lang w:val="en-US" w:eastAsia="zh-CN"/>
              </w:rPr>
              <w:drawing>
                <wp:inline distT="0" distB="0" distL="0" distR="0" wp14:anchorId="0F755C2D" wp14:editId="245DD49C">
                  <wp:extent cx="1283335" cy="280000"/>
                  <wp:effectExtent l="0" t="0" r="0" b="0"/>
                  <wp:docPr id="2027835980" name="Imagen 2027835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pic:cNvPicPr/>
                        </pic:nvPicPr>
                        <pic:blipFill>
                          <a:blip r:embed="rId9">
                            <a:extLst>
                              <a:ext uri="{28A0092B-C50C-407E-A947-70E740481C1C}">
                                <a14:useLocalDpi xmlns:a14="http://schemas.microsoft.com/office/drawing/2010/main" val="0"/>
                              </a:ext>
                            </a:extLst>
                          </a:blip>
                          <a:stretch>
                            <a:fillRect/>
                          </a:stretch>
                        </pic:blipFill>
                        <pic:spPr>
                          <a:xfrm>
                            <a:off x="0" y="0"/>
                            <a:ext cx="1327315" cy="289596"/>
                          </a:xfrm>
                          <a:prstGeom prst="rect">
                            <a:avLst/>
                          </a:prstGeom>
                        </pic:spPr>
                      </pic:pic>
                    </a:graphicData>
                  </a:graphic>
                </wp:inline>
              </w:drawing>
            </w:r>
            <w:r w:rsidR="00FC211C" w:rsidRPr="00970959">
              <w:t xml:space="preserve"> Sun yellow</w:t>
            </w:r>
          </w:p>
        </w:tc>
        <w:tc>
          <w:tcPr>
            <w:tcW w:w="1133" w:type="dxa"/>
            <w:vAlign w:val="center"/>
          </w:tcPr>
          <w:p w14:paraId="5B70046E" w14:textId="0E282827" w:rsidR="003744EC" w:rsidRPr="00970959" w:rsidRDefault="003744EC" w:rsidP="00BA6922">
            <w:pPr>
              <w:jc w:val="both"/>
            </w:pPr>
            <w:r w:rsidRPr="00970959">
              <w:t>15</w:t>
            </w:r>
            <w:r w:rsidR="00D03734" w:rsidRPr="00970959">
              <w:t>0</w:t>
            </w:r>
          </w:p>
        </w:tc>
      </w:tr>
      <w:tr w:rsidR="00970959" w:rsidRPr="00970959" w14:paraId="7EC41ABD" w14:textId="77777777" w:rsidTr="00DC6958">
        <w:trPr>
          <w:trHeight w:val="624"/>
        </w:trPr>
        <w:tc>
          <w:tcPr>
            <w:tcW w:w="2088" w:type="dxa"/>
            <w:vAlign w:val="center"/>
          </w:tcPr>
          <w:p w14:paraId="4721FC87" w14:textId="4FB307DB" w:rsidR="003744EC" w:rsidRPr="00970959" w:rsidRDefault="00CD2710" w:rsidP="00BA6922">
            <w:pPr>
              <w:jc w:val="both"/>
            </w:pPr>
            <w:r w:rsidRPr="00970959">
              <w:t>9</w:t>
            </w:r>
          </w:p>
        </w:tc>
        <w:tc>
          <w:tcPr>
            <w:tcW w:w="1876" w:type="dxa"/>
            <w:vAlign w:val="center"/>
          </w:tcPr>
          <w:p w14:paraId="7DE1B0C3" w14:textId="30A221BE" w:rsidR="003744EC" w:rsidRPr="00970959" w:rsidRDefault="003744EC" w:rsidP="00BA6922">
            <w:pPr>
              <w:jc w:val="both"/>
            </w:pPr>
            <w:r w:rsidRPr="00970959">
              <w:t>Calm</w:t>
            </w:r>
          </w:p>
        </w:tc>
        <w:tc>
          <w:tcPr>
            <w:tcW w:w="4253" w:type="dxa"/>
            <w:vAlign w:val="center"/>
          </w:tcPr>
          <w:p w14:paraId="5647345B" w14:textId="53708269" w:rsidR="003744EC" w:rsidRPr="00970959" w:rsidRDefault="00DC6958" w:rsidP="00BA6922">
            <w:pPr>
              <w:jc w:val="both"/>
            </w:pPr>
            <w:r w:rsidRPr="00970959">
              <w:rPr>
                <w:noProof/>
                <w:lang w:val="en-US" w:eastAsia="zh-CN"/>
              </w:rPr>
              <w:drawing>
                <wp:inline distT="0" distB="0" distL="0" distR="0" wp14:anchorId="5F27D2AE" wp14:editId="1A8A3408">
                  <wp:extent cx="1390650" cy="315214"/>
                  <wp:effectExtent l="0" t="0" r="0" b="2540"/>
                  <wp:docPr id="2027835985" name="Imagen 2027835985"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835985" name="Imagen 2027835985" descr="Forma, Rectángulo&#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1412634" cy="320197"/>
                          </a:xfrm>
                          <a:prstGeom prst="rect">
                            <a:avLst/>
                          </a:prstGeom>
                        </pic:spPr>
                      </pic:pic>
                    </a:graphicData>
                  </a:graphic>
                </wp:inline>
              </w:drawing>
            </w:r>
            <w:r w:rsidR="00FC211C" w:rsidRPr="00970959">
              <w:t>Baby b</w:t>
            </w:r>
            <w:r w:rsidR="003F0609" w:rsidRPr="00970959">
              <w:t xml:space="preserve">lue </w:t>
            </w:r>
          </w:p>
        </w:tc>
        <w:tc>
          <w:tcPr>
            <w:tcW w:w="1133" w:type="dxa"/>
            <w:vAlign w:val="center"/>
          </w:tcPr>
          <w:p w14:paraId="04B0694B" w14:textId="501F1504" w:rsidR="003744EC" w:rsidRPr="00970959" w:rsidRDefault="003744EC" w:rsidP="00BA6922">
            <w:pPr>
              <w:jc w:val="both"/>
            </w:pPr>
            <w:r w:rsidRPr="00970959">
              <w:t>132</w:t>
            </w:r>
          </w:p>
        </w:tc>
      </w:tr>
      <w:tr w:rsidR="00CD2710" w:rsidRPr="00970959" w14:paraId="0EEC435C" w14:textId="77777777" w:rsidTr="00DC6958">
        <w:trPr>
          <w:trHeight w:val="624"/>
        </w:trPr>
        <w:tc>
          <w:tcPr>
            <w:tcW w:w="2088" w:type="dxa"/>
            <w:vAlign w:val="center"/>
          </w:tcPr>
          <w:p w14:paraId="450FF10C" w14:textId="39CB247F" w:rsidR="00CD2710" w:rsidRPr="00970959" w:rsidRDefault="00CD2710" w:rsidP="00BA6922">
            <w:pPr>
              <w:jc w:val="both"/>
            </w:pPr>
            <w:r w:rsidRPr="00970959">
              <w:t>10</w:t>
            </w:r>
          </w:p>
        </w:tc>
        <w:tc>
          <w:tcPr>
            <w:tcW w:w="1876" w:type="dxa"/>
            <w:vAlign w:val="center"/>
          </w:tcPr>
          <w:p w14:paraId="0F9F274A" w14:textId="64EC6BDA" w:rsidR="00CD2710" w:rsidRPr="00970959" w:rsidRDefault="00CD2710" w:rsidP="00BA6922">
            <w:pPr>
              <w:jc w:val="both"/>
            </w:pPr>
            <w:r w:rsidRPr="00970959">
              <w:t>Sad</w:t>
            </w:r>
          </w:p>
        </w:tc>
        <w:tc>
          <w:tcPr>
            <w:tcW w:w="4253" w:type="dxa"/>
            <w:vAlign w:val="center"/>
          </w:tcPr>
          <w:p w14:paraId="67B2F1C3" w14:textId="24195AFD" w:rsidR="00CD2710" w:rsidRPr="00970959" w:rsidRDefault="00DC6958" w:rsidP="00BA6922">
            <w:pPr>
              <w:jc w:val="both"/>
            </w:pPr>
            <w:r w:rsidRPr="00970959">
              <w:rPr>
                <w:noProof/>
                <w:lang w:val="en-US" w:eastAsia="zh-CN"/>
              </w:rPr>
              <w:drawing>
                <wp:inline distT="0" distB="0" distL="0" distR="0" wp14:anchorId="7BC46E41" wp14:editId="551CB641">
                  <wp:extent cx="1390650" cy="301200"/>
                  <wp:effectExtent l="0" t="0" r="0" b="3810"/>
                  <wp:docPr id="2027835984" name="Imagen 2027835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835973" name="Imagen 2027835973"/>
                          <pic:cNvPicPr/>
                        </pic:nvPicPr>
                        <pic:blipFill>
                          <a:blip r:embed="rId31">
                            <a:extLst>
                              <a:ext uri="{28A0092B-C50C-407E-A947-70E740481C1C}">
                                <a14:useLocalDpi xmlns:a14="http://schemas.microsoft.com/office/drawing/2010/main" val="0"/>
                              </a:ext>
                            </a:extLst>
                          </a:blip>
                          <a:stretch>
                            <a:fillRect/>
                          </a:stretch>
                        </pic:blipFill>
                        <pic:spPr>
                          <a:xfrm>
                            <a:off x="0" y="0"/>
                            <a:ext cx="1413756" cy="306204"/>
                          </a:xfrm>
                          <a:prstGeom prst="rect">
                            <a:avLst/>
                          </a:prstGeom>
                        </pic:spPr>
                      </pic:pic>
                    </a:graphicData>
                  </a:graphic>
                </wp:inline>
              </w:drawing>
            </w:r>
            <w:r w:rsidR="00CD2710" w:rsidRPr="00970959">
              <w:t>Grey</w:t>
            </w:r>
          </w:p>
        </w:tc>
        <w:tc>
          <w:tcPr>
            <w:tcW w:w="1133" w:type="dxa"/>
            <w:vAlign w:val="center"/>
          </w:tcPr>
          <w:p w14:paraId="56F1A24D" w14:textId="0630B216" w:rsidR="00CD2710" w:rsidRPr="00970959" w:rsidRDefault="00511EC8" w:rsidP="00BA6922">
            <w:pPr>
              <w:jc w:val="both"/>
            </w:pPr>
            <w:r w:rsidRPr="00970959">
              <w:t>124</w:t>
            </w:r>
          </w:p>
        </w:tc>
      </w:tr>
    </w:tbl>
    <w:p w14:paraId="64B76C0D" w14:textId="77777777" w:rsidR="003744EC" w:rsidRPr="00970959" w:rsidRDefault="003744EC" w:rsidP="00BA6922">
      <w:pPr>
        <w:jc w:val="both"/>
      </w:pPr>
    </w:p>
    <w:p w14:paraId="49802E72" w14:textId="59827973" w:rsidR="00D94DF5" w:rsidRPr="00970959" w:rsidRDefault="0C44EDE8" w:rsidP="00BA6922">
      <w:pPr>
        <w:jc w:val="both"/>
      </w:pPr>
      <w:r w:rsidRPr="00970959">
        <w:t>Table 3.1</w:t>
      </w:r>
      <w:r w:rsidR="00990D6D" w:rsidRPr="00970959">
        <w:tab/>
      </w:r>
      <w:r w:rsidRPr="00970959">
        <w:t xml:space="preserve">The ten most common emotion-colour </w:t>
      </w:r>
      <w:r w:rsidR="00B805EC" w:rsidRPr="00970959">
        <w:t>associations (in cases where a colour was selected)</w:t>
      </w:r>
      <w:r w:rsidRPr="00970959">
        <w:t xml:space="preserve"> in our study</w:t>
      </w:r>
    </w:p>
    <w:bookmarkEnd w:id="89"/>
    <w:p w14:paraId="13E2DA8B" w14:textId="77777777" w:rsidR="00990D6D" w:rsidRPr="00970959" w:rsidRDefault="00990D6D" w:rsidP="00BA6922">
      <w:pPr>
        <w:jc w:val="both"/>
      </w:pPr>
    </w:p>
    <w:p w14:paraId="5A524656" w14:textId="2FB8CF56" w:rsidR="00266EBB" w:rsidRPr="00970959" w:rsidRDefault="00266EBB" w:rsidP="00BA6922">
      <w:pPr>
        <w:jc w:val="both"/>
      </w:pPr>
      <w:r w:rsidRPr="00970959">
        <w:t>It is interesting to note</w:t>
      </w:r>
      <w:r w:rsidR="008B2574" w:rsidRPr="00970959">
        <w:t xml:space="preserve"> that </w:t>
      </w:r>
      <w:r w:rsidRPr="00970959">
        <w:t>highly</w:t>
      </w:r>
      <w:r w:rsidR="008B2574" w:rsidRPr="00970959">
        <w:t xml:space="preserve"> intense </w:t>
      </w:r>
      <w:r w:rsidR="00532427" w:rsidRPr="00970959">
        <w:t>emotion</w:t>
      </w:r>
      <w:r w:rsidR="008B2574" w:rsidRPr="00970959">
        <w:t>s such as passionate, furious, and angry are all associated with the same colour, red, and</w:t>
      </w:r>
      <w:r w:rsidRPr="00970959">
        <w:t>, moreover, that they are associated</w:t>
      </w:r>
      <w:r w:rsidR="008B2574" w:rsidRPr="00970959">
        <w:t xml:space="preserve"> with </w:t>
      </w:r>
      <w:r w:rsidRPr="00970959">
        <w:t xml:space="preserve">exactly </w:t>
      </w:r>
      <w:r w:rsidR="008B2574" w:rsidRPr="00970959">
        <w:t>the same shade of red</w:t>
      </w:r>
      <w:r w:rsidRPr="00970959">
        <w:t>:</w:t>
      </w:r>
      <w:r w:rsidR="008B2574" w:rsidRPr="00970959">
        <w:t xml:space="preserve"> </w:t>
      </w:r>
      <w:r w:rsidRPr="00970959">
        <w:t>‘</w:t>
      </w:r>
      <w:r w:rsidR="0056696B" w:rsidRPr="00970959">
        <w:t xml:space="preserve">ruby </w:t>
      </w:r>
      <w:r w:rsidR="008B2574" w:rsidRPr="00970959">
        <w:t>red</w:t>
      </w:r>
      <w:r w:rsidRPr="00970959">
        <w:t>’</w:t>
      </w:r>
      <w:r w:rsidR="008B2574" w:rsidRPr="00970959">
        <w:t xml:space="preserve">. This may indicate that there is a typical red related to these intense </w:t>
      </w:r>
      <w:r w:rsidR="00532427" w:rsidRPr="00970959">
        <w:t>emotion</w:t>
      </w:r>
      <w:r w:rsidR="008B2574" w:rsidRPr="00970959">
        <w:t xml:space="preserve">s across </w:t>
      </w:r>
      <w:r w:rsidR="00073B80" w:rsidRPr="00970959">
        <w:t xml:space="preserve">speakers of </w:t>
      </w:r>
      <w:r w:rsidR="008B2574" w:rsidRPr="00970959">
        <w:t xml:space="preserve">all </w:t>
      </w:r>
      <w:r w:rsidR="009327C0" w:rsidRPr="00970959">
        <w:t>6</w:t>
      </w:r>
      <w:r w:rsidR="008B2574" w:rsidRPr="00970959">
        <w:t xml:space="preserve"> languages, and that the association between red and the</w:t>
      </w:r>
      <w:r w:rsidR="004F54EA" w:rsidRPr="00970959">
        <w:t xml:space="preserve"> emotions passionate, furious and angry</w:t>
      </w:r>
      <w:r w:rsidR="008B2574" w:rsidRPr="00970959">
        <w:t xml:space="preserve"> might be </w:t>
      </w:r>
      <w:r w:rsidR="009327C0" w:rsidRPr="00970959">
        <w:t xml:space="preserve">more </w:t>
      </w:r>
      <w:r w:rsidR="00E7797D" w:rsidRPr="00970959">
        <w:t>widely spread</w:t>
      </w:r>
      <w:r w:rsidRPr="00970959">
        <w:t>, perhaps reflecting its bodily-based nature</w:t>
      </w:r>
      <w:r w:rsidR="008B2574" w:rsidRPr="00970959">
        <w:t xml:space="preserve"> (we will explore this further in </w:t>
      </w:r>
      <w:r w:rsidR="0031547D" w:rsidRPr="00970959">
        <w:t>Section</w:t>
      </w:r>
      <w:r w:rsidR="008B2574" w:rsidRPr="00970959">
        <w:t xml:space="preserve"> 5). Similarly</w:t>
      </w:r>
      <w:r w:rsidRPr="00970959">
        <w:t>,</w:t>
      </w:r>
      <w:r w:rsidR="008B2574" w:rsidRPr="00970959">
        <w:t xml:space="preserve"> the same shade of yellow, </w:t>
      </w:r>
      <w:r w:rsidRPr="00970959">
        <w:t>‘</w:t>
      </w:r>
      <w:r w:rsidR="0056696B" w:rsidRPr="00970959">
        <w:t xml:space="preserve">sun </w:t>
      </w:r>
      <w:r w:rsidR="008B2574" w:rsidRPr="00970959">
        <w:t>yellow</w:t>
      </w:r>
      <w:r w:rsidRPr="00970959">
        <w:t>’</w:t>
      </w:r>
      <w:r w:rsidR="008B2574" w:rsidRPr="00970959">
        <w:t xml:space="preserve">, </w:t>
      </w:r>
      <w:r w:rsidRPr="00970959">
        <w:t>was</w:t>
      </w:r>
      <w:r w:rsidR="008B2574" w:rsidRPr="00970959">
        <w:t xml:space="preserve"> associated with positive emotions terms such as happy, cheerful and joyful. Again</w:t>
      </w:r>
      <w:r w:rsidRPr="00970959">
        <w:t>,</w:t>
      </w:r>
      <w:r w:rsidR="008B2574" w:rsidRPr="00970959">
        <w:t xml:space="preserve"> this association </w:t>
      </w:r>
      <w:r w:rsidRPr="00970959">
        <w:t>was seen</w:t>
      </w:r>
      <w:r w:rsidR="008B2574" w:rsidRPr="00970959">
        <w:t xml:space="preserve"> across </w:t>
      </w:r>
      <w:r w:rsidR="00073B80" w:rsidRPr="00970959">
        <w:t>speakers</w:t>
      </w:r>
      <w:r w:rsidR="00F85727" w:rsidRPr="00970959">
        <w:t xml:space="preserve"> of</w:t>
      </w:r>
      <w:r w:rsidR="00073B80" w:rsidRPr="00970959">
        <w:t xml:space="preserve"> </w:t>
      </w:r>
      <w:r w:rsidR="008B2574" w:rsidRPr="00970959">
        <w:t xml:space="preserve">all </w:t>
      </w:r>
      <w:r w:rsidR="007A7541" w:rsidRPr="00970959">
        <w:t>6</w:t>
      </w:r>
      <w:r w:rsidR="008B2574" w:rsidRPr="00970959">
        <w:t xml:space="preserve"> languages, </w:t>
      </w:r>
      <w:r w:rsidRPr="00970959">
        <w:t xml:space="preserve">possibly reflecting the fact that it draws on a </w:t>
      </w:r>
      <w:r w:rsidR="00073B80" w:rsidRPr="00970959">
        <w:t>widespread</w:t>
      </w:r>
      <w:r w:rsidRPr="00970959">
        <w:t xml:space="preserve"> interaction between the body and the natural environment, in that people generally feel happy when the sun is shining</w:t>
      </w:r>
      <w:r w:rsidR="008B2574" w:rsidRPr="00970959">
        <w:t xml:space="preserve"> (see </w:t>
      </w:r>
      <w:r w:rsidR="0031547D" w:rsidRPr="00970959">
        <w:t>Section</w:t>
      </w:r>
      <w:r w:rsidR="008B2574" w:rsidRPr="00970959">
        <w:t xml:space="preserve"> 5). </w:t>
      </w:r>
    </w:p>
    <w:p w14:paraId="26C4818E" w14:textId="77777777" w:rsidR="00266EBB" w:rsidRPr="00970959" w:rsidRDefault="00266EBB" w:rsidP="00BA6922">
      <w:pPr>
        <w:jc w:val="both"/>
      </w:pPr>
    </w:p>
    <w:p w14:paraId="7D5BA6B4" w14:textId="182A1B32" w:rsidR="00C666F7" w:rsidRPr="00970959" w:rsidRDefault="0C44EDE8" w:rsidP="00BA6922">
      <w:pPr>
        <w:jc w:val="both"/>
      </w:pPr>
      <w:r w:rsidRPr="00970959">
        <w:t xml:space="preserve">Two further common associations involve negative but potentially less intense emotions: bored, sad and depressed. These are associated with dark and less saturated colours: black and grey. We will explore the relation between intensity of emotion and saturation of colour, as well as valence of emotion and lightness of colour in </w:t>
      </w:r>
      <w:r w:rsidR="0031547D" w:rsidRPr="00970959">
        <w:t>Section</w:t>
      </w:r>
      <w:r w:rsidRPr="00970959">
        <w:t xml:space="preserve"> 4. The fact that these associations (bored and sad are grey, and depressed is black) surface across </w:t>
      </w:r>
      <w:r w:rsidR="00073B80" w:rsidRPr="00970959">
        <w:t xml:space="preserve">speakers of all </w:t>
      </w:r>
      <w:r w:rsidRPr="00970959">
        <w:t xml:space="preserve">6 languages suggests that there might be a </w:t>
      </w:r>
      <w:r w:rsidR="002369A8" w:rsidRPr="00970959">
        <w:t>widely-shared</w:t>
      </w:r>
      <w:r w:rsidRPr="00970959">
        <w:t xml:space="preserve"> connection </w:t>
      </w:r>
      <w:r w:rsidR="005D23BF" w:rsidRPr="00970959">
        <w:t xml:space="preserve">here </w:t>
      </w:r>
      <w:r w:rsidRPr="00970959">
        <w:t>between intensity of emotion and saturation of colour associated with it, as well as between valence of emotion and lightness of colour associated with it. The strong association between calm and ‘baby blue’ may be environmentally based given that proximity to the sea induces a sense of calmness in many people, which is reflected in the fact that many meditation practices make use of mental imagery related to the sea or even use the sound of the waves. From these findings, we can conclude that there appear</w:t>
      </w:r>
      <w:r w:rsidR="00B805EC" w:rsidRPr="00970959">
        <w:t>s</w:t>
      </w:r>
      <w:r w:rsidRPr="00970959">
        <w:t xml:space="preserve"> to be a limited number of colour shades that are highly charged with emotional meaning. </w:t>
      </w:r>
    </w:p>
    <w:p w14:paraId="5913D91A" w14:textId="77777777" w:rsidR="00C666F7" w:rsidRPr="00970959" w:rsidRDefault="00C666F7" w:rsidP="00BA6922">
      <w:pPr>
        <w:jc w:val="both"/>
      </w:pPr>
    </w:p>
    <w:p w14:paraId="48C63D43" w14:textId="1E113B83" w:rsidR="0021167E" w:rsidRPr="00970959" w:rsidRDefault="00C666F7" w:rsidP="00BA6922">
      <w:pPr>
        <w:jc w:val="both"/>
      </w:pPr>
      <w:r w:rsidRPr="00970959">
        <w:t xml:space="preserve">In order to investigate this further, we </w:t>
      </w:r>
      <w:r w:rsidR="00EA635E" w:rsidRPr="00970959">
        <w:t>identif</w:t>
      </w:r>
      <w:r w:rsidR="0056696B" w:rsidRPr="00970959">
        <w:t>ied</w:t>
      </w:r>
      <w:r w:rsidR="00EA635E" w:rsidRPr="00970959">
        <w:t xml:space="preserve"> the</w:t>
      </w:r>
      <w:r w:rsidR="00933BCF" w:rsidRPr="00970959">
        <w:t xml:space="preserve"> most common colours that were chosen in our study regardless of </w:t>
      </w:r>
      <w:r w:rsidR="0056696B" w:rsidRPr="00970959">
        <w:t>the</w:t>
      </w:r>
      <w:r w:rsidR="00933BCF" w:rsidRPr="00970959">
        <w:t xml:space="preserve"> emotion term</w:t>
      </w:r>
      <w:r w:rsidR="0056696B" w:rsidRPr="00970959">
        <w:t xml:space="preserve"> that they were associated with</w:t>
      </w:r>
      <w:r w:rsidR="00933BCF" w:rsidRPr="00970959">
        <w:t>.</w:t>
      </w:r>
      <w:r w:rsidR="00E87083" w:rsidRPr="00970959">
        <w:t xml:space="preserve"> </w:t>
      </w:r>
      <w:r w:rsidR="00EA635E" w:rsidRPr="00970959">
        <w:t>The findings are shown in Figure 3.</w:t>
      </w:r>
      <w:r w:rsidR="008A5AB2" w:rsidRPr="00970959">
        <w:t>1</w:t>
      </w:r>
      <w:r w:rsidR="00EA635E" w:rsidRPr="00970959">
        <w:t xml:space="preserve">. </w:t>
      </w:r>
    </w:p>
    <w:p w14:paraId="1624E15E" w14:textId="377CBF0A" w:rsidR="001E21B7" w:rsidRPr="00970959" w:rsidRDefault="001E21B7" w:rsidP="00BA6922">
      <w:pPr>
        <w:jc w:val="both"/>
      </w:pPr>
    </w:p>
    <w:p w14:paraId="68ADC678" w14:textId="08A6617D" w:rsidR="001E21B7" w:rsidRPr="00970959" w:rsidRDefault="00804ED1" w:rsidP="00BA6922">
      <w:pPr>
        <w:jc w:val="both"/>
      </w:pPr>
      <w:r w:rsidRPr="00970959">
        <w:rPr>
          <w:noProof/>
          <w:lang w:val="en-US" w:eastAsia="zh-CN"/>
        </w:rPr>
        <w:drawing>
          <wp:inline distT="0" distB="0" distL="0" distR="0" wp14:anchorId="71F6B8C5" wp14:editId="4FCC5B77">
            <wp:extent cx="5926769" cy="2880000"/>
            <wp:effectExtent l="0" t="0" r="4445" b="3175"/>
            <wp:docPr id="8" name="Imagen 8"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 Gráfico de barras&#10;&#10;Descripción generada automáticamente"/>
                    <pic:cNvPicPr/>
                  </pic:nvPicPr>
                  <pic:blipFill rotWithShape="1">
                    <a:blip r:embed="rId36" cstate="print">
                      <a:extLst>
                        <a:ext uri="{28A0092B-C50C-407E-A947-70E740481C1C}">
                          <a14:useLocalDpi xmlns:a14="http://schemas.microsoft.com/office/drawing/2010/main" val="0"/>
                        </a:ext>
                      </a:extLst>
                    </a:blip>
                    <a:srcRect t="-4" b="9288"/>
                    <a:stretch/>
                  </pic:blipFill>
                  <pic:spPr bwMode="auto">
                    <a:xfrm>
                      <a:off x="0" y="0"/>
                      <a:ext cx="5943600" cy="2888179"/>
                    </a:xfrm>
                    <a:prstGeom prst="rect">
                      <a:avLst/>
                    </a:prstGeom>
                    <a:ln>
                      <a:noFill/>
                    </a:ln>
                    <a:extLst>
                      <a:ext uri="{53640926-AAD7-44D8-BBD7-CCE9431645EC}">
                        <a14:shadowObscured xmlns:a14="http://schemas.microsoft.com/office/drawing/2010/main"/>
                      </a:ext>
                    </a:extLst>
                  </pic:spPr>
                </pic:pic>
              </a:graphicData>
            </a:graphic>
          </wp:inline>
        </w:drawing>
      </w:r>
    </w:p>
    <w:p w14:paraId="4CB83C4F" w14:textId="0CDE5F72" w:rsidR="00B805EC" w:rsidRPr="00970959" w:rsidRDefault="00B805EC" w:rsidP="00B805EC">
      <w:pPr>
        <w:jc w:val="both"/>
      </w:pPr>
      <w:r w:rsidRPr="00970959">
        <w:t>Figure 3.1 Percentages of colours chosen across all observations (irrespective of emotion term)</w:t>
      </w:r>
      <w:r w:rsidR="00307B9B" w:rsidRPr="00970959">
        <w:rPr>
          <w:rStyle w:val="Refdenotaalpie"/>
        </w:rPr>
        <w:footnoteReference w:id="11"/>
      </w:r>
    </w:p>
    <w:p w14:paraId="5FC7B985" w14:textId="77777777" w:rsidR="00B805EC" w:rsidRPr="00970959" w:rsidRDefault="00B805EC" w:rsidP="00540EB9">
      <w:pPr>
        <w:jc w:val="both"/>
      </w:pPr>
    </w:p>
    <w:p w14:paraId="7E863326" w14:textId="75B6432E" w:rsidR="00540EB9" w:rsidRPr="00970959" w:rsidRDefault="0C44EDE8" w:rsidP="00540EB9">
      <w:pPr>
        <w:jc w:val="both"/>
      </w:pPr>
      <w:r w:rsidRPr="00970959">
        <w:t xml:space="preserve">We can see in Figure 3.1 that the colours ‘ruby red’ and ‘sun yellow’ are the two most widely selected colours across the whole dataset. These are followed by grey, ‘blood red’, black and orange. In </w:t>
      </w:r>
      <w:r w:rsidR="0031547D" w:rsidRPr="00970959">
        <w:t>Section</w:t>
      </w:r>
      <w:r w:rsidRPr="00970959">
        <w:t xml:space="preserve"> </w:t>
      </w:r>
      <w:r w:rsidR="00B805EC" w:rsidRPr="00970959">
        <w:t>5</w:t>
      </w:r>
      <w:r w:rsidRPr="00970959">
        <w:t>, we look more deeply into the types of motivations that accompanied these colours in order to investigate whether they are indeed more bodily</w:t>
      </w:r>
      <w:r w:rsidR="00B805EC" w:rsidRPr="00970959">
        <w:t xml:space="preserve"> </w:t>
      </w:r>
      <w:r w:rsidRPr="00970959">
        <w:t xml:space="preserve">based, but here we draw the interim conclusion that red (and shades of red), yellow and grey, lend themselves </w:t>
      </w:r>
      <w:r w:rsidR="005D23BF" w:rsidRPr="00970959">
        <w:t xml:space="preserve">strongly </w:t>
      </w:r>
      <w:r w:rsidRPr="00970959">
        <w:t xml:space="preserve">to emotional meaning across </w:t>
      </w:r>
      <w:r w:rsidR="00073B80" w:rsidRPr="00970959">
        <w:t xml:space="preserve">speakers of </w:t>
      </w:r>
      <w:r w:rsidRPr="00970959">
        <w:t>all 6 languages.</w:t>
      </w:r>
    </w:p>
    <w:p w14:paraId="2E296068" w14:textId="77777777" w:rsidR="00540EB9" w:rsidRPr="00970959" w:rsidRDefault="00540EB9" w:rsidP="00BA6922">
      <w:pPr>
        <w:jc w:val="both"/>
      </w:pPr>
    </w:p>
    <w:p w14:paraId="6EE4894F" w14:textId="12102A49" w:rsidR="00933BCF" w:rsidRPr="00970959" w:rsidRDefault="00E959E3" w:rsidP="00BA6922">
      <w:pPr>
        <w:jc w:val="both"/>
      </w:pPr>
      <w:r w:rsidRPr="00970959">
        <w:t xml:space="preserve">In order to </w:t>
      </w:r>
      <w:r w:rsidR="0056696B" w:rsidRPr="00970959">
        <w:t>deepen our</w:t>
      </w:r>
      <w:r w:rsidRPr="00970959">
        <w:t xml:space="preserve"> understanding of the </w:t>
      </w:r>
      <w:r w:rsidR="00AF1F99" w:rsidRPr="00970959">
        <w:t xml:space="preserve">types of colours that </w:t>
      </w:r>
      <w:r w:rsidRPr="00970959">
        <w:t xml:space="preserve">participants </w:t>
      </w:r>
      <w:r w:rsidR="00AF1F99" w:rsidRPr="00970959">
        <w:t xml:space="preserve">associated with </w:t>
      </w:r>
      <w:r w:rsidR="00085AC9" w:rsidRPr="00970959">
        <w:t xml:space="preserve">a </w:t>
      </w:r>
      <w:r w:rsidR="00AF1F99" w:rsidRPr="00970959">
        <w:t xml:space="preserve">specific </w:t>
      </w:r>
      <w:r w:rsidRPr="00970959">
        <w:t xml:space="preserve">emotion term, </w:t>
      </w:r>
      <w:r w:rsidR="0056696B" w:rsidRPr="00970959">
        <w:t xml:space="preserve">we identified the </w:t>
      </w:r>
      <w:r w:rsidR="00AF1F99" w:rsidRPr="00970959">
        <w:t xml:space="preserve">three most frequent </w:t>
      </w:r>
      <w:r w:rsidRPr="00970959">
        <w:t xml:space="preserve">colours </w:t>
      </w:r>
      <w:r w:rsidR="00AF1F99" w:rsidRPr="00970959">
        <w:t>that were associated</w:t>
      </w:r>
      <w:r w:rsidRPr="00970959">
        <w:t xml:space="preserve"> </w:t>
      </w:r>
      <w:r w:rsidR="00DF38B3" w:rsidRPr="00970959">
        <w:t>with</w:t>
      </w:r>
      <w:r w:rsidRPr="00970959">
        <w:t xml:space="preserve"> each of the 15 emotion terms. </w:t>
      </w:r>
      <w:r w:rsidR="0056696B" w:rsidRPr="00970959">
        <w:t>The findings are shown in Table 3.</w:t>
      </w:r>
      <w:r w:rsidR="008A5AB2" w:rsidRPr="00970959">
        <w:t>2</w:t>
      </w:r>
      <w:r w:rsidR="0056696B" w:rsidRPr="00970959">
        <w:t xml:space="preserve">. </w:t>
      </w:r>
      <w:bookmarkStart w:id="90" w:name="_Hlk92899271"/>
      <w:r w:rsidRPr="00970959">
        <w:t xml:space="preserve">The table only reports </w:t>
      </w:r>
      <w:r w:rsidR="00307B9B" w:rsidRPr="00970959">
        <w:t>colours</w:t>
      </w:r>
      <w:r w:rsidRPr="00970959">
        <w:t xml:space="preserve"> that are significantly </w:t>
      </w:r>
      <w:r w:rsidR="0056696B" w:rsidRPr="00970959">
        <w:t>more likely to be associated with this emotion than with any other emotion</w:t>
      </w:r>
      <w:r w:rsidRPr="00970959">
        <w:t xml:space="preserve"> </w:t>
      </w:r>
      <w:bookmarkEnd w:id="90"/>
      <w:r w:rsidRPr="00970959">
        <w:t>(i.e., that ha</w:t>
      </w:r>
      <w:r w:rsidR="0056696B" w:rsidRPr="00970959">
        <w:t>d</w:t>
      </w:r>
      <w:r w:rsidRPr="00970959">
        <w:t xml:space="preserve"> a residual of 2 or higher, based on the chi-square test reported above). </w:t>
      </w:r>
      <w:r w:rsidR="0056696B" w:rsidRPr="00970959">
        <w:t>The figures</w:t>
      </w:r>
      <w:r w:rsidRPr="00970959">
        <w:t xml:space="preserve"> given in brackets refer to the </w:t>
      </w:r>
      <w:r w:rsidR="007D2B17" w:rsidRPr="00970959">
        <w:t xml:space="preserve">percentage of cases in which that particular colour was selected for </w:t>
      </w:r>
      <w:r w:rsidR="00D85F77" w:rsidRPr="00970959">
        <w:t xml:space="preserve">an </w:t>
      </w:r>
      <w:r w:rsidR="007D2B17" w:rsidRPr="00970959">
        <w:t>emotion (</w:t>
      </w:r>
      <w:r w:rsidR="00D85F77" w:rsidRPr="00970959">
        <w:t>th</w:t>
      </w:r>
      <w:r w:rsidR="00FB639C" w:rsidRPr="00970959">
        <w:t>is</w:t>
      </w:r>
      <w:r w:rsidR="00D85F77" w:rsidRPr="00970959">
        <w:t xml:space="preserve"> means </w:t>
      </w:r>
      <w:r w:rsidR="00FB639C" w:rsidRPr="00970959">
        <w:t>that ‘</w:t>
      </w:r>
      <w:r w:rsidR="00D85F77" w:rsidRPr="00970959">
        <w:t>100%</w:t>
      </w:r>
      <w:r w:rsidR="00FB639C" w:rsidRPr="00970959">
        <w:t>’</w:t>
      </w:r>
      <w:r w:rsidR="00D85F77" w:rsidRPr="00970959">
        <w:t xml:space="preserve"> refers to all the col</w:t>
      </w:r>
      <w:r w:rsidR="00854C09" w:rsidRPr="00970959">
        <w:t>our</w:t>
      </w:r>
      <w:r w:rsidR="00D85F77" w:rsidRPr="00970959">
        <w:t xml:space="preserve"> choices </w:t>
      </w:r>
      <w:r w:rsidR="00854C09" w:rsidRPr="00970959">
        <w:t>provided</w:t>
      </w:r>
      <w:r w:rsidR="00D85F77" w:rsidRPr="00970959">
        <w:t xml:space="preserve"> for </w:t>
      </w:r>
      <w:r w:rsidR="00854C09" w:rsidRPr="00970959">
        <w:t>one</w:t>
      </w:r>
      <w:r w:rsidR="00D85F77" w:rsidRPr="00970959">
        <w:t xml:space="preserve"> emotion</w:t>
      </w:r>
      <w:r w:rsidR="00854C09" w:rsidRPr="00970959">
        <w:t xml:space="preserve"> term</w:t>
      </w:r>
      <w:r w:rsidR="00D85F77" w:rsidRPr="00970959">
        <w:t xml:space="preserve"> </w:t>
      </w:r>
      <w:r w:rsidR="007D2B17" w:rsidRPr="00970959">
        <w:t>e.g.,</w:t>
      </w:r>
      <w:r w:rsidR="00854C09" w:rsidRPr="00970959">
        <w:t xml:space="preserve"> in 37% of all answers provided for angry, participants chose ‘ruby red’</w:t>
      </w:r>
      <w:r w:rsidR="007D2B17" w:rsidRPr="00970959">
        <w:t>)</w:t>
      </w:r>
      <w:r w:rsidRPr="00970959">
        <w:t>.</w:t>
      </w:r>
    </w:p>
    <w:p w14:paraId="0E97B0F9" w14:textId="6FDE4AEA" w:rsidR="00D94DF5" w:rsidRPr="00970959" w:rsidRDefault="00D94DF5" w:rsidP="00BA6922">
      <w:pPr>
        <w:jc w:val="both"/>
      </w:pPr>
    </w:p>
    <w:p w14:paraId="10DFDBFD" w14:textId="47B1A53B" w:rsidR="00D94DF5" w:rsidRPr="00970959" w:rsidRDefault="00D94DF5" w:rsidP="00BA6922">
      <w:pPr>
        <w:jc w:val="both"/>
      </w:pPr>
    </w:p>
    <w:tbl>
      <w:tblPr>
        <w:tblW w:w="8926" w:type="dxa"/>
        <w:tblCellMar>
          <w:left w:w="70" w:type="dxa"/>
          <w:right w:w="70" w:type="dxa"/>
        </w:tblCellMar>
        <w:tblLook w:val="04A0" w:firstRow="1" w:lastRow="0" w:firstColumn="1" w:lastColumn="0" w:noHBand="0" w:noVBand="1"/>
      </w:tblPr>
      <w:tblGrid>
        <w:gridCol w:w="1300"/>
        <w:gridCol w:w="7626"/>
      </w:tblGrid>
      <w:tr w:rsidR="00970959" w:rsidRPr="00970959" w14:paraId="51C32D27" w14:textId="77777777" w:rsidTr="0B4C9179">
        <w:trPr>
          <w:trHeight w:val="320"/>
        </w:trPr>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CECE03" w14:textId="0050EE9B" w:rsidR="00CD09FD" w:rsidRPr="00970959" w:rsidRDefault="00D94DF5" w:rsidP="00BA6922">
            <w:pPr>
              <w:jc w:val="both"/>
              <w:rPr>
                <w:b/>
                <w:bCs/>
              </w:rPr>
            </w:pPr>
            <w:r w:rsidRPr="00970959">
              <w:rPr>
                <w:b/>
                <w:bCs/>
              </w:rPr>
              <w:t>Emotion</w:t>
            </w:r>
          </w:p>
        </w:tc>
        <w:tc>
          <w:tcPr>
            <w:tcW w:w="7626" w:type="dxa"/>
            <w:tcBorders>
              <w:top w:val="single" w:sz="4" w:space="0" w:color="auto"/>
              <w:left w:val="nil"/>
              <w:bottom w:val="single" w:sz="4" w:space="0" w:color="auto"/>
              <w:right w:val="single" w:sz="4" w:space="0" w:color="auto"/>
            </w:tcBorders>
            <w:shd w:val="clear" w:color="auto" w:fill="auto"/>
            <w:noWrap/>
            <w:vAlign w:val="bottom"/>
            <w:hideMark/>
          </w:tcPr>
          <w:p w14:paraId="15C21598" w14:textId="6DE10B03" w:rsidR="00CD09FD" w:rsidRPr="00970959" w:rsidRDefault="24751F22" w:rsidP="00BA6922">
            <w:pPr>
              <w:jc w:val="both"/>
            </w:pPr>
            <w:r w:rsidRPr="00970959">
              <w:t>Most common responses</w:t>
            </w:r>
          </w:p>
        </w:tc>
      </w:tr>
      <w:tr w:rsidR="00970959" w:rsidRPr="00970959" w14:paraId="70C1C416" w14:textId="77777777" w:rsidTr="0B4C9179">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7A80F34" w14:textId="77777777" w:rsidR="00CD09FD" w:rsidRPr="00970959" w:rsidRDefault="00CD09FD" w:rsidP="00BA6922">
            <w:pPr>
              <w:jc w:val="both"/>
              <w:rPr>
                <w:b/>
                <w:bCs/>
              </w:rPr>
            </w:pPr>
            <w:r w:rsidRPr="00970959">
              <w:rPr>
                <w:b/>
                <w:bCs/>
              </w:rPr>
              <w:lastRenderedPageBreak/>
              <w:t>angry</w:t>
            </w:r>
          </w:p>
        </w:tc>
        <w:tc>
          <w:tcPr>
            <w:tcW w:w="7626" w:type="dxa"/>
            <w:tcBorders>
              <w:top w:val="nil"/>
              <w:left w:val="nil"/>
              <w:bottom w:val="single" w:sz="4" w:space="0" w:color="auto"/>
              <w:right w:val="single" w:sz="4" w:space="0" w:color="auto"/>
            </w:tcBorders>
            <w:shd w:val="clear" w:color="auto" w:fill="auto"/>
            <w:noWrap/>
            <w:vAlign w:val="bottom"/>
            <w:hideMark/>
          </w:tcPr>
          <w:p w14:paraId="31F9088C" w14:textId="63B4E817" w:rsidR="00FC211C" w:rsidRPr="00970959" w:rsidRDefault="00444E7D" w:rsidP="00BA6922">
            <w:pPr>
              <w:jc w:val="both"/>
              <w:rPr>
                <w:lang w:val="es-ES"/>
              </w:rPr>
            </w:pPr>
            <w:r w:rsidRPr="00970959">
              <w:rPr>
                <w:noProof/>
                <w:lang w:val="en-US" w:eastAsia="zh-CN"/>
              </w:rPr>
              <w:drawing>
                <wp:inline distT="0" distB="0" distL="0" distR="0" wp14:anchorId="2E38B191" wp14:editId="06731E91">
                  <wp:extent cx="1494693" cy="307129"/>
                  <wp:effectExtent l="0" t="0" r="4445" b="0"/>
                  <wp:docPr id="205" name="Imagen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Imagen 205"/>
                          <pic:cNvPicPr/>
                        </pic:nvPicPr>
                        <pic:blipFill>
                          <a:blip r:embed="rId12">
                            <a:extLst>
                              <a:ext uri="{28A0092B-C50C-407E-A947-70E740481C1C}">
                                <a14:useLocalDpi xmlns:a14="http://schemas.microsoft.com/office/drawing/2010/main" val="0"/>
                              </a:ext>
                            </a:extLst>
                          </a:blip>
                          <a:stretch>
                            <a:fillRect/>
                          </a:stretch>
                        </pic:blipFill>
                        <pic:spPr>
                          <a:xfrm>
                            <a:off x="0" y="0"/>
                            <a:ext cx="1530566" cy="314500"/>
                          </a:xfrm>
                          <a:prstGeom prst="rect">
                            <a:avLst/>
                          </a:prstGeom>
                        </pic:spPr>
                      </pic:pic>
                    </a:graphicData>
                  </a:graphic>
                </wp:inline>
              </w:drawing>
            </w:r>
            <w:r w:rsidR="00CD09FD" w:rsidRPr="00970959">
              <w:rPr>
                <w:lang w:val="es-ES"/>
              </w:rPr>
              <w:t>(</w:t>
            </w:r>
            <w:r w:rsidR="00FC211C" w:rsidRPr="00970959">
              <w:rPr>
                <w:lang w:val="es-ES"/>
              </w:rPr>
              <w:t xml:space="preserve">ruby red, </w:t>
            </w:r>
            <w:r w:rsidR="00CD09FD" w:rsidRPr="00970959">
              <w:rPr>
                <w:lang w:val="es-ES"/>
              </w:rPr>
              <w:t>37%)</w:t>
            </w:r>
          </w:p>
          <w:p w14:paraId="4FA62E24" w14:textId="50A4247C" w:rsidR="00FC211C" w:rsidRPr="00970959" w:rsidRDefault="00444E7D" w:rsidP="00BA6922">
            <w:pPr>
              <w:jc w:val="both"/>
              <w:rPr>
                <w:lang w:val="es-ES"/>
              </w:rPr>
            </w:pPr>
            <w:r w:rsidRPr="00970959">
              <w:rPr>
                <w:noProof/>
                <w:lang w:val="en-US" w:eastAsia="zh-CN"/>
              </w:rPr>
              <w:drawing>
                <wp:inline distT="0" distB="0" distL="0" distR="0" wp14:anchorId="44189731" wp14:editId="15C32A3B">
                  <wp:extent cx="1510456" cy="344853"/>
                  <wp:effectExtent l="0" t="0" r="1270" b="0"/>
                  <wp:docPr id="206" name="Imagen 206"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Imagen 206" descr="Forma, Rectángulo&#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1608187" cy="367166"/>
                          </a:xfrm>
                          <a:prstGeom prst="rect">
                            <a:avLst/>
                          </a:prstGeom>
                        </pic:spPr>
                      </pic:pic>
                    </a:graphicData>
                  </a:graphic>
                </wp:inline>
              </w:drawing>
            </w:r>
            <w:r w:rsidR="00CD09FD" w:rsidRPr="00970959">
              <w:rPr>
                <w:lang w:val="es-ES"/>
              </w:rPr>
              <w:t>(</w:t>
            </w:r>
            <w:r w:rsidR="00FC211C" w:rsidRPr="00970959">
              <w:rPr>
                <w:lang w:val="es-ES"/>
              </w:rPr>
              <w:t xml:space="preserve">blood red, </w:t>
            </w:r>
            <w:r w:rsidR="00CD09FD" w:rsidRPr="00970959">
              <w:rPr>
                <w:lang w:val="es-ES"/>
              </w:rPr>
              <w:t>22%)</w:t>
            </w:r>
          </w:p>
          <w:p w14:paraId="416235FF" w14:textId="6B865BED" w:rsidR="00CD09FD" w:rsidRPr="00970959" w:rsidRDefault="00444E7D" w:rsidP="00BA6922">
            <w:pPr>
              <w:jc w:val="both"/>
              <w:rPr>
                <w:lang w:val="es-ES"/>
              </w:rPr>
            </w:pPr>
            <w:r w:rsidRPr="00970959">
              <w:rPr>
                <w:noProof/>
                <w:lang w:val="en-US" w:eastAsia="zh-CN"/>
              </w:rPr>
              <w:drawing>
                <wp:inline distT="0" distB="0" distL="0" distR="0" wp14:anchorId="1C818E35" wp14:editId="7B1756F5">
                  <wp:extent cx="1543573" cy="332789"/>
                  <wp:effectExtent l="0" t="0" r="6350" b="0"/>
                  <wp:docPr id="207" name="Imagen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Imagen 207"/>
                          <pic:cNvPicPr/>
                        </pic:nvPicPr>
                        <pic:blipFill>
                          <a:blip r:embed="rId14">
                            <a:extLst>
                              <a:ext uri="{28A0092B-C50C-407E-A947-70E740481C1C}">
                                <a14:useLocalDpi xmlns:a14="http://schemas.microsoft.com/office/drawing/2010/main" val="0"/>
                              </a:ext>
                            </a:extLst>
                          </a:blip>
                          <a:stretch>
                            <a:fillRect/>
                          </a:stretch>
                        </pic:blipFill>
                        <pic:spPr>
                          <a:xfrm>
                            <a:off x="0" y="0"/>
                            <a:ext cx="1595051" cy="343888"/>
                          </a:xfrm>
                          <a:prstGeom prst="rect">
                            <a:avLst/>
                          </a:prstGeom>
                        </pic:spPr>
                      </pic:pic>
                    </a:graphicData>
                  </a:graphic>
                </wp:inline>
              </w:drawing>
            </w:r>
            <w:r w:rsidR="00CD09FD" w:rsidRPr="00970959">
              <w:rPr>
                <w:lang w:val="es-ES"/>
              </w:rPr>
              <w:t>(</w:t>
            </w:r>
            <w:r w:rsidR="00FC211C" w:rsidRPr="00970959">
              <w:rPr>
                <w:lang w:val="es-ES"/>
              </w:rPr>
              <w:t xml:space="preserve">pomegranate red, </w:t>
            </w:r>
            <w:r w:rsidR="00CD09FD" w:rsidRPr="00970959">
              <w:rPr>
                <w:lang w:val="es-ES"/>
              </w:rPr>
              <w:t>12%)</w:t>
            </w:r>
          </w:p>
          <w:p w14:paraId="6FBE409D" w14:textId="77777777" w:rsidR="00CD09FD" w:rsidRPr="00970959" w:rsidRDefault="00CD09FD" w:rsidP="00BA6922">
            <w:pPr>
              <w:jc w:val="both"/>
              <w:rPr>
                <w:lang w:val="es-ES"/>
              </w:rPr>
            </w:pPr>
          </w:p>
        </w:tc>
      </w:tr>
      <w:tr w:rsidR="00970959" w:rsidRPr="00970959" w14:paraId="4620435B" w14:textId="77777777" w:rsidTr="0B4C9179">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48C8656" w14:textId="77777777" w:rsidR="00CD09FD" w:rsidRPr="00970959" w:rsidRDefault="00CD09FD" w:rsidP="00BA6922">
            <w:pPr>
              <w:jc w:val="both"/>
              <w:rPr>
                <w:b/>
                <w:bCs/>
              </w:rPr>
            </w:pPr>
            <w:r w:rsidRPr="00970959">
              <w:rPr>
                <w:b/>
                <w:bCs/>
              </w:rPr>
              <w:t>bored</w:t>
            </w:r>
          </w:p>
        </w:tc>
        <w:tc>
          <w:tcPr>
            <w:tcW w:w="7626" w:type="dxa"/>
            <w:tcBorders>
              <w:top w:val="nil"/>
              <w:left w:val="nil"/>
              <w:bottom w:val="single" w:sz="4" w:space="0" w:color="auto"/>
              <w:right w:val="single" w:sz="4" w:space="0" w:color="auto"/>
            </w:tcBorders>
            <w:shd w:val="clear" w:color="auto" w:fill="auto"/>
            <w:noWrap/>
            <w:vAlign w:val="bottom"/>
            <w:hideMark/>
          </w:tcPr>
          <w:p w14:paraId="642C9224" w14:textId="07BFD5AB" w:rsidR="00FC211C" w:rsidRPr="00970959" w:rsidRDefault="00444E7D" w:rsidP="00BA6922">
            <w:pPr>
              <w:jc w:val="both"/>
              <w:rPr>
                <w:lang w:val="en-US"/>
              </w:rPr>
            </w:pPr>
            <w:r w:rsidRPr="00970959">
              <w:rPr>
                <w:noProof/>
                <w:lang w:val="en-US" w:eastAsia="zh-CN"/>
              </w:rPr>
              <w:drawing>
                <wp:inline distT="0" distB="0" distL="0" distR="0" wp14:anchorId="6574C4A1" wp14:editId="64B0FCCB">
                  <wp:extent cx="1497480" cy="324339"/>
                  <wp:effectExtent l="0" t="0" r="1270" b="6350"/>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Imagen 208"/>
                          <pic:cNvPicPr/>
                        </pic:nvPicPr>
                        <pic:blipFill>
                          <a:blip r:embed="rId31">
                            <a:extLst>
                              <a:ext uri="{28A0092B-C50C-407E-A947-70E740481C1C}">
                                <a14:useLocalDpi xmlns:a14="http://schemas.microsoft.com/office/drawing/2010/main" val="0"/>
                              </a:ext>
                            </a:extLst>
                          </a:blip>
                          <a:stretch>
                            <a:fillRect/>
                          </a:stretch>
                        </pic:blipFill>
                        <pic:spPr>
                          <a:xfrm>
                            <a:off x="0" y="0"/>
                            <a:ext cx="1517368" cy="328646"/>
                          </a:xfrm>
                          <a:prstGeom prst="rect">
                            <a:avLst/>
                          </a:prstGeom>
                        </pic:spPr>
                      </pic:pic>
                    </a:graphicData>
                  </a:graphic>
                </wp:inline>
              </w:drawing>
            </w:r>
            <w:r w:rsidR="00CD09FD" w:rsidRPr="00970959">
              <w:rPr>
                <w:lang w:val="en-US"/>
              </w:rPr>
              <w:t>(</w:t>
            </w:r>
            <w:r w:rsidR="00FC211C" w:rsidRPr="00970959">
              <w:rPr>
                <w:lang w:val="en-US"/>
              </w:rPr>
              <w:t xml:space="preserve">grey, </w:t>
            </w:r>
            <w:r w:rsidR="00CD09FD" w:rsidRPr="00970959">
              <w:rPr>
                <w:lang w:val="en-US"/>
              </w:rPr>
              <w:t>34%)</w:t>
            </w:r>
          </w:p>
          <w:p w14:paraId="5A21ED1E" w14:textId="18B148B4" w:rsidR="00FC211C" w:rsidRPr="00970959" w:rsidRDefault="00444E7D" w:rsidP="00BA6922">
            <w:pPr>
              <w:jc w:val="both"/>
              <w:rPr>
                <w:lang w:val="en-US"/>
              </w:rPr>
            </w:pPr>
            <w:r w:rsidRPr="00970959">
              <w:rPr>
                <w:noProof/>
                <w:lang w:val="en-US" w:eastAsia="zh-CN"/>
              </w:rPr>
              <w:drawing>
                <wp:inline distT="0" distB="0" distL="0" distR="0" wp14:anchorId="643EF1DD" wp14:editId="10BEE263">
                  <wp:extent cx="1494155" cy="340187"/>
                  <wp:effectExtent l="0" t="0" r="0" b="3175"/>
                  <wp:docPr id="217" name="Imagen 217"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Imagen 217" descr="Forma, Rectángulo&#10;&#10;Descripción generada automáticamente"/>
                          <pic:cNvPicPr/>
                        </pic:nvPicPr>
                        <pic:blipFill>
                          <a:blip r:embed="rId29">
                            <a:extLst>
                              <a:ext uri="{28A0092B-C50C-407E-A947-70E740481C1C}">
                                <a14:useLocalDpi xmlns:a14="http://schemas.microsoft.com/office/drawing/2010/main" val="0"/>
                              </a:ext>
                            </a:extLst>
                          </a:blip>
                          <a:stretch>
                            <a:fillRect/>
                          </a:stretch>
                        </pic:blipFill>
                        <pic:spPr>
                          <a:xfrm>
                            <a:off x="0" y="0"/>
                            <a:ext cx="1549677" cy="352828"/>
                          </a:xfrm>
                          <a:prstGeom prst="rect">
                            <a:avLst/>
                          </a:prstGeom>
                        </pic:spPr>
                      </pic:pic>
                    </a:graphicData>
                  </a:graphic>
                </wp:inline>
              </w:drawing>
            </w:r>
            <w:r w:rsidR="00CD09FD" w:rsidRPr="00970959">
              <w:rPr>
                <w:lang w:val="en-US"/>
              </w:rPr>
              <w:t>(</w:t>
            </w:r>
            <w:r w:rsidR="00FC211C" w:rsidRPr="00970959">
              <w:rPr>
                <w:lang w:val="en-US"/>
              </w:rPr>
              <w:t xml:space="preserve">sand brown, </w:t>
            </w:r>
            <w:r w:rsidR="00CD09FD" w:rsidRPr="00970959">
              <w:rPr>
                <w:lang w:val="en-US"/>
              </w:rPr>
              <w:t>17%)</w:t>
            </w:r>
          </w:p>
          <w:p w14:paraId="79E87F18" w14:textId="094E2D75" w:rsidR="00FC211C" w:rsidRPr="00970959" w:rsidRDefault="00FC211C" w:rsidP="00BA6922">
            <w:pPr>
              <w:jc w:val="both"/>
              <w:rPr>
                <w:lang w:val="en-US"/>
              </w:rPr>
            </w:pPr>
            <w:r w:rsidRPr="00970959">
              <w:rPr>
                <w:lang w:val="en-US"/>
              </w:rPr>
              <w:t>No association</w:t>
            </w:r>
            <w:r w:rsidR="0094135C" w:rsidRPr="00970959">
              <w:rPr>
                <w:lang w:val="en-US"/>
              </w:rPr>
              <w:t xml:space="preserve"> (1</w:t>
            </w:r>
            <w:r w:rsidR="006E5C53" w:rsidRPr="00970959">
              <w:rPr>
                <w:lang w:val="en-US"/>
              </w:rPr>
              <w:t>3</w:t>
            </w:r>
            <w:r w:rsidR="0094135C" w:rsidRPr="00970959">
              <w:rPr>
                <w:lang w:val="en-US"/>
              </w:rPr>
              <w:t>%)</w:t>
            </w:r>
          </w:p>
          <w:p w14:paraId="5CF1A0FD" w14:textId="667E57A8" w:rsidR="00CD09FD" w:rsidRPr="00970959" w:rsidRDefault="00444E7D" w:rsidP="00BA6922">
            <w:pPr>
              <w:jc w:val="both"/>
              <w:rPr>
                <w:lang w:val="en-US"/>
              </w:rPr>
            </w:pPr>
            <w:r w:rsidRPr="00970959">
              <w:rPr>
                <w:noProof/>
                <w:lang w:val="en-US" w:eastAsia="zh-CN"/>
              </w:rPr>
              <w:drawing>
                <wp:inline distT="0" distB="0" distL="0" distR="0" wp14:anchorId="481F563B" wp14:editId="1D4124F1">
                  <wp:extent cx="1510030" cy="345344"/>
                  <wp:effectExtent l="0" t="0" r="1270" b="0"/>
                  <wp:docPr id="218" name="Imagen 218"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Imagen 218" descr="Forma, Rectángulo&#10;&#10;Descripción generada automáticamente"/>
                          <pic:cNvPicPr/>
                        </pic:nvPicPr>
                        <pic:blipFill>
                          <a:blip r:embed="rId30">
                            <a:extLst>
                              <a:ext uri="{28A0092B-C50C-407E-A947-70E740481C1C}">
                                <a14:useLocalDpi xmlns:a14="http://schemas.microsoft.com/office/drawing/2010/main" val="0"/>
                              </a:ext>
                            </a:extLst>
                          </a:blip>
                          <a:stretch>
                            <a:fillRect/>
                          </a:stretch>
                        </pic:blipFill>
                        <pic:spPr>
                          <a:xfrm>
                            <a:off x="0" y="0"/>
                            <a:ext cx="1546882" cy="353772"/>
                          </a:xfrm>
                          <a:prstGeom prst="rect">
                            <a:avLst/>
                          </a:prstGeom>
                        </pic:spPr>
                      </pic:pic>
                    </a:graphicData>
                  </a:graphic>
                </wp:inline>
              </w:drawing>
            </w:r>
            <w:r w:rsidR="00CD09FD" w:rsidRPr="00970959">
              <w:rPr>
                <w:lang w:val="en-US"/>
              </w:rPr>
              <w:t>(</w:t>
            </w:r>
            <w:r w:rsidR="00FC211C" w:rsidRPr="00970959">
              <w:rPr>
                <w:lang w:val="en-US"/>
              </w:rPr>
              <w:t xml:space="preserve">chocolate brown, </w:t>
            </w:r>
            <w:r w:rsidR="00CD09FD" w:rsidRPr="00970959">
              <w:rPr>
                <w:lang w:val="en-US"/>
              </w:rPr>
              <w:t>9%)</w:t>
            </w:r>
          </w:p>
          <w:p w14:paraId="3CB9FCB3" w14:textId="77777777" w:rsidR="00CD09FD" w:rsidRPr="00970959" w:rsidRDefault="00CD09FD" w:rsidP="00BA6922">
            <w:pPr>
              <w:jc w:val="both"/>
              <w:rPr>
                <w:lang w:val="en-US"/>
              </w:rPr>
            </w:pPr>
          </w:p>
        </w:tc>
      </w:tr>
      <w:tr w:rsidR="00970959" w:rsidRPr="00970959" w14:paraId="3591D404" w14:textId="77777777" w:rsidTr="0B4C9179">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EC4DC37" w14:textId="77777777" w:rsidR="00CD09FD" w:rsidRPr="00970959" w:rsidRDefault="00CD09FD" w:rsidP="00BA6922">
            <w:pPr>
              <w:jc w:val="both"/>
              <w:rPr>
                <w:b/>
                <w:bCs/>
              </w:rPr>
            </w:pPr>
            <w:r w:rsidRPr="00970959">
              <w:rPr>
                <w:b/>
                <w:bCs/>
              </w:rPr>
              <w:t>calm</w:t>
            </w:r>
          </w:p>
        </w:tc>
        <w:tc>
          <w:tcPr>
            <w:tcW w:w="7626" w:type="dxa"/>
            <w:tcBorders>
              <w:top w:val="nil"/>
              <w:left w:val="nil"/>
              <w:bottom w:val="single" w:sz="4" w:space="0" w:color="auto"/>
              <w:right w:val="single" w:sz="4" w:space="0" w:color="auto"/>
            </w:tcBorders>
            <w:shd w:val="clear" w:color="auto" w:fill="auto"/>
            <w:noWrap/>
            <w:vAlign w:val="bottom"/>
            <w:hideMark/>
          </w:tcPr>
          <w:p w14:paraId="1AFDA60E" w14:textId="56921F99" w:rsidR="00FC211C" w:rsidRPr="00970959" w:rsidRDefault="00444E7D" w:rsidP="00BA6922">
            <w:pPr>
              <w:jc w:val="both"/>
            </w:pPr>
            <w:r w:rsidRPr="00970959">
              <w:rPr>
                <w:noProof/>
                <w:lang w:val="en-US" w:eastAsia="zh-CN"/>
              </w:rPr>
              <w:drawing>
                <wp:inline distT="0" distB="0" distL="0" distR="0" wp14:anchorId="61436D55" wp14:editId="3DA49D13">
                  <wp:extent cx="1499863" cy="339969"/>
                  <wp:effectExtent l="0" t="0" r="0" b="3175"/>
                  <wp:docPr id="220" name="Imagen 220"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Imagen 220" descr="Forma, Rectángulo&#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1531977" cy="347248"/>
                          </a:xfrm>
                          <a:prstGeom prst="rect">
                            <a:avLst/>
                          </a:prstGeom>
                        </pic:spPr>
                      </pic:pic>
                    </a:graphicData>
                  </a:graphic>
                </wp:inline>
              </w:drawing>
            </w:r>
            <w:r w:rsidR="00CD09FD" w:rsidRPr="00970959">
              <w:t>(</w:t>
            </w:r>
            <w:r w:rsidRPr="00970959">
              <w:t xml:space="preserve">baby blue, </w:t>
            </w:r>
            <w:r w:rsidR="00CD09FD" w:rsidRPr="00970959">
              <w:t>2</w:t>
            </w:r>
            <w:r w:rsidR="005840FB" w:rsidRPr="00970959">
              <w:t>3</w:t>
            </w:r>
            <w:r w:rsidR="00CD09FD" w:rsidRPr="00970959">
              <w:t>%)</w:t>
            </w:r>
          </w:p>
          <w:p w14:paraId="4B9A43C0" w14:textId="50467F98" w:rsidR="00FC211C" w:rsidRPr="00970959" w:rsidRDefault="00444E7D" w:rsidP="00BA6922">
            <w:pPr>
              <w:jc w:val="both"/>
            </w:pPr>
            <w:r w:rsidRPr="00970959">
              <w:rPr>
                <w:noProof/>
                <w:lang w:val="en-US" w:eastAsia="zh-CN"/>
              </w:rPr>
              <w:drawing>
                <wp:inline distT="0" distB="0" distL="0" distR="0" wp14:anchorId="3B99C4CF" wp14:editId="0BBFAA43">
                  <wp:extent cx="1499235" cy="345977"/>
                  <wp:effectExtent l="0" t="0" r="0" b="0"/>
                  <wp:docPr id="221" name="Imagen 221"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Imagen 221" descr="Forma, Rectángulo&#10;&#10;Descripción generada automáticamente"/>
                          <pic:cNvPicPr/>
                        </pic:nvPicPr>
                        <pic:blipFill>
                          <a:blip r:embed="rId23">
                            <a:extLst>
                              <a:ext uri="{28A0092B-C50C-407E-A947-70E740481C1C}">
                                <a14:useLocalDpi xmlns:a14="http://schemas.microsoft.com/office/drawing/2010/main" val="0"/>
                              </a:ext>
                            </a:extLst>
                          </a:blip>
                          <a:stretch>
                            <a:fillRect/>
                          </a:stretch>
                        </pic:blipFill>
                        <pic:spPr>
                          <a:xfrm>
                            <a:off x="0" y="0"/>
                            <a:ext cx="1535075" cy="354248"/>
                          </a:xfrm>
                          <a:prstGeom prst="rect">
                            <a:avLst/>
                          </a:prstGeom>
                        </pic:spPr>
                      </pic:pic>
                    </a:graphicData>
                  </a:graphic>
                </wp:inline>
              </w:drawing>
            </w:r>
            <w:r w:rsidR="00CD09FD" w:rsidRPr="00970959">
              <w:t>(</w:t>
            </w:r>
            <w:r w:rsidRPr="00970959">
              <w:t xml:space="preserve">turquoise, </w:t>
            </w:r>
            <w:r w:rsidR="00CD09FD" w:rsidRPr="00970959">
              <w:t>15%)</w:t>
            </w:r>
          </w:p>
          <w:p w14:paraId="03FA54BF" w14:textId="28FA5B88" w:rsidR="00CD09FD" w:rsidRPr="00970959" w:rsidRDefault="00444E7D" w:rsidP="00BA6922">
            <w:pPr>
              <w:jc w:val="both"/>
            </w:pPr>
            <w:r w:rsidRPr="00970959">
              <w:rPr>
                <w:noProof/>
                <w:lang w:val="en-US" w:eastAsia="zh-CN"/>
              </w:rPr>
              <w:drawing>
                <wp:inline distT="0" distB="0" distL="0" distR="0" wp14:anchorId="27963D6F" wp14:editId="2A57B492">
                  <wp:extent cx="1483673" cy="311639"/>
                  <wp:effectExtent l="0" t="0" r="2540" b="6350"/>
                  <wp:docPr id="222" name="Imagen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Imagen 222"/>
                          <pic:cNvPicPr/>
                        </pic:nvPicPr>
                        <pic:blipFill>
                          <a:blip r:embed="rId8">
                            <a:extLst>
                              <a:ext uri="{28A0092B-C50C-407E-A947-70E740481C1C}">
                                <a14:useLocalDpi xmlns:a14="http://schemas.microsoft.com/office/drawing/2010/main" val="0"/>
                              </a:ext>
                            </a:extLst>
                          </a:blip>
                          <a:stretch>
                            <a:fillRect/>
                          </a:stretch>
                        </pic:blipFill>
                        <pic:spPr>
                          <a:xfrm>
                            <a:off x="0" y="0"/>
                            <a:ext cx="1534189" cy="322250"/>
                          </a:xfrm>
                          <a:prstGeom prst="rect">
                            <a:avLst/>
                          </a:prstGeom>
                        </pic:spPr>
                      </pic:pic>
                    </a:graphicData>
                  </a:graphic>
                </wp:inline>
              </w:drawing>
            </w:r>
            <w:r w:rsidR="00CD09FD" w:rsidRPr="00970959">
              <w:t>(</w:t>
            </w:r>
            <w:r w:rsidRPr="00970959">
              <w:t xml:space="preserve">white </w:t>
            </w:r>
            <w:r w:rsidR="00CD09FD" w:rsidRPr="00970959">
              <w:t>13%)</w:t>
            </w:r>
          </w:p>
        </w:tc>
      </w:tr>
      <w:tr w:rsidR="00970959" w:rsidRPr="00970959" w14:paraId="041B20F8" w14:textId="77777777" w:rsidTr="0B4C9179">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67F72DF" w14:textId="77777777" w:rsidR="00CD09FD" w:rsidRPr="00970959" w:rsidRDefault="00CD09FD" w:rsidP="00BA6922">
            <w:pPr>
              <w:jc w:val="both"/>
              <w:rPr>
                <w:b/>
                <w:bCs/>
              </w:rPr>
            </w:pPr>
            <w:r w:rsidRPr="00970959">
              <w:rPr>
                <w:b/>
                <w:bCs/>
              </w:rPr>
              <w:t>cheerful</w:t>
            </w:r>
          </w:p>
        </w:tc>
        <w:tc>
          <w:tcPr>
            <w:tcW w:w="7626" w:type="dxa"/>
            <w:tcBorders>
              <w:top w:val="nil"/>
              <w:left w:val="nil"/>
              <w:bottom w:val="single" w:sz="4" w:space="0" w:color="auto"/>
              <w:right w:val="single" w:sz="4" w:space="0" w:color="auto"/>
            </w:tcBorders>
            <w:shd w:val="clear" w:color="auto" w:fill="auto"/>
            <w:noWrap/>
            <w:vAlign w:val="bottom"/>
            <w:hideMark/>
          </w:tcPr>
          <w:p w14:paraId="62EA2BE9" w14:textId="1578D3CE" w:rsidR="00FC211C" w:rsidRPr="00970959" w:rsidRDefault="00444E7D" w:rsidP="00BA6922">
            <w:pPr>
              <w:jc w:val="both"/>
              <w:rPr>
                <w:lang w:val="en-US"/>
              </w:rPr>
            </w:pPr>
            <w:r w:rsidRPr="00970959">
              <w:rPr>
                <w:noProof/>
                <w:lang w:val="en-US" w:eastAsia="zh-CN"/>
              </w:rPr>
              <w:drawing>
                <wp:inline distT="0" distB="0" distL="0" distR="0" wp14:anchorId="57624141" wp14:editId="4820B024">
                  <wp:extent cx="1483360" cy="323642"/>
                  <wp:effectExtent l="0" t="0" r="2540" b="0"/>
                  <wp:docPr id="223" name="Imagen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Imagen 223"/>
                          <pic:cNvPicPr/>
                        </pic:nvPicPr>
                        <pic:blipFill>
                          <a:blip r:embed="rId9">
                            <a:extLst>
                              <a:ext uri="{28A0092B-C50C-407E-A947-70E740481C1C}">
                                <a14:useLocalDpi xmlns:a14="http://schemas.microsoft.com/office/drawing/2010/main" val="0"/>
                              </a:ext>
                            </a:extLst>
                          </a:blip>
                          <a:stretch>
                            <a:fillRect/>
                          </a:stretch>
                        </pic:blipFill>
                        <pic:spPr>
                          <a:xfrm>
                            <a:off x="0" y="0"/>
                            <a:ext cx="1520943" cy="331842"/>
                          </a:xfrm>
                          <a:prstGeom prst="rect">
                            <a:avLst/>
                          </a:prstGeom>
                        </pic:spPr>
                      </pic:pic>
                    </a:graphicData>
                  </a:graphic>
                </wp:inline>
              </w:drawing>
            </w:r>
            <w:r w:rsidR="00CD09FD" w:rsidRPr="00970959">
              <w:rPr>
                <w:lang w:val="en-US"/>
              </w:rPr>
              <w:t>(</w:t>
            </w:r>
            <w:r w:rsidRPr="00970959">
              <w:rPr>
                <w:lang w:val="en-US"/>
              </w:rPr>
              <w:t xml:space="preserve">sun yellow, </w:t>
            </w:r>
            <w:r w:rsidR="00CD09FD" w:rsidRPr="00970959">
              <w:rPr>
                <w:lang w:val="en-US"/>
              </w:rPr>
              <w:t>35%)</w:t>
            </w:r>
          </w:p>
          <w:p w14:paraId="6CB623B4" w14:textId="2C449ED0" w:rsidR="00FC211C" w:rsidRPr="00970959" w:rsidRDefault="00444E7D" w:rsidP="00BA6922">
            <w:pPr>
              <w:jc w:val="both"/>
              <w:rPr>
                <w:lang w:val="en-US"/>
              </w:rPr>
            </w:pPr>
            <w:r w:rsidRPr="00970959">
              <w:rPr>
                <w:noProof/>
                <w:lang w:val="en-US" w:eastAsia="zh-CN"/>
              </w:rPr>
              <w:drawing>
                <wp:inline distT="0" distB="0" distL="0" distR="0" wp14:anchorId="5F8D6422" wp14:editId="3853026C">
                  <wp:extent cx="1483360" cy="315466"/>
                  <wp:effectExtent l="0" t="0" r="2540" b="2540"/>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Imagen 224"/>
                          <pic:cNvPicPr/>
                        </pic:nvPicPr>
                        <pic:blipFill>
                          <a:blip r:embed="rId11">
                            <a:extLst>
                              <a:ext uri="{28A0092B-C50C-407E-A947-70E740481C1C}">
                                <a14:useLocalDpi xmlns:a14="http://schemas.microsoft.com/office/drawing/2010/main" val="0"/>
                              </a:ext>
                            </a:extLst>
                          </a:blip>
                          <a:stretch>
                            <a:fillRect/>
                          </a:stretch>
                        </pic:blipFill>
                        <pic:spPr>
                          <a:xfrm>
                            <a:off x="0" y="0"/>
                            <a:ext cx="1498073" cy="318595"/>
                          </a:xfrm>
                          <a:prstGeom prst="rect">
                            <a:avLst/>
                          </a:prstGeom>
                        </pic:spPr>
                      </pic:pic>
                    </a:graphicData>
                  </a:graphic>
                </wp:inline>
              </w:drawing>
            </w:r>
            <w:r w:rsidR="00CD09FD" w:rsidRPr="00970959">
              <w:rPr>
                <w:lang w:val="en-US"/>
              </w:rPr>
              <w:t>(</w:t>
            </w:r>
            <w:r w:rsidRPr="00970959">
              <w:rPr>
                <w:lang w:val="en-US"/>
              </w:rPr>
              <w:t xml:space="preserve">orange, </w:t>
            </w:r>
            <w:r w:rsidR="00CD09FD" w:rsidRPr="00970959">
              <w:rPr>
                <w:lang w:val="en-US"/>
              </w:rPr>
              <w:t>13%)</w:t>
            </w:r>
          </w:p>
          <w:p w14:paraId="6F615587" w14:textId="449104F4" w:rsidR="00CD09FD" w:rsidRPr="00970959" w:rsidRDefault="00444E7D" w:rsidP="00BA6922">
            <w:pPr>
              <w:jc w:val="both"/>
              <w:rPr>
                <w:lang w:val="en-US"/>
              </w:rPr>
            </w:pPr>
            <w:r w:rsidRPr="00970959">
              <w:rPr>
                <w:noProof/>
                <w:lang w:val="en-US" w:eastAsia="zh-CN"/>
              </w:rPr>
              <w:drawing>
                <wp:inline distT="0" distB="0" distL="0" distR="0" wp14:anchorId="0A77EB72" wp14:editId="08ABE823">
                  <wp:extent cx="1483360" cy="340220"/>
                  <wp:effectExtent l="0" t="0" r="2540" b="3175"/>
                  <wp:docPr id="225" name="Imagen 225"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Imagen 225" descr="Forma, Rectángulo&#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1515745" cy="347648"/>
                          </a:xfrm>
                          <a:prstGeom prst="rect">
                            <a:avLst/>
                          </a:prstGeom>
                        </pic:spPr>
                      </pic:pic>
                    </a:graphicData>
                  </a:graphic>
                </wp:inline>
              </w:drawing>
            </w:r>
            <w:r w:rsidR="00CD09FD" w:rsidRPr="00970959">
              <w:rPr>
                <w:lang w:val="en-US"/>
              </w:rPr>
              <w:t>(</w:t>
            </w:r>
            <w:r w:rsidRPr="00970959">
              <w:rPr>
                <w:lang w:val="en-US"/>
              </w:rPr>
              <w:t xml:space="preserve">gold yellow, </w:t>
            </w:r>
            <w:r w:rsidR="00CD09FD" w:rsidRPr="00970959">
              <w:rPr>
                <w:lang w:val="en-US"/>
              </w:rPr>
              <w:t>12%)</w:t>
            </w:r>
          </w:p>
        </w:tc>
      </w:tr>
      <w:tr w:rsidR="00970959" w:rsidRPr="00970959" w14:paraId="351F3A30" w14:textId="77777777" w:rsidTr="0B4C9179">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1FCC8690" w14:textId="77777777" w:rsidR="00CD09FD" w:rsidRPr="00970959" w:rsidRDefault="00CD09FD" w:rsidP="00BA6922">
            <w:pPr>
              <w:jc w:val="both"/>
              <w:rPr>
                <w:b/>
                <w:bCs/>
              </w:rPr>
            </w:pPr>
            <w:r w:rsidRPr="00970959">
              <w:rPr>
                <w:b/>
                <w:bCs/>
              </w:rPr>
              <w:t>confident</w:t>
            </w:r>
          </w:p>
        </w:tc>
        <w:tc>
          <w:tcPr>
            <w:tcW w:w="7626" w:type="dxa"/>
            <w:tcBorders>
              <w:top w:val="nil"/>
              <w:left w:val="nil"/>
              <w:bottom w:val="single" w:sz="4" w:space="0" w:color="auto"/>
              <w:right w:val="single" w:sz="4" w:space="0" w:color="auto"/>
            </w:tcBorders>
            <w:shd w:val="clear" w:color="auto" w:fill="auto"/>
            <w:noWrap/>
            <w:vAlign w:val="bottom"/>
            <w:hideMark/>
          </w:tcPr>
          <w:p w14:paraId="1F3445B3" w14:textId="77777777" w:rsidR="00444E7D" w:rsidRPr="00970959" w:rsidRDefault="00D37E18" w:rsidP="00BA6922">
            <w:pPr>
              <w:jc w:val="both"/>
              <w:rPr>
                <w:lang w:val="es-ES"/>
              </w:rPr>
            </w:pPr>
            <w:r w:rsidRPr="00970959">
              <w:t>No association (22%)</w:t>
            </w:r>
            <w:r w:rsidR="00CD09FD" w:rsidRPr="00970959">
              <w:rPr>
                <w:lang w:val="es-ES"/>
              </w:rPr>
              <w:t xml:space="preserve"> </w:t>
            </w:r>
          </w:p>
          <w:p w14:paraId="3E59021F" w14:textId="3713379F" w:rsidR="00FC211C" w:rsidRPr="00970959" w:rsidRDefault="00444E7D" w:rsidP="00BA6922">
            <w:pPr>
              <w:jc w:val="both"/>
            </w:pPr>
            <w:r w:rsidRPr="00970959">
              <w:rPr>
                <w:noProof/>
                <w:lang w:val="en-US" w:eastAsia="zh-CN"/>
              </w:rPr>
              <w:drawing>
                <wp:inline distT="0" distB="0" distL="0" distR="0" wp14:anchorId="774992CB" wp14:editId="3DEF1638">
                  <wp:extent cx="1478222" cy="323361"/>
                  <wp:effectExtent l="0" t="0" r="0" b="0"/>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Imagen 226"/>
                          <pic:cNvPicPr/>
                        </pic:nvPicPr>
                        <pic:blipFill>
                          <a:blip r:embed="rId21">
                            <a:extLst>
                              <a:ext uri="{28A0092B-C50C-407E-A947-70E740481C1C}">
                                <a14:useLocalDpi xmlns:a14="http://schemas.microsoft.com/office/drawing/2010/main" val="0"/>
                              </a:ext>
                            </a:extLst>
                          </a:blip>
                          <a:stretch>
                            <a:fillRect/>
                          </a:stretch>
                        </pic:blipFill>
                        <pic:spPr>
                          <a:xfrm>
                            <a:off x="0" y="0"/>
                            <a:ext cx="1511581" cy="330658"/>
                          </a:xfrm>
                          <a:prstGeom prst="rect">
                            <a:avLst/>
                          </a:prstGeom>
                        </pic:spPr>
                      </pic:pic>
                    </a:graphicData>
                  </a:graphic>
                </wp:inline>
              </w:drawing>
            </w:r>
            <w:r w:rsidR="00CD09FD" w:rsidRPr="00970959">
              <w:rPr>
                <w:lang w:val="es-ES"/>
              </w:rPr>
              <w:t>(</w:t>
            </w:r>
            <w:r w:rsidRPr="00970959">
              <w:rPr>
                <w:lang w:val="es-ES"/>
              </w:rPr>
              <w:t xml:space="preserve">sea blue, </w:t>
            </w:r>
            <w:r w:rsidR="00CD09FD" w:rsidRPr="00970959">
              <w:rPr>
                <w:lang w:val="es-ES"/>
              </w:rPr>
              <w:t>11%)</w:t>
            </w:r>
          </w:p>
          <w:p w14:paraId="550ED571" w14:textId="1AF74487" w:rsidR="00CD09FD" w:rsidRPr="00970959" w:rsidRDefault="00444E7D" w:rsidP="00BA6922">
            <w:pPr>
              <w:jc w:val="both"/>
              <w:rPr>
                <w:lang w:val="es-ES"/>
              </w:rPr>
            </w:pPr>
            <w:r w:rsidRPr="00970959">
              <w:rPr>
                <w:noProof/>
                <w:lang w:val="en-US" w:eastAsia="zh-CN"/>
              </w:rPr>
              <w:drawing>
                <wp:inline distT="0" distB="0" distL="0" distR="0" wp14:anchorId="77112237" wp14:editId="675AA19F">
                  <wp:extent cx="1494693" cy="307129"/>
                  <wp:effectExtent l="0" t="0" r="4445" b="0"/>
                  <wp:docPr id="209" name="Imagen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Imagen 205"/>
                          <pic:cNvPicPr/>
                        </pic:nvPicPr>
                        <pic:blipFill>
                          <a:blip r:embed="rId12">
                            <a:extLst>
                              <a:ext uri="{28A0092B-C50C-407E-A947-70E740481C1C}">
                                <a14:useLocalDpi xmlns:a14="http://schemas.microsoft.com/office/drawing/2010/main" val="0"/>
                              </a:ext>
                            </a:extLst>
                          </a:blip>
                          <a:stretch>
                            <a:fillRect/>
                          </a:stretch>
                        </pic:blipFill>
                        <pic:spPr>
                          <a:xfrm>
                            <a:off x="0" y="0"/>
                            <a:ext cx="1530566" cy="314500"/>
                          </a:xfrm>
                          <a:prstGeom prst="rect">
                            <a:avLst/>
                          </a:prstGeom>
                        </pic:spPr>
                      </pic:pic>
                    </a:graphicData>
                  </a:graphic>
                </wp:inline>
              </w:drawing>
            </w:r>
            <w:r w:rsidRPr="00970959">
              <w:rPr>
                <w:lang w:val="es-ES"/>
              </w:rPr>
              <w:t xml:space="preserve"> </w:t>
            </w:r>
            <w:r w:rsidR="00CD09FD" w:rsidRPr="00970959">
              <w:rPr>
                <w:lang w:val="es-ES"/>
              </w:rPr>
              <w:t>(</w:t>
            </w:r>
            <w:r w:rsidRPr="00970959">
              <w:rPr>
                <w:lang w:val="es-ES"/>
              </w:rPr>
              <w:t xml:space="preserve">ruby red, </w:t>
            </w:r>
            <w:r w:rsidR="00CD09FD" w:rsidRPr="00970959">
              <w:rPr>
                <w:lang w:val="es-ES"/>
              </w:rPr>
              <w:t>8%</w:t>
            </w:r>
            <w:r w:rsidR="00FC211C" w:rsidRPr="00970959">
              <w:rPr>
                <w:lang w:val="es-ES"/>
              </w:rPr>
              <w:t>)</w:t>
            </w:r>
            <w:r w:rsidR="00CD09FD" w:rsidRPr="00970959">
              <w:rPr>
                <w:lang w:val="es-ES"/>
              </w:rPr>
              <w:t xml:space="preserve"> </w:t>
            </w:r>
          </w:p>
        </w:tc>
      </w:tr>
      <w:tr w:rsidR="00970959" w:rsidRPr="00970959" w14:paraId="43426416" w14:textId="77777777" w:rsidTr="0B4C9179">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A08156A" w14:textId="77777777" w:rsidR="00CD09FD" w:rsidRPr="00970959" w:rsidRDefault="00CD09FD" w:rsidP="00BA6922">
            <w:pPr>
              <w:jc w:val="both"/>
              <w:rPr>
                <w:b/>
                <w:bCs/>
              </w:rPr>
            </w:pPr>
            <w:r w:rsidRPr="00970959">
              <w:rPr>
                <w:b/>
                <w:bCs/>
              </w:rPr>
              <w:t>depressed</w:t>
            </w:r>
          </w:p>
        </w:tc>
        <w:tc>
          <w:tcPr>
            <w:tcW w:w="7626" w:type="dxa"/>
            <w:tcBorders>
              <w:top w:val="nil"/>
              <w:left w:val="nil"/>
              <w:bottom w:val="single" w:sz="4" w:space="0" w:color="auto"/>
              <w:right w:val="single" w:sz="4" w:space="0" w:color="auto"/>
            </w:tcBorders>
            <w:shd w:val="clear" w:color="auto" w:fill="auto"/>
            <w:noWrap/>
            <w:vAlign w:val="bottom"/>
            <w:hideMark/>
          </w:tcPr>
          <w:p w14:paraId="53AEEB42" w14:textId="145F69F3" w:rsidR="00FC211C" w:rsidRPr="00970959" w:rsidRDefault="00444E7D" w:rsidP="00BA6922">
            <w:pPr>
              <w:jc w:val="both"/>
            </w:pPr>
            <w:r w:rsidRPr="00970959">
              <w:rPr>
                <w:noProof/>
                <w:lang w:val="en-US" w:eastAsia="zh-CN"/>
              </w:rPr>
              <w:drawing>
                <wp:inline distT="0" distB="0" distL="0" distR="0" wp14:anchorId="2B704EBE" wp14:editId="46754128">
                  <wp:extent cx="1494155" cy="455617"/>
                  <wp:effectExtent l="0" t="0" r="4445" b="1905"/>
                  <wp:docPr id="235" name="Imagen 235"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Imagen 235" descr="Forma, Rectángulo&#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1519716" cy="463412"/>
                          </a:xfrm>
                          <a:prstGeom prst="rect">
                            <a:avLst/>
                          </a:prstGeom>
                        </pic:spPr>
                      </pic:pic>
                    </a:graphicData>
                  </a:graphic>
                </wp:inline>
              </w:drawing>
            </w:r>
            <w:r w:rsidR="0B4C9179" w:rsidRPr="00970959">
              <w:t>(</w:t>
            </w:r>
            <w:r w:rsidRPr="00970959">
              <w:t xml:space="preserve">black, </w:t>
            </w:r>
            <w:r w:rsidR="0B4C9179" w:rsidRPr="00970959">
              <w:t>27%)</w:t>
            </w:r>
          </w:p>
          <w:p w14:paraId="6CDD8F95" w14:textId="4075F760" w:rsidR="00FC211C" w:rsidRPr="00970959" w:rsidRDefault="00444E7D" w:rsidP="00BA6922">
            <w:pPr>
              <w:jc w:val="both"/>
            </w:pPr>
            <w:r w:rsidRPr="00970959">
              <w:rPr>
                <w:noProof/>
                <w:lang w:val="en-US" w:eastAsia="zh-CN"/>
              </w:rPr>
              <w:drawing>
                <wp:inline distT="0" distB="0" distL="0" distR="0" wp14:anchorId="30DC9F88" wp14:editId="1AE0E320">
                  <wp:extent cx="1497480" cy="324339"/>
                  <wp:effectExtent l="0" t="0" r="1270" b="6350"/>
                  <wp:docPr id="219" name="Imagen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Imagen 208"/>
                          <pic:cNvPicPr/>
                        </pic:nvPicPr>
                        <pic:blipFill>
                          <a:blip r:embed="rId31">
                            <a:extLst>
                              <a:ext uri="{28A0092B-C50C-407E-A947-70E740481C1C}">
                                <a14:useLocalDpi xmlns:a14="http://schemas.microsoft.com/office/drawing/2010/main" val="0"/>
                              </a:ext>
                            </a:extLst>
                          </a:blip>
                          <a:stretch>
                            <a:fillRect/>
                          </a:stretch>
                        </pic:blipFill>
                        <pic:spPr>
                          <a:xfrm>
                            <a:off x="0" y="0"/>
                            <a:ext cx="1517368" cy="328646"/>
                          </a:xfrm>
                          <a:prstGeom prst="rect">
                            <a:avLst/>
                          </a:prstGeom>
                        </pic:spPr>
                      </pic:pic>
                    </a:graphicData>
                  </a:graphic>
                </wp:inline>
              </w:drawing>
            </w:r>
            <w:r w:rsidRPr="00970959">
              <w:t xml:space="preserve"> </w:t>
            </w:r>
            <w:r w:rsidR="0B4C9179" w:rsidRPr="00970959">
              <w:t>(</w:t>
            </w:r>
            <w:r w:rsidRPr="00970959">
              <w:t xml:space="preserve">grey, </w:t>
            </w:r>
            <w:r w:rsidR="0B4C9179" w:rsidRPr="00970959">
              <w:t>20%)</w:t>
            </w:r>
          </w:p>
          <w:p w14:paraId="57AFC2B5" w14:textId="6749BAC5" w:rsidR="00CD09FD" w:rsidRPr="00970959" w:rsidRDefault="00444E7D" w:rsidP="00BA6922">
            <w:pPr>
              <w:jc w:val="both"/>
            </w:pPr>
            <w:r w:rsidRPr="00970959">
              <w:rPr>
                <w:noProof/>
                <w:lang w:val="en-US" w:eastAsia="zh-CN"/>
              </w:rPr>
              <w:drawing>
                <wp:inline distT="0" distB="0" distL="0" distR="0" wp14:anchorId="128F0929" wp14:editId="1E17C857">
                  <wp:extent cx="1499235" cy="374809"/>
                  <wp:effectExtent l="0" t="0" r="0" b="6350"/>
                  <wp:docPr id="238" name="Imagen 238"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Imagen 238" descr="Forma, Rectángulo&#10;&#10;Descripción generada automáticamente"/>
                          <pic:cNvPicPr/>
                        </pic:nvPicPr>
                        <pic:blipFill>
                          <a:blip r:embed="rId22">
                            <a:extLst>
                              <a:ext uri="{28A0092B-C50C-407E-A947-70E740481C1C}">
                                <a14:useLocalDpi xmlns:a14="http://schemas.microsoft.com/office/drawing/2010/main" val="0"/>
                              </a:ext>
                            </a:extLst>
                          </a:blip>
                          <a:stretch>
                            <a:fillRect/>
                          </a:stretch>
                        </pic:blipFill>
                        <pic:spPr>
                          <a:xfrm>
                            <a:off x="0" y="0"/>
                            <a:ext cx="1507090" cy="376773"/>
                          </a:xfrm>
                          <a:prstGeom prst="rect">
                            <a:avLst/>
                          </a:prstGeom>
                        </pic:spPr>
                      </pic:pic>
                    </a:graphicData>
                  </a:graphic>
                </wp:inline>
              </w:drawing>
            </w:r>
            <w:r w:rsidR="0B4C9179" w:rsidRPr="00970959">
              <w:t>(</w:t>
            </w:r>
            <w:r w:rsidRPr="00970959">
              <w:t xml:space="preserve">ink blue, </w:t>
            </w:r>
            <w:r w:rsidR="0B4C9179" w:rsidRPr="00970959">
              <w:t>11%)</w:t>
            </w:r>
          </w:p>
          <w:p w14:paraId="0CCD83B5" w14:textId="77777777" w:rsidR="00CD09FD" w:rsidRPr="00970959" w:rsidRDefault="00CD09FD" w:rsidP="00BA6922">
            <w:pPr>
              <w:jc w:val="both"/>
            </w:pPr>
          </w:p>
        </w:tc>
      </w:tr>
      <w:tr w:rsidR="00970959" w:rsidRPr="00970959" w14:paraId="0A32C043" w14:textId="77777777" w:rsidTr="0B4C9179">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50675B5" w14:textId="77777777" w:rsidR="00CD09FD" w:rsidRPr="00970959" w:rsidRDefault="00CD09FD" w:rsidP="00BA6922">
            <w:pPr>
              <w:jc w:val="both"/>
              <w:rPr>
                <w:b/>
                <w:bCs/>
              </w:rPr>
            </w:pPr>
            <w:r w:rsidRPr="00970959">
              <w:rPr>
                <w:b/>
                <w:bCs/>
              </w:rPr>
              <w:t>excited</w:t>
            </w:r>
          </w:p>
        </w:tc>
        <w:tc>
          <w:tcPr>
            <w:tcW w:w="7626" w:type="dxa"/>
            <w:tcBorders>
              <w:top w:val="nil"/>
              <w:left w:val="nil"/>
              <w:bottom w:val="single" w:sz="4" w:space="0" w:color="auto"/>
              <w:right w:val="single" w:sz="4" w:space="0" w:color="auto"/>
            </w:tcBorders>
            <w:shd w:val="clear" w:color="auto" w:fill="auto"/>
            <w:noWrap/>
            <w:vAlign w:val="bottom"/>
            <w:hideMark/>
          </w:tcPr>
          <w:p w14:paraId="7CE446D0" w14:textId="77777777" w:rsidR="00FC211C" w:rsidRPr="00970959" w:rsidRDefault="00D37E18" w:rsidP="00BA6922">
            <w:pPr>
              <w:jc w:val="both"/>
              <w:rPr>
                <w:lang w:val="en-US"/>
              </w:rPr>
            </w:pPr>
            <w:r w:rsidRPr="00970959">
              <w:rPr>
                <w:lang w:val="en-US"/>
              </w:rPr>
              <w:t>No association (17%)</w:t>
            </w:r>
          </w:p>
          <w:p w14:paraId="50144F14" w14:textId="616BF5FF" w:rsidR="00444E7D" w:rsidRPr="00970959" w:rsidRDefault="00444E7D" w:rsidP="00BA6922">
            <w:pPr>
              <w:jc w:val="both"/>
              <w:rPr>
                <w:lang w:val="en-US"/>
              </w:rPr>
            </w:pPr>
            <w:r w:rsidRPr="00970959">
              <w:rPr>
                <w:noProof/>
                <w:lang w:val="en-US" w:eastAsia="zh-CN"/>
              </w:rPr>
              <w:drawing>
                <wp:inline distT="0" distB="0" distL="0" distR="0" wp14:anchorId="5A482F39" wp14:editId="1E48943F">
                  <wp:extent cx="1483360" cy="315466"/>
                  <wp:effectExtent l="0" t="0" r="2540" b="2540"/>
                  <wp:docPr id="230" name="Imagen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Imagen 224"/>
                          <pic:cNvPicPr/>
                        </pic:nvPicPr>
                        <pic:blipFill>
                          <a:blip r:embed="rId11">
                            <a:extLst>
                              <a:ext uri="{28A0092B-C50C-407E-A947-70E740481C1C}">
                                <a14:useLocalDpi xmlns:a14="http://schemas.microsoft.com/office/drawing/2010/main" val="0"/>
                              </a:ext>
                            </a:extLst>
                          </a:blip>
                          <a:stretch>
                            <a:fillRect/>
                          </a:stretch>
                        </pic:blipFill>
                        <pic:spPr>
                          <a:xfrm>
                            <a:off x="0" y="0"/>
                            <a:ext cx="1498073" cy="318595"/>
                          </a:xfrm>
                          <a:prstGeom prst="rect">
                            <a:avLst/>
                          </a:prstGeom>
                        </pic:spPr>
                      </pic:pic>
                    </a:graphicData>
                  </a:graphic>
                </wp:inline>
              </w:drawing>
            </w:r>
            <w:r w:rsidRPr="00970959">
              <w:rPr>
                <w:lang w:val="en-US"/>
              </w:rPr>
              <w:t xml:space="preserve"> </w:t>
            </w:r>
            <w:r w:rsidR="00D37E18" w:rsidRPr="00970959">
              <w:rPr>
                <w:lang w:val="en-US"/>
              </w:rPr>
              <w:t>(</w:t>
            </w:r>
            <w:r w:rsidRPr="00970959">
              <w:rPr>
                <w:lang w:val="en-US"/>
              </w:rPr>
              <w:t xml:space="preserve">orange </w:t>
            </w:r>
            <w:r w:rsidR="00D37E18" w:rsidRPr="00970959">
              <w:rPr>
                <w:lang w:val="en-US"/>
              </w:rPr>
              <w:t>15%)</w:t>
            </w:r>
          </w:p>
          <w:p w14:paraId="62A5B58D" w14:textId="3A7E7C73" w:rsidR="00CD09FD" w:rsidRPr="00970959" w:rsidRDefault="00444E7D" w:rsidP="00BA6922">
            <w:pPr>
              <w:jc w:val="both"/>
              <w:rPr>
                <w:lang w:val="en-US"/>
              </w:rPr>
            </w:pPr>
            <w:r w:rsidRPr="00970959">
              <w:rPr>
                <w:noProof/>
                <w:lang w:val="en-US" w:eastAsia="zh-CN"/>
              </w:rPr>
              <w:drawing>
                <wp:inline distT="0" distB="0" distL="0" distR="0" wp14:anchorId="2CE2B258" wp14:editId="0FE0B4A3">
                  <wp:extent cx="1483360" cy="323642"/>
                  <wp:effectExtent l="0" t="0" r="2540" b="0"/>
                  <wp:docPr id="227" name="Imagen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Imagen 223"/>
                          <pic:cNvPicPr/>
                        </pic:nvPicPr>
                        <pic:blipFill>
                          <a:blip r:embed="rId9">
                            <a:extLst>
                              <a:ext uri="{28A0092B-C50C-407E-A947-70E740481C1C}">
                                <a14:useLocalDpi xmlns:a14="http://schemas.microsoft.com/office/drawing/2010/main" val="0"/>
                              </a:ext>
                            </a:extLst>
                          </a:blip>
                          <a:stretch>
                            <a:fillRect/>
                          </a:stretch>
                        </pic:blipFill>
                        <pic:spPr>
                          <a:xfrm>
                            <a:off x="0" y="0"/>
                            <a:ext cx="1520943" cy="331842"/>
                          </a:xfrm>
                          <a:prstGeom prst="rect">
                            <a:avLst/>
                          </a:prstGeom>
                        </pic:spPr>
                      </pic:pic>
                    </a:graphicData>
                  </a:graphic>
                </wp:inline>
              </w:drawing>
            </w:r>
            <w:r w:rsidRPr="00970959">
              <w:rPr>
                <w:lang w:val="en-US"/>
              </w:rPr>
              <w:t xml:space="preserve"> </w:t>
            </w:r>
            <w:r w:rsidR="00CD09FD" w:rsidRPr="00970959">
              <w:rPr>
                <w:lang w:val="en-US"/>
              </w:rPr>
              <w:t>(</w:t>
            </w:r>
            <w:r w:rsidRPr="00970959">
              <w:rPr>
                <w:lang w:val="en-US"/>
              </w:rPr>
              <w:t xml:space="preserve">sun yellow, </w:t>
            </w:r>
            <w:r w:rsidR="00CD09FD" w:rsidRPr="00970959">
              <w:rPr>
                <w:lang w:val="en-US"/>
              </w:rPr>
              <w:t>15%)</w:t>
            </w:r>
          </w:p>
        </w:tc>
      </w:tr>
      <w:tr w:rsidR="00970959" w:rsidRPr="00970959" w14:paraId="5B905E69" w14:textId="77777777" w:rsidTr="0B4C9179">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8067C3E" w14:textId="77777777" w:rsidR="00CD09FD" w:rsidRPr="00970959" w:rsidRDefault="00CD09FD" w:rsidP="00BA6922">
            <w:pPr>
              <w:jc w:val="both"/>
              <w:rPr>
                <w:b/>
                <w:bCs/>
              </w:rPr>
            </w:pPr>
            <w:r w:rsidRPr="00970959">
              <w:rPr>
                <w:b/>
                <w:bCs/>
              </w:rPr>
              <w:t>fearful</w:t>
            </w:r>
          </w:p>
        </w:tc>
        <w:tc>
          <w:tcPr>
            <w:tcW w:w="7626" w:type="dxa"/>
            <w:tcBorders>
              <w:top w:val="nil"/>
              <w:left w:val="nil"/>
              <w:bottom w:val="single" w:sz="4" w:space="0" w:color="auto"/>
              <w:right w:val="single" w:sz="4" w:space="0" w:color="auto"/>
            </w:tcBorders>
            <w:shd w:val="clear" w:color="auto" w:fill="auto"/>
            <w:noWrap/>
            <w:vAlign w:val="bottom"/>
            <w:hideMark/>
          </w:tcPr>
          <w:p w14:paraId="58410938" w14:textId="77777777" w:rsidR="00FC211C" w:rsidRPr="00970959" w:rsidRDefault="00D37E18" w:rsidP="00BA6922">
            <w:pPr>
              <w:jc w:val="both"/>
            </w:pPr>
            <w:r w:rsidRPr="00970959">
              <w:t>No association (24%)</w:t>
            </w:r>
          </w:p>
          <w:p w14:paraId="142BBC7D" w14:textId="134E37AE" w:rsidR="00FC211C" w:rsidRPr="00970959" w:rsidRDefault="00444E7D" w:rsidP="00BA6922">
            <w:pPr>
              <w:jc w:val="both"/>
            </w:pPr>
            <w:r w:rsidRPr="00970959">
              <w:rPr>
                <w:noProof/>
                <w:lang w:val="en-US" w:eastAsia="zh-CN"/>
              </w:rPr>
              <w:lastRenderedPageBreak/>
              <w:drawing>
                <wp:inline distT="0" distB="0" distL="0" distR="0" wp14:anchorId="01D7CE93" wp14:editId="4F1C7F58">
                  <wp:extent cx="1494155" cy="455617"/>
                  <wp:effectExtent l="0" t="0" r="4445" b="1905"/>
                  <wp:docPr id="236" name="Imagen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Imagen 235"/>
                          <pic:cNvPicPr/>
                        </pic:nvPicPr>
                        <pic:blipFill>
                          <a:blip r:embed="rId32">
                            <a:extLst>
                              <a:ext uri="{28A0092B-C50C-407E-A947-70E740481C1C}">
                                <a14:useLocalDpi xmlns:a14="http://schemas.microsoft.com/office/drawing/2010/main" val="0"/>
                              </a:ext>
                            </a:extLst>
                          </a:blip>
                          <a:stretch>
                            <a:fillRect/>
                          </a:stretch>
                        </pic:blipFill>
                        <pic:spPr>
                          <a:xfrm>
                            <a:off x="0" y="0"/>
                            <a:ext cx="1519716" cy="463412"/>
                          </a:xfrm>
                          <a:prstGeom prst="rect">
                            <a:avLst/>
                          </a:prstGeom>
                        </pic:spPr>
                      </pic:pic>
                    </a:graphicData>
                  </a:graphic>
                </wp:inline>
              </w:drawing>
            </w:r>
            <w:r w:rsidRPr="00970959">
              <w:t xml:space="preserve"> </w:t>
            </w:r>
            <w:r w:rsidR="00CD09FD" w:rsidRPr="00970959">
              <w:t>(</w:t>
            </w:r>
            <w:r w:rsidRPr="00970959">
              <w:t xml:space="preserve">black, </w:t>
            </w:r>
            <w:r w:rsidR="00CD09FD" w:rsidRPr="00970959">
              <w:t>12%)</w:t>
            </w:r>
          </w:p>
          <w:p w14:paraId="446E6E75" w14:textId="0EDA65FC" w:rsidR="00CD09FD" w:rsidRPr="00970959" w:rsidRDefault="00444E7D" w:rsidP="00BA6922">
            <w:pPr>
              <w:jc w:val="both"/>
            </w:pPr>
            <w:r w:rsidRPr="00970959">
              <w:t xml:space="preserve"> </w:t>
            </w:r>
            <w:r w:rsidR="005840FB" w:rsidRPr="00970959">
              <w:rPr>
                <w:noProof/>
                <w:lang w:val="en-US" w:eastAsia="zh-CN"/>
              </w:rPr>
              <w:drawing>
                <wp:inline distT="0" distB="0" distL="0" distR="0" wp14:anchorId="22DCE3F7" wp14:editId="478DC17F">
                  <wp:extent cx="1450612" cy="323850"/>
                  <wp:effectExtent l="0" t="0" r="0" b="0"/>
                  <wp:docPr id="3" name="Imagen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Imagen 208"/>
                          <pic:cNvPicPr/>
                        </pic:nvPicPr>
                        <pic:blipFill>
                          <a:blip r:embed="rId31">
                            <a:extLst>
                              <a:ext uri="{28A0092B-C50C-407E-A947-70E740481C1C}">
                                <a14:useLocalDpi xmlns:a14="http://schemas.microsoft.com/office/drawing/2010/main" val="0"/>
                              </a:ext>
                            </a:extLst>
                          </a:blip>
                          <a:stretch>
                            <a:fillRect/>
                          </a:stretch>
                        </pic:blipFill>
                        <pic:spPr>
                          <a:xfrm>
                            <a:off x="0" y="0"/>
                            <a:ext cx="1472645" cy="328769"/>
                          </a:xfrm>
                          <a:prstGeom prst="rect">
                            <a:avLst/>
                          </a:prstGeom>
                        </pic:spPr>
                      </pic:pic>
                    </a:graphicData>
                  </a:graphic>
                </wp:inline>
              </w:drawing>
            </w:r>
            <w:r w:rsidR="005840FB" w:rsidRPr="00970959">
              <w:t xml:space="preserve"> </w:t>
            </w:r>
            <w:r w:rsidR="00CD09FD" w:rsidRPr="00970959">
              <w:t>(</w:t>
            </w:r>
            <w:r w:rsidR="005840FB" w:rsidRPr="00970959">
              <w:t>grey</w:t>
            </w:r>
            <w:r w:rsidRPr="00970959">
              <w:t xml:space="preserve">, </w:t>
            </w:r>
            <w:r w:rsidR="005840FB" w:rsidRPr="00970959">
              <w:t>7</w:t>
            </w:r>
            <w:r w:rsidR="00CD09FD" w:rsidRPr="00970959">
              <w:t>%)</w:t>
            </w:r>
          </w:p>
        </w:tc>
      </w:tr>
      <w:tr w:rsidR="00970959" w:rsidRPr="00970959" w14:paraId="6C004B8B" w14:textId="77777777" w:rsidTr="0B4C9179">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C82CF2A" w14:textId="77777777" w:rsidR="00CD09FD" w:rsidRPr="00970959" w:rsidRDefault="00CD09FD" w:rsidP="00BA6922">
            <w:pPr>
              <w:jc w:val="both"/>
              <w:rPr>
                <w:b/>
                <w:bCs/>
              </w:rPr>
            </w:pPr>
            <w:r w:rsidRPr="00970959">
              <w:rPr>
                <w:b/>
                <w:bCs/>
              </w:rPr>
              <w:lastRenderedPageBreak/>
              <w:t>furious</w:t>
            </w:r>
          </w:p>
        </w:tc>
        <w:tc>
          <w:tcPr>
            <w:tcW w:w="7626" w:type="dxa"/>
            <w:tcBorders>
              <w:top w:val="nil"/>
              <w:left w:val="nil"/>
              <w:bottom w:val="single" w:sz="4" w:space="0" w:color="auto"/>
              <w:right w:val="single" w:sz="4" w:space="0" w:color="auto"/>
            </w:tcBorders>
            <w:shd w:val="clear" w:color="auto" w:fill="auto"/>
            <w:noWrap/>
            <w:vAlign w:val="bottom"/>
            <w:hideMark/>
          </w:tcPr>
          <w:p w14:paraId="1CDEDF81" w14:textId="37A62611" w:rsidR="00FC211C" w:rsidRPr="00970959" w:rsidRDefault="00444E7D" w:rsidP="00BA6922">
            <w:pPr>
              <w:jc w:val="both"/>
              <w:rPr>
                <w:lang w:val="es-ES"/>
              </w:rPr>
            </w:pPr>
            <w:r w:rsidRPr="00970959">
              <w:rPr>
                <w:noProof/>
                <w:lang w:val="en-US" w:eastAsia="zh-CN"/>
              </w:rPr>
              <w:drawing>
                <wp:inline distT="0" distB="0" distL="0" distR="0" wp14:anchorId="2F195539" wp14:editId="79E74099">
                  <wp:extent cx="1494693" cy="307129"/>
                  <wp:effectExtent l="0" t="0" r="4445" b="0"/>
                  <wp:docPr id="210" name="Imagen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Imagen 205"/>
                          <pic:cNvPicPr/>
                        </pic:nvPicPr>
                        <pic:blipFill>
                          <a:blip r:embed="rId12">
                            <a:extLst>
                              <a:ext uri="{28A0092B-C50C-407E-A947-70E740481C1C}">
                                <a14:useLocalDpi xmlns:a14="http://schemas.microsoft.com/office/drawing/2010/main" val="0"/>
                              </a:ext>
                            </a:extLst>
                          </a:blip>
                          <a:stretch>
                            <a:fillRect/>
                          </a:stretch>
                        </pic:blipFill>
                        <pic:spPr>
                          <a:xfrm>
                            <a:off x="0" y="0"/>
                            <a:ext cx="1530566" cy="314500"/>
                          </a:xfrm>
                          <a:prstGeom prst="rect">
                            <a:avLst/>
                          </a:prstGeom>
                        </pic:spPr>
                      </pic:pic>
                    </a:graphicData>
                  </a:graphic>
                </wp:inline>
              </w:drawing>
            </w:r>
            <w:r w:rsidRPr="00970959">
              <w:rPr>
                <w:lang w:val="es-ES"/>
              </w:rPr>
              <w:t xml:space="preserve"> </w:t>
            </w:r>
            <w:r w:rsidR="00CD09FD" w:rsidRPr="00970959">
              <w:rPr>
                <w:lang w:val="es-ES"/>
              </w:rPr>
              <w:t>(</w:t>
            </w:r>
            <w:r w:rsidRPr="00970959">
              <w:rPr>
                <w:lang w:val="es-ES"/>
              </w:rPr>
              <w:t xml:space="preserve">ruby red, </w:t>
            </w:r>
            <w:r w:rsidR="00CD09FD" w:rsidRPr="00970959">
              <w:rPr>
                <w:lang w:val="es-ES"/>
              </w:rPr>
              <w:t>39%)</w:t>
            </w:r>
          </w:p>
          <w:p w14:paraId="346D4A05" w14:textId="60DD6D5C" w:rsidR="00FC211C" w:rsidRPr="00970959" w:rsidRDefault="00444E7D" w:rsidP="00BA6922">
            <w:pPr>
              <w:jc w:val="both"/>
              <w:rPr>
                <w:lang w:val="es-ES"/>
              </w:rPr>
            </w:pPr>
            <w:r w:rsidRPr="00970959">
              <w:rPr>
                <w:noProof/>
                <w:lang w:val="en-US" w:eastAsia="zh-CN"/>
              </w:rPr>
              <w:drawing>
                <wp:inline distT="0" distB="0" distL="0" distR="0" wp14:anchorId="1F9EED30" wp14:editId="2EFDFCF1">
                  <wp:extent cx="1510456" cy="344853"/>
                  <wp:effectExtent l="0" t="0" r="1270" b="0"/>
                  <wp:docPr id="212" name="Imagen 212"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Imagen 206" descr="Forma, Rectángulo&#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1608187" cy="367166"/>
                          </a:xfrm>
                          <a:prstGeom prst="rect">
                            <a:avLst/>
                          </a:prstGeom>
                        </pic:spPr>
                      </pic:pic>
                    </a:graphicData>
                  </a:graphic>
                </wp:inline>
              </w:drawing>
            </w:r>
            <w:r w:rsidRPr="00970959">
              <w:rPr>
                <w:lang w:val="es-ES"/>
              </w:rPr>
              <w:t xml:space="preserve"> </w:t>
            </w:r>
            <w:r w:rsidR="00CD09FD" w:rsidRPr="00970959">
              <w:rPr>
                <w:lang w:val="es-ES"/>
              </w:rPr>
              <w:t>(</w:t>
            </w:r>
            <w:r w:rsidRPr="00970959">
              <w:rPr>
                <w:lang w:val="es-ES"/>
              </w:rPr>
              <w:t xml:space="preserve">blood red, </w:t>
            </w:r>
            <w:r w:rsidR="00CD09FD" w:rsidRPr="00970959">
              <w:rPr>
                <w:lang w:val="es-ES"/>
              </w:rPr>
              <w:t>21%)</w:t>
            </w:r>
          </w:p>
          <w:p w14:paraId="5BFBF559" w14:textId="1C08BDD5" w:rsidR="00CD09FD" w:rsidRPr="00970959" w:rsidRDefault="00444E7D" w:rsidP="00BA6922">
            <w:pPr>
              <w:jc w:val="both"/>
              <w:rPr>
                <w:lang w:val="es-ES"/>
              </w:rPr>
            </w:pPr>
            <w:r w:rsidRPr="00970959">
              <w:rPr>
                <w:noProof/>
                <w:lang w:val="en-US" w:eastAsia="zh-CN"/>
              </w:rPr>
              <w:drawing>
                <wp:inline distT="0" distB="0" distL="0" distR="0" wp14:anchorId="28E8DB3C" wp14:editId="082F5CD3">
                  <wp:extent cx="1543573" cy="332789"/>
                  <wp:effectExtent l="0" t="0" r="6350" b="0"/>
                  <wp:docPr id="214"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Imagen 207"/>
                          <pic:cNvPicPr/>
                        </pic:nvPicPr>
                        <pic:blipFill>
                          <a:blip r:embed="rId14">
                            <a:extLst>
                              <a:ext uri="{28A0092B-C50C-407E-A947-70E740481C1C}">
                                <a14:useLocalDpi xmlns:a14="http://schemas.microsoft.com/office/drawing/2010/main" val="0"/>
                              </a:ext>
                            </a:extLst>
                          </a:blip>
                          <a:stretch>
                            <a:fillRect/>
                          </a:stretch>
                        </pic:blipFill>
                        <pic:spPr>
                          <a:xfrm>
                            <a:off x="0" y="0"/>
                            <a:ext cx="1595051" cy="343888"/>
                          </a:xfrm>
                          <a:prstGeom prst="rect">
                            <a:avLst/>
                          </a:prstGeom>
                        </pic:spPr>
                      </pic:pic>
                    </a:graphicData>
                  </a:graphic>
                </wp:inline>
              </w:drawing>
            </w:r>
            <w:r w:rsidRPr="00970959">
              <w:rPr>
                <w:lang w:val="es-ES"/>
              </w:rPr>
              <w:t xml:space="preserve"> </w:t>
            </w:r>
            <w:r w:rsidR="00CD09FD" w:rsidRPr="00970959">
              <w:rPr>
                <w:lang w:val="es-ES"/>
              </w:rPr>
              <w:t>(</w:t>
            </w:r>
            <w:r w:rsidRPr="00970959">
              <w:rPr>
                <w:lang w:val="es-ES"/>
              </w:rPr>
              <w:t xml:space="preserve">pomegranate red, </w:t>
            </w:r>
            <w:r w:rsidR="00CD09FD" w:rsidRPr="00970959">
              <w:rPr>
                <w:lang w:val="es-ES"/>
              </w:rPr>
              <w:t>18%)</w:t>
            </w:r>
          </w:p>
        </w:tc>
      </w:tr>
      <w:tr w:rsidR="00970959" w:rsidRPr="00970959" w14:paraId="7319F8FA" w14:textId="77777777" w:rsidTr="0B4C9179">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25F0922" w14:textId="77777777" w:rsidR="00CD09FD" w:rsidRPr="00970959" w:rsidRDefault="00CD09FD" w:rsidP="00BA6922">
            <w:pPr>
              <w:jc w:val="both"/>
              <w:rPr>
                <w:b/>
                <w:bCs/>
              </w:rPr>
            </w:pPr>
            <w:r w:rsidRPr="00970959">
              <w:rPr>
                <w:b/>
                <w:bCs/>
              </w:rPr>
              <w:t>happy</w:t>
            </w:r>
          </w:p>
        </w:tc>
        <w:tc>
          <w:tcPr>
            <w:tcW w:w="7626" w:type="dxa"/>
            <w:tcBorders>
              <w:top w:val="nil"/>
              <w:left w:val="nil"/>
              <w:bottom w:val="single" w:sz="4" w:space="0" w:color="auto"/>
              <w:right w:val="single" w:sz="4" w:space="0" w:color="auto"/>
            </w:tcBorders>
            <w:shd w:val="clear" w:color="auto" w:fill="auto"/>
            <w:noWrap/>
            <w:vAlign w:val="bottom"/>
            <w:hideMark/>
          </w:tcPr>
          <w:p w14:paraId="78FDB431" w14:textId="057908AC" w:rsidR="00FC211C" w:rsidRPr="00970959" w:rsidRDefault="00444E7D" w:rsidP="00BA6922">
            <w:pPr>
              <w:jc w:val="both"/>
              <w:rPr>
                <w:lang w:val="en-US"/>
              </w:rPr>
            </w:pPr>
            <w:r w:rsidRPr="00970959">
              <w:rPr>
                <w:noProof/>
                <w:lang w:val="en-US" w:eastAsia="zh-CN"/>
              </w:rPr>
              <w:drawing>
                <wp:inline distT="0" distB="0" distL="0" distR="0" wp14:anchorId="6C0ADE35" wp14:editId="77FB79B5">
                  <wp:extent cx="1483360" cy="323642"/>
                  <wp:effectExtent l="0" t="0" r="2540" b="0"/>
                  <wp:docPr id="228" name="Imagen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Imagen 223"/>
                          <pic:cNvPicPr/>
                        </pic:nvPicPr>
                        <pic:blipFill>
                          <a:blip r:embed="rId9">
                            <a:extLst>
                              <a:ext uri="{28A0092B-C50C-407E-A947-70E740481C1C}">
                                <a14:useLocalDpi xmlns:a14="http://schemas.microsoft.com/office/drawing/2010/main" val="0"/>
                              </a:ext>
                            </a:extLst>
                          </a:blip>
                          <a:stretch>
                            <a:fillRect/>
                          </a:stretch>
                        </pic:blipFill>
                        <pic:spPr>
                          <a:xfrm>
                            <a:off x="0" y="0"/>
                            <a:ext cx="1520943" cy="331842"/>
                          </a:xfrm>
                          <a:prstGeom prst="rect">
                            <a:avLst/>
                          </a:prstGeom>
                        </pic:spPr>
                      </pic:pic>
                    </a:graphicData>
                  </a:graphic>
                </wp:inline>
              </w:drawing>
            </w:r>
            <w:r w:rsidRPr="00970959">
              <w:rPr>
                <w:lang w:val="en-US"/>
              </w:rPr>
              <w:t xml:space="preserve"> </w:t>
            </w:r>
            <w:r w:rsidR="00CD09FD" w:rsidRPr="00970959">
              <w:rPr>
                <w:lang w:val="en-US"/>
              </w:rPr>
              <w:t>(</w:t>
            </w:r>
            <w:r w:rsidRPr="00970959">
              <w:rPr>
                <w:lang w:val="en-US"/>
              </w:rPr>
              <w:t xml:space="preserve">sun yellow, </w:t>
            </w:r>
            <w:r w:rsidR="00CD09FD" w:rsidRPr="00970959">
              <w:rPr>
                <w:lang w:val="en-US"/>
              </w:rPr>
              <w:t>35%)</w:t>
            </w:r>
          </w:p>
          <w:p w14:paraId="1F534993" w14:textId="322D145C" w:rsidR="00FC211C" w:rsidRPr="00970959" w:rsidRDefault="00444E7D" w:rsidP="00BA6922">
            <w:pPr>
              <w:jc w:val="both"/>
              <w:rPr>
                <w:lang w:val="en-US"/>
              </w:rPr>
            </w:pPr>
            <w:r w:rsidRPr="00970959">
              <w:rPr>
                <w:noProof/>
                <w:lang w:val="en-US" w:eastAsia="zh-CN"/>
              </w:rPr>
              <w:drawing>
                <wp:inline distT="0" distB="0" distL="0" distR="0" wp14:anchorId="253A4DB9" wp14:editId="48C46A41">
                  <wp:extent cx="1500315" cy="356577"/>
                  <wp:effectExtent l="0" t="0" r="0" b="0"/>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Imagen 242"/>
                          <pic:cNvPicPr/>
                        </pic:nvPicPr>
                        <pic:blipFill>
                          <a:blip r:embed="rId24">
                            <a:extLst>
                              <a:ext uri="{28A0092B-C50C-407E-A947-70E740481C1C}">
                                <a14:useLocalDpi xmlns:a14="http://schemas.microsoft.com/office/drawing/2010/main" val="0"/>
                              </a:ext>
                            </a:extLst>
                          </a:blip>
                          <a:stretch>
                            <a:fillRect/>
                          </a:stretch>
                        </pic:blipFill>
                        <pic:spPr>
                          <a:xfrm>
                            <a:off x="0" y="0"/>
                            <a:ext cx="1518606" cy="360924"/>
                          </a:xfrm>
                          <a:prstGeom prst="rect">
                            <a:avLst/>
                          </a:prstGeom>
                        </pic:spPr>
                      </pic:pic>
                    </a:graphicData>
                  </a:graphic>
                </wp:inline>
              </w:drawing>
            </w:r>
            <w:r w:rsidRPr="00970959">
              <w:rPr>
                <w:lang w:val="en-US"/>
              </w:rPr>
              <w:t xml:space="preserve"> </w:t>
            </w:r>
            <w:r w:rsidR="00CD09FD" w:rsidRPr="00970959">
              <w:rPr>
                <w:lang w:val="en-US"/>
              </w:rPr>
              <w:t>(</w:t>
            </w:r>
            <w:r w:rsidRPr="00970959">
              <w:rPr>
                <w:lang w:val="en-US"/>
              </w:rPr>
              <w:t xml:space="preserve">apple green, </w:t>
            </w:r>
            <w:r w:rsidR="00CD09FD" w:rsidRPr="00970959">
              <w:rPr>
                <w:lang w:val="en-US"/>
              </w:rPr>
              <w:t>10%)</w:t>
            </w:r>
          </w:p>
          <w:p w14:paraId="21FE4E6F" w14:textId="28E5950A" w:rsidR="00CD09FD" w:rsidRPr="00970959" w:rsidRDefault="00444E7D" w:rsidP="00BA6922">
            <w:pPr>
              <w:jc w:val="both"/>
              <w:rPr>
                <w:lang w:val="en-US"/>
              </w:rPr>
            </w:pPr>
            <w:r w:rsidRPr="00970959">
              <w:rPr>
                <w:noProof/>
                <w:lang w:val="en-US" w:eastAsia="zh-CN"/>
              </w:rPr>
              <w:drawing>
                <wp:inline distT="0" distB="0" distL="0" distR="0" wp14:anchorId="3174EF10" wp14:editId="6E03F547">
                  <wp:extent cx="1483360" cy="315466"/>
                  <wp:effectExtent l="0" t="0" r="2540" b="2540"/>
                  <wp:docPr id="231" name="Imagen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Imagen 224"/>
                          <pic:cNvPicPr/>
                        </pic:nvPicPr>
                        <pic:blipFill>
                          <a:blip r:embed="rId11">
                            <a:extLst>
                              <a:ext uri="{28A0092B-C50C-407E-A947-70E740481C1C}">
                                <a14:useLocalDpi xmlns:a14="http://schemas.microsoft.com/office/drawing/2010/main" val="0"/>
                              </a:ext>
                            </a:extLst>
                          </a:blip>
                          <a:stretch>
                            <a:fillRect/>
                          </a:stretch>
                        </pic:blipFill>
                        <pic:spPr>
                          <a:xfrm>
                            <a:off x="0" y="0"/>
                            <a:ext cx="1498073" cy="318595"/>
                          </a:xfrm>
                          <a:prstGeom prst="rect">
                            <a:avLst/>
                          </a:prstGeom>
                        </pic:spPr>
                      </pic:pic>
                    </a:graphicData>
                  </a:graphic>
                </wp:inline>
              </w:drawing>
            </w:r>
            <w:r w:rsidRPr="00970959">
              <w:rPr>
                <w:lang w:val="en-US"/>
              </w:rPr>
              <w:t xml:space="preserve"> </w:t>
            </w:r>
            <w:r w:rsidR="00CD09FD" w:rsidRPr="00970959">
              <w:rPr>
                <w:lang w:val="en-US"/>
              </w:rPr>
              <w:t>(</w:t>
            </w:r>
            <w:r w:rsidRPr="00970959">
              <w:rPr>
                <w:lang w:val="en-US"/>
              </w:rPr>
              <w:t xml:space="preserve">orange, </w:t>
            </w:r>
            <w:r w:rsidR="00CD09FD" w:rsidRPr="00970959">
              <w:rPr>
                <w:lang w:val="en-US"/>
              </w:rPr>
              <w:t>9%)</w:t>
            </w:r>
          </w:p>
          <w:p w14:paraId="3413B52B" w14:textId="77777777" w:rsidR="00CD09FD" w:rsidRPr="00970959" w:rsidRDefault="00CD09FD" w:rsidP="00BA6922">
            <w:pPr>
              <w:jc w:val="both"/>
              <w:rPr>
                <w:lang w:val="en-US"/>
              </w:rPr>
            </w:pPr>
          </w:p>
        </w:tc>
      </w:tr>
      <w:tr w:rsidR="00970959" w:rsidRPr="00970959" w14:paraId="22C92762" w14:textId="77777777" w:rsidTr="0B4C9179">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6717E2A" w14:textId="77777777" w:rsidR="00CD09FD" w:rsidRPr="00970959" w:rsidRDefault="00CD09FD" w:rsidP="00BA6922">
            <w:pPr>
              <w:jc w:val="both"/>
              <w:rPr>
                <w:b/>
                <w:bCs/>
              </w:rPr>
            </w:pPr>
            <w:r w:rsidRPr="00970959">
              <w:rPr>
                <w:b/>
                <w:bCs/>
              </w:rPr>
              <w:t>jealous</w:t>
            </w:r>
          </w:p>
        </w:tc>
        <w:tc>
          <w:tcPr>
            <w:tcW w:w="7626" w:type="dxa"/>
            <w:tcBorders>
              <w:top w:val="nil"/>
              <w:left w:val="nil"/>
              <w:bottom w:val="single" w:sz="4" w:space="0" w:color="auto"/>
              <w:right w:val="single" w:sz="4" w:space="0" w:color="auto"/>
            </w:tcBorders>
            <w:shd w:val="clear" w:color="auto" w:fill="auto"/>
            <w:noWrap/>
            <w:vAlign w:val="bottom"/>
            <w:hideMark/>
          </w:tcPr>
          <w:p w14:paraId="6167355F" w14:textId="77777777" w:rsidR="00FC211C" w:rsidRPr="00970959" w:rsidRDefault="00D37E18" w:rsidP="00BA6922">
            <w:pPr>
              <w:jc w:val="both"/>
            </w:pPr>
            <w:r w:rsidRPr="00970959">
              <w:t>No association (17%)</w:t>
            </w:r>
          </w:p>
          <w:p w14:paraId="1C151A83" w14:textId="2C231503" w:rsidR="00FC211C" w:rsidRPr="00970959" w:rsidRDefault="00444E7D" w:rsidP="00BA6922">
            <w:pPr>
              <w:jc w:val="both"/>
            </w:pPr>
            <w:r w:rsidRPr="00970959">
              <w:rPr>
                <w:noProof/>
                <w:lang w:val="en-US" w:eastAsia="zh-CN"/>
              </w:rPr>
              <w:drawing>
                <wp:inline distT="0" distB="0" distL="0" distR="0" wp14:anchorId="58E9E5FC" wp14:editId="11C1DC71">
                  <wp:extent cx="1484525" cy="332154"/>
                  <wp:effectExtent l="0" t="0" r="1905" b="0"/>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Imagen 241"/>
                          <pic:cNvPicPr/>
                        </pic:nvPicPr>
                        <pic:blipFill>
                          <a:blip r:embed="rId25">
                            <a:extLst>
                              <a:ext uri="{28A0092B-C50C-407E-A947-70E740481C1C}">
                                <a14:useLocalDpi xmlns:a14="http://schemas.microsoft.com/office/drawing/2010/main" val="0"/>
                              </a:ext>
                            </a:extLst>
                          </a:blip>
                          <a:stretch>
                            <a:fillRect/>
                          </a:stretch>
                        </pic:blipFill>
                        <pic:spPr>
                          <a:xfrm>
                            <a:off x="0" y="0"/>
                            <a:ext cx="1501074" cy="335857"/>
                          </a:xfrm>
                          <a:prstGeom prst="rect">
                            <a:avLst/>
                          </a:prstGeom>
                        </pic:spPr>
                      </pic:pic>
                    </a:graphicData>
                  </a:graphic>
                </wp:inline>
              </w:drawing>
            </w:r>
            <w:r w:rsidR="00CD09FD" w:rsidRPr="00970959">
              <w:t>(</w:t>
            </w:r>
            <w:r w:rsidRPr="00970959">
              <w:rPr>
                <w:lang w:val="en-US"/>
              </w:rPr>
              <w:t>grass green</w:t>
            </w:r>
            <w:r w:rsidRPr="00970959">
              <w:t xml:space="preserve">, </w:t>
            </w:r>
            <w:r w:rsidR="00CD09FD" w:rsidRPr="00970959">
              <w:t>13%)</w:t>
            </w:r>
          </w:p>
          <w:p w14:paraId="4ACC82F7" w14:textId="0F6C20EF" w:rsidR="00CD09FD" w:rsidRPr="00970959" w:rsidRDefault="00444E7D" w:rsidP="00BA6922">
            <w:pPr>
              <w:jc w:val="both"/>
            </w:pPr>
            <w:r w:rsidRPr="00970959">
              <w:rPr>
                <w:noProof/>
                <w:lang w:val="en-US" w:eastAsia="zh-CN"/>
              </w:rPr>
              <w:drawing>
                <wp:inline distT="0" distB="0" distL="0" distR="0" wp14:anchorId="42381DA2" wp14:editId="307337E3">
                  <wp:extent cx="1500315" cy="356577"/>
                  <wp:effectExtent l="0" t="0" r="0" b="0"/>
                  <wp:docPr id="242" name="Imagen 242"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Imagen 242" descr="Forma, Rectángulo&#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1518606" cy="360924"/>
                          </a:xfrm>
                          <a:prstGeom prst="rect">
                            <a:avLst/>
                          </a:prstGeom>
                        </pic:spPr>
                      </pic:pic>
                    </a:graphicData>
                  </a:graphic>
                </wp:inline>
              </w:drawing>
            </w:r>
            <w:r w:rsidR="00CD09FD" w:rsidRPr="00970959">
              <w:t>(</w:t>
            </w:r>
            <w:r w:rsidRPr="00970959">
              <w:rPr>
                <w:lang w:val="en-US"/>
              </w:rPr>
              <w:t>apple green</w:t>
            </w:r>
            <w:r w:rsidRPr="00970959">
              <w:t xml:space="preserve">, </w:t>
            </w:r>
            <w:r w:rsidR="00CD09FD" w:rsidRPr="00970959">
              <w:t>8%)</w:t>
            </w:r>
          </w:p>
        </w:tc>
      </w:tr>
      <w:tr w:rsidR="00970959" w:rsidRPr="00970959" w14:paraId="4EED015D" w14:textId="77777777" w:rsidTr="0B4C9179">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19F8926D" w14:textId="77777777" w:rsidR="00CD09FD" w:rsidRPr="00970959" w:rsidRDefault="00CD09FD" w:rsidP="00BA6922">
            <w:pPr>
              <w:jc w:val="both"/>
              <w:rPr>
                <w:b/>
                <w:bCs/>
              </w:rPr>
            </w:pPr>
            <w:r w:rsidRPr="00970959">
              <w:rPr>
                <w:b/>
                <w:bCs/>
              </w:rPr>
              <w:t>joyful</w:t>
            </w:r>
          </w:p>
        </w:tc>
        <w:tc>
          <w:tcPr>
            <w:tcW w:w="7626" w:type="dxa"/>
            <w:tcBorders>
              <w:top w:val="nil"/>
              <w:left w:val="nil"/>
              <w:bottom w:val="single" w:sz="4" w:space="0" w:color="auto"/>
              <w:right w:val="single" w:sz="4" w:space="0" w:color="auto"/>
            </w:tcBorders>
            <w:shd w:val="clear" w:color="auto" w:fill="auto"/>
            <w:noWrap/>
            <w:vAlign w:val="bottom"/>
            <w:hideMark/>
          </w:tcPr>
          <w:p w14:paraId="5CAE0EAD" w14:textId="3A9825A4" w:rsidR="00FC211C" w:rsidRPr="00970959" w:rsidRDefault="00444E7D" w:rsidP="00BA6922">
            <w:pPr>
              <w:jc w:val="both"/>
              <w:rPr>
                <w:lang w:val="en-US"/>
              </w:rPr>
            </w:pPr>
            <w:r w:rsidRPr="00970959">
              <w:rPr>
                <w:noProof/>
                <w:lang w:val="en-US" w:eastAsia="zh-CN"/>
              </w:rPr>
              <w:drawing>
                <wp:inline distT="0" distB="0" distL="0" distR="0" wp14:anchorId="5F4B9E69" wp14:editId="7308FB28">
                  <wp:extent cx="1483360" cy="323642"/>
                  <wp:effectExtent l="0" t="0" r="2540" b="0"/>
                  <wp:docPr id="229" name="Imagen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Imagen 223"/>
                          <pic:cNvPicPr/>
                        </pic:nvPicPr>
                        <pic:blipFill>
                          <a:blip r:embed="rId9">
                            <a:extLst>
                              <a:ext uri="{28A0092B-C50C-407E-A947-70E740481C1C}">
                                <a14:useLocalDpi xmlns:a14="http://schemas.microsoft.com/office/drawing/2010/main" val="0"/>
                              </a:ext>
                            </a:extLst>
                          </a:blip>
                          <a:stretch>
                            <a:fillRect/>
                          </a:stretch>
                        </pic:blipFill>
                        <pic:spPr>
                          <a:xfrm>
                            <a:off x="0" y="0"/>
                            <a:ext cx="1520943" cy="331842"/>
                          </a:xfrm>
                          <a:prstGeom prst="rect">
                            <a:avLst/>
                          </a:prstGeom>
                        </pic:spPr>
                      </pic:pic>
                    </a:graphicData>
                  </a:graphic>
                </wp:inline>
              </w:drawing>
            </w:r>
            <w:r w:rsidRPr="00970959">
              <w:rPr>
                <w:lang w:val="en-US"/>
              </w:rPr>
              <w:t xml:space="preserve"> </w:t>
            </w:r>
            <w:r w:rsidR="00CD09FD" w:rsidRPr="00970959">
              <w:rPr>
                <w:lang w:val="en-US"/>
              </w:rPr>
              <w:t>(</w:t>
            </w:r>
            <w:r w:rsidRPr="00970959">
              <w:rPr>
                <w:lang w:val="en-US"/>
              </w:rPr>
              <w:t xml:space="preserve">sun yellow, </w:t>
            </w:r>
            <w:r w:rsidR="00CD09FD" w:rsidRPr="00970959">
              <w:rPr>
                <w:lang w:val="en-US"/>
              </w:rPr>
              <w:t>27%)</w:t>
            </w:r>
          </w:p>
          <w:p w14:paraId="6F826FB0" w14:textId="544B5426" w:rsidR="00FC211C" w:rsidRPr="00970959" w:rsidRDefault="00444E7D" w:rsidP="00BA6922">
            <w:pPr>
              <w:jc w:val="both"/>
              <w:rPr>
                <w:lang w:val="en-US"/>
              </w:rPr>
            </w:pPr>
            <w:r w:rsidRPr="00970959">
              <w:rPr>
                <w:noProof/>
                <w:lang w:val="en-US" w:eastAsia="zh-CN"/>
              </w:rPr>
              <w:drawing>
                <wp:inline distT="0" distB="0" distL="0" distR="0" wp14:anchorId="3D57D80E" wp14:editId="6E086D05">
                  <wp:extent cx="1483360" cy="315466"/>
                  <wp:effectExtent l="0" t="0" r="2540" b="2540"/>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Imagen 224"/>
                          <pic:cNvPicPr/>
                        </pic:nvPicPr>
                        <pic:blipFill>
                          <a:blip r:embed="rId11">
                            <a:extLst>
                              <a:ext uri="{28A0092B-C50C-407E-A947-70E740481C1C}">
                                <a14:useLocalDpi xmlns:a14="http://schemas.microsoft.com/office/drawing/2010/main" val="0"/>
                              </a:ext>
                            </a:extLst>
                          </a:blip>
                          <a:stretch>
                            <a:fillRect/>
                          </a:stretch>
                        </pic:blipFill>
                        <pic:spPr>
                          <a:xfrm>
                            <a:off x="0" y="0"/>
                            <a:ext cx="1498073" cy="318595"/>
                          </a:xfrm>
                          <a:prstGeom prst="rect">
                            <a:avLst/>
                          </a:prstGeom>
                        </pic:spPr>
                      </pic:pic>
                    </a:graphicData>
                  </a:graphic>
                </wp:inline>
              </w:drawing>
            </w:r>
            <w:r w:rsidRPr="00970959">
              <w:rPr>
                <w:lang w:val="en-US"/>
              </w:rPr>
              <w:t xml:space="preserve"> </w:t>
            </w:r>
            <w:r w:rsidR="00CD09FD" w:rsidRPr="00970959">
              <w:rPr>
                <w:lang w:val="en-US"/>
              </w:rPr>
              <w:t>(</w:t>
            </w:r>
            <w:r w:rsidRPr="00970959">
              <w:rPr>
                <w:lang w:val="en-US"/>
              </w:rPr>
              <w:t xml:space="preserve">orange </w:t>
            </w:r>
            <w:r w:rsidR="00CD09FD" w:rsidRPr="00970959">
              <w:rPr>
                <w:lang w:val="en-US"/>
              </w:rPr>
              <w:t>12%)</w:t>
            </w:r>
          </w:p>
          <w:p w14:paraId="025E044D" w14:textId="2D1B0095" w:rsidR="00CD09FD" w:rsidRPr="00970959" w:rsidRDefault="00444E7D" w:rsidP="00BA6922">
            <w:pPr>
              <w:jc w:val="both"/>
              <w:rPr>
                <w:lang w:val="en-US"/>
              </w:rPr>
            </w:pPr>
            <w:r w:rsidRPr="00970959">
              <w:rPr>
                <w:noProof/>
                <w:lang w:val="en-US" w:eastAsia="zh-CN"/>
              </w:rPr>
              <w:drawing>
                <wp:inline distT="0" distB="0" distL="0" distR="0" wp14:anchorId="68CB8D72" wp14:editId="63FE47F2">
                  <wp:extent cx="1483360" cy="340220"/>
                  <wp:effectExtent l="0" t="0" r="2540" b="3175"/>
                  <wp:docPr id="233" name="Imagen 233"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Imagen 225" descr="Forma, Rectángulo&#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1515745" cy="347648"/>
                          </a:xfrm>
                          <a:prstGeom prst="rect">
                            <a:avLst/>
                          </a:prstGeom>
                        </pic:spPr>
                      </pic:pic>
                    </a:graphicData>
                  </a:graphic>
                </wp:inline>
              </w:drawing>
            </w:r>
            <w:r w:rsidRPr="00970959">
              <w:rPr>
                <w:lang w:val="en-US"/>
              </w:rPr>
              <w:t xml:space="preserve"> </w:t>
            </w:r>
            <w:r w:rsidR="00CD09FD" w:rsidRPr="00970959">
              <w:rPr>
                <w:lang w:val="en-US"/>
              </w:rPr>
              <w:t>(</w:t>
            </w:r>
            <w:r w:rsidRPr="00970959">
              <w:rPr>
                <w:lang w:val="en-US"/>
              </w:rPr>
              <w:t xml:space="preserve">gold yellow, </w:t>
            </w:r>
            <w:r w:rsidR="00CD09FD" w:rsidRPr="00970959">
              <w:rPr>
                <w:lang w:val="en-US"/>
              </w:rPr>
              <w:t>11%)</w:t>
            </w:r>
          </w:p>
          <w:p w14:paraId="6BD7BFFB" w14:textId="77777777" w:rsidR="00CD09FD" w:rsidRPr="00970959" w:rsidRDefault="00CD09FD" w:rsidP="00BA6922">
            <w:pPr>
              <w:jc w:val="both"/>
              <w:rPr>
                <w:lang w:val="en-US"/>
              </w:rPr>
            </w:pPr>
          </w:p>
        </w:tc>
      </w:tr>
      <w:tr w:rsidR="00970959" w:rsidRPr="00970959" w14:paraId="4536C830" w14:textId="77777777" w:rsidTr="0B4C9179">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55A1D08" w14:textId="77777777" w:rsidR="00CD09FD" w:rsidRPr="00970959" w:rsidRDefault="00CD09FD" w:rsidP="00BA6922">
            <w:pPr>
              <w:jc w:val="both"/>
              <w:rPr>
                <w:b/>
                <w:bCs/>
              </w:rPr>
            </w:pPr>
            <w:r w:rsidRPr="00970959">
              <w:rPr>
                <w:b/>
                <w:bCs/>
              </w:rPr>
              <w:t>passionate</w:t>
            </w:r>
          </w:p>
        </w:tc>
        <w:tc>
          <w:tcPr>
            <w:tcW w:w="7626" w:type="dxa"/>
            <w:tcBorders>
              <w:top w:val="nil"/>
              <w:left w:val="nil"/>
              <w:bottom w:val="single" w:sz="4" w:space="0" w:color="auto"/>
              <w:right w:val="single" w:sz="4" w:space="0" w:color="auto"/>
            </w:tcBorders>
            <w:shd w:val="clear" w:color="auto" w:fill="auto"/>
            <w:noWrap/>
            <w:vAlign w:val="bottom"/>
            <w:hideMark/>
          </w:tcPr>
          <w:p w14:paraId="7F448C2E" w14:textId="5057EEA8" w:rsidR="00FC211C" w:rsidRPr="00970959" w:rsidRDefault="00444E7D" w:rsidP="00BA6922">
            <w:pPr>
              <w:jc w:val="both"/>
              <w:rPr>
                <w:lang w:val="es-ES"/>
              </w:rPr>
            </w:pPr>
            <w:r w:rsidRPr="00970959">
              <w:rPr>
                <w:noProof/>
                <w:lang w:val="en-US" w:eastAsia="zh-CN"/>
              </w:rPr>
              <w:drawing>
                <wp:inline distT="0" distB="0" distL="0" distR="0" wp14:anchorId="0DFE4245" wp14:editId="6E410B35">
                  <wp:extent cx="1494693" cy="307129"/>
                  <wp:effectExtent l="0" t="0" r="4445" b="0"/>
                  <wp:docPr id="211" name="Imagen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Imagen 205"/>
                          <pic:cNvPicPr/>
                        </pic:nvPicPr>
                        <pic:blipFill>
                          <a:blip r:embed="rId12">
                            <a:extLst>
                              <a:ext uri="{28A0092B-C50C-407E-A947-70E740481C1C}">
                                <a14:useLocalDpi xmlns:a14="http://schemas.microsoft.com/office/drawing/2010/main" val="0"/>
                              </a:ext>
                            </a:extLst>
                          </a:blip>
                          <a:stretch>
                            <a:fillRect/>
                          </a:stretch>
                        </pic:blipFill>
                        <pic:spPr>
                          <a:xfrm>
                            <a:off x="0" y="0"/>
                            <a:ext cx="1530566" cy="314500"/>
                          </a:xfrm>
                          <a:prstGeom prst="rect">
                            <a:avLst/>
                          </a:prstGeom>
                        </pic:spPr>
                      </pic:pic>
                    </a:graphicData>
                  </a:graphic>
                </wp:inline>
              </w:drawing>
            </w:r>
            <w:r w:rsidRPr="00970959">
              <w:rPr>
                <w:lang w:val="es-ES"/>
              </w:rPr>
              <w:t xml:space="preserve"> </w:t>
            </w:r>
            <w:r w:rsidR="00CD09FD" w:rsidRPr="00970959">
              <w:rPr>
                <w:lang w:val="es-ES"/>
              </w:rPr>
              <w:t>(</w:t>
            </w:r>
            <w:r w:rsidRPr="00970959">
              <w:rPr>
                <w:lang w:val="es-ES"/>
              </w:rPr>
              <w:t xml:space="preserve">ruby red, </w:t>
            </w:r>
            <w:r w:rsidR="00CD09FD" w:rsidRPr="00970959">
              <w:rPr>
                <w:lang w:val="es-ES"/>
              </w:rPr>
              <w:t>43%)</w:t>
            </w:r>
          </w:p>
          <w:p w14:paraId="26B7FB4E" w14:textId="69E10398" w:rsidR="00FC211C" w:rsidRPr="00970959" w:rsidRDefault="00444E7D" w:rsidP="00BA6922">
            <w:pPr>
              <w:jc w:val="both"/>
              <w:rPr>
                <w:lang w:val="es-ES"/>
              </w:rPr>
            </w:pPr>
            <w:r w:rsidRPr="00970959">
              <w:rPr>
                <w:noProof/>
                <w:lang w:val="en-US" w:eastAsia="zh-CN"/>
              </w:rPr>
              <w:drawing>
                <wp:inline distT="0" distB="0" distL="0" distR="0" wp14:anchorId="1C5EA506" wp14:editId="75ED9571">
                  <wp:extent cx="1510456" cy="344853"/>
                  <wp:effectExtent l="0" t="0" r="1270" b="0"/>
                  <wp:docPr id="213" name="Imagen 213"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Imagen 206" descr="Forma, Rectángulo&#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1608187" cy="367166"/>
                          </a:xfrm>
                          <a:prstGeom prst="rect">
                            <a:avLst/>
                          </a:prstGeom>
                        </pic:spPr>
                      </pic:pic>
                    </a:graphicData>
                  </a:graphic>
                </wp:inline>
              </w:drawing>
            </w:r>
            <w:r w:rsidRPr="00970959">
              <w:rPr>
                <w:lang w:val="es-ES"/>
              </w:rPr>
              <w:t xml:space="preserve"> </w:t>
            </w:r>
            <w:r w:rsidR="00CD09FD" w:rsidRPr="00970959">
              <w:rPr>
                <w:lang w:val="es-ES"/>
              </w:rPr>
              <w:t>(</w:t>
            </w:r>
            <w:r w:rsidRPr="00970959">
              <w:rPr>
                <w:lang w:val="es-ES"/>
              </w:rPr>
              <w:t xml:space="preserve">blood red, </w:t>
            </w:r>
            <w:r w:rsidR="00CD09FD" w:rsidRPr="00970959">
              <w:rPr>
                <w:lang w:val="es-ES"/>
              </w:rPr>
              <w:t>1</w:t>
            </w:r>
            <w:r w:rsidR="006C2E4B" w:rsidRPr="00970959">
              <w:rPr>
                <w:lang w:val="es-ES"/>
              </w:rPr>
              <w:t>9</w:t>
            </w:r>
            <w:r w:rsidR="00CD09FD" w:rsidRPr="00970959">
              <w:rPr>
                <w:lang w:val="es-ES"/>
              </w:rPr>
              <w:t>%)</w:t>
            </w:r>
          </w:p>
          <w:p w14:paraId="6A666382" w14:textId="07C7105F" w:rsidR="00CD09FD" w:rsidRPr="00970959" w:rsidRDefault="00444E7D" w:rsidP="00BA6922">
            <w:pPr>
              <w:jc w:val="both"/>
              <w:rPr>
                <w:lang w:val="es-ES"/>
              </w:rPr>
            </w:pPr>
            <w:r w:rsidRPr="00970959">
              <w:rPr>
                <w:noProof/>
                <w:lang w:val="en-US" w:eastAsia="zh-CN"/>
              </w:rPr>
              <w:drawing>
                <wp:inline distT="0" distB="0" distL="0" distR="0" wp14:anchorId="6779987B" wp14:editId="3EDB8D43">
                  <wp:extent cx="1543573" cy="332789"/>
                  <wp:effectExtent l="0" t="0" r="6350" b="0"/>
                  <wp:docPr id="215" name="Imagen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Imagen 207"/>
                          <pic:cNvPicPr/>
                        </pic:nvPicPr>
                        <pic:blipFill>
                          <a:blip r:embed="rId14">
                            <a:extLst>
                              <a:ext uri="{28A0092B-C50C-407E-A947-70E740481C1C}">
                                <a14:useLocalDpi xmlns:a14="http://schemas.microsoft.com/office/drawing/2010/main" val="0"/>
                              </a:ext>
                            </a:extLst>
                          </a:blip>
                          <a:stretch>
                            <a:fillRect/>
                          </a:stretch>
                        </pic:blipFill>
                        <pic:spPr>
                          <a:xfrm>
                            <a:off x="0" y="0"/>
                            <a:ext cx="1595051" cy="343888"/>
                          </a:xfrm>
                          <a:prstGeom prst="rect">
                            <a:avLst/>
                          </a:prstGeom>
                        </pic:spPr>
                      </pic:pic>
                    </a:graphicData>
                  </a:graphic>
                </wp:inline>
              </w:drawing>
            </w:r>
            <w:r w:rsidRPr="00970959">
              <w:rPr>
                <w:lang w:val="es-ES"/>
              </w:rPr>
              <w:t xml:space="preserve"> </w:t>
            </w:r>
            <w:r w:rsidR="00CD09FD" w:rsidRPr="00970959">
              <w:rPr>
                <w:lang w:val="es-ES"/>
              </w:rPr>
              <w:t>(</w:t>
            </w:r>
            <w:r w:rsidRPr="00970959">
              <w:rPr>
                <w:lang w:val="es-ES"/>
              </w:rPr>
              <w:t xml:space="preserve">pomegranate red </w:t>
            </w:r>
            <w:r w:rsidR="00CD09FD" w:rsidRPr="00970959">
              <w:rPr>
                <w:lang w:val="es-ES"/>
              </w:rPr>
              <w:t>12%)</w:t>
            </w:r>
          </w:p>
          <w:p w14:paraId="750468D6" w14:textId="77777777" w:rsidR="00CD09FD" w:rsidRPr="00970959" w:rsidRDefault="00CD09FD" w:rsidP="00BA6922">
            <w:pPr>
              <w:jc w:val="both"/>
              <w:rPr>
                <w:lang w:val="es-ES"/>
              </w:rPr>
            </w:pPr>
          </w:p>
        </w:tc>
      </w:tr>
      <w:tr w:rsidR="00970959" w:rsidRPr="00970959" w14:paraId="5F4F78BF" w14:textId="77777777" w:rsidTr="0B4C9179">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1AAA962" w14:textId="77777777" w:rsidR="00CD09FD" w:rsidRPr="00970959" w:rsidRDefault="00CD09FD" w:rsidP="00BA6922">
            <w:pPr>
              <w:jc w:val="both"/>
              <w:rPr>
                <w:b/>
                <w:bCs/>
              </w:rPr>
            </w:pPr>
            <w:r w:rsidRPr="00970959">
              <w:rPr>
                <w:b/>
                <w:bCs/>
              </w:rPr>
              <w:t>sad</w:t>
            </w:r>
          </w:p>
        </w:tc>
        <w:tc>
          <w:tcPr>
            <w:tcW w:w="7626" w:type="dxa"/>
            <w:tcBorders>
              <w:top w:val="nil"/>
              <w:left w:val="nil"/>
              <w:bottom w:val="single" w:sz="4" w:space="0" w:color="auto"/>
              <w:right w:val="single" w:sz="4" w:space="0" w:color="auto"/>
            </w:tcBorders>
            <w:shd w:val="clear" w:color="auto" w:fill="auto"/>
            <w:noWrap/>
            <w:vAlign w:val="bottom"/>
            <w:hideMark/>
          </w:tcPr>
          <w:p w14:paraId="05CCFBAF" w14:textId="3667FA97" w:rsidR="00FC211C" w:rsidRPr="00970959" w:rsidRDefault="00444E7D" w:rsidP="00BA6922">
            <w:pPr>
              <w:jc w:val="both"/>
              <w:rPr>
                <w:lang w:val="en-US"/>
              </w:rPr>
            </w:pPr>
            <w:r w:rsidRPr="00970959">
              <w:rPr>
                <w:noProof/>
                <w:lang w:val="en-US" w:eastAsia="zh-CN"/>
              </w:rPr>
              <w:drawing>
                <wp:inline distT="0" distB="0" distL="0" distR="0" wp14:anchorId="41F86995" wp14:editId="71F746E7">
                  <wp:extent cx="1497480" cy="324339"/>
                  <wp:effectExtent l="0" t="0" r="1270" b="6350"/>
                  <wp:docPr id="216" name="Imagen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Imagen 208"/>
                          <pic:cNvPicPr/>
                        </pic:nvPicPr>
                        <pic:blipFill>
                          <a:blip r:embed="rId31">
                            <a:extLst>
                              <a:ext uri="{28A0092B-C50C-407E-A947-70E740481C1C}">
                                <a14:useLocalDpi xmlns:a14="http://schemas.microsoft.com/office/drawing/2010/main" val="0"/>
                              </a:ext>
                            </a:extLst>
                          </a:blip>
                          <a:stretch>
                            <a:fillRect/>
                          </a:stretch>
                        </pic:blipFill>
                        <pic:spPr>
                          <a:xfrm>
                            <a:off x="0" y="0"/>
                            <a:ext cx="1517368" cy="328646"/>
                          </a:xfrm>
                          <a:prstGeom prst="rect">
                            <a:avLst/>
                          </a:prstGeom>
                        </pic:spPr>
                      </pic:pic>
                    </a:graphicData>
                  </a:graphic>
                </wp:inline>
              </w:drawing>
            </w:r>
            <w:r w:rsidRPr="00970959">
              <w:rPr>
                <w:lang w:val="en-US"/>
              </w:rPr>
              <w:t xml:space="preserve"> </w:t>
            </w:r>
            <w:r w:rsidR="00CD09FD" w:rsidRPr="00970959">
              <w:rPr>
                <w:lang w:val="en-US"/>
              </w:rPr>
              <w:t>(</w:t>
            </w:r>
            <w:r w:rsidRPr="00970959">
              <w:rPr>
                <w:lang w:val="en-US"/>
              </w:rPr>
              <w:t xml:space="preserve">grey, </w:t>
            </w:r>
            <w:r w:rsidR="00CD09FD" w:rsidRPr="00970959">
              <w:rPr>
                <w:lang w:val="en-US"/>
              </w:rPr>
              <w:t>22%)</w:t>
            </w:r>
          </w:p>
          <w:p w14:paraId="59193505" w14:textId="3F97DFCF" w:rsidR="00FC211C" w:rsidRPr="00970959" w:rsidRDefault="00444E7D" w:rsidP="00BA6922">
            <w:pPr>
              <w:jc w:val="both"/>
              <w:rPr>
                <w:lang w:val="en-US"/>
              </w:rPr>
            </w:pPr>
            <w:r w:rsidRPr="00970959">
              <w:rPr>
                <w:noProof/>
                <w:lang w:val="en-US" w:eastAsia="zh-CN"/>
              </w:rPr>
              <w:drawing>
                <wp:inline distT="0" distB="0" distL="0" distR="0" wp14:anchorId="2CBE88B5" wp14:editId="248F644B">
                  <wp:extent cx="1499235" cy="374809"/>
                  <wp:effectExtent l="0" t="0" r="0" b="6350"/>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Imagen 238"/>
                          <pic:cNvPicPr/>
                        </pic:nvPicPr>
                        <pic:blipFill>
                          <a:blip r:embed="rId22">
                            <a:extLst>
                              <a:ext uri="{28A0092B-C50C-407E-A947-70E740481C1C}">
                                <a14:useLocalDpi xmlns:a14="http://schemas.microsoft.com/office/drawing/2010/main" val="0"/>
                              </a:ext>
                            </a:extLst>
                          </a:blip>
                          <a:stretch>
                            <a:fillRect/>
                          </a:stretch>
                        </pic:blipFill>
                        <pic:spPr>
                          <a:xfrm>
                            <a:off x="0" y="0"/>
                            <a:ext cx="1507090" cy="376773"/>
                          </a:xfrm>
                          <a:prstGeom prst="rect">
                            <a:avLst/>
                          </a:prstGeom>
                        </pic:spPr>
                      </pic:pic>
                    </a:graphicData>
                  </a:graphic>
                </wp:inline>
              </w:drawing>
            </w:r>
            <w:r w:rsidRPr="00970959">
              <w:rPr>
                <w:lang w:val="en-US"/>
              </w:rPr>
              <w:t xml:space="preserve"> </w:t>
            </w:r>
            <w:r w:rsidR="00CD09FD" w:rsidRPr="00970959">
              <w:rPr>
                <w:lang w:val="en-US"/>
              </w:rPr>
              <w:t>(</w:t>
            </w:r>
            <w:r w:rsidRPr="00970959">
              <w:rPr>
                <w:lang w:val="en-US"/>
              </w:rPr>
              <w:t xml:space="preserve">ink blue, </w:t>
            </w:r>
            <w:r w:rsidR="00CD09FD" w:rsidRPr="00970959">
              <w:rPr>
                <w:lang w:val="en-US"/>
              </w:rPr>
              <w:t>1</w:t>
            </w:r>
            <w:r w:rsidR="006C2E4B" w:rsidRPr="00970959">
              <w:rPr>
                <w:lang w:val="en-US"/>
              </w:rPr>
              <w:t>3</w:t>
            </w:r>
            <w:r w:rsidR="00CD09FD" w:rsidRPr="00970959">
              <w:rPr>
                <w:lang w:val="en-US"/>
              </w:rPr>
              <w:t>%)</w:t>
            </w:r>
          </w:p>
          <w:p w14:paraId="333528C2" w14:textId="08CF32BD" w:rsidR="00444E7D" w:rsidRPr="00970959" w:rsidRDefault="00444E7D" w:rsidP="00BA6922">
            <w:pPr>
              <w:jc w:val="both"/>
              <w:rPr>
                <w:lang w:val="en-US"/>
              </w:rPr>
            </w:pPr>
            <w:r w:rsidRPr="00970959">
              <w:rPr>
                <w:noProof/>
                <w:lang w:val="en-US" w:eastAsia="zh-CN"/>
              </w:rPr>
              <w:drawing>
                <wp:inline distT="0" distB="0" distL="0" distR="0" wp14:anchorId="686FA5B9" wp14:editId="1E35962E">
                  <wp:extent cx="1478222" cy="323361"/>
                  <wp:effectExtent l="0" t="0" r="0" b="0"/>
                  <wp:docPr id="234" name="Imagen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Imagen 226"/>
                          <pic:cNvPicPr/>
                        </pic:nvPicPr>
                        <pic:blipFill>
                          <a:blip r:embed="rId21">
                            <a:extLst>
                              <a:ext uri="{28A0092B-C50C-407E-A947-70E740481C1C}">
                                <a14:useLocalDpi xmlns:a14="http://schemas.microsoft.com/office/drawing/2010/main" val="0"/>
                              </a:ext>
                            </a:extLst>
                          </a:blip>
                          <a:stretch>
                            <a:fillRect/>
                          </a:stretch>
                        </pic:blipFill>
                        <pic:spPr>
                          <a:xfrm>
                            <a:off x="0" y="0"/>
                            <a:ext cx="1511581" cy="330658"/>
                          </a:xfrm>
                          <a:prstGeom prst="rect">
                            <a:avLst/>
                          </a:prstGeom>
                        </pic:spPr>
                      </pic:pic>
                    </a:graphicData>
                  </a:graphic>
                </wp:inline>
              </w:drawing>
            </w:r>
            <w:r w:rsidRPr="00970959">
              <w:rPr>
                <w:lang w:val="en-US"/>
              </w:rPr>
              <w:t xml:space="preserve"> </w:t>
            </w:r>
            <w:r w:rsidR="00CD09FD" w:rsidRPr="00970959">
              <w:rPr>
                <w:lang w:val="en-US"/>
              </w:rPr>
              <w:t>(</w:t>
            </w:r>
            <w:r w:rsidRPr="00970959">
              <w:rPr>
                <w:lang w:val="en-US"/>
              </w:rPr>
              <w:t xml:space="preserve">sea blue, </w:t>
            </w:r>
            <w:r w:rsidR="00CD09FD" w:rsidRPr="00970959">
              <w:rPr>
                <w:lang w:val="en-US"/>
              </w:rPr>
              <w:t>12%)</w:t>
            </w:r>
          </w:p>
          <w:p w14:paraId="1ED9FBFA" w14:textId="369C7F69" w:rsidR="00CD09FD" w:rsidRPr="00970959" w:rsidRDefault="00444E7D" w:rsidP="00BA6922">
            <w:pPr>
              <w:jc w:val="both"/>
              <w:rPr>
                <w:lang w:val="en-US"/>
              </w:rPr>
            </w:pPr>
            <w:r w:rsidRPr="00970959">
              <w:rPr>
                <w:noProof/>
                <w:lang w:val="en-US" w:eastAsia="zh-CN"/>
              </w:rPr>
              <w:drawing>
                <wp:inline distT="0" distB="0" distL="0" distR="0" wp14:anchorId="78201B78" wp14:editId="02CABC0A">
                  <wp:extent cx="1494155" cy="455617"/>
                  <wp:effectExtent l="0" t="0" r="4445" b="1905"/>
                  <wp:docPr id="237" name="Imagen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Imagen 235"/>
                          <pic:cNvPicPr/>
                        </pic:nvPicPr>
                        <pic:blipFill>
                          <a:blip r:embed="rId32">
                            <a:extLst>
                              <a:ext uri="{28A0092B-C50C-407E-A947-70E740481C1C}">
                                <a14:useLocalDpi xmlns:a14="http://schemas.microsoft.com/office/drawing/2010/main" val="0"/>
                              </a:ext>
                            </a:extLst>
                          </a:blip>
                          <a:stretch>
                            <a:fillRect/>
                          </a:stretch>
                        </pic:blipFill>
                        <pic:spPr>
                          <a:xfrm>
                            <a:off x="0" y="0"/>
                            <a:ext cx="1519716" cy="463412"/>
                          </a:xfrm>
                          <a:prstGeom prst="rect">
                            <a:avLst/>
                          </a:prstGeom>
                        </pic:spPr>
                      </pic:pic>
                    </a:graphicData>
                  </a:graphic>
                </wp:inline>
              </w:drawing>
            </w:r>
            <w:r w:rsidRPr="00970959">
              <w:rPr>
                <w:lang w:val="en-US"/>
              </w:rPr>
              <w:t xml:space="preserve"> </w:t>
            </w:r>
            <w:r w:rsidR="00CD09FD" w:rsidRPr="00970959">
              <w:rPr>
                <w:lang w:val="en-US"/>
              </w:rPr>
              <w:t>(</w:t>
            </w:r>
            <w:r w:rsidRPr="00970959">
              <w:rPr>
                <w:lang w:val="en-US"/>
              </w:rPr>
              <w:t xml:space="preserve">black, </w:t>
            </w:r>
            <w:r w:rsidR="00CD09FD" w:rsidRPr="00970959">
              <w:rPr>
                <w:lang w:val="en-US"/>
              </w:rPr>
              <w:t>12%</w:t>
            </w:r>
            <w:r w:rsidR="00FC211C" w:rsidRPr="00970959">
              <w:rPr>
                <w:lang w:val="en-US"/>
              </w:rPr>
              <w:t>)</w:t>
            </w:r>
          </w:p>
          <w:p w14:paraId="2BA475FF" w14:textId="77777777" w:rsidR="00CD09FD" w:rsidRPr="00970959" w:rsidRDefault="00CD09FD" w:rsidP="00BA6922">
            <w:pPr>
              <w:jc w:val="both"/>
              <w:rPr>
                <w:lang w:val="en-US"/>
              </w:rPr>
            </w:pPr>
          </w:p>
        </w:tc>
      </w:tr>
      <w:tr w:rsidR="00CD09FD" w:rsidRPr="00970959" w14:paraId="737DF8DD" w14:textId="77777777" w:rsidTr="0B4C9179">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6D831AC" w14:textId="77777777" w:rsidR="00CD09FD" w:rsidRPr="00970959" w:rsidRDefault="00CD09FD" w:rsidP="00BA6922">
            <w:pPr>
              <w:jc w:val="both"/>
              <w:rPr>
                <w:b/>
                <w:bCs/>
              </w:rPr>
            </w:pPr>
            <w:r w:rsidRPr="00970959">
              <w:rPr>
                <w:b/>
                <w:bCs/>
              </w:rPr>
              <w:t>shy</w:t>
            </w:r>
          </w:p>
        </w:tc>
        <w:tc>
          <w:tcPr>
            <w:tcW w:w="7626" w:type="dxa"/>
            <w:tcBorders>
              <w:top w:val="nil"/>
              <w:left w:val="nil"/>
              <w:bottom w:val="single" w:sz="4" w:space="0" w:color="auto"/>
              <w:right w:val="single" w:sz="4" w:space="0" w:color="auto"/>
            </w:tcBorders>
            <w:shd w:val="clear" w:color="auto" w:fill="auto"/>
            <w:noWrap/>
            <w:vAlign w:val="bottom"/>
            <w:hideMark/>
          </w:tcPr>
          <w:p w14:paraId="27AD0CA5" w14:textId="77777777" w:rsidR="00444E7D" w:rsidRPr="00970959" w:rsidRDefault="00D94DF5" w:rsidP="00BA6922">
            <w:pPr>
              <w:jc w:val="both"/>
            </w:pPr>
            <w:r w:rsidRPr="00970959">
              <w:t>No association (18%)</w:t>
            </w:r>
          </w:p>
          <w:p w14:paraId="559F5796" w14:textId="09C0B8C8" w:rsidR="00FC211C" w:rsidRPr="00970959" w:rsidRDefault="00444E7D" w:rsidP="00BA6922">
            <w:pPr>
              <w:jc w:val="both"/>
            </w:pPr>
            <w:r w:rsidRPr="00970959">
              <w:rPr>
                <w:noProof/>
                <w:lang w:val="en-US" w:eastAsia="zh-CN"/>
              </w:rPr>
              <w:lastRenderedPageBreak/>
              <w:drawing>
                <wp:inline distT="0" distB="0" distL="0" distR="0" wp14:anchorId="417D79A4" wp14:editId="156FA61F">
                  <wp:extent cx="1397977" cy="298659"/>
                  <wp:effectExtent l="0" t="0" r="0" b="635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Imagen 244"/>
                          <pic:cNvPicPr/>
                        </pic:nvPicPr>
                        <pic:blipFill>
                          <a:blip r:embed="rId27">
                            <a:extLst>
                              <a:ext uri="{28A0092B-C50C-407E-A947-70E740481C1C}">
                                <a14:useLocalDpi xmlns:a14="http://schemas.microsoft.com/office/drawing/2010/main" val="0"/>
                              </a:ext>
                            </a:extLst>
                          </a:blip>
                          <a:stretch>
                            <a:fillRect/>
                          </a:stretch>
                        </pic:blipFill>
                        <pic:spPr>
                          <a:xfrm>
                            <a:off x="0" y="0"/>
                            <a:ext cx="1453868" cy="310599"/>
                          </a:xfrm>
                          <a:prstGeom prst="rect">
                            <a:avLst/>
                          </a:prstGeom>
                        </pic:spPr>
                      </pic:pic>
                    </a:graphicData>
                  </a:graphic>
                </wp:inline>
              </w:drawing>
            </w:r>
            <w:r w:rsidR="00CD09FD" w:rsidRPr="00970959">
              <w:t>(</w:t>
            </w:r>
            <w:r w:rsidRPr="00970959">
              <w:t xml:space="preserve">toffee brown, </w:t>
            </w:r>
            <w:r w:rsidR="00D94DF5" w:rsidRPr="00970959">
              <w:t>13</w:t>
            </w:r>
            <w:r w:rsidR="00CD09FD" w:rsidRPr="00970959">
              <w:t>%)</w:t>
            </w:r>
          </w:p>
          <w:p w14:paraId="446DAA30" w14:textId="6D74DA3B" w:rsidR="00CD09FD" w:rsidRPr="00970959" w:rsidRDefault="00444E7D" w:rsidP="00BA6922">
            <w:pPr>
              <w:jc w:val="both"/>
            </w:pPr>
            <w:r w:rsidRPr="00970959">
              <w:rPr>
                <w:noProof/>
                <w:lang w:val="en-US" w:eastAsia="zh-CN"/>
              </w:rPr>
              <w:drawing>
                <wp:inline distT="0" distB="0" distL="0" distR="0" wp14:anchorId="7D612740" wp14:editId="2EAF8D42">
                  <wp:extent cx="1450731" cy="292808"/>
                  <wp:effectExtent l="0" t="0" r="0" b="0"/>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Imagen 245"/>
                          <pic:cNvPicPr/>
                        </pic:nvPicPr>
                        <pic:blipFill>
                          <a:blip r:embed="rId16">
                            <a:extLst>
                              <a:ext uri="{28A0092B-C50C-407E-A947-70E740481C1C}">
                                <a14:useLocalDpi xmlns:a14="http://schemas.microsoft.com/office/drawing/2010/main" val="0"/>
                              </a:ext>
                            </a:extLst>
                          </a:blip>
                          <a:stretch>
                            <a:fillRect/>
                          </a:stretch>
                        </pic:blipFill>
                        <pic:spPr>
                          <a:xfrm>
                            <a:off x="0" y="0"/>
                            <a:ext cx="1470726" cy="296844"/>
                          </a:xfrm>
                          <a:prstGeom prst="rect">
                            <a:avLst/>
                          </a:prstGeom>
                        </pic:spPr>
                      </pic:pic>
                    </a:graphicData>
                  </a:graphic>
                </wp:inline>
              </w:drawing>
            </w:r>
            <w:r w:rsidR="00CD09FD" w:rsidRPr="00970959">
              <w:t>(</w:t>
            </w:r>
            <w:r w:rsidRPr="00970959">
              <w:t xml:space="preserve">pink, </w:t>
            </w:r>
            <w:r w:rsidR="00D94DF5" w:rsidRPr="00970959">
              <w:t>1</w:t>
            </w:r>
            <w:r w:rsidR="006C2E4B" w:rsidRPr="00970959">
              <w:t>2</w:t>
            </w:r>
            <w:r w:rsidR="00CD09FD" w:rsidRPr="00970959">
              <w:t>%)</w:t>
            </w:r>
          </w:p>
          <w:p w14:paraId="3E26D9CA" w14:textId="77777777" w:rsidR="00CD09FD" w:rsidRPr="00970959" w:rsidRDefault="00CD09FD" w:rsidP="00BA6922">
            <w:pPr>
              <w:jc w:val="both"/>
            </w:pPr>
          </w:p>
        </w:tc>
      </w:tr>
    </w:tbl>
    <w:p w14:paraId="42C1385C" w14:textId="77777777" w:rsidR="00CD09FD" w:rsidRPr="00970959" w:rsidRDefault="00CD09FD" w:rsidP="00BA6922">
      <w:pPr>
        <w:jc w:val="both"/>
      </w:pPr>
    </w:p>
    <w:p w14:paraId="3136026F" w14:textId="2E47BBCF" w:rsidR="002571ED" w:rsidRPr="00970959" w:rsidRDefault="00616621" w:rsidP="008A5AB2">
      <w:pPr>
        <w:spacing w:after="120"/>
        <w:ind w:left="1440" w:hanging="1440"/>
        <w:jc w:val="both"/>
      </w:pPr>
      <w:r w:rsidRPr="00970959">
        <w:t xml:space="preserve">Table 3.2 </w:t>
      </w:r>
      <w:r w:rsidR="008A5AB2" w:rsidRPr="00970959">
        <w:tab/>
      </w:r>
      <w:r w:rsidRPr="00970959">
        <w:t>The three most common colour associations for each emotion term</w:t>
      </w:r>
      <w:r w:rsidR="00B805EC" w:rsidRPr="00970959">
        <w:rPr>
          <w:rStyle w:val="Refdenotaalpie"/>
        </w:rPr>
        <w:footnoteReference w:id="12"/>
      </w:r>
      <w:r w:rsidR="00857C78" w:rsidRPr="00970959">
        <w:t xml:space="preserve"> </w:t>
      </w:r>
    </w:p>
    <w:p w14:paraId="0A08AE3D" w14:textId="5E99433D" w:rsidR="00AF1F99" w:rsidRPr="00970959" w:rsidRDefault="0B4C9179" w:rsidP="00BA6922">
      <w:pPr>
        <w:spacing w:after="120"/>
        <w:jc w:val="both"/>
      </w:pPr>
      <w:r w:rsidRPr="00970959">
        <w:t xml:space="preserve">Again, we see that for the more </w:t>
      </w:r>
      <w:r w:rsidR="0043276D" w:rsidRPr="00970959">
        <w:t>‘</w:t>
      </w:r>
      <w:r w:rsidRPr="00970959">
        <w:t>active</w:t>
      </w:r>
      <w:r w:rsidR="0043276D" w:rsidRPr="00970959">
        <w:t>’</w:t>
      </w:r>
      <w:r w:rsidRPr="00970959">
        <w:t xml:space="preserve"> emotions (angry, happy, cheerful, excited, passionate, furious and joyful)</w:t>
      </w:r>
      <w:r w:rsidR="00CA27EC" w:rsidRPr="00970959">
        <w:t xml:space="preserve"> </w:t>
      </w:r>
      <w:r w:rsidR="00CA27EC" w:rsidRPr="00970959">
        <w:fldChar w:fldCharType="begin"/>
      </w:r>
      <w:r w:rsidR="00B20965" w:rsidRPr="00970959">
        <w:instrText xml:space="preserve"> ADDIN ZOTERO_ITEM CSL_CITATION {"citationID":"YonmKSdU","properties":{"formattedCitation":"(Clarke &amp; Costall, 2008)","plainCitation":"(Clarke &amp; Costall, 2008)","dontUpdate":true,"noteIndex":0},"citationItems":[{"id":968,"uris":["http://zotero.org/users/6094700/items/SYYTL4B5"],"itemData":{"id":968,"type":"article-journal","abstract":"Typically, the research on the connotations of colors has presented isolated color samples to the participants, and/or restricted their responses to a limited set of alternatives (e.g., basic emotions). In the present study, the participants were asked to imagine their own examples of the target colors, thereby allowing the participants to select their own salient examples, including the context. In addition, a qualitative method, the semi-structured interview, was employed, giving them freedom to choose their own terms of description, and also identify issues which they themselves regarded as relevant. To a large extent, the results were consistent with previous research about the emotional significance and arousing effects of different colors. But this alternative approach also threw light upon more subtle connotations of colors, the multiple meanings of a single color, and also the participants' reasons for these connotations, ranging from individual experiences to cultural conventions and stereotypes. © 2008 Wiley Periodicals, Inc. Col Res Appl, 33, 406–410, 2008","container-title":"Color Research &amp; Application","DOI":"10.1002/col.20435","ISSN":"1520-6378","issue":"5","language":"en","note":"_eprint: https://onlinelibrary.wiley.com/doi/pdf/10.1002/col.20435","page":"406-410","source":"Wiley Online Library","title":"The emotional connotations of color: A qualitative investigation","title-short":"The emotional connotations of color","volume":"33","author":[{"family":"Clarke","given":"Tom"},{"family":"Costall","given":"Alan"}],"issued":{"date-parts":[["2008"]]}}}],"schema":"https://github.com/citation-style-language/schema/raw/master/csl-citation.json"} </w:instrText>
      </w:r>
      <w:r w:rsidR="00CA27EC" w:rsidRPr="00970959">
        <w:fldChar w:fldCharType="separate"/>
      </w:r>
      <w:r w:rsidR="00CA27EC" w:rsidRPr="00970959">
        <w:t>(see Clarke &amp; Costall, 2008)</w:t>
      </w:r>
      <w:r w:rsidR="00CA27EC" w:rsidRPr="00970959">
        <w:fldChar w:fldCharType="end"/>
      </w:r>
      <w:r w:rsidR="00366FFE" w:rsidRPr="00970959">
        <w:t>,</w:t>
      </w:r>
      <w:r w:rsidRPr="00970959">
        <w:t xml:space="preserve"> participants selected bright shades whereas for the more muted emotions (sad, shy, bored and calm), they selected more nuanced shades. </w:t>
      </w:r>
    </w:p>
    <w:p w14:paraId="771B84C4" w14:textId="2DF0BB6B" w:rsidR="006702CD" w:rsidRPr="00970959" w:rsidRDefault="0C44EDE8" w:rsidP="00BA6922">
      <w:pPr>
        <w:spacing w:after="120"/>
        <w:jc w:val="both"/>
      </w:pPr>
      <w:r w:rsidRPr="00970959">
        <w:t>A chi-square test was calculated for the absolute frequency of association across all emotion terms and all colours (i.e. a 15 by 27 table). In order to get a fuller picture of the colours that were attracted and repelled by the different emotions it is useful to look at the residuals from the chi-square test. Residuals above a value of 2 for a particular emotion-colour association indicate that the association is significantly frequent given the overall distribution of colours chosen for all emotion terms; residuals below a value of -2 indicate that the association is significantly infrequent. To get a clea</w:t>
      </w:r>
      <w:r w:rsidR="00DB301D" w:rsidRPr="00970959">
        <w:t>r</w:t>
      </w:r>
      <w:r w:rsidRPr="00970959">
        <w:t xml:space="preserve">er picture of the strength of the associations we focus here on the twelve </w:t>
      </w:r>
      <w:r w:rsidR="005E6A24" w:rsidRPr="00970959">
        <w:t>macro categories of</w:t>
      </w:r>
      <w:r w:rsidRPr="00970959">
        <w:t xml:space="preserve"> colours (findings for the full set of 27 colours are provided in the repository). Even with this reduced set of colours, the chi-square test revealed significant variation between the emotions with respect to the colours that they attracted (</w:t>
      </w:r>
      <w:r w:rsidRPr="00970959">
        <w:rPr>
          <w:rFonts w:ascii="Cambria Math" w:hAnsi="Cambria Math" w:cs="Cambria Math"/>
        </w:rPr>
        <w:t>𝝌</w:t>
      </w:r>
      <w:r w:rsidRPr="00970959">
        <w:rPr>
          <w:vertAlign w:val="superscript"/>
        </w:rPr>
        <w:t>2</w:t>
      </w:r>
      <w:r w:rsidRPr="00970959">
        <w:t>(182) = 12,3</w:t>
      </w:r>
      <w:r w:rsidR="00683D3B" w:rsidRPr="00970959">
        <w:t>42</w:t>
      </w:r>
      <w:r w:rsidRPr="00970959">
        <w:t xml:space="preserve">, p&lt;.001). The residuals from the chi-square test are shown in Figure 3.2. </w:t>
      </w:r>
    </w:p>
    <w:p w14:paraId="054E5A73" w14:textId="29F0B3E9" w:rsidR="00AA6026" w:rsidRPr="00970959" w:rsidRDefault="00AA6026" w:rsidP="00BA6922">
      <w:pPr>
        <w:spacing w:after="120"/>
        <w:jc w:val="both"/>
      </w:pPr>
    </w:p>
    <w:p w14:paraId="1232CC16" w14:textId="282780E4" w:rsidR="00AA6026" w:rsidRPr="00970959" w:rsidRDefault="00454FAF" w:rsidP="00B824F0">
      <w:pPr>
        <w:spacing w:after="120"/>
        <w:jc w:val="center"/>
      </w:pPr>
      <w:r w:rsidRPr="00970959">
        <w:rPr>
          <w:noProof/>
          <w:lang w:val="en-US" w:eastAsia="zh-CN"/>
        </w:rPr>
        <w:lastRenderedPageBreak/>
        <w:drawing>
          <wp:inline distT="0" distB="0" distL="0" distR="0" wp14:anchorId="75E8FD66" wp14:editId="0E887C34">
            <wp:extent cx="4547332" cy="4173246"/>
            <wp:effectExtent l="0" t="0" r="0" b="508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571659" cy="4195571"/>
                    </a:xfrm>
                    <a:prstGeom prst="rect">
                      <a:avLst/>
                    </a:prstGeom>
                  </pic:spPr>
                </pic:pic>
              </a:graphicData>
            </a:graphic>
          </wp:inline>
        </w:drawing>
      </w:r>
    </w:p>
    <w:p w14:paraId="41F696D1" w14:textId="4BA1C97F" w:rsidR="00F13713" w:rsidRPr="00970959" w:rsidRDefault="0B4C9179" w:rsidP="00F13713">
      <w:pPr>
        <w:spacing w:after="120"/>
        <w:ind w:left="1440" w:hanging="1440"/>
        <w:jc w:val="both"/>
      </w:pPr>
      <w:r w:rsidRPr="00970959">
        <w:t>Figure 3.2</w:t>
      </w:r>
      <w:r w:rsidR="00F13713" w:rsidRPr="00970959">
        <w:tab/>
      </w:r>
      <w:r w:rsidR="00454FAF" w:rsidRPr="00970959">
        <w:t>Colour-emotion associations across all languages (</w:t>
      </w:r>
      <w:r w:rsidR="00402C33" w:rsidRPr="00970959">
        <w:t xml:space="preserve">green tiles </w:t>
      </w:r>
      <w:r w:rsidR="009D4F7A" w:rsidRPr="00970959">
        <w:t>indicate attraction of associations, red tiles indicate</w:t>
      </w:r>
      <w:r w:rsidR="00F400E2" w:rsidRPr="00970959">
        <w:t xml:space="preserve"> repulsion, grey tiles indicate no significant relation)</w:t>
      </w:r>
      <w:r w:rsidR="00B8167C" w:rsidRPr="00970959">
        <w:t>.</w:t>
      </w:r>
    </w:p>
    <w:p w14:paraId="4B89C383" w14:textId="77777777" w:rsidR="00F13713" w:rsidRPr="00970959" w:rsidRDefault="00F13713" w:rsidP="00F13713">
      <w:pPr>
        <w:spacing w:after="120"/>
        <w:jc w:val="both"/>
      </w:pPr>
    </w:p>
    <w:p w14:paraId="60536779" w14:textId="0EB85E22" w:rsidR="00F13713" w:rsidRPr="00970959" w:rsidRDefault="00B929AE" w:rsidP="00F13713">
      <w:pPr>
        <w:spacing w:after="120"/>
        <w:jc w:val="both"/>
      </w:pPr>
      <w:r w:rsidRPr="00970959">
        <w:t xml:space="preserve">As stated above, the chi-square test and residuals were calculated on the whole data set and not separately for each emotion term. This means that, for example, although ruby red scores fourth highest in absolute frequency among all colour choices for jealous, the association still has a significantly negative residual (i.e. ruby red and jealous are repelled). This is because ruby red scores extremely high frequencies with other emotion terms (e.g. angry, furious, passionate) rendering the overall strength of association with which it was chosen for jealous comparatively small. </w:t>
      </w:r>
      <w:r w:rsidR="0B4C9179" w:rsidRPr="00970959">
        <w:t>In Figure 3.2, green tiles indicate that the association was chosen more often than chance would predict (a darker shade of green indicates a higher residual value, i.e., an even more positive association), red tiles indicate that the association was chosen less often than chance would predict, and grey tiles indicate no significant association.</w:t>
      </w:r>
      <w:r w:rsidR="00B8167C" w:rsidRPr="00970959">
        <w:t xml:space="preserve"> The association between angry and red, for example, is particularly strong</w:t>
      </w:r>
      <w:r w:rsidR="00D255D0" w:rsidRPr="00970959">
        <w:t xml:space="preserve">, as illustrated by the </w:t>
      </w:r>
      <w:r w:rsidR="00B8167C" w:rsidRPr="00970959">
        <w:t xml:space="preserve">high positive (dark green) residual for the association, but all other possible associations with angry exhibit a significantly low (red) residual. Thus, while angry strongly attracts red it also repels most of the </w:t>
      </w:r>
      <w:r w:rsidR="000D2777" w:rsidRPr="00970959">
        <w:t xml:space="preserve">other </w:t>
      </w:r>
      <w:r w:rsidR="00B8167C" w:rsidRPr="00970959">
        <w:t>colours, which in turn strengthens the association between angry and red.</w:t>
      </w:r>
    </w:p>
    <w:p w14:paraId="336DE71E" w14:textId="2DFA593F" w:rsidR="00AA6026" w:rsidRPr="00970959" w:rsidRDefault="00F25549" w:rsidP="00BA6922">
      <w:pPr>
        <w:spacing w:after="120"/>
        <w:jc w:val="both"/>
      </w:pPr>
      <w:r w:rsidRPr="00970959">
        <w:t>We cane see here that</w:t>
      </w:r>
      <w:r w:rsidR="0C44EDE8" w:rsidRPr="00970959">
        <w:t xml:space="preserve"> emotions vary considerably in terms of their ‘loyalty’ to a particular colour. </w:t>
      </w:r>
      <w:r w:rsidRPr="00970959">
        <w:t>F</w:t>
      </w:r>
      <w:r w:rsidR="0C44EDE8" w:rsidRPr="00970959">
        <w:t>or example</w:t>
      </w:r>
      <w:r w:rsidRPr="00970959">
        <w:t xml:space="preserve">, </w:t>
      </w:r>
      <w:r w:rsidR="0C44EDE8" w:rsidRPr="00970959">
        <w:t xml:space="preserve">‘furious’ is only associated </w:t>
      </w:r>
      <w:r w:rsidRPr="00970959">
        <w:t>significantly</w:t>
      </w:r>
      <w:r w:rsidR="0C44EDE8" w:rsidRPr="00970959">
        <w:t xml:space="preserve"> with one colour: red. All the other colours, with the exception of black, are strongly dis-preferred. </w:t>
      </w:r>
      <w:r w:rsidR="00B805EC" w:rsidRPr="00970959">
        <w:t>T</w:t>
      </w:r>
      <w:r w:rsidR="0C44EDE8" w:rsidRPr="00970959">
        <w:t xml:space="preserve">herefore ‘furious’ is highly selective in </w:t>
      </w:r>
      <w:r w:rsidR="0C44EDE8" w:rsidRPr="00970959">
        <w:lastRenderedPageBreak/>
        <w:t xml:space="preserve">terms of the colours with which it is associated. At the other end of the spectrum, ‘shy’ associates with a wide range of colours (brown, grey, turquoise, pink, purple and white), and as we will see in </w:t>
      </w:r>
      <w:r w:rsidR="0031547D" w:rsidRPr="00970959">
        <w:t>Section</w:t>
      </w:r>
      <w:r w:rsidR="0C44EDE8" w:rsidRPr="00970959">
        <w:t xml:space="preserve"> 5, participants in our study provided a wider range of explanations for their associations for this item. Similarly, the emotion ‘bored’ is associated with a wider range of colour terms such as white, grey, brown, and ‘no association’. Unlike the colours that are associated with ‘shy’, all of these colours have somewhat similar features in that none of them are bright colours. Indeed, brighter colours are strongly repelled for bored. Similarly, the emotion ‘calm’ is associated with a set of colours that have similar characteristics: white, turquoise, green and blue. This may reflect the fact that nature (green) or the sea (blue) are often associated with a state of calmness. ‘Confident’ </w:t>
      </w:r>
      <w:r w:rsidR="00D255D0" w:rsidRPr="00970959">
        <w:t>appears</w:t>
      </w:r>
      <w:r w:rsidR="0C44EDE8" w:rsidRPr="00970959">
        <w:t xml:space="preserve"> to be the emotion term that exhibits the lowest tendency to associate with any colour. Although it was associated with the colour blue, most of the time the choice </w:t>
      </w:r>
      <w:r w:rsidR="00FE421B" w:rsidRPr="00970959">
        <w:t>‘</w:t>
      </w:r>
      <w:r w:rsidR="0C44EDE8" w:rsidRPr="00970959">
        <w:t>no association</w:t>
      </w:r>
      <w:r w:rsidR="00FE421B" w:rsidRPr="00970959">
        <w:t>’</w:t>
      </w:r>
      <w:r w:rsidR="0C44EDE8" w:rsidRPr="00970959">
        <w:t xml:space="preserve"> was selected. </w:t>
      </w:r>
    </w:p>
    <w:p w14:paraId="2EC58A99" w14:textId="12383A23" w:rsidR="0030683D" w:rsidRPr="00970959" w:rsidRDefault="00E05161" w:rsidP="0030683D">
      <w:pPr>
        <w:spacing w:after="120"/>
        <w:jc w:val="both"/>
      </w:pPr>
      <w:r w:rsidRPr="00970959">
        <w:t xml:space="preserve">In general, the table shows that </w:t>
      </w:r>
      <w:r w:rsidR="0030683D" w:rsidRPr="00970959">
        <w:t>just three emotions (</w:t>
      </w:r>
      <w:r w:rsidR="00FE421B" w:rsidRPr="00970959">
        <w:t>‘</w:t>
      </w:r>
      <w:r w:rsidR="0030683D" w:rsidRPr="00970959">
        <w:t>angry</w:t>
      </w:r>
      <w:r w:rsidR="00FE421B" w:rsidRPr="00970959">
        <w:t>’</w:t>
      </w:r>
      <w:r w:rsidR="0030683D" w:rsidRPr="00970959">
        <w:t xml:space="preserve">, </w:t>
      </w:r>
      <w:r w:rsidR="00FE421B" w:rsidRPr="00970959">
        <w:t>‘</w:t>
      </w:r>
      <w:r w:rsidR="0030683D" w:rsidRPr="00970959">
        <w:t>passionate</w:t>
      </w:r>
      <w:r w:rsidR="00FE421B" w:rsidRPr="00970959">
        <w:t>’</w:t>
      </w:r>
      <w:r w:rsidR="0030683D" w:rsidRPr="00970959">
        <w:t xml:space="preserve"> and </w:t>
      </w:r>
      <w:r w:rsidR="00FE421B" w:rsidRPr="00970959">
        <w:t>‘</w:t>
      </w:r>
      <w:r w:rsidR="0030683D" w:rsidRPr="00970959">
        <w:t>furious</w:t>
      </w:r>
      <w:r w:rsidR="00FE421B" w:rsidRPr="00970959">
        <w:t>’</w:t>
      </w:r>
      <w:r w:rsidR="0030683D" w:rsidRPr="00970959">
        <w:t xml:space="preserve">) </w:t>
      </w:r>
      <w:r w:rsidR="00E85CEC" w:rsidRPr="00970959">
        <w:t xml:space="preserve">attract strong and consistent colour associations (all with the colour red). For the remaining emotions, </w:t>
      </w:r>
      <w:r w:rsidRPr="00970959">
        <w:t xml:space="preserve">participants </w:t>
      </w:r>
      <w:r w:rsidR="00E85CEC" w:rsidRPr="00970959">
        <w:t>exhibit</w:t>
      </w:r>
      <w:r w:rsidRPr="00970959">
        <w:t xml:space="preserve"> a wide range of colour choices </w:t>
      </w:r>
      <w:r w:rsidR="00E85CEC" w:rsidRPr="00970959">
        <w:t>which may reflect the complexity of these emotions or the fact that different options are available, or that there are cross-cultural differences in terms of the colours that are commonly associated with them. It is to this subject that we now turn</w:t>
      </w:r>
      <w:r w:rsidR="0030683D" w:rsidRPr="00970959">
        <w:t xml:space="preserve">. </w:t>
      </w:r>
    </w:p>
    <w:p w14:paraId="2961E792" w14:textId="6B62EDD7" w:rsidR="00E05161" w:rsidRPr="00970959" w:rsidRDefault="00E05161" w:rsidP="00BA6922">
      <w:pPr>
        <w:spacing w:after="120"/>
        <w:jc w:val="both"/>
      </w:pPr>
    </w:p>
    <w:p w14:paraId="12A7C55F" w14:textId="1AD2E9C0" w:rsidR="00EA5D9B" w:rsidRPr="00970959" w:rsidRDefault="00FD2D10" w:rsidP="00BA6922">
      <w:pPr>
        <w:pStyle w:val="Ttulo2"/>
      </w:pPr>
      <w:bookmarkStart w:id="91" w:name="_Toc120712774"/>
      <w:r w:rsidRPr="00970959">
        <w:t>3.</w:t>
      </w:r>
      <w:r w:rsidR="00813FCA" w:rsidRPr="00970959">
        <w:t>3</w:t>
      </w:r>
      <w:r w:rsidRPr="00970959">
        <w:t xml:space="preserve"> </w:t>
      </w:r>
      <w:r w:rsidR="00A92421" w:rsidRPr="00970959">
        <w:tab/>
      </w:r>
      <w:r w:rsidRPr="00970959">
        <w:t xml:space="preserve">How do the </w:t>
      </w:r>
      <w:r w:rsidR="00EA5D9B" w:rsidRPr="00970959">
        <w:t xml:space="preserve">emotion-colour associations vary </w:t>
      </w:r>
      <w:r w:rsidR="00073B80" w:rsidRPr="00970959">
        <w:t>according to linguistic background</w:t>
      </w:r>
      <w:r w:rsidR="00EA5D9B" w:rsidRPr="00970959">
        <w:t>?</w:t>
      </w:r>
      <w:bookmarkEnd w:id="91"/>
    </w:p>
    <w:p w14:paraId="6BBB2F10" w14:textId="269E4E9A" w:rsidR="00F50C26" w:rsidRPr="00970959" w:rsidRDefault="00F50C26" w:rsidP="00BA6922">
      <w:pPr>
        <w:spacing w:after="120"/>
        <w:jc w:val="both"/>
      </w:pPr>
    </w:p>
    <w:p w14:paraId="61BFB916" w14:textId="29EE73C2" w:rsidR="002347DD" w:rsidRPr="00970959" w:rsidRDefault="00813FCA" w:rsidP="002347DD">
      <w:pPr>
        <w:spacing w:after="120"/>
        <w:jc w:val="both"/>
      </w:pPr>
      <w:r w:rsidRPr="00970959">
        <w:t xml:space="preserve">In order to get a picture of how the emotion-colour associations vary across </w:t>
      </w:r>
      <w:r w:rsidR="003C251F" w:rsidRPr="00970959">
        <w:t>participants with different linguistic backgrounds</w:t>
      </w:r>
      <w:r w:rsidRPr="00970959">
        <w:t xml:space="preserve">, it </w:t>
      </w:r>
      <w:r w:rsidR="00022E9D" w:rsidRPr="00970959">
        <w:t xml:space="preserve">is useful to see </w:t>
      </w:r>
      <w:r w:rsidR="002347DD" w:rsidRPr="00970959">
        <w:t xml:space="preserve">what the </w:t>
      </w:r>
      <w:r w:rsidR="00022E9D" w:rsidRPr="00970959">
        <w:t xml:space="preserve">ten most frequent associations </w:t>
      </w:r>
      <w:r w:rsidR="002347DD" w:rsidRPr="00970959">
        <w:t>are</w:t>
      </w:r>
      <w:r w:rsidR="00022E9D" w:rsidRPr="00970959">
        <w:t xml:space="preserve"> </w:t>
      </w:r>
      <w:r w:rsidR="002347DD" w:rsidRPr="00970959">
        <w:t>in each language</w:t>
      </w:r>
      <w:r w:rsidR="003B7323" w:rsidRPr="00970959">
        <w:t xml:space="preserve">. </w:t>
      </w:r>
      <w:r w:rsidR="002347DD" w:rsidRPr="00970959">
        <w:t>These are shown in Table 3.3</w:t>
      </w:r>
      <w:r w:rsidR="00F33621" w:rsidRPr="00970959">
        <w:t xml:space="preserve">a. </w:t>
      </w:r>
    </w:p>
    <w:p w14:paraId="61BAC402" w14:textId="28F09D54" w:rsidR="002347DD" w:rsidRPr="00970959" w:rsidRDefault="002347DD" w:rsidP="002347DD"/>
    <w:tbl>
      <w:tblPr>
        <w:tblStyle w:val="Tablaconcuadrcula"/>
        <w:tblW w:w="9628" w:type="dxa"/>
        <w:tblLook w:val="04A0" w:firstRow="1" w:lastRow="0" w:firstColumn="1" w:lastColumn="0" w:noHBand="0" w:noVBand="1"/>
      </w:tblPr>
      <w:tblGrid>
        <w:gridCol w:w="777"/>
        <w:gridCol w:w="1536"/>
        <w:gridCol w:w="1536"/>
        <w:gridCol w:w="1456"/>
        <w:gridCol w:w="1536"/>
        <w:gridCol w:w="1441"/>
        <w:gridCol w:w="1441"/>
      </w:tblGrid>
      <w:tr w:rsidR="00970959" w:rsidRPr="00970959" w14:paraId="3D850915" w14:textId="77777777" w:rsidTr="00744000">
        <w:tc>
          <w:tcPr>
            <w:tcW w:w="777" w:type="dxa"/>
          </w:tcPr>
          <w:p w14:paraId="54FE770A" w14:textId="71B0F216" w:rsidR="002347DD" w:rsidRPr="00970959" w:rsidRDefault="0C44EDE8" w:rsidP="00D97B66">
            <w:pPr>
              <w:rPr>
                <w:b/>
                <w:bCs/>
              </w:rPr>
            </w:pPr>
            <w:r w:rsidRPr="00970959">
              <w:rPr>
                <w:b/>
                <w:bCs/>
              </w:rPr>
              <w:t>Rank</w:t>
            </w:r>
          </w:p>
        </w:tc>
        <w:tc>
          <w:tcPr>
            <w:tcW w:w="1536" w:type="dxa"/>
          </w:tcPr>
          <w:p w14:paraId="41298D34" w14:textId="77777777" w:rsidR="002347DD" w:rsidRPr="00970959" w:rsidRDefault="002347DD" w:rsidP="00D97B66">
            <w:pPr>
              <w:rPr>
                <w:b/>
                <w:bCs/>
              </w:rPr>
            </w:pPr>
            <w:r w:rsidRPr="00970959">
              <w:rPr>
                <w:b/>
                <w:bCs/>
              </w:rPr>
              <w:t>American English</w:t>
            </w:r>
          </w:p>
        </w:tc>
        <w:tc>
          <w:tcPr>
            <w:tcW w:w="1441" w:type="dxa"/>
          </w:tcPr>
          <w:p w14:paraId="721AE42C" w14:textId="77777777" w:rsidR="002347DD" w:rsidRPr="00970959" w:rsidRDefault="002347DD" w:rsidP="00D97B66">
            <w:pPr>
              <w:rPr>
                <w:b/>
                <w:bCs/>
              </w:rPr>
            </w:pPr>
            <w:r w:rsidRPr="00970959">
              <w:rPr>
                <w:b/>
                <w:bCs/>
              </w:rPr>
              <w:t>British English</w:t>
            </w:r>
          </w:p>
        </w:tc>
        <w:tc>
          <w:tcPr>
            <w:tcW w:w="1456" w:type="dxa"/>
          </w:tcPr>
          <w:p w14:paraId="0CB0557D" w14:textId="77777777" w:rsidR="002347DD" w:rsidRPr="00970959" w:rsidRDefault="002347DD" w:rsidP="00D97B66">
            <w:pPr>
              <w:rPr>
                <w:b/>
                <w:bCs/>
              </w:rPr>
            </w:pPr>
            <w:r w:rsidRPr="00970959">
              <w:rPr>
                <w:b/>
                <w:bCs/>
              </w:rPr>
              <w:t>Cantonese</w:t>
            </w:r>
          </w:p>
        </w:tc>
        <w:tc>
          <w:tcPr>
            <w:tcW w:w="1536" w:type="dxa"/>
          </w:tcPr>
          <w:p w14:paraId="63CC464B" w14:textId="77777777" w:rsidR="002347DD" w:rsidRPr="00970959" w:rsidRDefault="002347DD" w:rsidP="00D97B66">
            <w:pPr>
              <w:rPr>
                <w:b/>
                <w:bCs/>
              </w:rPr>
            </w:pPr>
            <w:r w:rsidRPr="00970959">
              <w:rPr>
                <w:b/>
                <w:bCs/>
              </w:rPr>
              <w:t>German</w:t>
            </w:r>
          </w:p>
        </w:tc>
        <w:tc>
          <w:tcPr>
            <w:tcW w:w="1441" w:type="dxa"/>
          </w:tcPr>
          <w:p w14:paraId="2EB199B1" w14:textId="77777777" w:rsidR="002347DD" w:rsidRPr="00970959" w:rsidRDefault="002347DD" w:rsidP="00D97B66">
            <w:pPr>
              <w:rPr>
                <w:b/>
                <w:bCs/>
              </w:rPr>
            </w:pPr>
            <w:r w:rsidRPr="00970959">
              <w:rPr>
                <w:b/>
                <w:bCs/>
              </w:rPr>
              <w:t>Italian</w:t>
            </w:r>
          </w:p>
        </w:tc>
        <w:tc>
          <w:tcPr>
            <w:tcW w:w="1441" w:type="dxa"/>
          </w:tcPr>
          <w:p w14:paraId="6E61EB19" w14:textId="77777777" w:rsidR="002347DD" w:rsidRPr="00970959" w:rsidRDefault="002347DD" w:rsidP="00D97B66">
            <w:pPr>
              <w:rPr>
                <w:b/>
                <w:bCs/>
              </w:rPr>
            </w:pPr>
            <w:r w:rsidRPr="00970959">
              <w:rPr>
                <w:b/>
                <w:bCs/>
              </w:rPr>
              <w:t>Spanish</w:t>
            </w:r>
          </w:p>
        </w:tc>
      </w:tr>
      <w:tr w:rsidR="00970959" w:rsidRPr="00970959" w14:paraId="5FFF5F8C" w14:textId="77777777" w:rsidTr="00744000">
        <w:tc>
          <w:tcPr>
            <w:tcW w:w="777" w:type="dxa"/>
          </w:tcPr>
          <w:p w14:paraId="33BA2CCB" w14:textId="77777777" w:rsidR="002347DD" w:rsidRPr="00970959" w:rsidRDefault="002347DD" w:rsidP="00D97B66">
            <w:r w:rsidRPr="00970959">
              <w:t>1</w:t>
            </w:r>
          </w:p>
        </w:tc>
        <w:tc>
          <w:tcPr>
            <w:tcW w:w="1536" w:type="dxa"/>
          </w:tcPr>
          <w:p w14:paraId="08552A23" w14:textId="0E5CF30B" w:rsidR="002347DD" w:rsidRPr="00970959" w:rsidRDefault="002347DD" w:rsidP="00D97B66">
            <w:r w:rsidRPr="00970959">
              <w:t xml:space="preserve">Cheerful is </w:t>
            </w:r>
            <w:r w:rsidR="00744000" w:rsidRPr="00970959">
              <w:rPr>
                <w:noProof/>
                <w:lang w:val="en-US" w:eastAsia="zh-CN"/>
              </w:rPr>
              <w:drawing>
                <wp:inline distT="0" distB="0" distL="0" distR="0" wp14:anchorId="1EE4A964" wp14:editId="1C51EC6C">
                  <wp:extent cx="710142" cy="154940"/>
                  <wp:effectExtent l="0" t="0" r="1270" b="0"/>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Imagen 24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60569" cy="165942"/>
                          </a:xfrm>
                          <a:prstGeom prst="rect">
                            <a:avLst/>
                          </a:prstGeom>
                        </pic:spPr>
                      </pic:pic>
                    </a:graphicData>
                  </a:graphic>
                </wp:inline>
              </w:drawing>
            </w:r>
            <w:r w:rsidR="00744000" w:rsidRPr="00970959">
              <w:t xml:space="preserve">(sun </w:t>
            </w:r>
            <w:r w:rsidRPr="00970959">
              <w:t>yellow</w:t>
            </w:r>
            <w:r w:rsidR="00744000" w:rsidRPr="00970959">
              <w:t>)</w:t>
            </w:r>
          </w:p>
        </w:tc>
        <w:tc>
          <w:tcPr>
            <w:tcW w:w="1441" w:type="dxa"/>
          </w:tcPr>
          <w:p w14:paraId="463E31A5" w14:textId="4FFC2058" w:rsidR="002347DD" w:rsidRPr="00970959" w:rsidRDefault="002347DD" w:rsidP="00D97B66">
            <w:r w:rsidRPr="00970959">
              <w:t xml:space="preserve">Happy is </w:t>
            </w:r>
            <w:r w:rsidR="00744000" w:rsidRPr="00970959">
              <w:rPr>
                <w:noProof/>
                <w:lang w:val="en-US" w:eastAsia="zh-CN"/>
              </w:rPr>
              <w:drawing>
                <wp:inline distT="0" distB="0" distL="0" distR="0" wp14:anchorId="3E48F4D0" wp14:editId="0FE49A32">
                  <wp:extent cx="710142" cy="154940"/>
                  <wp:effectExtent l="0" t="0" r="1270" b="0"/>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Imagen 24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60569" cy="165942"/>
                          </a:xfrm>
                          <a:prstGeom prst="rect">
                            <a:avLst/>
                          </a:prstGeom>
                        </pic:spPr>
                      </pic:pic>
                    </a:graphicData>
                  </a:graphic>
                </wp:inline>
              </w:drawing>
            </w:r>
            <w:r w:rsidR="00744000" w:rsidRPr="00970959">
              <w:t xml:space="preserve"> (sun yellow)</w:t>
            </w:r>
          </w:p>
        </w:tc>
        <w:tc>
          <w:tcPr>
            <w:tcW w:w="1456" w:type="dxa"/>
          </w:tcPr>
          <w:p w14:paraId="5B0351DE" w14:textId="224D84A2" w:rsidR="002347DD" w:rsidRPr="00970959" w:rsidRDefault="002347DD" w:rsidP="00D97B66">
            <w:r w:rsidRPr="00970959">
              <w:t xml:space="preserve">Angry is </w:t>
            </w:r>
            <w:r w:rsidR="00744000" w:rsidRPr="00970959">
              <w:rPr>
                <w:noProof/>
                <w:lang w:val="en-US" w:eastAsia="zh-CN"/>
              </w:rPr>
              <w:drawing>
                <wp:inline distT="0" distB="0" distL="0" distR="0" wp14:anchorId="12E60868" wp14:editId="2E15348E">
                  <wp:extent cx="687223" cy="141210"/>
                  <wp:effectExtent l="0" t="0" r="0" b="0"/>
                  <wp:docPr id="1535276548" name="Imagen 1535276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48" name="Imagen 1535276548"/>
                          <pic:cNvPicPr/>
                        </pic:nvPicPr>
                        <pic:blipFill>
                          <a:blip r:embed="rId39" cstate="print">
                            <a:extLst>
                              <a:ext uri="{28A0092B-C50C-407E-A947-70E740481C1C}">
                                <a14:useLocalDpi xmlns:a14="http://schemas.microsoft.com/office/drawing/2010/main" val="0"/>
                              </a:ext>
                            </a:extLst>
                          </a:blip>
                          <a:stretch>
                            <a:fillRect/>
                          </a:stretch>
                        </pic:blipFill>
                        <pic:spPr>
                          <a:xfrm flipV="1">
                            <a:off x="0" y="0"/>
                            <a:ext cx="707006" cy="145275"/>
                          </a:xfrm>
                          <a:prstGeom prst="rect">
                            <a:avLst/>
                          </a:prstGeom>
                        </pic:spPr>
                      </pic:pic>
                    </a:graphicData>
                  </a:graphic>
                </wp:inline>
              </w:drawing>
            </w:r>
            <w:r w:rsidR="00744000" w:rsidRPr="00970959">
              <w:t xml:space="preserve">(ruby </w:t>
            </w:r>
            <w:r w:rsidRPr="00970959">
              <w:t>red</w:t>
            </w:r>
            <w:r w:rsidR="00744000" w:rsidRPr="00970959">
              <w:t>)</w:t>
            </w:r>
            <w:r w:rsidRPr="00970959">
              <w:t xml:space="preserve"> </w:t>
            </w:r>
          </w:p>
        </w:tc>
        <w:tc>
          <w:tcPr>
            <w:tcW w:w="1536" w:type="dxa"/>
          </w:tcPr>
          <w:p w14:paraId="2968A411" w14:textId="3D2AA76D" w:rsidR="002347DD" w:rsidRPr="00970959" w:rsidRDefault="002347DD" w:rsidP="00D97B66">
            <w:r w:rsidRPr="00970959">
              <w:t xml:space="preserve">Passionate </w:t>
            </w:r>
            <w:r w:rsidR="00744000" w:rsidRPr="00970959">
              <w:t xml:space="preserve">is </w:t>
            </w:r>
            <w:r w:rsidR="00744000" w:rsidRPr="00970959">
              <w:rPr>
                <w:noProof/>
                <w:lang w:val="en-US" w:eastAsia="zh-CN"/>
              </w:rPr>
              <w:drawing>
                <wp:inline distT="0" distB="0" distL="0" distR="0" wp14:anchorId="359B38C6" wp14:editId="1EDDC711">
                  <wp:extent cx="687223" cy="141210"/>
                  <wp:effectExtent l="0" t="0" r="0" b="0"/>
                  <wp:docPr id="1535276549" name="Imagen 1535276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48" name="Imagen 1535276548"/>
                          <pic:cNvPicPr/>
                        </pic:nvPicPr>
                        <pic:blipFill>
                          <a:blip r:embed="rId39" cstate="print">
                            <a:extLst>
                              <a:ext uri="{28A0092B-C50C-407E-A947-70E740481C1C}">
                                <a14:useLocalDpi xmlns:a14="http://schemas.microsoft.com/office/drawing/2010/main" val="0"/>
                              </a:ext>
                            </a:extLst>
                          </a:blip>
                          <a:stretch>
                            <a:fillRect/>
                          </a:stretch>
                        </pic:blipFill>
                        <pic:spPr>
                          <a:xfrm flipV="1">
                            <a:off x="0" y="0"/>
                            <a:ext cx="707006" cy="145275"/>
                          </a:xfrm>
                          <a:prstGeom prst="rect">
                            <a:avLst/>
                          </a:prstGeom>
                        </pic:spPr>
                      </pic:pic>
                    </a:graphicData>
                  </a:graphic>
                </wp:inline>
              </w:drawing>
            </w:r>
            <w:r w:rsidR="00744000" w:rsidRPr="00970959">
              <w:t xml:space="preserve"> (ruby red)</w:t>
            </w:r>
          </w:p>
        </w:tc>
        <w:tc>
          <w:tcPr>
            <w:tcW w:w="1441" w:type="dxa"/>
          </w:tcPr>
          <w:p w14:paraId="2E6AE1AA" w14:textId="5094DA51" w:rsidR="002347DD" w:rsidRPr="00970959" w:rsidRDefault="002347DD" w:rsidP="00D97B66">
            <w:r w:rsidRPr="00970959">
              <w:t xml:space="preserve">Passionate </w:t>
            </w:r>
            <w:r w:rsidR="00744000" w:rsidRPr="00970959">
              <w:t xml:space="preserve">is </w:t>
            </w:r>
            <w:r w:rsidR="00744000" w:rsidRPr="00970959">
              <w:rPr>
                <w:noProof/>
                <w:lang w:val="en-US" w:eastAsia="zh-CN"/>
              </w:rPr>
              <w:drawing>
                <wp:inline distT="0" distB="0" distL="0" distR="0" wp14:anchorId="3E50C583" wp14:editId="3BB602C4">
                  <wp:extent cx="687223" cy="141210"/>
                  <wp:effectExtent l="0" t="0" r="0" b="0"/>
                  <wp:docPr id="1535276550" name="Imagen 1535276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48" name="Imagen 1535276548"/>
                          <pic:cNvPicPr/>
                        </pic:nvPicPr>
                        <pic:blipFill>
                          <a:blip r:embed="rId39" cstate="print">
                            <a:extLst>
                              <a:ext uri="{28A0092B-C50C-407E-A947-70E740481C1C}">
                                <a14:useLocalDpi xmlns:a14="http://schemas.microsoft.com/office/drawing/2010/main" val="0"/>
                              </a:ext>
                            </a:extLst>
                          </a:blip>
                          <a:stretch>
                            <a:fillRect/>
                          </a:stretch>
                        </pic:blipFill>
                        <pic:spPr>
                          <a:xfrm flipV="1">
                            <a:off x="0" y="0"/>
                            <a:ext cx="707006" cy="145275"/>
                          </a:xfrm>
                          <a:prstGeom prst="rect">
                            <a:avLst/>
                          </a:prstGeom>
                        </pic:spPr>
                      </pic:pic>
                    </a:graphicData>
                  </a:graphic>
                </wp:inline>
              </w:drawing>
            </w:r>
            <w:r w:rsidR="00744000" w:rsidRPr="00970959">
              <w:t xml:space="preserve"> (ruby red)</w:t>
            </w:r>
          </w:p>
        </w:tc>
        <w:tc>
          <w:tcPr>
            <w:tcW w:w="1441" w:type="dxa"/>
          </w:tcPr>
          <w:p w14:paraId="55600728" w14:textId="31379FC2" w:rsidR="002347DD" w:rsidRPr="00970959" w:rsidRDefault="002347DD" w:rsidP="00D97B66">
            <w:r w:rsidRPr="00970959">
              <w:t xml:space="preserve">Furious </w:t>
            </w:r>
            <w:r w:rsidR="00744000" w:rsidRPr="00970959">
              <w:t xml:space="preserve">is </w:t>
            </w:r>
            <w:r w:rsidR="00744000" w:rsidRPr="00970959">
              <w:rPr>
                <w:noProof/>
                <w:lang w:val="en-US" w:eastAsia="zh-CN"/>
              </w:rPr>
              <w:drawing>
                <wp:inline distT="0" distB="0" distL="0" distR="0" wp14:anchorId="57DAA1EE" wp14:editId="7982FD2D">
                  <wp:extent cx="687223" cy="141210"/>
                  <wp:effectExtent l="0" t="0" r="0" b="0"/>
                  <wp:docPr id="1535276551" name="Imagen 1535276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48" name="Imagen 1535276548"/>
                          <pic:cNvPicPr/>
                        </pic:nvPicPr>
                        <pic:blipFill>
                          <a:blip r:embed="rId39" cstate="print">
                            <a:extLst>
                              <a:ext uri="{28A0092B-C50C-407E-A947-70E740481C1C}">
                                <a14:useLocalDpi xmlns:a14="http://schemas.microsoft.com/office/drawing/2010/main" val="0"/>
                              </a:ext>
                            </a:extLst>
                          </a:blip>
                          <a:stretch>
                            <a:fillRect/>
                          </a:stretch>
                        </pic:blipFill>
                        <pic:spPr>
                          <a:xfrm flipV="1">
                            <a:off x="0" y="0"/>
                            <a:ext cx="707006" cy="145275"/>
                          </a:xfrm>
                          <a:prstGeom prst="rect">
                            <a:avLst/>
                          </a:prstGeom>
                        </pic:spPr>
                      </pic:pic>
                    </a:graphicData>
                  </a:graphic>
                </wp:inline>
              </w:drawing>
            </w:r>
            <w:r w:rsidR="00744000" w:rsidRPr="00970959">
              <w:t xml:space="preserve"> (ruby red)</w:t>
            </w:r>
          </w:p>
        </w:tc>
      </w:tr>
      <w:tr w:rsidR="00970959" w:rsidRPr="00970959" w14:paraId="6A4C0D5F" w14:textId="77777777" w:rsidTr="00744000">
        <w:tc>
          <w:tcPr>
            <w:tcW w:w="777" w:type="dxa"/>
          </w:tcPr>
          <w:p w14:paraId="63016BC7" w14:textId="77777777" w:rsidR="002347DD" w:rsidRPr="00970959" w:rsidRDefault="002347DD" w:rsidP="00D97B66">
            <w:r w:rsidRPr="00970959">
              <w:t>2</w:t>
            </w:r>
          </w:p>
        </w:tc>
        <w:tc>
          <w:tcPr>
            <w:tcW w:w="1536" w:type="dxa"/>
          </w:tcPr>
          <w:p w14:paraId="48909D0A" w14:textId="16741AA3" w:rsidR="002347DD" w:rsidRPr="00970959" w:rsidRDefault="002347DD" w:rsidP="00D97B66">
            <w:r w:rsidRPr="00970959">
              <w:t xml:space="preserve">Happy </w:t>
            </w:r>
            <w:r w:rsidR="00744000" w:rsidRPr="00970959">
              <w:t xml:space="preserve">is </w:t>
            </w:r>
            <w:r w:rsidR="00744000" w:rsidRPr="00970959">
              <w:rPr>
                <w:noProof/>
                <w:lang w:val="en-US" w:eastAsia="zh-CN"/>
              </w:rPr>
              <w:drawing>
                <wp:inline distT="0" distB="0" distL="0" distR="0" wp14:anchorId="135AD7CD" wp14:editId="1F157D49">
                  <wp:extent cx="710142" cy="154940"/>
                  <wp:effectExtent l="0" t="0" r="127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Imagen 24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60569" cy="165942"/>
                          </a:xfrm>
                          <a:prstGeom prst="rect">
                            <a:avLst/>
                          </a:prstGeom>
                        </pic:spPr>
                      </pic:pic>
                    </a:graphicData>
                  </a:graphic>
                </wp:inline>
              </w:drawing>
            </w:r>
            <w:r w:rsidR="00744000" w:rsidRPr="00970959">
              <w:t xml:space="preserve"> (sun yellow)</w:t>
            </w:r>
          </w:p>
        </w:tc>
        <w:tc>
          <w:tcPr>
            <w:tcW w:w="1441" w:type="dxa"/>
          </w:tcPr>
          <w:p w14:paraId="6EE56A1D" w14:textId="415C7D8B" w:rsidR="002347DD" w:rsidRPr="00970959" w:rsidRDefault="002347DD" w:rsidP="00D97B66">
            <w:r w:rsidRPr="00970959">
              <w:t xml:space="preserve">Furious </w:t>
            </w:r>
            <w:r w:rsidR="00744000" w:rsidRPr="00970959">
              <w:t xml:space="preserve">is </w:t>
            </w:r>
            <w:r w:rsidR="00744000" w:rsidRPr="00970959">
              <w:rPr>
                <w:noProof/>
                <w:lang w:val="en-US" w:eastAsia="zh-CN"/>
              </w:rPr>
              <w:drawing>
                <wp:inline distT="0" distB="0" distL="0" distR="0" wp14:anchorId="7B8A473C" wp14:editId="02DBB286">
                  <wp:extent cx="687223" cy="141210"/>
                  <wp:effectExtent l="0" t="0" r="0" b="0"/>
                  <wp:docPr id="1535276552" name="Imagen 1535276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48" name="Imagen 1535276548"/>
                          <pic:cNvPicPr/>
                        </pic:nvPicPr>
                        <pic:blipFill>
                          <a:blip r:embed="rId39" cstate="print">
                            <a:extLst>
                              <a:ext uri="{28A0092B-C50C-407E-A947-70E740481C1C}">
                                <a14:useLocalDpi xmlns:a14="http://schemas.microsoft.com/office/drawing/2010/main" val="0"/>
                              </a:ext>
                            </a:extLst>
                          </a:blip>
                          <a:stretch>
                            <a:fillRect/>
                          </a:stretch>
                        </pic:blipFill>
                        <pic:spPr>
                          <a:xfrm flipV="1">
                            <a:off x="0" y="0"/>
                            <a:ext cx="707006" cy="145275"/>
                          </a:xfrm>
                          <a:prstGeom prst="rect">
                            <a:avLst/>
                          </a:prstGeom>
                        </pic:spPr>
                      </pic:pic>
                    </a:graphicData>
                  </a:graphic>
                </wp:inline>
              </w:drawing>
            </w:r>
            <w:r w:rsidR="00744000" w:rsidRPr="00970959">
              <w:t xml:space="preserve"> (ruby red)</w:t>
            </w:r>
          </w:p>
        </w:tc>
        <w:tc>
          <w:tcPr>
            <w:tcW w:w="1456" w:type="dxa"/>
          </w:tcPr>
          <w:p w14:paraId="7224C06F" w14:textId="6363E7C4" w:rsidR="002347DD" w:rsidRPr="00970959" w:rsidRDefault="002347DD" w:rsidP="00D97B66">
            <w:r w:rsidRPr="00970959">
              <w:t xml:space="preserve">Passionate </w:t>
            </w:r>
            <w:r w:rsidR="00744000" w:rsidRPr="00970959">
              <w:t xml:space="preserve">is </w:t>
            </w:r>
            <w:r w:rsidR="00744000" w:rsidRPr="00970959">
              <w:rPr>
                <w:noProof/>
                <w:lang w:val="en-US" w:eastAsia="zh-CN"/>
              </w:rPr>
              <w:drawing>
                <wp:inline distT="0" distB="0" distL="0" distR="0" wp14:anchorId="11EB7DEF" wp14:editId="124B074E">
                  <wp:extent cx="687223" cy="141210"/>
                  <wp:effectExtent l="0" t="0" r="0" b="0"/>
                  <wp:docPr id="1535276553" name="Imagen 1535276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48" name="Imagen 1535276548"/>
                          <pic:cNvPicPr/>
                        </pic:nvPicPr>
                        <pic:blipFill>
                          <a:blip r:embed="rId39" cstate="print">
                            <a:extLst>
                              <a:ext uri="{28A0092B-C50C-407E-A947-70E740481C1C}">
                                <a14:useLocalDpi xmlns:a14="http://schemas.microsoft.com/office/drawing/2010/main" val="0"/>
                              </a:ext>
                            </a:extLst>
                          </a:blip>
                          <a:stretch>
                            <a:fillRect/>
                          </a:stretch>
                        </pic:blipFill>
                        <pic:spPr>
                          <a:xfrm flipV="1">
                            <a:off x="0" y="0"/>
                            <a:ext cx="707006" cy="145275"/>
                          </a:xfrm>
                          <a:prstGeom prst="rect">
                            <a:avLst/>
                          </a:prstGeom>
                        </pic:spPr>
                      </pic:pic>
                    </a:graphicData>
                  </a:graphic>
                </wp:inline>
              </w:drawing>
            </w:r>
            <w:r w:rsidR="00744000" w:rsidRPr="00970959">
              <w:t xml:space="preserve"> (ruby red)</w:t>
            </w:r>
          </w:p>
        </w:tc>
        <w:tc>
          <w:tcPr>
            <w:tcW w:w="1536" w:type="dxa"/>
          </w:tcPr>
          <w:p w14:paraId="06F763BB" w14:textId="4CEB4E4A" w:rsidR="002347DD" w:rsidRPr="00970959" w:rsidRDefault="002347DD" w:rsidP="00D97B66">
            <w:r w:rsidRPr="00970959">
              <w:t xml:space="preserve">Bored is </w:t>
            </w:r>
            <w:r w:rsidR="00744000" w:rsidRPr="00970959">
              <w:rPr>
                <w:noProof/>
                <w:lang w:val="en-US" w:eastAsia="zh-CN"/>
              </w:rPr>
              <w:drawing>
                <wp:inline distT="0" distB="0" distL="0" distR="0" wp14:anchorId="7A275C26" wp14:editId="08D87C8D">
                  <wp:extent cx="747346" cy="161867"/>
                  <wp:effectExtent l="0" t="0" r="2540" b="3810"/>
                  <wp:docPr id="1535276568" name="Imagen 1535276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68" name="Imagen 1535276568"/>
                          <pic:cNvPicPr/>
                        </pic:nvPicPr>
                        <pic:blipFill>
                          <a:blip r:embed="rId40" cstate="print">
                            <a:extLst>
                              <a:ext uri="{28A0092B-C50C-407E-A947-70E740481C1C}">
                                <a14:useLocalDpi xmlns:a14="http://schemas.microsoft.com/office/drawing/2010/main" val="0"/>
                              </a:ext>
                            </a:extLst>
                          </a:blip>
                          <a:stretch>
                            <a:fillRect/>
                          </a:stretch>
                        </pic:blipFill>
                        <pic:spPr>
                          <a:xfrm flipV="1">
                            <a:off x="0" y="0"/>
                            <a:ext cx="804153" cy="174171"/>
                          </a:xfrm>
                          <a:prstGeom prst="rect">
                            <a:avLst/>
                          </a:prstGeom>
                        </pic:spPr>
                      </pic:pic>
                    </a:graphicData>
                  </a:graphic>
                </wp:inline>
              </w:drawing>
            </w:r>
            <w:r w:rsidR="00744000" w:rsidRPr="00970959">
              <w:t>(</w:t>
            </w:r>
            <w:r w:rsidRPr="00970959">
              <w:t>grey</w:t>
            </w:r>
            <w:r w:rsidR="00744000" w:rsidRPr="00970959">
              <w:t>)</w:t>
            </w:r>
          </w:p>
        </w:tc>
        <w:tc>
          <w:tcPr>
            <w:tcW w:w="1441" w:type="dxa"/>
          </w:tcPr>
          <w:p w14:paraId="5BB9A4B8" w14:textId="1711B185" w:rsidR="002347DD" w:rsidRPr="00970959" w:rsidRDefault="002347DD" w:rsidP="00D97B66">
            <w:r w:rsidRPr="00970959">
              <w:t xml:space="preserve">Bored is </w:t>
            </w:r>
            <w:r w:rsidR="00744000" w:rsidRPr="00970959">
              <w:rPr>
                <w:noProof/>
                <w:lang w:val="en-US" w:eastAsia="zh-CN"/>
              </w:rPr>
              <w:drawing>
                <wp:inline distT="0" distB="0" distL="0" distR="0" wp14:anchorId="33D49FB0" wp14:editId="7EFEFBE0">
                  <wp:extent cx="747346" cy="161867"/>
                  <wp:effectExtent l="0" t="0" r="2540" b="3810"/>
                  <wp:docPr id="1535276569" name="Imagen 1535276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68" name="Imagen 1535276568"/>
                          <pic:cNvPicPr/>
                        </pic:nvPicPr>
                        <pic:blipFill>
                          <a:blip r:embed="rId40" cstate="print">
                            <a:extLst>
                              <a:ext uri="{28A0092B-C50C-407E-A947-70E740481C1C}">
                                <a14:useLocalDpi xmlns:a14="http://schemas.microsoft.com/office/drawing/2010/main" val="0"/>
                              </a:ext>
                            </a:extLst>
                          </a:blip>
                          <a:stretch>
                            <a:fillRect/>
                          </a:stretch>
                        </pic:blipFill>
                        <pic:spPr>
                          <a:xfrm flipV="1">
                            <a:off x="0" y="0"/>
                            <a:ext cx="804153" cy="174171"/>
                          </a:xfrm>
                          <a:prstGeom prst="rect">
                            <a:avLst/>
                          </a:prstGeom>
                        </pic:spPr>
                      </pic:pic>
                    </a:graphicData>
                  </a:graphic>
                </wp:inline>
              </w:drawing>
            </w:r>
            <w:r w:rsidR="00744000" w:rsidRPr="00970959">
              <w:t xml:space="preserve"> (</w:t>
            </w:r>
            <w:r w:rsidRPr="00970959">
              <w:t>grey</w:t>
            </w:r>
            <w:r w:rsidR="00744000" w:rsidRPr="00970959">
              <w:t>)</w:t>
            </w:r>
          </w:p>
        </w:tc>
        <w:tc>
          <w:tcPr>
            <w:tcW w:w="1441" w:type="dxa"/>
          </w:tcPr>
          <w:p w14:paraId="7BF111FD" w14:textId="7030362F" w:rsidR="002347DD" w:rsidRPr="00970959" w:rsidRDefault="002347DD" w:rsidP="00D97B66">
            <w:r w:rsidRPr="00970959">
              <w:t xml:space="preserve">Passionate </w:t>
            </w:r>
            <w:r w:rsidR="00744000" w:rsidRPr="00970959">
              <w:t xml:space="preserve">is </w:t>
            </w:r>
            <w:r w:rsidR="00744000" w:rsidRPr="00970959">
              <w:rPr>
                <w:noProof/>
                <w:lang w:val="en-US" w:eastAsia="zh-CN"/>
              </w:rPr>
              <w:drawing>
                <wp:inline distT="0" distB="0" distL="0" distR="0" wp14:anchorId="44DE40A4" wp14:editId="1D62BE6E">
                  <wp:extent cx="687223" cy="141210"/>
                  <wp:effectExtent l="0" t="0" r="0" b="0"/>
                  <wp:docPr id="1535276554" name="Imagen 1535276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48" name="Imagen 1535276548"/>
                          <pic:cNvPicPr/>
                        </pic:nvPicPr>
                        <pic:blipFill>
                          <a:blip r:embed="rId39" cstate="print">
                            <a:extLst>
                              <a:ext uri="{28A0092B-C50C-407E-A947-70E740481C1C}">
                                <a14:useLocalDpi xmlns:a14="http://schemas.microsoft.com/office/drawing/2010/main" val="0"/>
                              </a:ext>
                            </a:extLst>
                          </a:blip>
                          <a:stretch>
                            <a:fillRect/>
                          </a:stretch>
                        </pic:blipFill>
                        <pic:spPr>
                          <a:xfrm flipV="1">
                            <a:off x="0" y="0"/>
                            <a:ext cx="707006" cy="145275"/>
                          </a:xfrm>
                          <a:prstGeom prst="rect">
                            <a:avLst/>
                          </a:prstGeom>
                        </pic:spPr>
                      </pic:pic>
                    </a:graphicData>
                  </a:graphic>
                </wp:inline>
              </w:drawing>
            </w:r>
            <w:r w:rsidR="00744000" w:rsidRPr="00970959">
              <w:t xml:space="preserve"> (ruby red)</w:t>
            </w:r>
          </w:p>
        </w:tc>
      </w:tr>
      <w:tr w:rsidR="00970959" w:rsidRPr="00970959" w14:paraId="6642E705" w14:textId="77777777" w:rsidTr="00744000">
        <w:tc>
          <w:tcPr>
            <w:tcW w:w="777" w:type="dxa"/>
          </w:tcPr>
          <w:p w14:paraId="02A9D619" w14:textId="77777777" w:rsidR="002347DD" w:rsidRPr="00970959" w:rsidRDefault="002347DD" w:rsidP="00D97B66">
            <w:r w:rsidRPr="00970959">
              <w:t>3</w:t>
            </w:r>
          </w:p>
        </w:tc>
        <w:tc>
          <w:tcPr>
            <w:tcW w:w="1536" w:type="dxa"/>
          </w:tcPr>
          <w:p w14:paraId="488735BA" w14:textId="47C63FC4" w:rsidR="002347DD" w:rsidRPr="00970959" w:rsidRDefault="002347DD" w:rsidP="00D97B66">
            <w:r w:rsidRPr="00970959">
              <w:t xml:space="preserve">Furious </w:t>
            </w:r>
            <w:r w:rsidR="00744000" w:rsidRPr="00970959">
              <w:t xml:space="preserve">is </w:t>
            </w:r>
            <w:r w:rsidR="00744000" w:rsidRPr="00970959">
              <w:rPr>
                <w:noProof/>
                <w:lang w:val="en-US" w:eastAsia="zh-CN"/>
              </w:rPr>
              <w:drawing>
                <wp:inline distT="0" distB="0" distL="0" distR="0" wp14:anchorId="3A243A65" wp14:editId="1AE113EE">
                  <wp:extent cx="687223" cy="141210"/>
                  <wp:effectExtent l="0" t="0" r="0" b="0"/>
                  <wp:docPr id="1535276555" name="Imagen 1535276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48" name="Imagen 1535276548"/>
                          <pic:cNvPicPr/>
                        </pic:nvPicPr>
                        <pic:blipFill>
                          <a:blip r:embed="rId39" cstate="print">
                            <a:extLst>
                              <a:ext uri="{28A0092B-C50C-407E-A947-70E740481C1C}">
                                <a14:useLocalDpi xmlns:a14="http://schemas.microsoft.com/office/drawing/2010/main" val="0"/>
                              </a:ext>
                            </a:extLst>
                          </a:blip>
                          <a:stretch>
                            <a:fillRect/>
                          </a:stretch>
                        </pic:blipFill>
                        <pic:spPr>
                          <a:xfrm flipV="1">
                            <a:off x="0" y="0"/>
                            <a:ext cx="707006" cy="145275"/>
                          </a:xfrm>
                          <a:prstGeom prst="rect">
                            <a:avLst/>
                          </a:prstGeom>
                        </pic:spPr>
                      </pic:pic>
                    </a:graphicData>
                  </a:graphic>
                </wp:inline>
              </w:drawing>
            </w:r>
            <w:r w:rsidR="00744000" w:rsidRPr="00970959">
              <w:t xml:space="preserve"> (ruby red)</w:t>
            </w:r>
          </w:p>
        </w:tc>
        <w:tc>
          <w:tcPr>
            <w:tcW w:w="1441" w:type="dxa"/>
          </w:tcPr>
          <w:p w14:paraId="062506B4" w14:textId="7333BE15" w:rsidR="002347DD" w:rsidRPr="00970959" w:rsidRDefault="002347DD" w:rsidP="00D97B66">
            <w:r w:rsidRPr="00970959">
              <w:t xml:space="preserve">Angry </w:t>
            </w:r>
            <w:r w:rsidR="00744000" w:rsidRPr="00970959">
              <w:t xml:space="preserve">is </w:t>
            </w:r>
            <w:r w:rsidR="00744000" w:rsidRPr="00970959">
              <w:rPr>
                <w:noProof/>
                <w:lang w:val="en-US" w:eastAsia="zh-CN"/>
              </w:rPr>
              <w:drawing>
                <wp:inline distT="0" distB="0" distL="0" distR="0" wp14:anchorId="3B9F0A13" wp14:editId="5F524BD3">
                  <wp:extent cx="687223" cy="141210"/>
                  <wp:effectExtent l="0" t="0" r="0" b="0"/>
                  <wp:docPr id="1535276556" name="Imagen 1535276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48" name="Imagen 1535276548"/>
                          <pic:cNvPicPr/>
                        </pic:nvPicPr>
                        <pic:blipFill>
                          <a:blip r:embed="rId39" cstate="print">
                            <a:extLst>
                              <a:ext uri="{28A0092B-C50C-407E-A947-70E740481C1C}">
                                <a14:useLocalDpi xmlns:a14="http://schemas.microsoft.com/office/drawing/2010/main" val="0"/>
                              </a:ext>
                            </a:extLst>
                          </a:blip>
                          <a:stretch>
                            <a:fillRect/>
                          </a:stretch>
                        </pic:blipFill>
                        <pic:spPr>
                          <a:xfrm flipV="1">
                            <a:off x="0" y="0"/>
                            <a:ext cx="707006" cy="145275"/>
                          </a:xfrm>
                          <a:prstGeom prst="rect">
                            <a:avLst/>
                          </a:prstGeom>
                        </pic:spPr>
                      </pic:pic>
                    </a:graphicData>
                  </a:graphic>
                </wp:inline>
              </w:drawing>
            </w:r>
            <w:r w:rsidR="00744000" w:rsidRPr="00970959">
              <w:t xml:space="preserve"> (ruby red)</w:t>
            </w:r>
          </w:p>
        </w:tc>
        <w:tc>
          <w:tcPr>
            <w:tcW w:w="1456" w:type="dxa"/>
          </w:tcPr>
          <w:p w14:paraId="557EE19C" w14:textId="080D0B3F" w:rsidR="002347DD" w:rsidRPr="00970959" w:rsidRDefault="002347DD" w:rsidP="00D97B66">
            <w:r w:rsidRPr="00970959">
              <w:t xml:space="preserve">Furious </w:t>
            </w:r>
            <w:r w:rsidR="00744000" w:rsidRPr="00970959">
              <w:t xml:space="preserve">is </w:t>
            </w:r>
            <w:r w:rsidR="00744000" w:rsidRPr="00970959">
              <w:rPr>
                <w:noProof/>
                <w:lang w:val="en-US" w:eastAsia="zh-CN"/>
              </w:rPr>
              <w:drawing>
                <wp:inline distT="0" distB="0" distL="0" distR="0" wp14:anchorId="65CBB672" wp14:editId="5323309E">
                  <wp:extent cx="687223" cy="141210"/>
                  <wp:effectExtent l="0" t="0" r="0" b="0"/>
                  <wp:docPr id="1535276557" name="Imagen 1535276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48" name="Imagen 1535276548"/>
                          <pic:cNvPicPr/>
                        </pic:nvPicPr>
                        <pic:blipFill>
                          <a:blip r:embed="rId39" cstate="print">
                            <a:extLst>
                              <a:ext uri="{28A0092B-C50C-407E-A947-70E740481C1C}">
                                <a14:useLocalDpi xmlns:a14="http://schemas.microsoft.com/office/drawing/2010/main" val="0"/>
                              </a:ext>
                            </a:extLst>
                          </a:blip>
                          <a:stretch>
                            <a:fillRect/>
                          </a:stretch>
                        </pic:blipFill>
                        <pic:spPr>
                          <a:xfrm flipV="1">
                            <a:off x="0" y="0"/>
                            <a:ext cx="707006" cy="145275"/>
                          </a:xfrm>
                          <a:prstGeom prst="rect">
                            <a:avLst/>
                          </a:prstGeom>
                        </pic:spPr>
                      </pic:pic>
                    </a:graphicData>
                  </a:graphic>
                </wp:inline>
              </w:drawing>
            </w:r>
            <w:r w:rsidR="00744000" w:rsidRPr="00970959">
              <w:t xml:space="preserve"> (ruby red)</w:t>
            </w:r>
          </w:p>
        </w:tc>
        <w:tc>
          <w:tcPr>
            <w:tcW w:w="1536" w:type="dxa"/>
          </w:tcPr>
          <w:p w14:paraId="7FA1FCAD" w14:textId="2396FCEB" w:rsidR="002347DD" w:rsidRPr="00970959" w:rsidRDefault="002347DD" w:rsidP="00D97B66">
            <w:r w:rsidRPr="00970959">
              <w:t xml:space="preserve">Furious </w:t>
            </w:r>
            <w:r w:rsidR="00744000" w:rsidRPr="00970959">
              <w:t xml:space="preserve">is </w:t>
            </w:r>
            <w:r w:rsidR="00744000" w:rsidRPr="00970959">
              <w:rPr>
                <w:noProof/>
                <w:lang w:val="en-US" w:eastAsia="zh-CN"/>
              </w:rPr>
              <w:drawing>
                <wp:inline distT="0" distB="0" distL="0" distR="0" wp14:anchorId="3D5D6393" wp14:editId="42C1E5BB">
                  <wp:extent cx="687223" cy="141210"/>
                  <wp:effectExtent l="0" t="0" r="0" b="0"/>
                  <wp:docPr id="1535276558" name="Imagen 1535276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48" name="Imagen 1535276548"/>
                          <pic:cNvPicPr/>
                        </pic:nvPicPr>
                        <pic:blipFill>
                          <a:blip r:embed="rId39" cstate="print">
                            <a:extLst>
                              <a:ext uri="{28A0092B-C50C-407E-A947-70E740481C1C}">
                                <a14:useLocalDpi xmlns:a14="http://schemas.microsoft.com/office/drawing/2010/main" val="0"/>
                              </a:ext>
                            </a:extLst>
                          </a:blip>
                          <a:stretch>
                            <a:fillRect/>
                          </a:stretch>
                        </pic:blipFill>
                        <pic:spPr>
                          <a:xfrm flipV="1">
                            <a:off x="0" y="0"/>
                            <a:ext cx="707006" cy="145275"/>
                          </a:xfrm>
                          <a:prstGeom prst="rect">
                            <a:avLst/>
                          </a:prstGeom>
                        </pic:spPr>
                      </pic:pic>
                    </a:graphicData>
                  </a:graphic>
                </wp:inline>
              </w:drawing>
            </w:r>
            <w:r w:rsidR="00744000" w:rsidRPr="00970959">
              <w:t xml:space="preserve"> (ruby red)</w:t>
            </w:r>
          </w:p>
        </w:tc>
        <w:tc>
          <w:tcPr>
            <w:tcW w:w="1441" w:type="dxa"/>
          </w:tcPr>
          <w:p w14:paraId="04678558" w14:textId="49FA3A58" w:rsidR="002347DD" w:rsidRPr="00970959" w:rsidRDefault="002347DD" w:rsidP="00D97B66">
            <w:r w:rsidRPr="00970959">
              <w:t xml:space="preserve">Angry </w:t>
            </w:r>
            <w:r w:rsidR="00744000" w:rsidRPr="00970959">
              <w:t xml:space="preserve">is </w:t>
            </w:r>
            <w:r w:rsidR="00744000" w:rsidRPr="00970959">
              <w:rPr>
                <w:noProof/>
                <w:lang w:val="en-US" w:eastAsia="zh-CN"/>
              </w:rPr>
              <w:drawing>
                <wp:inline distT="0" distB="0" distL="0" distR="0" wp14:anchorId="1A3EEE7E" wp14:editId="7B50131D">
                  <wp:extent cx="687223" cy="141210"/>
                  <wp:effectExtent l="0" t="0" r="0" b="0"/>
                  <wp:docPr id="1535276559" name="Imagen 1535276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48" name="Imagen 1535276548"/>
                          <pic:cNvPicPr/>
                        </pic:nvPicPr>
                        <pic:blipFill>
                          <a:blip r:embed="rId39" cstate="print">
                            <a:extLst>
                              <a:ext uri="{28A0092B-C50C-407E-A947-70E740481C1C}">
                                <a14:useLocalDpi xmlns:a14="http://schemas.microsoft.com/office/drawing/2010/main" val="0"/>
                              </a:ext>
                            </a:extLst>
                          </a:blip>
                          <a:stretch>
                            <a:fillRect/>
                          </a:stretch>
                        </pic:blipFill>
                        <pic:spPr>
                          <a:xfrm flipV="1">
                            <a:off x="0" y="0"/>
                            <a:ext cx="707006" cy="145275"/>
                          </a:xfrm>
                          <a:prstGeom prst="rect">
                            <a:avLst/>
                          </a:prstGeom>
                        </pic:spPr>
                      </pic:pic>
                    </a:graphicData>
                  </a:graphic>
                </wp:inline>
              </w:drawing>
            </w:r>
            <w:r w:rsidR="00744000" w:rsidRPr="00970959">
              <w:t xml:space="preserve"> (ruby red)</w:t>
            </w:r>
          </w:p>
        </w:tc>
        <w:tc>
          <w:tcPr>
            <w:tcW w:w="1441" w:type="dxa"/>
          </w:tcPr>
          <w:p w14:paraId="12732443" w14:textId="1A09D51C" w:rsidR="002347DD" w:rsidRPr="00970959" w:rsidRDefault="002347DD" w:rsidP="00D97B66">
            <w:r w:rsidRPr="00970959">
              <w:t xml:space="preserve">Sad is </w:t>
            </w:r>
            <w:r w:rsidR="00744000" w:rsidRPr="00970959">
              <w:rPr>
                <w:noProof/>
                <w:lang w:val="en-US" w:eastAsia="zh-CN"/>
              </w:rPr>
              <w:drawing>
                <wp:inline distT="0" distB="0" distL="0" distR="0" wp14:anchorId="0C5E9694" wp14:editId="23C36516">
                  <wp:extent cx="747346" cy="161867"/>
                  <wp:effectExtent l="0" t="0" r="2540" b="3810"/>
                  <wp:docPr id="1535276570" name="Imagen 1535276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68" name="Imagen 1535276568"/>
                          <pic:cNvPicPr/>
                        </pic:nvPicPr>
                        <pic:blipFill>
                          <a:blip r:embed="rId40" cstate="print">
                            <a:extLst>
                              <a:ext uri="{28A0092B-C50C-407E-A947-70E740481C1C}">
                                <a14:useLocalDpi xmlns:a14="http://schemas.microsoft.com/office/drawing/2010/main" val="0"/>
                              </a:ext>
                            </a:extLst>
                          </a:blip>
                          <a:stretch>
                            <a:fillRect/>
                          </a:stretch>
                        </pic:blipFill>
                        <pic:spPr>
                          <a:xfrm flipV="1">
                            <a:off x="0" y="0"/>
                            <a:ext cx="804153" cy="174171"/>
                          </a:xfrm>
                          <a:prstGeom prst="rect">
                            <a:avLst/>
                          </a:prstGeom>
                        </pic:spPr>
                      </pic:pic>
                    </a:graphicData>
                  </a:graphic>
                </wp:inline>
              </w:drawing>
            </w:r>
            <w:r w:rsidR="00744000" w:rsidRPr="00970959">
              <w:t xml:space="preserve"> (</w:t>
            </w:r>
            <w:r w:rsidRPr="00970959">
              <w:t>grey</w:t>
            </w:r>
            <w:r w:rsidR="00744000" w:rsidRPr="00970959">
              <w:t>)</w:t>
            </w:r>
          </w:p>
        </w:tc>
      </w:tr>
      <w:tr w:rsidR="00970959" w:rsidRPr="00970959" w14:paraId="5514F105" w14:textId="77777777" w:rsidTr="00744000">
        <w:tc>
          <w:tcPr>
            <w:tcW w:w="777" w:type="dxa"/>
          </w:tcPr>
          <w:p w14:paraId="2FA58C00" w14:textId="77777777" w:rsidR="002347DD" w:rsidRPr="00970959" w:rsidRDefault="002347DD" w:rsidP="00D97B66">
            <w:r w:rsidRPr="00970959">
              <w:t>4</w:t>
            </w:r>
          </w:p>
        </w:tc>
        <w:tc>
          <w:tcPr>
            <w:tcW w:w="1536" w:type="dxa"/>
          </w:tcPr>
          <w:p w14:paraId="7CF8A607" w14:textId="59CC0E43" w:rsidR="002347DD" w:rsidRPr="00970959" w:rsidRDefault="002347DD" w:rsidP="00D97B66">
            <w:r w:rsidRPr="00970959">
              <w:t xml:space="preserve">Angry </w:t>
            </w:r>
            <w:r w:rsidR="00744000" w:rsidRPr="00970959">
              <w:t xml:space="preserve">is </w:t>
            </w:r>
            <w:r w:rsidR="00744000" w:rsidRPr="00970959">
              <w:rPr>
                <w:noProof/>
                <w:lang w:val="en-US" w:eastAsia="zh-CN"/>
              </w:rPr>
              <w:drawing>
                <wp:inline distT="0" distB="0" distL="0" distR="0" wp14:anchorId="00318DA0" wp14:editId="0812F19F">
                  <wp:extent cx="687223" cy="141210"/>
                  <wp:effectExtent l="0" t="0" r="0" b="0"/>
                  <wp:docPr id="1535276560" name="Imagen 1535276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48" name="Imagen 1535276548"/>
                          <pic:cNvPicPr/>
                        </pic:nvPicPr>
                        <pic:blipFill>
                          <a:blip r:embed="rId39" cstate="print">
                            <a:extLst>
                              <a:ext uri="{28A0092B-C50C-407E-A947-70E740481C1C}">
                                <a14:useLocalDpi xmlns:a14="http://schemas.microsoft.com/office/drawing/2010/main" val="0"/>
                              </a:ext>
                            </a:extLst>
                          </a:blip>
                          <a:stretch>
                            <a:fillRect/>
                          </a:stretch>
                        </pic:blipFill>
                        <pic:spPr>
                          <a:xfrm flipV="1">
                            <a:off x="0" y="0"/>
                            <a:ext cx="707006" cy="145275"/>
                          </a:xfrm>
                          <a:prstGeom prst="rect">
                            <a:avLst/>
                          </a:prstGeom>
                        </pic:spPr>
                      </pic:pic>
                    </a:graphicData>
                  </a:graphic>
                </wp:inline>
              </w:drawing>
            </w:r>
            <w:r w:rsidR="00744000" w:rsidRPr="00970959">
              <w:t xml:space="preserve"> (ruby red)</w:t>
            </w:r>
          </w:p>
        </w:tc>
        <w:tc>
          <w:tcPr>
            <w:tcW w:w="1441" w:type="dxa"/>
          </w:tcPr>
          <w:p w14:paraId="6A064610" w14:textId="706D6644" w:rsidR="002347DD" w:rsidRPr="00970959" w:rsidRDefault="002347DD" w:rsidP="00D97B66">
            <w:r w:rsidRPr="00970959">
              <w:t xml:space="preserve">Cheerful is </w:t>
            </w:r>
            <w:r w:rsidR="00744000" w:rsidRPr="00970959">
              <w:rPr>
                <w:noProof/>
                <w:lang w:val="en-US" w:eastAsia="zh-CN"/>
              </w:rPr>
              <w:drawing>
                <wp:inline distT="0" distB="0" distL="0" distR="0" wp14:anchorId="55B54F8F" wp14:editId="27B9F339">
                  <wp:extent cx="710142" cy="154940"/>
                  <wp:effectExtent l="0" t="0" r="1270" b="0"/>
                  <wp:docPr id="1535276567" name="Imagen 1535276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Imagen 24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60569" cy="165942"/>
                          </a:xfrm>
                          <a:prstGeom prst="rect">
                            <a:avLst/>
                          </a:prstGeom>
                        </pic:spPr>
                      </pic:pic>
                    </a:graphicData>
                  </a:graphic>
                </wp:inline>
              </w:drawing>
            </w:r>
            <w:r w:rsidRPr="00970959">
              <w:t xml:space="preserve"> </w:t>
            </w:r>
            <w:r w:rsidR="005E425B" w:rsidRPr="00970959">
              <w:t>(sun</w:t>
            </w:r>
            <w:r w:rsidR="00744000" w:rsidRPr="00970959">
              <w:t xml:space="preserve"> yellow</w:t>
            </w:r>
            <w:r w:rsidR="005E425B" w:rsidRPr="00970959">
              <w:t>)</w:t>
            </w:r>
          </w:p>
        </w:tc>
        <w:tc>
          <w:tcPr>
            <w:tcW w:w="1456" w:type="dxa"/>
          </w:tcPr>
          <w:p w14:paraId="0DBAC6D5" w14:textId="4F599E6E" w:rsidR="002347DD" w:rsidRPr="00970959" w:rsidRDefault="002347DD" w:rsidP="00D97B66">
            <w:r w:rsidRPr="00970959">
              <w:t xml:space="preserve">Shy is </w:t>
            </w:r>
            <w:r w:rsidR="00744000" w:rsidRPr="00970959">
              <w:rPr>
                <w:noProof/>
                <w:lang w:val="en-US" w:eastAsia="zh-CN"/>
              </w:rPr>
              <w:drawing>
                <wp:inline distT="0" distB="0" distL="0" distR="0" wp14:anchorId="3C1FCC0F" wp14:editId="0B04A518">
                  <wp:extent cx="746760" cy="150722"/>
                  <wp:effectExtent l="0" t="0" r="2540" b="1905"/>
                  <wp:docPr id="1535276576" name="Imagen 1535276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76" name="Imagen 1535276576"/>
                          <pic:cNvPicPr/>
                        </pic:nvPicPr>
                        <pic:blipFill>
                          <a:blip r:embed="rId41" cstate="print">
                            <a:extLst>
                              <a:ext uri="{28A0092B-C50C-407E-A947-70E740481C1C}">
                                <a14:useLocalDpi xmlns:a14="http://schemas.microsoft.com/office/drawing/2010/main" val="0"/>
                              </a:ext>
                            </a:extLst>
                          </a:blip>
                          <a:stretch>
                            <a:fillRect/>
                          </a:stretch>
                        </pic:blipFill>
                        <pic:spPr>
                          <a:xfrm flipV="1">
                            <a:off x="0" y="0"/>
                            <a:ext cx="801283" cy="161727"/>
                          </a:xfrm>
                          <a:prstGeom prst="rect">
                            <a:avLst/>
                          </a:prstGeom>
                        </pic:spPr>
                      </pic:pic>
                    </a:graphicData>
                  </a:graphic>
                </wp:inline>
              </w:drawing>
            </w:r>
            <w:r w:rsidR="00744000" w:rsidRPr="00970959">
              <w:t>(</w:t>
            </w:r>
            <w:r w:rsidRPr="00970959">
              <w:t>pink</w:t>
            </w:r>
            <w:r w:rsidR="00744000" w:rsidRPr="00970959">
              <w:t>)</w:t>
            </w:r>
          </w:p>
        </w:tc>
        <w:tc>
          <w:tcPr>
            <w:tcW w:w="1536" w:type="dxa"/>
          </w:tcPr>
          <w:p w14:paraId="516A85E3" w14:textId="3FAF6CE0" w:rsidR="002347DD" w:rsidRPr="00970959" w:rsidRDefault="002347DD" w:rsidP="00D97B66">
            <w:r w:rsidRPr="00970959">
              <w:t xml:space="preserve">Jealous </w:t>
            </w:r>
            <w:r w:rsidR="00744000" w:rsidRPr="00970959">
              <w:t xml:space="preserve">is </w:t>
            </w:r>
            <w:r w:rsidR="00744000" w:rsidRPr="00970959">
              <w:rPr>
                <w:noProof/>
                <w:lang w:val="en-US" w:eastAsia="zh-CN"/>
              </w:rPr>
              <w:drawing>
                <wp:inline distT="0" distB="0" distL="0" distR="0" wp14:anchorId="1B90297B" wp14:editId="04941327">
                  <wp:extent cx="710142" cy="154940"/>
                  <wp:effectExtent l="0" t="0" r="1270" b="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Imagen 24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60569" cy="165942"/>
                          </a:xfrm>
                          <a:prstGeom prst="rect">
                            <a:avLst/>
                          </a:prstGeom>
                        </pic:spPr>
                      </pic:pic>
                    </a:graphicData>
                  </a:graphic>
                </wp:inline>
              </w:drawing>
            </w:r>
            <w:r w:rsidR="00744000" w:rsidRPr="00970959">
              <w:t xml:space="preserve"> (sun yellow)</w:t>
            </w:r>
          </w:p>
        </w:tc>
        <w:tc>
          <w:tcPr>
            <w:tcW w:w="1441" w:type="dxa"/>
          </w:tcPr>
          <w:p w14:paraId="7E9F2B41" w14:textId="441B077B" w:rsidR="002347DD" w:rsidRPr="00970959" w:rsidRDefault="002347DD" w:rsidP="00D97B66">
            <w:r w:rsidRPr="00970959">
              <w:t xml:space="preserve">Happy </w:t>
            </w:r>
            <w:r w:rsidR="00744000" w:rsidRPr="00970959">
              <w:t xml:space="preserve">is </w:t>
            </w:r>
            <w:r w:rsidR="00744000" w:rsidRPr="00970959">
              <w:rPr>
                <w:noProof/>
                <w:lang w:val="en-US" w:eastAsia="zh-CN"/>
              </w:rPr>
              <w:drawing>
                <wp:inline distT="0" distB="0" distL="0" distR="0" wp14:anchorId="035BCFF9" wp14:editId="744632E2">
                  <wp:extent cx="710142" cy="154940"/>
                  <wp:effectExtent l="0" t="0" r="1270"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Imagen 24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60569" cy="165942"/>
                          </a:xfrm>
                          <a:prstGeom prst="rect">
                            <a:avLst/>
                          </a:prstGeom>
                        </pic:spPr>
                      </pic:pic>
                    </a:graphicData>
                  </a:graphic>
                </wp:inline>
              </w:drawing>
            </w:r>
            <w:r w:rsidR="00744000" w:rsidRPr="00970959">
              <w:t xml:space="preserve"> (sun yellow)</w:t>
            </w:r>
          </w:p>
        </w:tc>
        <w:tc>
          <w:tcPr>
            <w:tcW w:w="1441" w:type="dxa"/>
          </w:tcPr>
          <w:p w14:paraId="3B4B5BFE" w14:textId="50AA07A2" w:rsidR="002347DD" w:rsidRPr="00970959" w:rsidRDefault="002347DD" w:rsidP="00D97B66">
            <w:r w:rsidRPr="00970959">
              <w:t xml:space="preserve">Fearful </w:t>
            </w:r>
            <w:r w:rsidR="00744000" w:rsidRPr="00970959">
              <w:t xml:space="preserve">- </w:t>
            </w:r>
            <w:r w:rsidRPr="00970959">
              <w:t>no association</w:t>
            </w:r>
          </w:p>
        </w:tc>
      </w:tr>
      <w:tr w:rsidR="00970959" w:rsidRPr="00970959" w14:paraId="794FF57E" w14:textId="77777777" w:rsidTr="00744000">
        <w:tc>
          <w:tcPr>
            <w:tcW w:w="777" w:type="dxa"/>
          </w:tcPr>
          <w:p w14:paraId="1F6F2D2D" w14:textId="77777777" w:rsidR="002347DD" w:rsidRPr="00970959" w:rsidRDefault="002347DD" w:rsidP="00D97B66">
            <w:r w:rsidRPr="00970959">
              <w:lastRenderedPageBreak/>
              <w:t>5</w:t>
            </w:r>
          </w:p>
        </w:tc>
        <w:tc>
          <w:tcPr>
            <w:tcW w:w="1536" w:type="dxa"/>
          </w:tcPr>
          <w:p w14:paraId="0724E175" w14:textId="584C87F7" w:rsidR="002347DD" w:rsidRPr="00970959" w:rsidRDefault="002347DD" w:rsidP="00D97B66">
            <w:r w:rsidRPr="00970959">
              <w:t xml:space="preserve">Joyful </w:t>
            </w:r>
            <w:r w:rsidR="00744000" w:rsidRPr="00970959">
              <w:t xml:space="preserve">is </w:t>
            </w:r>
            <w:r w:rsidR="00744000" w:rsidRPr="00970959">
              <w:rPr>
                <w:noProof/>
                <w:lang w:val="en-US" w:eastAsia="zh-CN"/>
              </w:rPr>
              <w:drawing>
                <wp:inline distT="0" distB="0" distL="0" distR="0" wp14:anchorId="364B0670" wp14:editId="7742CA01">
                  <wp:extent cx="710142" cy="154940"/>
                  <wp:effectExtent l="0" t="0" r="1270" b="0"/>
                  <wp:docPr id="251" name="Imagen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Imagen 24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60569" cy="165942"/>
                          </a:xfrm>
                          <a:prstGeom prst="rect">
                            <a:avLst/>
                          </a:prstGeom>
                        </pic:spPr>
                      </pic:pic>
                    </a:graphicData>
                  </a:graphic>
                </wp:inline>
              </w:drawing>
            </w:r>
            <w:r w:rsidR="00744000" w:rsidRPr="00970959">
              <w:t xml:space="preserve"> (sun yellow)</w:t>
            </w:r>
          </w:p>
        </w:tc>
        <w:tc>
          <w:tcPr>
            <w:tcW w:w="1441" w:type="dxa"/>
          </w:tcPr>
          <w:p w14:paraId="2CE9EB45" w14:textId="2AE0D961" w:rsidR="002347DD" w:rsidRPr="00970959" w:rsidRDefault="002347DD" w:rsidP="00D97B66">
            <w:r w:rsidRPr="00970959">
              <w:t xml:space="preserve">Joyful </w:t>
            </w:r>
            <w:r w:rsidR="00744000" w:rsidRPr="00970959">
              <w:t xml:space="preserve">is </w:t>
            </w:r>
            <w:r w:rsidR="00744000" w:rsidRPr="00970959">
              <w:rPr>
                <w:noProof/>
                <w:lang w:val="en-US" w:eastAsia="zh-CN"/>
              </w:rPr>
              <w:drawing>
                <wp:inline distT="0" distB="0" distL="0" distR="0" wp14:anchorId="15C64A5F" wp14:editId="731FED55">
                  <wp:extent cx="710142" cy="154940"/>
                  <wp:effectExtent l="0" t="0" r="1270" b="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Imagen 24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60569" cy="165942"/>
                          </a:xfrm>
                          <a:prstGeom prst="rect">
                            <a:avLst/>
                          </a:prstGeom>
                        </pic:spPr>
                      </pic:pic>
                    </a:graphicData>
                  </a:graphic>
                </wp:inline>
              </w:drawing>
            </w:r>
            <w:r w:rsidR="00744000" w:rsidRPr="00970959">
              <w:t xml:space="preserve"> (sun yellow)</w:t>
            </w:r>
          </w:p>
        </w:tc>
        <w:tc>
          <w:tcPr>
            <w:tcW w:w="1456" w:type="dxa"/>
          </w:tcPr>
          <w:p w14:paraId="24F37E86" w14:textId="4380FF34" w:rsidR="002347DD" w:rsidRPr="00970959" w:rsidRDefault="002347DD" w:rsidP="00D97B66">
            <w:r w:rsidRPr="00970959">
              <w:t xml:space="preserve">Happy </w:t>
            </w:r>
            <w:r w:rsidR="00744000" w:rsidRPr="00970959">
              <w:t xml:space="preserve">is </w:t>
            </w:r>
            <w:r w:rsidR="00744000" w:rsidRPr="00970959">
              <w:rPr>
                <w:noProof/>
                <w:lang w:val="en-US" w:eastAsia="zh-CN"/>
              </w:rPr>
              <w:drawing>
                <wp:inline distT="0" distB="0" distL="0" distR="0" wp14:anchorId="0AA73F5E" wp14:editId="4D369F10">
                  <wp:extent cx="710142" cy="154940"/>
                  <wp:effectExtent l="0" t="0" r="1270"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Imagen 24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60569" cy="165942"/>
                          </a:xfrm>
                          <a:prstGeom prst="rect">
                            <a:avLst/>
                          </a:prstGeom>
                        </pic:spPr>
                      </pic:pic>
                    </a:graphicData>
                  </a:graphic>
                </wp:inline>
              </w:drawing>
            </w:r>
            <w:r w:rsidR="00744000" w:rsidRPr="00970959">
              <w:t xml:space="preserve"> (sun yellow)</w:t>
            </w:r>
          </w:p>
        </w:tc>
        <w:tc>
          <w:tcPr>
            <w:tcW w:w="1536" w:type="dxa"/>
          </w:tcPr>
          <w:p w14:paraId="2C49A6F5" w14:textId="378B5EA4" w:rsidR="002347DD" w:rsidRPr="00970959" w:rsidRDefault="002347DD" w:rsidP="00D97B66">
            <w:r w:rsidRPr="00970959">
              <w:t xml:space="preserve">Depressed is </w:t>
            </w:r>
            <w:r w:rsidR="00744000" w:rsidRPr="00970959">
              <w:rPr>
                <w:noProof/>
                <w:lang w:val="en-US" w:eastAsia="zh-CN"/>
              </w:rPr>
              <w:drawing>
                <wp:inline distT="0" distB="0" distL="0" distR="0" wp14:anchorId="78BA8F25" wp14:editId="19D6AB60">
                  <wp:extent cx="778507" cy="237392"/>
                  <wp:effectExtent l="0" t="0" r="0" b="4445"/>
                  <wp:docPr id="1535276577" name="Imagen 1535276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77" name="Imagen 1535276577"/>
                          <pic:cNvPicPr/>
                        </pic:nvPicPr>
                        <pic:blipFill>
                          <a:blip r:embed="rId42" cstate="print">
                            <a:extLst>
                              <a:ext uri="{28A0092B-C50C-407E-A947-70E740481C1C}">
                                <a14:useLocalDpi xmlns:a14="http://schemas.microsoft.com/office/drawing/2010/main" val="0"/>
                              </a:ext>
                            </a:extLst>
                          </a:blip>
                          <a:stretch>
                            <a:fillRect/>
                          </a:stretch>
                        </pic:blipFill>
                        <pic:spPr>
                          <a:xfrm flipV="1">
                            <a:off x="0" y="0"/>
                            <a:ext cx="788838" cy="240542"/>
                          </a:xfrm>
                          <a:prstGeom prst="rect">
                            <a:avLst/>
                          </a:prstGeom>
                        </pic:spPr>
                      </pic:pic>
                    </a:graphicData>
                  </a:graphic>
                </wp:inline>
              </w:drawing>
            </w:r>
            <w:r w:rsidR="00744000" w:rsidRPr="00970959">
              <w:t>(</w:t>
            </w:r>
            <w:r w:rsidRPr="00970959">
              <w:t>black</w:t>
            </w:r>
            <w:r w:rsidR="00744000" w:rsidRPr="00970959">
              <w:t>)</w:t>
            </w:r>
          </w:p>
        </w:tc>
        <w:tc>
          <w:tcPr>
            <w:tcW w:w="1441" w:type="dxa"/>
          </w:tcPr>
          <w:p w14:paraId="2096DB66" w14:textId="5951AF61" w:rsidR="002347DD" w:rsidRPr="00970959" w:rsidRDefault="002347DD" w:rsidP="00D97B66">
            <w:r w:rsidRPr="00970959">
              <w:t xml:space="preserve">Cheerful </w:t>
            </w:r>
            <w:r w:rsidR="00744000" w:rsidRPr="00970959">
              <w:t xml:space="preserve">is </w:t>
            </w:r>
            <w:r w:rsidR="00744000" w:rsidRPr="00970959">
              <w:rPr>
                <w:noProof/>
                <w:lang w:val="en-US" w:eastAsia="zh-CN"/>
              </w:rPr>
              <w:drawing>
                <wp:inline distT="0" distB="0" distL="0" distR="0" wp14:anchorId="51F11D5A" wp14:editId="29FFE71B">
                  <wp:extent cx="710142" cy="154940"/>
                  <wp:effectExtent l="0" t="0" r="1270" b="0"/>
                  <wp:docPr id="254" name="Imagen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Imagen 24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60569" cy="165942"/>
                          </a:xfrm>
                          <a:prstGeom prst="rect">
                            <a:avLst/>
                          </a:prstGeom>
                        </pic:spPr>
                      </pic:pic>
                    </a:graphicData>
                  </a:graphic>
                </wp:inline>
              </w:drawing>
            </w:r>
            <w:r w:rsidR="00744000" w:rsidRPr="00970959">
              <w:t xml:space="preserve"> (sun yellow)</w:t>
            </w:r>
          </w:p>
        </w:tc>
        <w:tc>
          <w:tcPr>
            <w:tcW w:w="1441" w:type="dxa"/>
          </w:tcPr>
          <w:p w14:paraId="566B9C17" w14:textId="4401CC05" w:rsidR="002347DD" w:rsidRPr="00970959" w:rsidRDefault="002347DD" w:rsidP="00D97B66">
            <w:r w:rsidRPr="00970959">
              <w:t xml:space="preserve">Bored is </w:t>
            </w:r>
            <w:r w:rsidR="00744000" w:rsidRPr="00970959">
              <w:rPr>
                <w:noProof/>
                <w:lang w:val="en-US" w:eastAsia="zh-CN"/>
              </w:rPr>
              <w:drawing>
                <wp:inline distT="0" distB="0" distL="0" distR="0" wp14:anchorId="363D6960" wp14:editId="6D006A7A">
                  <wp:extent cx="747346" cy="161867"/>
                  <wp:effectExtent l="0" t="0" r="2540" b="3810"/>
                  <wp:docPr id="1535276571" name="Imagen 1535276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68" name="Imagen 1535276568"/>
                          <pic:cNvPicPr/>
                        </pic:nvPicPr>
                        <pic:blipFill>
                          <a:blip r:embed="rId40" cstate="print">
                            <a:extLst>
                              <a:ext uri="{28A0092B-C50C-407E-A947-70E740481C1C}">
                                <a14:useLocalDpi xmlns:a14="http://schemas.microsoft.com/office/drawing/2010/main" val="0"/>
                              </a:ext>
                            </a:extLst>
                          </a:blip>
                          <a:stretch>
                            <a:fillRect/>
                          </a:stretch>
                        </pic:blipFill>
                        <pic:spPr>
                          <a:xfrm flipV="1">
                            <a:off x="0" y="0"/>
                            <a:ext cx="804153" cy="174171"/>
                          </a:xfrm>
                          <a:prstGeom prst="rect">
                            <a:avLst/>
                          </a:prstGeom>
                        </pic:spPr>
                      </pic:pic>
                    </a:graphicData>
                  </a:graphic>
                </wp:inline>
              </w:drawing>
            </w:r>
            <w:r w:rsidR="00744000" w:rsidRPr="00970959">
              <w:t xml:space="preserve"> (</w:t>
            </w:r>
            <w:r w:rsidRPr="00970959">
              <w:t>grey</w:t>
            </w:r>
            <w:r w:rsidR="00744000" w:rsidRPr="00970959">
              <w:t>)</w:t>
            </w:r>
          </w:p>
        </w:tc>
      </w:tr>
      <w:tr w:rsidR="00970959" w:rsidRPr="00970959" w14:paraId="133B3B76" w14:textId="77777777" w:rsidTr="00744000">
        <w:tc>
          <w:tcPr>
            <w:tcW w:w="777" w:type="dxa"/>
          </w:tcPr>
          <w:p w14:paraId="0B89EC7F" w14:textId="77777777" w:rsidR="002347DD" w:rsidRPr="00970959" w:rsidRDefault="002347DD" w:rsidP="00D97B66">
            <w:r w:rsidRPr="00970959">
              <w:t>6</w:t>
            </w:r>
          </w:p>
        </w:tc>
        <w:tc>
          <w:tcPr>
            <w:tcW w:w="1536" w:type="dxa"/>
          </w:tcPr>
          <w:p w14:paraId="45427238" w14:textId="1AF0601C" w:rsidR="002347DD" w:rsidRPr="00970959" w:rsidRDefault="002347DD" w:rsidP="00D97B66">
            <w:r w:rsidRPr="00970959">
              <w:t xml:space="preserve">Passionate </w:t>
            </w:r>
            <w:r w:rsidR="00744000" w:rsidRPr="00970959">
              <w:t xml:space="preserve">is </w:t>
            </w:r>
            <w:r w:rsidR="00744000" w:rsidRPr="00970959">
              <w:rPr>
                <w:noProof/>
                <w:lang w:val="en-US" w:eastAsia="zh-CN"/>
              </w:rPr>
              <w:drawing>
                <wp:inline distT="0" distB="0" distL="0" distR="0" wp14:anchorId="1717971A" wp14:editId="7F0C6E4C">
                  <wp:extent cx="687223" cy="141210"/>
                  <wp:effectExtent l="0" t="0" r="0" b="0"/>
                  <wp:docPr id="1535276561" name="Imagen 1535276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48" name="Imagen 1535276548"/>
                          <pic:cNvPicPr/>
                        </pic:nvPicPr>
                        <pic:blipFill>
                          <a:blip r:embed="rId39" cstate="print">
                            <a:extLst>
                              <a:ext uri="{28A0092B-C50C-407E-A947-70E740481C1C}">
                                <a14:useLocalDpi xmlns:a14="http://schemas.microsoft.com/office/drawing/2010/main" val="0"/>
                              </a:ext>
                            </a:extLst>
                          </a:blip>
                          <a:stretch>
                            <a:fillRect/>
                          </a:stretch>
                        </pic:blipFill>
                        <pic:spPr>
                          <a:xfrm flipV="1">
                            <a:off x="0" y="0"/>
                            <a:ext cx="707006" cy="145275"/>
                          </a:xfrm>
                          <a:prstGeom prst="rect">
                            <a:avLst/>
                          </a:prstGeom>
                        </pic:spPr>
                      </pic:pic>
                    </a:graphicData>
                  </a:graphic>
                </wp:inline>
              </w:drawing>
            </w:r>
            <w:r w:rsidR="00744000" w:rsidRPr="00970959">
              <w:t xml:space="preserve"> (ruby red)</w:t>
            </w:r>
          </w:p>
        </w:tc>
        <w:tc>
          <w:tcPr>
            <w:tcW w:w="1441" w:type="dxa"/>
          </w:tcPr>
          <w:p w14:paraId="21249D05" w14:textId="3F5206BD" w:rsidR="002347DD" w:rsidRPr="00970959" w:rsidRDefault="002347DD" w:rsidP="00D97B66">
            <w:r w:rsidRPr="00970959">
              <w:t xml:space="preserve">Jealous is </w:t>
            </w:r>
            <w:r w:rsidR="00744000" w:rsidRPr="00970959">
              <w:rPr>
                <w:noProof/>
                <w:lang w:val="en-US" w:eastAsia="zh-CN"/>
              </w:rPr>
              <w:drawing>
                <wp:inline distT="0" distB="0" distL="0" distR="0" wp14:anchorId="48D95268" wp14:editId="67BCA952">
                  <wp:extent cx="760162" cy="170082"/>
                  <wp:effectExtent l="0" t="0" r="1905" b="0"/>
                  <wp:docPr id="1535276584" name="Imagen 1535276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84" name="Imagen 1535276584"/>
                          <pic:cNvPicPr/>
                        </pic:nvPicPr>
                        <pic:blipFill>
                          <a:blip r:embed="rId43" cstate="print">
                            <a:extLst>
                              <a:ext uri="{28A0092B-C50C-407E-A947-70E740481C1C}">
                                <a14:useLocalDpi xmlns:a14="http://schemas.microsoft.com/office/drawing/2010/main" val="0"/>
                              </a:ext>
                            </a:extLst>
                          </a:blip>
                          <a:stretch>
                            <a:fillRect/>
                          </a:stretch>
                        </pic:blipFill>
                        <pic:spPr>
                          <a:xfrm flipV="1">
                            <a:off x="0" y="0"/>
                            <a:ext cx="779872" cy="174492"/>
                          </a:xfrm>
                          <a:prstGeom prst="rect">
                            <a:avLst/>
                          </a:prstGeom>
                        </pic:spPr>
                      </pic:pic>
                    </a:graphicData>
                  </a:graphic>
                </wp:inline>
              </w:drawing>
            </w:r>
            <w:r w:rsidR="00744000" w:rsidRPr="00970959">
              <w:t xml:space="preserve">(grass </w:t>
            </w:r>
            <w:r w:rsidR="001C6F01" w:rsidRPr="00970959">
              <w:t>green)</w:t>
            </w:r>
          </w:p>
        </w:tc>
        <w:tc>
          <w:tcPr>
            <w:tcW w:w="1456" w:type="dxa"/>
          </w:tcPr>
          <w:p w14:paraId="14A89805" w14:textId="59F5B6EF" w:rsidR="002347DD" w:rsidRPr="00970959" w:rsidRDefault="002347DD" w:rsidP="00D97B66">
            <w:r w:rsidRPr="00970959">
              <w:t xml:space="preserve">Bored is </w:t>
            </w:r>
            <w:r w:rsidR="00744000" w:rsidRPr="00970959">
              <w:rPr>
                <w:noProof/>
                <w:lang w:val="en-US" w:eastAsia="zh-CN"/>
              </w:rPr>
              <w:drawing>
                <wp:inline distT="0" distB="0" distL="0" distR="0" wp14:anchorId="173E6553" wp14:editId="4FC1D42E">
                  <wp:extent cx="747346" cy="161867"/>
                  <wp:effectExtent l="0" t="0" r="2540" b="3810"/>
                  <wp:docPr id="1535276572" name="Imagen 1535276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68" name="Imagen 1535276568"/>
                          <pic:cNvPicPr/>
                        </pic:nvPicPr>
                        <pic:blipFill>
                          <a:blip r:embed="rId40" cstate="print">
                            <a:extLst>
                              <a:ext uri="{28A0092B-C50C-407E-A947-70E740481C1C}">
                                <a14:useLocalDpi xmlns:a14="http://schemas.microsoft.com/office/drawing/2010/main" val="0"/>
                              </a:ext>
                            </a:extLst>
                          </a:blip>
                          <a:stretch>
                            <a:fillRect/>
                          </a:stretch>
                        </pic:blipFill>
                        <pic:spPr>
                          <a:xfrm flipV="1">
                            <a:off x="0" y="0"/>
                            <a:ext cx="804153" cy="174171"/>
                          </a:xfrm>
                          <a:prstGeom prst="rect">
                            <a:avLst/>
                          </a:prstGeom>
                        </pic:spPr>
                      </pic:pic>
                    </a:graphicData>
                  </a:graphic>
                </wp:inline>
              </w:drawing>
            </w:r>
            <w:r w:rsidR="00744000" w:rsidRPr="00970959">
              <w:t xml:space="preserve"> (</w:t>
            </w:r>
            <w:r w:rsidRPr="00970959">
              <w:t>grey</w:t>
            </w:r>
            <w:r w:rsidR="00744000" w:rsidRPr="00970959">
              <w:t>)</w:t>
            </w:r>
          </w:p>
        </w:tc>
        <w:tc>
          <w:tcPr>
            <w:tcW w:w="1536" w:type="dxa"/>
          </w:tcPr>
          <w:p w14:paraId="22DCAB12" w14:textId="73FE1137" w:rsidR="002347DD" w:rsidRPr="00970959" w:rsidRDefault="002347DD" w:rsidP="00D97B66">
            <w:r w:rsidRPr="00970959">
              <w:t xml:space="preserve">Cheerful </w:t>
            </w:r>
            <w:r w:rsidR="00744000" w:rsidRPr="00970959">
              <w:t xml:space="preserve">is </w:t>
            </w:r>
            <w:r w:rsidR="00744000" w:rsidRPr="00970959">
              <w:rPr>
                <w:noProof/>
                <w:lang w:val="en-US" w:eastAsia="zh-CN"/>
              </w:rPr>
              <w:drawing>
                <wp:inline distT="0" distB="0" distL="0" distR="0" wp14:anchorId="47AD5009" wp14:editId="5EE43625">
                  <wp:extent cx="710142" cy="154940"/>
                  <wp:effectExtent l="0" t="0" r="1270" b="0"/>
                  <wp:docPr id="255" name="Imagen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Imagen 24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60569" cy="165942"/>
                          </a:xfrm>
                          <a:prstGeom prst="rect">
                            <a:avLst/>
                          </a:prstGeom>
                        </pic:spPr>
                      </pic:pic>
                    </a:graphicData>
                  </a:graphic>
                </wp:inline>
              </w:drawing>
            </w:r>
            <w:r w:rsidR="00744000" w:rsidRPr="00970959">
              <w:t xml:space="preserve"> (sun yellow)</w:t>
            </w:r>
          </w:p>
        </w:tc>
        <w:tc>
          <w:tcPr>
            <w:tcW w:w="1441" w:type="dxa"/>
          </w:tcPr>
          <w:p w14:paraId="069B8E4F" w14:textId="0CA7336E" w:rsidR="002347DD" w:rsidRPr="00970959" w:rsidRDefault="002347DD" w:rsidP="00D97B66">
            <w:r w:rsidRPr="00970959">
              <w:t xml:space="preserve">Sad is </w:t>
            </w:r>
            <w:r w:rsidR="00744000" w:rsidRPr="00970959">
              <w:rPr>
                <w:noProof/>
                <w:lang w:val="en-US" w:eastAsia="zh-CN"/>
              </w:rPr>
              <w:drawing>
                <wp:inline distT="0" distB="0" distL="0" distR="0" wp14:anchorId="70D114EE" wp14:editId="201CD1BE">
                  <wp:extent cx="747346" cy="161867"/>
                  <wp:effectExtent l="0" t="0" r="2540" b="3810"/>
                  <wp:docPr id="1535276573" name="Imagen 1535276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68" name="Imagen 1535276568"/>
                          <pic:cNvPicPr/>
                        </pic:nvPicPr>
                        <pic:blipFill>
                          <a:blip r:embed="rId40" cstate="print">
                            <a:extLst>
                              <a:ext uri="{28A0092B-C50C-407E-A947-70E740481C1C}">
                                <a14:useLocalDpi xmlns:a14="http://schemas.microsoft.com/office/drawing/2010/main" val="0"/>
                              </a:ext>
                            </a:extLst>
                          </a:blip>
                          <a:stretch>
                            <a:fillRect/>
                          </a:stretch>
                        </pic:blipFill>
                        <pic:spPr>
                          <a:xfrm flipV="1">
                            <a:off x="0" y="0"/>
                            <a:ext cx="804153" cy="174171"/>
                          </a:xfrm>
                          <a:prstGeom prst="rect">
                            <a:avLst/>
                          </a:prstGeom>
                        </pic:spPr>
                      </pic:pic>
                    </a:graphicData>
                  </a:graphic>
                </wp:inline>
              </w:drawing>
            </w:r>
            <w:r w:rsidR="00744000" w:rsidRPr="00970959">
              <w:t xml:space="preserve"> (</w:t>
            </w:r>
            <w:r w:rsidRPr="00970959">
              <w:t>grey</w:t>
            </w:r>
            <w:r w:rsidR="00744000" w:rsidRPr="00970959">
              <w:t>)</w:t>
            </w:r>
          </w:p>
        </w:tc>
        <w:tc>
          <w:tcPr>
            <w:tcW w:w="1441" w:type="dxa"/>
          </w:tcPr>
          <w:p w14:paraId="18AF2C17" w14:textId="2729E395" w:rsidR="002347DD" w:rsidRPr="00970959" w:rsidRDefault="002347DD" w:rsidP="00D97B66">
            <w:r w:rsidRPr="00970959">
              <w:t xml:space="preserve">Cheerful </w:t>
            </w:r>
            <w:r w:rsidR="00744000" w:rsidRPr="00970959">
              <w:t xml:space="preserve">is </w:t>
            </w:r>
            <w:r w:rsidR="00744000" w:rsidRPr="00970959">
              <w:rPr>
                <w:noProof/>
                <w:lang w:val="en-US" w:eastAsia="zh-CN"/>
              </w:rPr>
              <w:drawing>
                <wp:inline distT="0" distB="0" distL="0" distR="0" wp14:anchorId="09A7DB99" wp14:editId="07A02EA3">
                  <wp:extent cx="710142" cy="154940"/>
                  <wp:effectExtent l="0" t="0" r="1270" b="0"/>
                  <wp:docPr id="1535276544" name="Imagen 1535276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Imagen 24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60569" cy="165942"/>
                          </a:xfrm>
                          <a:prstGeom prst="rect">
                            <a:avLst/>
                          </a:prstGeom>
                        </pic:spPr>
                      </pic:pic>
                    </a:graphicData>
                  </a:graphic>
                </wp:inline>
              </w:drawing>
            </w:r>
            <w:r w:rsidR="00744000" w:rsidRPr="00970959">
              <w:t xml:space="preserve"> (sun yellow)</w:t>
            </w:r>
          </w:p>
        </w:tc>
      </w:tr>
      <w:tr w:rsidR="00970959" w:rsidRPr="00970959" w14:paraId="04EEC23E" w14:textId="77777777" w:rsidTr="00744000">
        <w:tc>
          <w:tcPr>
            <w:tcW w:w="777" w:type="dxa"/>
          </w:tcPr>
          <w:p w14:paraId="6264CDD2" w14:textId="77777777" w:rsidR="002347DD" w:rsidRPr="00970959" w:rsidRDefault="002347DD" w:rsidP="00D97B66">
            <w:r w:rsidRPr="00970959">
              <w:t>7</w:t>
            </w:r>
          </w:p>
        </w:tc>
        <w:tc>
          <w:tcPr>
            <w:tcW w:w="1536" w:type="dxa"/>
          </w:tcPr>
          <w:p w14:paraId="5038D4B8" w14:textId="0DB2510F" w:rsidR="002347DD" w:rsidRPr="00970959" w:rsidRDefault="002347DD" w:rsidP="00D97B66">
            <w:r w:rsidRPr="00970959">
              <w:t xml:space="preserve">Depressed is </w:t>
            </w:r>
            <w:r w:rsidR="00744000" w:rsidRPr="00970959">
              <w:rPr>
                <w:noProof/>
                <w:lang w:val="en-US" w:eastAsia="zh-CN"/>
              </w:rPr>
              <w:drawing>
                <wp:inline distT="0" distB="0" distL="0" distR="0" wp14:anchorId="1A2D429D" wp14:editId="5561381B">
                  <wp:extent cx="778507" cy="237392"/>
                  <wp:effectExtent l="0" t="0" r="0" b="4445"/>
                  <wp:docPr id="1535276578" name="Imagen 1535276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77" name="Imagen 1535276577"/>
                          <pic:cNvPicPr/>
                        </pic:nvPicPr>
                        <pic:blipFill>
                          <a:blip r:embed="rId42" cstate="print">
                            <a:extLst>
                              <a:ext uri="{28A0092B-C50C-407E-A947-70E740481C1C}">
                                <a14:useLocalDpi xmlns:a14="http://schemas.microsoft.com/office/drawing/2010/main" val="0"/>
                              </a:ext>
                            </a:extLst>
                          </a:blip>
                          <a:stretch>
                            <a:fillRect/>
                          </a:stretch>
                        </pic:blipFill>
                        <pic:spPr>
                          <a:xfrm flipV="1">
                            <a:off x="0" y="0"/>
                            <a:ext cx="788838" cy="240542"/>
                          </a:xfrm>
                          <a:prstGeom prst="rect">
                            <a:avLst/>
                          </a:prstGeom>
                        </pic:spPr>
                      </pic:pic>
                    </a:graphicData>
                  </a:graphic>
                </wp:inline>
              </w:drawing>
            </w:r>
            <w:r w:rsidR="00744000" w:rsidRPr="00970959">
              <w:t xml:space="preserve"> </w:t>
            </w:r>
            <w:r w:rsidR="00866C15" w:rsidRPr="00970959">
              <w:t>(</w:t>
            </w:r>
            <w:r w:rsidRPr="00970959">
              <w:t>black</w:t>
            </w:r>
            <w:r w:rsidR="00866C15" w:rsidRPr="00970959">
              <w:t>)</w:t>
            </w:r>
          </w:p>
        </w:tc>
        <w:tc>
          <w:tcPr>
            <w:tcW w:w="1441" w:type="dxa"/>
          </w:tcPr>
          <w:p w14:paraId="2F45721C" w14:textId="21D56119" w:rsidR="002347DD" w:rsidRPr="00970959" w:rsidRDefault="002347DD" w:rsidP="00D97B66">
            <w:r w:rsidRPr="00970959">
              <w:t xml:space="preserve">Depressed is </w:t>
            </w:r>
            <w:r w:rsidR="00744000" w:rsidRPr="00970959">
              <w:rPr>
                <w:noProof/>
                <w:lang w:val="en-US" w:eastAsia="zh-CN"/>
              </w:rPr>
              <w:drawing>
                <wp:inline distT="0" distB="0" distL="0" distR="0" wp14:anchorId="5353D824" wp14:editId="5297BA5D">
                  <wp:extent cx="778507" cy="237392"/>
                  <wp:effectExtent l="0" t="0" r="0" b="4445"/>
                  <wp:docPr id="1535276579" name="Imagen 1535276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77" name="Imagen 1535276577"/>
                          <pic:cNvPicPr/>
                        </pic:nvPicPr>
                        <pic:blipFill>
                          <a:blip r:embed="rId42" cstate="print">
                            <a:extLst>
                              <a:ext uri="{28A0092B-C50C-407E-A947-70E740481C1C}">
                                <a14:useLocalDpi xmlns:a14="http://schemas.microsoft.com/office/drawing/2010/main" val="0"/>
                              </a:ext>
                            </a:extLst>
                          </a:blip>
                          <a:stretch>
                            <a:fillRect/>
                          </a:stretch>
                        </pic:blipFill>
                        <pic:spPr>
                          <a:xfrm flipV="1">
                            <a:off x="0" y="0"/>
                            <a:ext cx="788838" cy="240542"/>
                          </a:xfrm>
                          <a:prstGeom prst="rect">
                            <a:avLst/>
                          </a:prstGeom>
                        </pic:spPr>
                      </pic:pic>
                    </a:graphicData>
                  </a:graphic>
                </wp:inline>
              </w:drawing>
            </w:r>
            <w:r w:rsidR="00744000" w:rsidRPr="00970959">
              <w:t xml:space="preserve"> (</w:t>
            </w:r>
            <w:r w:rsidRPr="00970959">
              <w:t>black</w:t>
            </w:r>
            <w:r w:rsidR="00744000" w:rsidRPr="00970959">
              <w:t>)</w:t>
            </w:r>
          </w:p>
        </w:tc>
        <w:tc>
          <w:tcPr>
            <w:tcW w:w="1456" w:type="dxa"/>
          </w:tcPr>
          <w:p w14:paraId="163758CB" w14:textId="65BBF5C1" w:rsidR="002347DD" w:rsidRPr="00970959" w:rsidRDefault="002347DD" w:rsidP="00D97B66">
            <w:r w:rsidRPr="00970959">
              <w:t xml:space="preserve">Furious </w:t>
            </w:r>
            <w:r w:rsidR="00744000" w:rsidRPr="00970959">
              <w:t xml:space="preserve">is </w:t>
            </w:r>
            <w:r w:rsidR="00744000" w:rsidRPr="00970959">
              <w:rPr>
                <w:noProof/>
                <w:lang w:val="en-US" w:eastAsia="zh-CN"/>
              </w:rPr>
              <w:drawing>
                <wp:inline distT="0" distB="0" distL="0" distR="0" wp14:anchorId="76CFCFF1" wp14:editId="64AAE2B0">
                  <wp:extent cx="785774" cy="179401"/>
                  <wp:effectExtent l="0" t="0" r="1905" b="0"/>
                  <wp:docPr id="1535276585" name="Imagen 1535276585"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85" name="Imagen 1535276585" descr="Forma, Rectángulo&#10;&#10;Descripción generada automáticament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809005" cy="184705"/>
                          </a:xfrm>
                          <a:prstGeom prst="rect">
                            <a:avLst/>
                          </a:prstGeom>
                        </pic:spPr>
                      </pic:pic>
                    </a:graphicData>
                  </a:graphic>
                </wp:inline>
              </w:drawing>
            </w:r>
            <w:r w:rsidR="00744000" w:rsidRPr="00970959">
              <w:t>(blood red)</w:t>
            </w:r>
          </w:p>
        </w:tc>
        <w:tc>
          <w:tcPr>
            <w:tcW w:w="1536" w:type="dxa"/>
          </w:tcPr>
          <w:p w14:paraId="64561532" w14:textId="1051EBC7" w:rsidR="002347DD" w:rsidRPr="00970959" w:rsidRDefault="002347DD" w:rsidP="00D97B66">
            <w:r w:rsidRPr="00970959">
              <w:t xml:space="preserve">Jealous </w:t>
            </w:r>
            <w:r w:rsidR="00744000" w:rsidRPr="00970959">
              <w:t xml:space="preserve">- </w:t>
            </w:r>
            <w:r w:rsidRPr="00970959">
              <w:t>no association</w:t>
            </w:r>
          </w:p>
        </w:tc>
        <w:tc>
          <w:tcPr>
            <w:tcW w:w="1441" w:type="dxa"/>
          </w:tcPr>
          <w:p w14:paraId="55781ADF" w14:textId="6D30879E" w:rsidR="002347DD" w:rsidRPr="00970959" w:rsidRDefault="00E70F3A" w:rsidP="00D97B66">
            <w:r w:rsidRPr="00970959">
              <w:t xml:space="preserve">Depressed is </w:t>
            </w:r>
            <w:r w:rsidRPr="00970959">
              <w:rPr>
                <w:noProof/>
                <w:lang w:val="en-US" w:eastAsia="zh-CN"/>
              </w:rPr>
              <w:drawing>
                <wp:inline distT="0" distB="0" distL="0" distR="0" wp14:anchorId="79CFB6A6" wp14:editId="309F010E">
                  <wp:extent cx="778507" cy="237392"/>
                  <wp:effectExtent l="0" t="0" r="0" b="4445"/>
                  <wp:docPr id="1535276581" name="Imagen 1535276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77" name="Imagen 1535276577"/>
                          <pic:cNvPicPr/>
                        </pic:nvPicPr>
                        <pic:blipFill>
                          <a:blip r:embed="rId42" cstate="print">
                            <a:extLst>
                              <a:ext uri="{28A0092B-C50C-407E-A947-70E740481C1C}">
                                <a14:useLocalDpi xmlns:a14="http://schemas.microsoft.com/office/drawing/2010/main" val="0"/>
                              </a:ext>
                            </a:extLst>
                          </a:blip>
                          <a:stretch>
                            <a:fillRect/>
                          </a:stretch>
                        </pic:blipFill>
                        <pic:spPr>
                          <a:xfrm flipV="1">
                            <a:off x="0" y="0"/>
                            <a:ext cx="788838" cy="240542"/>
                          </a:xfrm>
                          <a:prstGeom prst="rect">
                            <a:avLst/>
                          </a:prstGeom>
                        </pic:spPr>
                      </pic:pic>
                    </a:graphicData>
                  </a:graphic>
                </wp:inline>
              </w:drawing>
            </w:r>
            <w:r w:rsidRPr="00970959">
              <w:t xml:space="preserve"> (black)</w:t>
            </w:r>
          </w:p>
        </w:tc>
        <w:tc>
          <w:tcPr>
            <w:tcW w:w="1441" w:type="dxa"/>
          </w:tcPr>
          <w:p w14:paraId="7BABB294" w14:textId="258DB4D0" w:rsidR="002347DD" w:rsidRPr="00970959" w:rsidRDefault="002347DD" w:rsidP="00D97B66">
            <w:r w:rsidRPr="00970959">
              <w:t>Confident</w:t>
            </w:r>
            <w:r w:rsidR="00744000" w:rsidRPr="00970959">
              <w:t xml:space="preserve"> - </w:t>
            </w:r>
            <w:r w:rsidRPr="00970959">
              <w:t>no association</w:t>
            </w:r>
          </w:p>
        </w:tc>
      </w:tr>
      <w:tr w:rsidR="00970959" w:rsidRPr="00970959" w14:paraId="4BCB9CD6" w14:textId="77777777" w:rsidTr="00744000">
        <w:tc>
          <w:tcPr>
            <w:tcW w:w="777" w:type="dxa"/>
          </w:tcPr>
          <w:p w14:paraId="569E7C58" w14:textId="77777777" w:rsidR="002347DD" w:rsidRPr="00970959" w:rsidRDefault="002347DD" w:rsidP="00D97B66">
            <w:r w:rsidRPr="00970959">
              <w:t>8</w:t>
            </w:r>
          </w:p>
        </w:tc>
        <w:tc>
          <w:tcPr>
            <w:tcW w:w="1536" w:type="dxa"/>
          </w:tcPr>
          <w:p w14:paraId="1915222C" w14:textId="0AB7889D" w:rsidR="002347DD" w:rsidRPr="00970959" w:rsidRDefault="002347DD" w:rsidP="00D97B66">
            <w:r w:rsidRPr="00970959">
              <w:t xml:space="preserve">Angry </w:t>
            </w:r>
            <w:r w:rsidR="00744000" w:rsidRPr="00970959">
              <w:t xml:space="preserve">is </w:t>
            </w:r>
            <w:r w:rsidR="00744000" w:rsidRPr="00970959">
              <w:rPr>
                <w:noProof/>
                <w:lang w:val="en-US" w:eastAsia="zh-CN"/>
              </w:rPr>
              <w:drawing>
                <wp:inline distT="0" distB="0" distL="0" distR="0" wp14:anchorId="62F20095" wp14:editId="790D3502">
                  <wp:extent cx="785774" cy="179401"/>
                  <wp:effectExtent l="0" t="0" r="1905" b="0"/>
                  <wp:docPr id="1535276586" name="Imagen 1535276586"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85" name="Imagen 1535276585" descr="Forma, Rectángulo&#10;&#10;Descripción generada automáticament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809005" cy="184705"/>
                          </a:xfrm>
                          <a:prstGeom prst="rect">
                            <a:avLst/>
                          </a:prstGeom>
                        </pic:spPr>
                      </pic:pic>
                    </a:graphicData>
                  </a:graphic>
                </wp:inline>
              </w:drawing>
            </w:r>
            <w:r w:rsidR="00744000" w:rsidRPr="00970959">
              <w:t xml:space="preserve"> (blood red)</w:t>
            </w:r>
          </w:p>
        </w:tc>
        <w:tc>
          <w:tcPr>
            <w:tcW w:w="1441" w:type="dxa"/>
          </w:tcPr>
          <w:p w14:paraId="5ACCC288" w14:textId="74E8F8DB" w:rsidR="002347DD" w:rsidRPr="00970959" w:rsidRDefault="002347DD" w:rsidP="00D97B66">
            <w:r w:rsidRPr="00970959">
              <w:t xml:space="preserve">Bored is </w:t>
            </w:r>
            <w:r w:rsidR="00744000" w:rsidRPr="00970959">
              <w:rPr>
                <w:noProof/>
                <w:lang w:val="en-US" w:eastAsia="zh-CN"/>
              </w:rPr>
              <w:drawing>
                <wp:inline distT="0" distB="0" distL="0" distR="0" wp14:anchorId="783027E2" wp14:editId="6A77118B">
                  <wp:extent cx="747346" cy="161867"/>
                  <wp:effectExtent l="0" t="0" r="2540" b="3810"/>
                  <wp:docPr id="1535276574" name="Imagen 1535276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68" name="Imagen 1535276568"/>
                          <pic:cNvPicPr/>
                        </pic:nvPicPr>
                        <pic:blipFill>
                          <a:blip r:embed="rId40" cstate="print">
                            <a:extLst>
                              <a:ext uri="{28A0092B-C50C-407E-A947-70E740481C1C}">
                                <a14:useLocalDpi xmlns:a14="http://schemas.microsoft.com/office/drawing/2010/main" val="0"/>
                              </a:ext>
                            </a:extLst>
                          </a:blip>
                          <a:stretch>
                            <a:fillRect/>
                          </a:stretch>
                        </pic:blipFill>
                        <pic:spPr>
                          <a:xfrm flipV="1">
                            <a:off x="0" y="0"/>
                            <a:ext cx="804153" cy="174171"/>
                          </a:xfrm>
                          <a:prstGeom prst="rect">
                            <a:avLst/>
                          </a:prstGeom>
                        </pic:spPr>
                      </pic:pic>
                    </a:graphicData>
                  </a:graphic>
                </wp:inline>
              </w:drawing>
            </w:r>
            <w:r w:rsidR="00744000" w:rsidRPr="00970959">
              <w:t xml:space="preserve"> (</w:t>
            </w:r>
            <w:r w:rsidRPr="00970959">
              <w:t>grey</w:t>
            </w:r>
            <w:r w:rsidR="00744000" w:rsidRPr="00970959">
              <w:t>)</w:t>
            </w:r>
          </w:p>
        </w:tc>
        <w:tc>
          <w:tcPr>
            <w:tcW w:w="1456" w:type="dxa"/>
          </w:tcPr>
          <w:p w14:paraId="7C4FBF5B" w14:textId="550E9E4F" w:rsidR="002347DD" w:rsidRPr="00970959" w:rsidRDefault="002347DD" w:rsidP="00D97B66">
            <w:r w:rsidRPr="00970959">
              <w:t xml:space="preserve">Cheerful </w:t>
            </w:r>
            <w:r w:rsidR="00744000" w:rsidRPr="00970959">
              <w:t xml:space="preserve">is </w:t>
            </w:r>
            <w:r w:rsidR="00744000" w:rsidRPr="00970959">
              <w:rPr>
                <w:noProof/>
                <w:lang w:val="en-US" w:eastAsia="zh-CN"/>
              </w:rPr>
              <w:drawing>
                <wp:inline distT="0" distB="0" distL="0" distR="0" wp14:anchorId="1CAD3D1A" wp14:editId="3D0DCA17">
                  <wp:extent cx="710142" cy="154940"/>
                  <wp:effectExtent l="0" t="0" r="1270" b="0"/>
                  <wp:docPr id="1535276546" name="Imagen 1535276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Imagen 24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60569" cy="165942"/>
                          </a:xfrm>
                          <a:prstGeom prst="rect">
                            <a:avLst/>
                          </a:prstGeom>
                        </pic:spPr>
                      </pic:pic>
                    </a:graphicData>
                  </a:graphic>
                </wp:inline>
              </w:drawing>
            </w:r>
            <w:r w:rsidR="00744000" w:rsidRPr="00970959">
              <w:t xml:space="preserve"> (sun yellow)</w:t>
            </w:r>
          </w:p>
        </w:tc>
        <w:tc>
          <w:tcPr>
            <w:tcW w:w="1536" w:type="dxa"/>
          </w:tcPr>
          <w:p w14:paraId="1A6D121A" w14:textId="7FE65CA0" w:rsidR="002347DD" w:rsidRPr="00970959" w:rsidRDefault="002347DD" w:rsidP="00D97B66">
            <w:r w:rsidRPr="00970959">
              <w:t xml:space="preserve">Angry </w:t>
            </w:r>
            <w:r w:rsidR="00744000" w:rsidRPr="00970959">
              <w:t xml:space="preserve">is </w:t>
            </w:r>
            <w:r w:rsidR="00744000" w:rsidRPr="00970959">
              <w:rPr>
                <w:noProof/>
                <w:lang w:val="en-US" w:eastAsia="zh-CN"/>
              </w:rPr>
              <w:drawing>
                <wp:inline distT="0" distB="0" distL="0" distR="0" wp14:anchorId="38E00180" wp14:editId="04A66E69">
                  <wp:extent cx="687223" cy="141210"/>
                  <wp:effectExtent l="0" t="0" r="0" b="0"/>
                  <wp:docPr id="1535276562" name="Imagen 1535276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48" name="Imagen 1535276548"/>
                          <pic:cNvPicPr/>
                        </pic:nvPicPr>
                        <pic:blipFill>
                          <a:blip r:embed="rId39" cstate="print">
                            <a:extLst>
                              <a:ext uri="{28A0092B-C50C-407E-A947-70E740481C1C}">
                                <a14:useLocalDpi xmlns:a14="http://schemas.microsoft.com/office/drawing/2010/main" val="0"/>
                              </a:ext>
                            </a:extLst>
                          </a:blip>
                          <a:stretch>
                            <a:fillRect/>
                          </a:stretch>
                        </pic:blipFill>
                        <pic:spPr>
                          <a:xfrm flipV="1">
                            <a:off x="0" y="0"/>
                            <a:ext cx="707006" cy="145275"/>
                          </a:xfrm>
                          <a:prstGeom prst="rect">
                            <a:avLst/>
                          </a:prstGeom>
                        </pic:spPr>
                      </pic:pic>
                    </a:graphicData>
                  </a:graphic>
                </wp:inline>
              </w:drawing>
            </w:r>
            <w:r w:rsidR="00744000" w:rsidRPr="00970959">
              <w:t xml:space="preserve"> (ruby red)</w:t>
            </w:r>
          </w:p>
        </w:tc>
        <w:tc>
          <w:tcPr>
            <w:tcW w:w="1441" w:type="dxa"/>
          </w:tcPr>
          <w:p w14:paraId="655C35A7" w14:textId="00FF90F9" w:rsidR="002347DD" w:rsidRPr="00970959" w:rsidRDefault="00E70F3A" w:rsidP="00D97B66">
            <w:r w:rsidRPr="00970959">
              <w:t xml:space="preserve">Furious is </w:t>
            </w:r>
            <w:r w:rsidRPr="00970959">
              <w:rPr>
                <w:noProof/>
                <w:lang w:val="en-US" w:eastAsia="zh-CN"/>
              </w:rPr>
              <w:drawing>
                <wp:inline distT="0" distB="0" distL="0" distR="0" wp14:anchorId="7100F38D" wp14:editId="4C8C6188">
                  <wp:extent cx="687223" cy="141210"/>
                  <wp:effectExtent l="0" t="0" r="0" b="0"/>
                  <wp:docPr id="1535276564" name="Imagen 1535276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48" name="Imagen 1535276548"/>
                          <pic:cNvPicPr/>
                        </pic:nvPicPr>
                        <pic:blipFill>
                          <a:blip r:embed="rId39" cstate="print">
                            <a:extLst>
                              <a:ext uri="{28A0092B-C50C-407E-A947-70E740481C1C}">
                                <a14:useLocalDpi xmlns:a14="http://schemas.microsoft.com/office/drawing/2010/main" val="0"/>
                              </a:ext>
                            </a:extLst>
                          </a:blip>
                          <a:stretch>
                            <a:fillRect/>
                          </a:stretch>
                        </pic:blipFill>
                        <pic:spPr>
                          <a:xfrm flipV="1">
                            <a:off x="0" y="0"/>
                            <a:ext cx="707006" cy="145275"/>
                          </a:xfrm>
                          <a:prstGeom prst="rect">
                            <a:avLst/>
                          </a:prstGeom>
                        </pic:spPr>
                      </pic:pic>
                    </a:graphicData>
                  </a:graphic>
                </wp:inline>
              </w:drawing>
            </w:r>
            <w:r w:rsidRPr="00970959">
              <w:t xml:space="preserve"> (ruby red)</w:t>
            </w:r>
          </w:p>
        </w:tc>
        <w:tc>
          <w:tcPr>
            <w:tcW w:w="1441" w:type="dxa"/>
          </w:tcPr>
          <w:p w14:paraId="1D832914" w14:textId="119DF35B" w:rsidR="002347DD" w:rsidRPr="00970959" w:rsidRDefault="002347DD" w:rsidP="00D97B66">
            <w:r w:rsidRPr="00970959">
              <w:t xml:space="preserve">Angry </w:t>
            </w:r>
            <w:r w:rsidR="00744000" w:rsidRPr="00970959">
              <w:t xml:space="preserve">is </w:t>
            </w:r>
            <w:r w:rsidR="00744000" w:rsidRPr="00970959">
              <w:rPr>
                <w:noProof/>
                <w:lang w:val="en-US" w:eastAsia="zh-CN"/>
              </w:rPr>
              <w:drawing>
                <wp:inline distT="0" distB="0" distL="0" distR="0" wp14:anchorId="3146BF0E" wp14:editId="021C455F">
                  <wp:extent cx="687223" cy="141210"/>
                  <wp:effectExtent l="0" t="0" r="0" b="0"/>
                  <wp:docPr id="1535276563" name="Imagen 1535276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48" name="Imagen 1535276548"/>
                          <pic:cNvPicPr/>
                        </pic:nvPicPr>
                        <pic:blipFill>
                          <a:blip r:embed="rId39" cstate="print">
                            <a:extLst>
                              <a:ext uri="{28A0092B-C50C-407E-A947-70E740481C1C}">
                                <a14:useLocalDpi xmlns:a14="http://schemas.microsoft.com/office/drawing/2010/main" val="0"/>
                              </a:ext>
                            </a:extLst>
                          </a:blip>
                          <a:stretch>
                            <a:fillRect/>
                          </a:stretch>
                        </pic:blipFill>
                        <pic:spPr>
                          <a:xfrm flipV="1">
                            <a:off x="0" y="0"/>
                            <a:ext cx="707006" cy="145275"/>
                          </a:xfrm>
                          <a:prstGeom prst="rect">
                            <a:avLst/>
                          </a:prstGeom>
                        </pic:spPr>
                      </pic:pic>
                    </a:graphicData>
                  </a:graphic>
                </wp:inline>
              </w:drawing>
            </w:r>
            <w:r w:rsidR="00744000" w:rsidRPr="00970959">
              <w:t xml:space="preserve"> (ruby red)</w:t>
            </w:r>
          </w:p>
        </w:tc>
      </w:tr>
      <w:tr w:rsidR="00970959" w:rsidRPr="00970959" w14:paraId="1CD88D2C" w14:textId="77777777" w:rsidTr="00744000">
        <w:tc>
          <w:tcPr>
            <w:tcW w:w="777" w:type="dxa"/>
          </w:tcPr>
          <w:p w14:paraId="5D4C9CE6" w14:textId="77777777" w:rsidR="002347DD" w:rsidRPr="00970959" w:rsidRDefault="002347DD" w:rsidP="00D97B66">
            <w:r w:rsidRPr="00970959">
              <w:t>9</w:t>
            </w:r>
          </w:p>
        </w:tc>
        <w:tc>
          <w:tcPr>
            <w:tcW w:w="1536" w:type="dxa"/>
          </w:tcPr>
          <w:p w14:paraId="5F2C179E" w14:textId="4A47C3BD" w:rsidR="002347DD" w:rsidRPr="00970959" w:rsidRDefault="002347DD" w:rsidP="00D97B66">
            <w:r w:rsidRPr="00970959">
              <w:t xml:space="preserve">Sad is </w:t>
            </w:r>
            <w:r w:rsidR="00744000" w:rsidRPr="00970959">
              <w:rPr>
                <w:noProof/>
                <w:lang w:val="en-US" w:eastAsia="zh-CN"/>
              </w:rPr>
              <w:drawing>
                <wp:inline distT="0" distB="0" distL="0" distR="0" wp14:anchorId="2527772C" wp14:editId="34C52AB8">
                  <wp:extent cx="835269" cy="182715"/>
                  <wp:effectExtent l="0" t="0" r="3175" b="0"/>
                  <wp:docPr id="1535276587" name="Imagen 1535276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87" name="Imagen 153527658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56292" cy="187314"/>
                          </a:xfrm>
                          <a:prstGeom prst="rect">
                            <a:avLst/>
                          </a:prstGeom>
                        </pic:spPr>
                      </pic:pic>
                    </a:graphicData>
                  </a:graphic>
                </wp:inline>
              </w:drawing>
            </w:r>
            <w:r w:rsidR="00866C15" w:rsidRPr="00970959">
              <w:t>(</w:t>
            </w:r>
            <w:r w:rsidRPr="00970959">
              <w:t>sea</w:t>
            </w:r>
            <w:r w:rsidR="00744000" w:rsidRPr="00970959">
              <w:t xml:space="preserve"> blue</w:t>
            </w:r>
            <w:r w:rsidR="00866C15" w:rsidRPr="00970959">
              <w:t>)</w:t>
            </w:r>
          </w:p>
        </w:tc>
        <w:tc>
          <w:tcPr>
            <w:tcW w:w="1441" w:type="dxa"/>
          </w:tcPr>
          <w:p w14:paraId="3992F01A" w14:textId="6FDE325C" w:rsidR="002347DD" w:rsidRPr="00970959" w:rsidRDefault="002347DD" w:rsidP="00D97B66">
            <w:r w:rsidRPr="00970959">
              <w:t xml:space="preserve">Calm is </w:t>
            </w:r>
            <w:r w:rsidR="006B322B" w:rsidRPr="00970959">
              <w:rPr>
                <w:noProof/>
                <w:lang w:val="en-US" w:eastAsia="zh-CN"/>
              </w:rPr>
              <w:drawing>
                <wp:inline distT="0" distB="0" distL="0" distR="0" wp14:anchorId="4A180357" wp14:editId="27DBC299">
                  <wp:extent cx="835025" cy="189273"/>
                  <wp:effectExtent l="0" t="0" r="3175" b="1270"/>
                  <wp:docPr id="61" name="Imagen 1535276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88" name="Imagen 153527658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71311" cy="197498"/>
                          </a:xfrm>
                          <a:prstGeom prst="rect">
                            <a:avLst/>
                          </a:prstGeom>
                        </pic:spPr>
                      </pic:pic>
                    </a:graphicData>
                  </a:graphic>
                </wp:inline>
              </w:drawing>
            </w:r>
            <w:r w:rsidR="006B322B" w:rsidRPr="00970959">
              <w:t xml:space="preserve"> </w:t>
            </w:r>
            <w:r w:rsidR="003F0609" w:rsidRPr="00970959">
              <w:t>(baby</w:t>
            </w:r>
            <w:r w:rsidR="00744000" w:rsidRPr="00970959">
              <w:t xml:space="preserve"> blue</w:t>
            </w:r>
            <w:r w:rsidR="003F0609" w:rsidRPr="00970959">
              <w:t>)</w:t>
            </w:r>
          </w:p>
        </w:tc>
        <w:tc>
          <w:tcPr>
            <w:tcW w:w="1456" w:type="dxa"/>
          </w:tcPr>
          <w:p w14:paraId="5511D7E8" w14:textId="7BE950AA" w:rsidR="002347DD" w:rsidRPr="00970959" w:rsidRDefault="002347DD" w:rsidP="00D97B66">
            <w:r w:rsidRPr="00970959">
              <w:t xml:space="preserve">Joyful </w:t>
            </w:r>
            <w:r w:rsidR="00744000" w:rsidRPr="00970959">
              <w:t xml:space="preserve">is </w:t>
            </w:r>
            <w:r w:rsidR="00744000" w:rsidRPr="00970959">
              <w:rPr>
                <w:noProof/>
                <w:lang w:val="en-US" w:eastAsia="zh-CN"/>
              </w:rPr>
              <w:drawing>
                <wp:inline distT="0" distB="0" distL="0" distR="0" wp14:anchorId="5C7AFC20" wp14:editId="75273356">
                  <wp:extent cx="710142" cy="154940"/>
                  <wp:effectExtent l="0" t="0" r="1270" b="0"/>
                  <wp:docPr id="1535276547" name="Imagen 1535276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Imagen 24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60569" cy="165942"/>
                          </a:xfrm>
                          <a:prstGeom prst="rect">
                            <a:avLst/>
                          </a:prstGeom>
                        </pic:spPr>
                      </pic:pic>
                    </a:graphicData>
                  </a:graphic>
                </wp:inline>
              </w:drawing>
            </w:r>
            <w:r w:rsidR="00744000" w:rsidRPr="00970959">
              <w:t xml:space="preserve"> (sun yellow)</w:t>
            </w:r>
          </w:p>
        </w:tc>
        <w:tc>
          <w:tcPr>
            <w:tcW w:w="1536" w:type="dxa"/>
          </w:tcPr>
          <w:p w14:paraId="2894BD8B" w14:textId="12AEF992" w:rsidR="002347DD" w:rsidRPr="00970959" w:rsidRDefault="002347DD" w:rsidP="00D97B66">
            <w:r w:rsidRPr="00970959">
              <w:t xml:space="preserve">Sad is </w:t>
            </w:r>
            <w:r w:rsidR="00744000" w:rsidRPr="00970959">
              <w:rPr>
                <w:noProof/>
                <w:lang w:val="en-US" w:eastAsia="zh-CN"/>
              </w:rPr>
              <w:drawing>
                <wp:inline distT="0" distB="0" distL="0" distR="0" wp14:anchorId="09BFCEBF" wp14:editId="1E6B3A79">
                  <wp:extent cx="778507" cy="237392"/>
                  <wp:effectExtent l="0" t="0" r="0" b="4445"/>
                  <wp:docPr id="1535276582" name="Imagen 1535276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77" name="Imagen 1535276577"/>
                          <pic:cNvPicPr/>
                        </pic:nvPicPr>
                        <pic:blipFill>
                          <a:blip r:embed="rId42" cstate="print">
                            <a:extLst>
                              <a:ext uri="{28A0092B-C50C-407E-A947-70E740481C1C}">
                                <a14:useLocalDpi xmlns:a14="http://schemas.microsoft.com/office/drawing/2010/main" val="0"/>
                              </a:ext>
                            </a:extLst>
                          </a:blip>
                          <a:stretch>
                            <a:fillRect/>
                          </a:stretch>
                        </pic:blipFill>
                        <pic:spPr>
                          <a:xfrm flipV="1">
                            <a:off x="0" y="0"/>
                            <a:ext cx="788838" cy="240542"/>
                          </a:xfrm>
                          <a:prstGeom prst="rect">
                            <a:avLst/>
                          </a:prstGeom>
                        </pic:spPr>
                      </pic:pic>
                    </a:graphicData>
                  </a:graphic>
                </wp:inline>
              </w:drawing>
            </w:r>
            <w:r w:rsidR="00744000" w:rsidRPr="00970959">
              <w:t xml:space="preserve"> (</w:t>
            </w:r>
            <w:r w:rsidRPr="00970959">
              <w:t>black</w:t>
            </w:r>
            <w:r w:rsidR="00744000" w:rsidRPr="00970959">
              <w:t>)</w:t>
            </w:r>
          </w:p>
        </w:tc>
        <w:tc>
          <w:tcPr>
            <w:tcW w:w="1441" w:type="dxa"/>
          </w:tcPr>
          <w:p w14:paraId="6D38444D" w14:textId="676957C1" w:rsidR="002347DD" w:rsidRPr="00970959" w:rsidRDefault="00E70F3A" w:rsidP="00D97B66">
            <w:r w:rsidRPr="00970959">
              <w:t xml:space="preserve">Joyful is </w:t>
            </w:r>
            <w:r w:rsidRPr="00970959">
              <w:rPr>
                <w:noProof/>
                <w:lang w:val="en-US" w:eastAsia="zh-CN"/>
              </w:rPr>
              <w:drawing>
                <wp:inline distT="0" distB="0" distL="0" distR="0" wp14:anchorId="4F5862E7" wp14:editId="0CD70A6B">
                  <wp:extent cx="710142" cy="154940"/>
                  <wp:effectExtent l="0" t="0" r="1270" b="0"/>
                  <wp:docPr id="1535276545" name="Imagen 1535276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Imagen 24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60569" cy="165942"/>
                          </a:xfrm>
                          <a:prstGeom prst="rect">
                            <a:avLst/>
                          </a:prstGeom>
                        </pic:spPr>
                      </pic:pic>
                    </a:graphicData>
                  </a:graphic>
                </wp:inline>
              </w:drawing>
            </w:r>
            <w:r w:rsidRPr="00970959">
              <w:t xml:space="preserve"> (sun yellow)</w:t>
            </w:r>
          </w:p>
        </w:tc>
        <w:tc>
          <w:tcPr>
            <w:tcW w:w="1441" w:type="dxa"/>
          </w:tcPr>
          <w:p w14:paraId="22A130C4" w14:textId="7B577FA3" w:rsidR="002347DD" w:rsidRPr="00970959" w:rsidRDefault="002347DD" w:rsidP="00D97B66">
            <w:r w:rsidRPr="00970959">
              <w:t xml:space="preserve">Jealous </w:t>
            </w:r>
            <w:r w:rsidR="00744000" w:rsidRPr="00970959">
              <w:t xml:space="preserve">- </w:t>
            </w:r>
            <w:r w:rsidRPr="00970959">
              <w:t>no association</w:t>
            </w:r>
          </w:p>
        </w:tc>
      </w:tr>
      <w:tr w:rsidR="00744000" w:rsidRPr="00970959" w14:paraId="13C36F8E" w14:textId="77777777" w:rsidTr="00744000">
        <w:tc>
          <w:tcPr>
            <w:tcW w:w="777" w:type="dxa"/>
          </w:tcPr>
          <w:p w14:paraId="3AAC8CC7" w14:textId="77777777" w:rsidR="002347DD" w:rsidRPr="00970959" w:rsidRDefault="002347DD" w:rsidP="00D97B66">
            <w:r w:rsidRPr="00970959">
              <w:t>10</w:t>
            </w:r>
          </w:p>
        </w:tc>
        <w:tc>
          <w:tcPr>
            <w:tcW w:w="1536" w:type="dxa"/>
          </w:tcPr>
          <w:p w14:paraId="08A18630" w14:textId="547E15AA" w:rsidR="002347DD" w:rsidRPr="00970959" w:rsidRDefault="002347DD" w:rsidP="00D97B66">
            <w:r w:rsidRPr="00970959">
              <w:t xml:space="preserve">Calm is </w:t>
            </w:r>
            <w:r w:rsidR="00744000" w:rsidRPr="00970959">
              <w:rPr>
                <w:noProof/>
                <w:lang w:val="en-US" w:eastAsia="zh-CN"/>
              </w:rPr>
              <w:drawing>
                <wp:inline distT="0" distB="0" distL="0" distR="0" wp14:anchorId="0411F7D3" wp14:editId="33ADA690">
                  <wp:extent cx="835025" cy="189273"/>
                  <wp:effectExtent l="0" t="0" r="3175" b="1270"/>
                  <wp:docPr id="1535276588" name="Imagen 1535276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88" name="Imagen 153527658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71311" cy="197498"/>
                          </a:xfrm>
                          <a:prstGeom prst="rect">
                            <a:avLst/>
                          </a:prstGeom>
                        </pic:spPr>
                      </pic:pic>
                    </a:graphicData>
                  </a:graphic>
                </wp:inline>
              </w:drawing>
            </w:r>
            <w:r w:rsidR="00866C15" w:rsidRPr="00970959">
              <w:t>(</w:t>
            </w:r>
            <w:r w:rsidRPr="00970959">
              <w:t>baby</w:t>
            </w:r>
            <w:r w:rsidR="00744000" w:rsidRPr="00970959">
              <w:t xml:space="preserve"> blue</w:t>
            </w:r>
            <w:r w:rsidR="00866C15" w:rsidRPr="00970959">
              <w:t>)</w:t>
            </w:r>
          </w:p>
        </w:tc>
        <w:tc>
          <w:tcPr>
            <w:tcW w:w="1441" w:type="dxa"/>
          </w:tcPr>
          <w:p w14:paraId="37A59563" w14:textId="3205AA0A" w:rsidR="002347DD" w:rsidRPr="00970959" w:rsidRDefault="002347DD" w:rsidP="00D97B66">
            <w:r w:rsidRPr="00970959">
              <w:t xml:space="preserve">Passionate </w:t>
            </w:r>
            <w:r w:rsidR="00744000" w:rsidRPr="00970959">
              <w:t xml:space="preserve">is </w:t>
            </w:r>
            <w:r w:rsidR="00744000" w:rsidRPr="00970959">
              <w:rPr>
                <w:noProof/>
                <w:lang w:val="en-US" w:eastAsia="zh-CN"/>
              </w:rPr>
              <w:drawing>
                <wp:inline distT="0" distB="0" distL="0" distR="0" wp14:anchorId="65B23B11" wp14:editId="0190FB4F">
                  <wp:extent cx="687223" cy="141210"/>
                  <wp:effectExtent l="0" t="0" r="0" b="0"/>
                  <wp:docPr id="1535276565" name="Imagen 1535276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48" name="Imagen 1535276548"/>
                          <pic:cNvPicPr/>
                        </pic:nvPicPr>
                        <pic:blipFill>
                          <a:blip r:embed="rId39" cstate="print">
                            <a:extLst>
                              <a:ext uri="{28A0092B-C50C-407E-A947-70E740481C1C}">
                                <a14:useLocalDpi xmlns:a14="http://schemas.microsoft.com/office/drawing/2010/main" val="0"/>
                              </a:ext>
                            </a:extLst>
                          </a:blip>
                          <a:stretch>
                            <a:fillRect/>
                          </a:stretch>
                        </pic:blipFill>
                        <pic:spPr>
                          <a:xfrm flipV="1">
                            <a:off x="0" y="0"/>
                            <a:ext cx="707006" cy="145275"/>
                          </a:xfrm>
                          <a:prstGeom prst="rect">
                            <a:avLst/>
                          </a:prstGeom>
                        </pic:spPr>
                      </pic:pic>
                    </a:graphicData>
                  </a:graphic>
                </wp:inline>
              </w:drawing>
            </w:r>
            <w:r w:rsidR="00744000" w:rsidRPr="00970959">
              <w:t xml:space="preserve"> (ruby red)</w:t>
            </w:r>
          </w:p>
        </w:tc>
        <w:tc>
          <w:tcPr>
            <w:tcW w:w="1456" w:type="dxa"/>
          </w:tcPr>
          <w:p w14:paraId="6660C869" w14:textId="0CC9078B" w:rsidR="002347DD" w:rsidRPr="00970959" w:rsidRDefault="002347DD" w:rsidP="00D97B66">
            <w:r w:rsidRPr="00970959">
              <w:t xml:space="preserve">Excited is </w:t>
            </w:r>
            <w:r w:rsidR="00744000" w:rsidRPr="00970959">
              <w:rPr>
                <w:noProof/>
                <w:lang w:val="en-US" w:eastAsia="zh-CN"/>
              </w:rPr>
              <w:drawing>
                <wp:inline distT="0" distB="0" distL="0" distR="0" wp14:anchorId="6D7604FB" wp14:editId="63AA0685">
                  <wp:extent cx="687223" cy="141210"/>
                  <wp:effectExtent l="0" t="0" r="0" b="0"/>
                  <wp:docPr id="1535276566" name="Imagen 1535276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48" name="Imagen 1535276548"/>
                          <pic:cNvPicPr/>
                        </pic:nvPicPr>
                        <pic:blipFill>
                          <a:blip r:embed="rId39" cstate="print">
                            <a:extLst>
                              <a:ext uri="{28A0092B-C50C-407E-A947-70E740481C1C}">
                                <a14:useLocalDpi xmlns:a14="http://schemas.microsoft.com/office/drawing/2010/main" val="0"/>
                              </a:ext>
                            </a:extLst>
                          </a:blip>
                          <a:stretch>
                            <a:fillRect/>
                          </a:stretch>
                        </pic:blipFill>
                        <pic:spPr>
                          <a:xfrm flipV="1">
                            <a:off x="0" y="0"/>
                            <a:ext cx="707006" cy="145275"/>
                          </a:xfrm>
                          <a:prstGeom prst="rect">
                            <a:avLst/>
                          </a:prstGeom>
                        </pic:spPr>
                      </pic:pic>
                    </a:graphicData>
                  </a:graphic>
                </wp:inline>
              </w:drawing>
            </w:r>
            <w:r w:rsidR="00744000" w:rsidRPr="00970959">
              <w:t xml:space="preserve"> </w:t>
            </w:r>
            <w:r w:rsidR="005E425B" w:rsidRPr="00970959">
              <w:t>(ruby</w:t>
            </w:r>
            <w:r w:rsidR="00744000" w:rsidRPr="00970959">
              <w:t xml:space="preserve"> red</w:t>
            </w:r>
            <w:r w:rsidR="005E425B" w:rsidRPr="00970959">
              <w:t>)</w:t>
            </w:r>
          </w:p>
        </w:tc>
        <w:tc>
          <w:tcPr>
            <w:tcW w:w="1536" w:type="dxa"/>
          </w:tcPr>
          <w:p w14:paraId="29F54EFE" w14:textId="39EF3424" w:rsidR="002347DD" w:rsidRPr="00970959" w:rsidRDefault="002347DD" w:rsidP="00D97B66">
            <w:r w:rsidRPr="00970959">
              <w:t xml:space="preserve">Furious is </w:t>
            </w:r>
            <w:r w:rsidR="00744000" w:rsidRPr="00970959">
              <w:rPr>
                <w:noProof/>
                <w:lang w:val="en-US" w:eastAsia="zh-CN"/>
              </w:rPr>
              <w:drawing>
                <wp:inline distT="0" distB="0" distL="0" distR="0" wp14:anchorId="28B01761" wp14:editId="7223C7D7">
                  <wp:extent cx="776205" cy="167347"/>
                  <wp:effectExtent l="0" t="0" r="0" b="0"/>
                  <wp:docPr id="1535276589" name="Imagen 1535276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89" name="Imagen 1535276589"/>
                          <pic:cNvPicPr/>
                        </pic:nvPicPr>
                        <pic:blipFill>
                          <a:blip r:embed="rId45" cstate="print">
                            <a:extLst>
                              <a:ext uri="{28A0092B-C50C-407E-A947-70E740481C1C}">
                                <a14:useLocalDpi xmlns:a14="http://schemas.microsoft.com/office/drawing/2010/main" val="0"/>
                              </a:ext>
                            </a:extLst>
                          </a:blip>
                          <a:stretch>
                            <a:fillRect/>
                          </a:stretch>
                        </pic:blipFill>
                        <pic:spPr>
                          <a:xfrm>
                            <a:off x="0" y="0"/>
                            <a:ext cx="791849" cy="170720"/>
                          </a:xfrm>
                          <a:prstGeom prst="rect">
                            <a:avLst/>
                          </a:prstGeom>
                        </pic:spPr>
                      </pic:pic>
                    </a:graphicData>
                  </a:graphic>
                </wp:inline>
              </w:drawing>
            </w:r>
            <w:r w:rsidR="003F0609" w:rsidRPr="00970959">
              <w:t>(pomegranate</w:t>
            </w:r>
            <w:r w:rsidR="00744000" w:rsidRPr="00970959">
              <w:t xml:space="preserve"> red</w:t>
            </w:r>
            <w:r w:rsidR="003F0609" w:rsidRPr="00970959">
              <w:t>)</w:t>
            </w:r>
          </w:p>
        </w:tc>
        <w:tc>
          <w:tcPr>
            <w:tcW w:w="1441" w:type="dxa"/>
          </w:tcPr>
          <w:p w14:paraId="42E440DD" w14:textId="2938BCDE" w:rsidR="002347DD" w:rsidRPr="00970959" w:rsidRDefault="002347DD" w:rsidP="00D97B66">
            <w:r w:rsidRPr="00970959">
              <w:t xml:space="preserve">Depressed is </w:t>
            </w:r>
            <w:r w:rsidR="00744000" w:rsidRPr="00970959">
              <w:rPr>
                <w:noProof/>
                <w:lang w:val="en-US" w:eastAsia="zh-CN"/>
              </w:rPr>
              <w:drawing>
                <wp:inline distT="0" distB="0" distL="0" distR="0" wp14:anchorId="48AC21E1" wp14:editId="0E9C9CD1">
                  <wp:extent cx="747346" cy="161867"/>
                  <wp:effectExtent l="0" t="0" r="2540" b="3810"/>
                  <wp:docPr id="1535276575" name="Imagen 1535276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68" name="Imagen 1535276568"/>
                          <pic:cNvPicPr/>
                        </pic:nvPicPr>
                        <pic:blipFill>
                          <a:blip r:embed="rId40" cstate="print">
                            <a:extLst>
                              <a:ext uri="{28A0092B-C50C-407E-A947-70E740481C1C}">
                                <a14:useLocalDpi xmlns:a14="http://schemas.microsoft.com/office/drawing/2010/main" val="0"/>
                              </a:ext>
                            </a:extLst>
                          </a:blip>
                          <a:stretch>
                            <a:fillRect/>
                          </a:stretch>
                        </pic:blipFill>
                        <pic:spPr>
                          <a:xfrm flipV="1">
                            <a:off x="0" y="0"/>
                            <a:ext cx="804153" cy="174171"/>
                          </a:xfrm>
                          <a:prstGeom prst="rect">
                            <a:avLst/>
                          </a:prstGeom>
                        </pic:spPr>
                      </pic:pic>
                    </a:graphicData>
                  </a:graphic>
                </wp:inline>
              </w:drawing>
            </w:r>
            <w:r w:rsidR="00744000" w:rsidRPr="00970959">
              <w:t xml:space="preserve"> (</w:t>
            </w:r>
            <w:r w:rsidRPr="00970959">
              <w:t>grey</w:t>
            </w:r>
            <w:r w:rsidR="00744000" w:rsidRPr="00970959">
              <w:t>)</w:t>
            </w:r>
          </w:p>
        </w:tc>
        <w:tc>
          <w:tcPr>
            <w:tcW w:w="1441" w:type="dxa"/>
          </w:tcPr>
          <w:p w14:paraId="499928EA" w14:textId="2B4C6E67" w:rsidR="002347DD" w:rsidRPr="00970959" w:rsidRDefault="002347DD" w:rsidP="00D97B66">
            <w:r w:rsidRPr="00970959">
              <w:t xml:space="preserve">Depressed is </w:t>
            </w:r>
            <w:r w:rsidR="00744000" w:rsidRPr="00970959">
              <w:rPr>
                <w:noProof/>
                <w:lang w:val="en-US" w:eastAsia="zh-CN"/>
              </w:rPr>
              <w:drawing>
                <wp:inline distT="0" distB="0" distL="0" distR="0" wp14:anchorId="748FD856" wp14:editId="4D6B5FF1">
                  <wp:extent cx="778507" cy="237392"/>
                  <wp:effectExtent l="0" t="0" r="0" b="4445"/>
                  <wp:docPr id="1535276583" name="Imagen 1535276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76577" name="Imagen 1535276577"/>
                          <pic:cNvPicPr/>
                        </pic:nvPicPr>
                        <pic:blipFill>
                          <a:blip r:embed="rId42" cstate="print">
                            <a:extLst>
                              <a:ext uri="{28A0092B-C50C-407E-A947-70E740481C1C}">
                                <a14:useLocalDpi xmlns:a14="http://schemas.microsoft.com/office/drawing/2010/main" val="0"/>
                              </a:ext>
                            </a:extLst>
                          </a:blip>
                          <a:stretch>
                            <a:fillRect/>
                          </a:stretch>
                        </pic:blipFill>
                        <pic:spPr>
                          <a:xfrm flipV="1">
                            <a:off x="0" y="0"/>
                            <a:ext cx="788838" cy="240542"/>
                          </a:xfrm>
                          <a:prstGeom prst="rect">
                            <a:avLst/>
                          </a:prstGeom>
                        </pic:spPr>
                      </pic:pic>
                    </a:graphicData>
                  </a:graphic>
                </wp:inline>
              </w:drawing>
            </w:r>
            <w:r w:rsidR="00744000" w:rsidRPr="00970959">
              <w:t xml:space="preserve"> (</w:t>
            </w:r>
            <w:r w:rsidRPr="00970959">
              <w:t>black</w:t>
            </w:r>
            <w:r w:rsidR="00744000" w:rsidRPr="00970959">
              <w:t>)</w:t>
            </w:r>
          </w:p>
        </w:tc>
      </w:tr>
    </w:tbl>
    <w:p w14:paraId="5FACEE5E" w14:textId="31D0760F" w:rsidR="002347DD" w:rsidRPr="00970959" w:rsidRDefault="002347DD" w:rsidP="00BA6922">
      <w:pPr>
        <w:spacing w:after="120"/>
        <w:jc w:val="both"/>
      </w:pPr>
    </w:p>
    <w:p w14:paraId="254DEF6C" w14:textId="485A31C5" w:rsidR="002347DD" w:rsidRPr="00970959" w:rsidRDefault="002347DD" w:rsidP="002347DD">
      <w:pPr>
        <w:spacing w:after="120"/>
        <w:jc w:val="both"/>
      </w:pPr>
      <w:r w:rsidRPr="00970959">
        <w:t>Table 3.3</w:t>
      </w:r>
      <w:r w:rsidR="00680946" w:rsidRPr="00970959">
        <w:t>a</w:t>
      </w:r>
      <w:r w:rsidRPr="00970959">
        <w:t xml:space="preserve"> </w:t>
      </w:r>
      <w:r w:rsidR="008A5AB2" w:rsidRPr="00970959">
        <w:tab/>
      </w:r>
      <w:r w:rsidRPr="00970959">
        <w:t xml:space="preserve">The ten most frequent emotion-colour associations </w:t>
      </w:r>
      <w:r w:rsidR="003C251F" w:rsidRPr="00970959">
        <w:t xml:space="preserve">for each </w:t>
      </w:r>
      <w:r w:rsidR="00052782" w:rsidRPr="00970959">
        <w:t>language</w:t>
      </w:r>
    </w:p>
    <w:p w14:paraId="4451C18B" w14:textId="0F7ABA2E" w:rsidR="00D36027" w:rsidRPr="00970959" w:rsidRDefault="00D36027" w:rsidP="002347DD">
      <w:pPr>
        <w:spacing w:after="120"/>
        <w:jc w:val="both"/>
      </w:pPr>
    </w:p>
    <w:p w14:paraId="72453CFE" w14:textId="350688A4" w:rsidR="00D36027" w:rsidRPr="00970959" w:rsidRDefault="0C44EDE8" w:rsidP="002347DD">
      <w:pPr>
        <w:spacing w:after="120"/>
        <w:jc w:val="both"/>
      </w:pPr>
      <w:r w:rsidRPr="00970959">
        <w:t xml:space="preserve">In Table 3.3b, we look again at the ten most common associations overall and show what ranking they had in </w:t>
      </w:r>
      <w:r w:rsidR="003C251F" w:rsidRPr="00970959">
        <w:t xml:space="preserve">the responses provided by speakers of </w:t>
      </w:r>
      <w:r w:rsidRPr="00970959">
        <w:t xml:space="preserve">each of the different languages. This allows us to compare </w:t>
      </w:r>
      <w:r w:rsidR="00052782" w:rsidRPr="00970959">
        <w:t>speakers of different languages</w:t>
      </w:r>
      <w:r w:rsidRPr="00970959">
        <w:t xml:space="preserve"> and to gain insights into the extent to which each of the different </w:t>
      </w:r>
      <w:r w:rsidR="00052782" w:rsidRPr="00970959">
        <w:t>language groups</w:t>
      </w:r>
      <w:r w:rsidRPr="00970959">
        <w:t xml:space="preserve"> contributed to the overall ranking. </w:t>
      </w:r>
      <w:r w:rsidR="00345EFD" w:rsidRPr="00970959">
        <w:t>Table 3.3b</w:t>
      </w:r>
      <w:r w:rsidRPr="00970959">
        <w:t xml:space="preserve"> also shows emotion-colour associations that appeared in the top ten for one of the </w:t>
      </w:r>
      <w:r w:rsidR="00052782" w:rsidRPr="00970959">
        <w:t>language groups</w:t>
      </w:r>
      <w:r w:rsidRPr="00970959">
        <w:t xml:space="preserve"> but not in the top ten list overall. We have indicated in bold cases where an association that was in the top ten overall received a very low ranking in one of the </w:t>
      </w:r>
      <w:r w:rsidR="00052782" w:rsidRPr="00970959">
        <w:t>language groups</w:t>
      </w:r>
      <w:r w:rsidRPr="00970959">
        <w:t xml:space="preserve">. For example, the association between depressed and the colour black appears in the top ten overall list but </w:t>
      </w:r>
      <w:r w:rsidR="00052782" w:rsidRPr="00970959">
        <w:t>among the</w:t>
      </w:r>
      <w:r w:rsidRPr="00970959">
        <w:t xml:space="preserve"> Cantonese </w:t>
      </w:r>
      <w:r w:rsidR="00052782" w:rsidRPr="00970959">
        <w:t xml:space="preserve">participants </w:t>
      </w:r>
      <w:r w:rsidRPr="00970959">
        <w:t>it received a very low ranking (53</w:t>
      </w:r>
      <w:r w:rsidRPr="00970959">
        <w:rPr>
          <w:vertAlign w:val="superscript"/>
        </w:rPr>
        <w:t>rd</w:t>
      </w:r>
      <w:r w:rsidRPr="00970959">
        <w:t xml:space="preserve">). Language-specific top-10 ranked associations that deviate from the overall top10 associations are </w:t>
      </w:r>
      <w:r w:rsidR="00345EFD" w:rsidRPr="00970959">
        <w:t>provided</w:t>
      </w:r>
      <w:r w:rsidRPr="00970959">
        <w:t xml:space="preserve"> in the lower part of Table 3.3b.</w:t>
      </w:r>
    </w:p>
    <w:p w14:paraId="3259ADC9" w14:textId="2F3D31FB" w:rsidR="000709F1" w:rsidRPr="00970959" w:rsidRDefault="000709F1" w:rsidP="002347DD">
      <w:pPr>
        <w:spacing w:line="276" w:lineRule="auto"/>
      </w:pPr>
    </w:p>
    <w:tbl>
      <w:tblPr>
        <w:tblStyle w:val="Tablaconcuadrcula"/>
        <w:tblW w:w="9492" w:type="dxa"/>
        <w:tblLook w:val="04A0" w:firstRow="1" w:lastRow="0" w:firstColumn="1" w:lastColumn="0" w:noHBand="0" w:noVBand="1"/>
      </w:tblPr>
      <w:tblGrid>
        <w:gridCol w:w="1559"/>
        <w:gridCol w:w="1762"/>
        <w:gridCol w:w="1163"/>
        <w:gridCol w:w="1242"/>
        <w:gridCol w:w="970"/>
        <w:gridCol w:w="989"/>
        <w:gridCol w:w="830"/>
        <w:gridCol w:w="977"/>
      </w:tblGrid>
      <w:tr w:rsidR="00970959" w:rsidRPr="00970959" w14:paraId="1E889D63" w14:textId="77777777" w:rsidTr="00345EFD">
        <w:tc>
          <w:tcPr>
            <w:tcW w:w="0" w:type="auto"/>
          </w:tcPr>
          <w:p w14:paraId="66128171" w14:textId="77777777" w:rsidR="000447B1" w:rsidRPr="00970959" w:rsidRDefault="000447B1" w:rsidP="00D51E13">
            <w:pPr>
              <w:jc w:val="both"/>
            </w:pPr>
            <w:r w:rsidRPr="00970959">
              <w:t>Rank</w:t>
            </w:r>
          </w:p>
          <w:p w14:paraId="6EFCC98E" w14:textId="77777777" w:rsidR="000447B1" w:rsidRPr="00970959" w:rsidRDefault="000447B1" w:rsidP="00D51E13">
            <w:pPr>
              <w:jc w:val="both"/>
            </w:pPr>
            <w:r w:rsidRPr="00970959">
              <w:t>(across languages)</w:t>
            </w:r>
          </w:p>
        </w:tc>
        <w:tc>
          <w:tcPr>
            <w:tcW w:w="1762" w:type="dxa"/>
          </w:tcPr>
          <w:p w14:paraId="72CD2FF0" w14:textId="77777777" w:rsidR="000447B1" w:rsidRPr="00970959" w:rsidRDefault="000447B1" w:rsidP="000447B1">
            <w:r w:rsidRPr="00970959">
              <w:t>Emotion-colour association</w:t>
            </w:r>
          </w:p>
        </w:tc>
        <w:tc>
          <w:tcPr>
            <w:tcW w:w="1163" w:type="dxa"/>
          </w:tcPr>
          <w:p w14:paraId="44B504FF" w14:textId="77777777" w:rsidR="000447B1" w:rsidRPr="00970959" w:rsidRDefault="000447B1" w:rsidP="00D51E13">
            <w:pPr>
              <w:jc w:val="both"/>
            </w:pPr>
            <w:r w:rsidRPr="00970959">
              <w:t>Rank</w:t>
            </w:r>
          </w:p>
          <w:p w14:paraId="6F8D7962" w14:textId="77777777" w:rsidR="000447B1" w:rsidRPr="00970959" w:rsidRDefault="000447B1" w:rsidP="00D51E13">
            <w:pPr>
              <w:jc w:val="both"/>
            </w:pPr>
            <w:r w:rsidRPr="00970959">
              <w:t>American English</w:t>
            </w:r>
          </w:p>
        </w:tc>
        <w:tc>
          <w:tcPr>
            <w:tcW w:w="0" w:type="auto"/>
          </w:tcPr>
          <w:p w14:paraId="2176A122" w14:textId="77777777" w:rsidR="000447B1" w:rsidRPr="00970959" w:rsidRDefault="000447B1" w:rsidP="00D51E13">
            <w:pPr>
              <w:jc w:val="both"/>
            </w:pPr>
            <w:r w:rsidRPr="00970959">
              <w:t>Rank</w:t>
            </w:r>
          </w:p>
          <w:p w14:paraId="5F106AFE" w14:textId="77777777" w:rsidR="000447B1" w:rsidRPr="00970959" w:rsidRDefault="000447B1" w:rsidP="00D51E13">
            <w:pPr>
              <w:jc w:val="both"/>
            </w:pPr>
            <w:r w:rsidRPr="00970959">
              <w:t>British English</w:t>
            </w:r>
          </w:p>
        </w:tc>
        <w:tc>
          <w:tcPr>
            <w:tcW w:w="0" w:type="auto"/>
          </w:tcPr>
          <w:p w14:paraId="13E583B8" w14:textId="77777777" w:rsidR="000447B1" w:rsidRPr="00970959" w:rsidRDefault="000447B1" w:rsidP="00D51E13">
            <w:pPr>
              <w:jc w:val="both"/>
            </w:pPr>
            <w:r w:rsidRPr="00970959">
              <w:t>Rank</w:t>
            </w:r>
          </w:p>
          <w:p w14:paraId="66FADD78" w14:textId="77777777" w:rsidR="000447B1" w:rsidRPr="00970959" w:rsidRDefault="000447B1" w:rsidP="00D51E13">
            <w:pPr>
              <w:jc w:val="both"/>
            </w:pPr>
            <w:r w:rsidRPr="00970959">
              <w:t>Canton.</w:t>
            </w:r>
          </w:p>
        </w:tc>
        <w:tc>
          <w:tcPr>
            <w:tcW w:w="0" w:type="auto"/>
          </w:tcPr>
          <w:p w14:paraId="410F2434" w14:textId="77777777" w:rsidR="000447B1" w:rsidRPr="00970959" w:rsidRDefault="000447B1" w:rsidP="00D51E13">
            <w:pPr>
              <w:jc w:val="both"/>
            </w:pPr>
            <w:r w:rsidRPr="00970959">
              <w:t>Rank</w:t>
            </w:r>
          </w:p>
          <w:p w14:paraId="7CECB009" w14:textId="77777777" w:rsidR="000447B1" w:rsidRPr="00970959" w:rsidRDefault="000447B1" w:rsidP="00D51E13">
            <w:pPr>
              <w:jc w:val="both"/>
            </w:pPr>
            <w:r w:rsidRPr="00970959">
              <w:t>German</w:t>
            </w:r>
          </w:p>
        </w:tc>
        <w:tc>
          <w:tcPr>
            <w:tcW w:w="0" w:type="auto"/>
          </w:tcPr>
          <w:p w14:paraId="1F2A3E9C" w14:textId="77777777" w:rsidR="000447B1" w:rsidRPr="00970959" w:rsidRDefault="000447B1" w:rsidP="00D51E13">
            <w:pPr>
              <w:jc w:val="both"/>
            </w:pPr>
            <w:r w:rsidRPr="00970959">
              <w:t>Rank</w:t>
            </w:r>
          </w:p>
          <w:p w14:paraId="32B0AB88" w14:textId="77777777" w:rsidR="000447B1" w:rsidRPr="00970959" w:rsidRDefault="000447B1" w:rsidP="00D51E13">
            <w:pPr>
              <w:jc w:val="both"/>
            </w:pPr>
            <w:r w:rsidRPr="00970959">
              <w:t>Italian</w:t>
            </w:r>
          </w:p>
        </w:tc>
        <w:tc>
          <w:tcPr>
            <w:tcW w:w="0" w:type="auto"/>
          </w:tcPr>
          <w:p w14:paraId="3EB15779" w14:textId="77777777" w:rsidR="000447B1" w:rsidRPr="00970959" w:rsidRDefault="000447B1" w:rsidP="00D51E13">
            <w:pPr>
              <w:jc w:val="both"/>
            </w:pPr>
            <w:r w:rsidRPr="00970959">
              <w:t>Rank</w:t>
            </w:r>
          </w:p>
          <w:p w14:paraId="34759958" w14:textId="77777777" w:rsidR="000447B1" w:rsidRPr="00970959" w:rsidRDefault="000447B1" w:rsidP="00D51E13">
            <w:pPr>
              <w:jc w:val="both"/>
            </w:pPr>
            <w:r w:rsidRPr="00970959">
              <w:t>Spanish</w:t>
            </w:r>
          </w:p>
        </w:tc>
      </w:tr>
      <w:tr w:rsidR="00970959" w:rsidRPr="00970959" w14:paraId="364DCDE4" w14:textId="77777777" w:rsidTr="007E728A">
        <w:tc>
          <w:tcPr>
            <w:tcW w:w="9492" w:type="dxa"/>
            <w:gridSpan w:val="8"/>
          </w:tcPr>
          <w:p w14:paraId="62857E5E" w14:textId="1DE7154A" w:rsidR="00345EFD" w:rsidRPr="00970959" w:rsidRDefault="00345EFD" w:rsidP="00D51E13">
            <w:pPr>
              <w:jc w:val="both"/>
            </w:pPr>
            <w:r w:rsidRPr="00970959">
              <w:rPr>
                <w:i/>
                <w:iCs/>
                <w:sz w:val="20"/>
                <w:szCs w:val="20"/>
              </w:rPr>
              <w:t>Top-10 ranked associations (overall) and their ranking in the specific language groups:</w:t>
            </w:r>
          </w:p>
        </w:tc>
      </w:tr>
      <w:tr w:rsidR="00970959" w:rsidRPr="00970959" w14:paraId="071D3208" w14:textId="77777777" w:rsidTr="00345EFD">
        <w:tc>
          <w:tcPr>
            <w:tcW w:w="0" w:type="auto"/>
          </w:tcPr>
          <w:p w14:paraId="7A0A9F53" w14:textId="77777777" w:rsidR="000447B1" w:rsidRPr="00970959" w:rsidRDefault="000447B1" w:rsidP="00D51E13">
            <w:pPr>
              <w:jc w:val="both"/>
            </w:pPr>
            <w:r w:rsidRPr="00970959">
              <w:t>1</w:t>
            </w:r>
          </w:p>
        </w:tc>
        <w:tc>
          <w:tcPr>
            <w:tcW w:w="1762" w:type="dxa"/>
          </w:tcPr>
          <w:p w14:paraId="048F347C" w14:textId="2AF18A98" w:rsidR="000447B1" w:rsidRPr="00970959" w:rsidRDefault="000447B1" w:rsidP="000447B1">
            <w:r w:rsidRPr="00970959">
              <w:t xml:space="preserve">Passionate is </w:t>
            </w:r>
            <w:r w:rsidR="00987CF8" w:rsidRPr="00970959">
              <w:rPr>
                <w:noProof/>
                <w:lang w:val="en-US" w:eastAsia="zh-CN"/>
              </w:rPr>
              <w:drawing>
                <wp:inline distT="0" distB="0" distL="0" distR="0" wp14:anchorId="0F5EB965" wp14:editId="152B2817">
                  <wp:extent cx="863194" cy="177369"/>
                  <wp:effectExtent l="0" t="0" r="635"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83862" cy="181616"/>
                          </a:xfrm>
                          <a:prstGeom prst="rect">
                            <a:avLst/>
                          </a:prstGeom>
                        </pic:spPr>
                      </pic:pic>
                    </a:graphicData>
                  </a:graphic>
                </wp:inline>
              </w:drawing>
            </w:r>
            <w:r w:rsidR="00987CF8" w:rsidRPr="00970959">
              <w:t xml:space="preserve">(ruby </w:t>
            </w:r>
            <w:r w:rsidRPr="00970959">
              <w:t>red)</w:t>
            </w:r>
          </w:p>
        </w:tc>
        <w:tc>
          <w:tcPr>
            <w:tcW w:w="1163" w:type="dxa"/>
          </w:tcPr>
          <w:p w14:paraId="04DD19F2" w14:textId="77777777" w:rsidR="000447B1" w:rsidRPr="00970959" w:rsidRDefault="000447B1" w:rsidP="00D51E13">
            <w:pPr>
              <w:jc w:val="both"/>
            </w:pPr>
            <w:r w:rsidRPr="00970959">
              <w:t>6</w:t>
            </w:r>
          </w:p>
        </w:tc>
        <w:tc>
          <w:tcPr>
            <w:tcW w:w="0" w:type="auto"/>
          </w:tcPr>
          <w:p w14:paraId="3139026D" w14:textId="77777777" w:rsidR="000447B1" w:rsidRPr="00970959" w:rsidRDefault="000447B1" w:rsidP="00D51E13">
            <w:pPr>
              <w:jc w:val="both"/>
            </w:pPr>
            <w:r w:rsidRPr="00970959">
              <w:t>10</w:t>
            </w:r>
          </w:p>
        </w:tc>
        <w:tc>
          <w:tcPr>
            <w:tcW w:w="0" w:type="auto"/>
          </w:tcPr>
          <w:p w14:paraId="731EDB33" w14:textId="77777777" w:rsidR="000447B1" w:rsidRPr="00970959" w:rsidRDefault="000447B1" w:rsidP="00D51E13">
            <w:pPr>
              <w:jc w:val="both"/>
            </w:pPr>
            <w:r w:rsidRPr="00970959">
              <w:t>2</w:t>
            </w:r>
          </w:p>
        </w:tc>
        <w:tc>
          <w:tcPr>
            <w:tcW w:w="0" w:type="auto"/>
          </w:tcPr>
          <w:p w14:paraId="01CC17EF" w14:textId="77777777" w:rsidR="000447B1" w:rsidRPr="00970959" w:rsidRDefault="000447B1" w:rsidP="00D51E13">
            <w:pPr>
              <w:jc w:val="both"/>
            </w:pPr>
            <w:r w:rsidRPr="00970959">
              <w:t>1</w:t>
            </w:r>
          </w:p>
        </w:tc>
        <w:tc>
          <w:tcPr>
            <w:tcW w:w="0" w:type="auto"/>
          </w:tcPr>
          <w:p w14:paraId="0DBEEE97" w14:textId="77777777" w:rsidR="000447B1" w:rsidRPr="00970959" w:rsidRDefault="000447B1" w:rsidP="00D51E13">
            <w:pPr>
              <w:jc w:val="both"/>
            </w:pPr>
            <w:r w:rsidRPr="00970959">
              <w:t>1</w:t>
            </w:r>
          </w:p>
        </w:tc>
        <w:tc>
          <w:tcPr>
            <w:tcW w:w="0" w:type="auto"/>
          </w:tcPr>
          <w:p w14:paraId="70D3C443" w14:textId="77777777" w:rsidR="000447B1" w:rsidRPr="00970959" w:rsidRDefault="000447B1" w:rsidP="00D51E13">
            <w:pPr>
              <w:jc w:val="both"/>
            </w:pPr>
            <w:r w:rsidRPr="00970959">
              <w:t>2</w:t>
            </w:r>
          </w:p>
        </w:tc>
      </w:tr>
      <w:tr w:rsidR="00970959" w:rsidRPr="00970959" w14:paraId="75ECA33F" w14:textId="77777777" w:rsidTr="00345EFD">
        <w:tc>
          <w:tcPr>
            <w:tcW w:w="0" w:type="auto"/>
          </w:tcPr>
          <w:p w14:paraId="061521C5" w14:textId="77777777" w:rsidR="000447B1" w:rsidRPr="00970959" w:rsidRDefault="000447B1" w:rsidP="00D51E13">
            <w:pPr>
              <w:jc w:val="both"/>
            </w:pPr>
            <w:r w:rsidRPr="00970959">
              <w:t>2</w:t>
            </w:r>
          </w:p>
        </w:tc>
        <w:tc>
          <w:tcPr>
            <w:tcW w:w="1762" w:type="dxa"/>
          </w:tcPr>
          <w:p w14:paraId="73BD3344" w14:textId="31672315" w:rsidR="000447B1" w:rsidRPr="00970959" w:rsidRDefault="000447B1" w:rsidP="000447B1">
            <w:r w:rsidRPr="00970959">
              <w:t>Furious is</w:t>
            </w:r>
            <w:r w:rsidR="00987CF8" w:rsidRPr="00970959">
              <w:t xml:space="preserve"> </w:t>
            </w:r>
            <w:r w:rsidR="00987CF8" w:rsidRPr="00970959">
              <w:rPr>
                <w:noProof/>
                <w:lang w:val="en-US" w:eastAsia="zh-CN"/>
              </w:rPr>
              <w:drawing>
                <wp:inline distT="0" distB="0" distL="0" distR="0" wp14:anchorId="5CB9B185" wp14:editId="60E3907E">
                  <wp:extent cx="863194" cy="177369"/>
                  <wp:effectExtent l="0" t="0" r="635" b="63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83862" cy="181616"/>
                          </a:xfrm>
                          <a:prstGeom prst="rect">
                            <a:avLst/>
                          </a:prstGeom>
                        </pic:spPr>
                      </pic:pic>
                    </a:graphicData>
                  </a:graphic>
                </wp:inline>
              </w:drawing>
            </w:r>
            <w:r w:rsidRPr="00970959">
              <w:t xml:space="preserve"> </w:t>
            </w:r>
            <w:r w:rsidR="00987CF8" w:rsidRPr="00970959">
              <w:t>(ruby red)</w:t>
            </w:r>
          </w:p>
        </w:tc>
        <w:tc>
          <w:tcPr>
            <w:tcW w:w="1163" w:type="dxa"/>
          </w:tcPr>
          <w:p w14:paraId="3C64BA74" w14:textId="77777777" w:rsidR="000447B1" w:rsidRPr="00970959" w:rsidRDefault="000447B1" w:rsidP="00D51E13">
            <w:pPr>
              <w:jc w:val="both"/>
            </w:pPr>
            <w:r w:rsidRPr="00970959">
              <w:t>3</w:t>
            </w:r>
          </w:p>
        </w:tc>
        <w:tc>
          <w:tcPr>
            <w:tcW w:w="0" w:type="auto"/>
          </w:tcPr>
          <w:p w14:paraId="7F51CCA1" w14:textId="77777777" w:rsidR="000447B1" w:rsidRPr="00970959" w:rsidRDefault="000447B1" w:rsidP="00D51E13">
            <w:pPr>
              <w:jc w:val="both"/>
            </w:pPr>
            <w:r w:rsidRPr="00970959">
              <w:t>2</w:t>
            </w:r>
          </w:p>
        </w:tc>
        <w:tc>
          <w:tcPr>
            <w:tcW w:w="0" w:type="auto"/>
          </w:tcPr>
          <w:p w14:paraId="00242A30" w14:textId="77777777" w:rsidR="000447B1" w:rsidRPr="00970959" w:rsidRDefault="000447B1" w:rsidP="00D51E13">
            <w:pPr>
              <w:jc w:val="both"/>
            </w:pPr>
            <w:r w:rsidRPr="00970959">
              <w:t>3</w:t>
            </w:r>
          </w:p>
        </w:tc>
        <w:tc>
          <w:tcPr>
            <w:tcW w:w="0" w:type="auto"/>
          </w:tcPr>
          <w:p w14:paraId="067323EC" w14:textId="77777777" w:rsidR="000447B1" w:rsidRPr="00970959" w:rsidRDefault="000447B1" w:rsidP="00D51E13">
            <w:pPr>
              <w:jc w:val="both"/>
            </w:pPr>
            <w:r w:rsidRPr="00970959">
              <w:t>3</w:t>
            </w:r>
          </w:p>
        </w:tc>
        <w:tc>
          <w:tcPr>
            <w:tcW w:w="0" w:type="auto"/>
          </w:tcPr>
          <w:p w14:paraId="0A35B5DC" w14:textId="683D2340" w:rsidR="000447B1" w:rsidRPr="00970959" w:rsidRDefault="00C61F37" w:rsidP="00D51E13">
            <w:pPr>
              <w:jc w:val="both"/>
            </w:pPr>
            <w:r w:rsidRPr="00970959">
              <w:t>8</w:t>
            </w:r>
          </w:p>
        </w:tc>
        <w:tc>
          <w:tcPr>
            <w:tcW w:w="0" w:type="auto"/>
          </w:tcPr>
          <w:p w14:paraId="498E5F59" w14:textId="77777777" w:rsidR="000447B1" w:rsidRPr="00970959" w:rsidRDefault="000447B1" w:rsidP="00D51E13">
            <w:pPr>
              <w:jc w:val="both"/>
            </w:pPr>
            <w:r w:rsidRPr="00970959">
              <w:t>1</w:t>
            </w:r>
          </w:p>
        </w:tc>
      </w:tr>
      <w:tr w:rsidR="00970959" w:rsidRPr="00970959" w14:paraId="35332909" w14:textId="77777777" w:rsidTr="00345EFD">
        <w:tc>
          <w:tcPr>
            <w:tcW w:w="0" w:type="auto"/>
          </w:tcPr>
          <w:p w14:paraId="123F9C2E" w14:textId="77777777" w:rsidR="000447B1" w:rsidRPr="00970959" w:rsidRDefault="000447B1" w:rsidP="00D51E13">
            <w:pPr>
              <w:jc w:val="both"/>
            </w:pPr>
            <w:r w:rsidRPr="00970959">
              <w:lastRenderedPageBreak/>
              <w:t>3</w:t>
            </w:r>
          </w:p>
        </w:tc>
        <w:tc>
          <w:tcPr>
            <w:tcW w:w="1762" w:type="dxa"/>
          </w:tcPr>
          <w:p w14:paraId="2D574097" w14:textId="3EAC0C43" w:rsidR="000447B1" w:rsidRPr="00970959" w:rsidRDefault="000447B1" w:rsidP="000447B1">
            <w:r w:rsidRPr="00970959">
              <w:t xml:space="preserve">Angry is </w:t>
            </w:r>
            <w:r w:rsidR="00987CF8" w:rsidRPr="00970959">
              <w:rPr>
                <w:noProof/>
                <w:lang w:val="en-US" w:eastAsia="zh-CN"/>
              </w:rPr>
              <w:drawing>
                <wp:inline distT="0" distB="0" distL="0" distR="0" wp14:anchorId="72F5B177" wp14:editId="0B0F3150">
                  <wp:extent cx="863194" cy="177369"/>
                  <wp:effectExtent l="0" t="0" r="635" b="63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83862" cy="181616"/>
                          </a:xfrm>
                          <a:prstGeom prst="rect">
                            <a:avLst/>
                          </a:prstGeom>
                        </pic:spPr>
                      </pic:pic>
                    </a:graphicData>
                  </a:graphic>
                </wp:inline>
              </w:drawing>
            </w:r>
            <w:r w:rsidR="00987CF8" w:rsidRPr="00970959">
              <w:t xml:space="preserve"> (ruby red)</w:t>
            </w:r>
          </w:p>
        </w:tc>
        <w:tc>
          <w:tcPr>
            <w:tcW w:w="1163" w:type="dxa"/>
          </w:tcPr>
          <w:p w14:paraId="0755BD52" w14:textId="77777777" w:rsidR="000447B1" w:rsidRPr="00970959" w:rsidRDefault="000447B1" w:rsidP="00D51E13">
            <w:pPr>
              <w:jc w:val="both"/>
            </w:pPr>
            <w:r w:rsidRPr="00970959">
              <w:t>4</w:t>
            </w:r>
          </w:p>
        </w:tc>
        <w:tc>
          <w:tcPr>
            <w:tcW w:w="0" w:type="auto"/>
          </w:tcPr>
          <w:p w14:paraId="7F4CABCE" w14:textId="77777777" w:rsidR="000447B1" w:rsidRPr="00970959" w:rsidRDefault="000447B1" w:rsidP="00D51E13">
            <w:pPr>
              <w:jc w:val="both"/>
            </w:pPr>
            <w:r w:rsidRPr="00970959">
              <w:t>3</w:t>
            </w:r>
          </w:p>
        </w:tc>
        <w:tc>
          <w:tcPr>
            <w:tcW w:w="0" w:type="auto"/>
          </w:tcPr>
          <w:p w14:paraId="3B6806CE" w14:textId="77777777" w:rsidR="000447B1" w:rsidRPr="00970959" w:rsidRDefault="000447B1" w:rsidP="00D51E13">
            <w:pPr>
              <w:jc w:val="both"/>
            </w:pPr>
            <w:r w:rsidRPr="00970959">
              <w:t>1</w:t>
            </w:r>
          </w:p>
        </w:tc>
        <w:tc>
          <w:tcPr>
            <w:tcW w:w="0" w:type="auto"/>
          </w:tcPr>
          <w:p w14:paraId="20D9E82D" w14:textId="77777777" w:rsidR="000447B1" w:rsidRPr="00970959" w:rsidRDefault="000447B1" w:rsidP="00D51E13">
            <w:pPr>
              <w:jc w:val="both"/>
            </w:pPr>
            <w:r w:rsidRPr="00970959">
              <w:t>8</w:t>
            </w:r>
          </w:p>
        </w:tc>
        <w:tc>
          <w:tcPr>
            <w:tcW w:w="0" w:type="auto"/>
          </w:tcPr>
          <w:p w14:paraId="62ACC9EE" w14:textId="77777777" w:rsidR="000447B1" w:rsidRPr="00970959" w:rsidRDefault="000447B1" w:rsidP="00D51E13">
            <w:pPr>
              <w:jc w:val="both"/>
            </w:pPr>
            <w:r w:rsidRPr="00970959">
              <w:t>3</w:t>
            </w:r>
          </w:p>
        </w:tc>
        <w:tc>
          <w:tcPr>
            <w:tcW w:w="0" w:type="auto"/>
          </w:tcPr>
          <w:p w14:paraId="19CBA986" w14:textId="77777777" w:rsidR="000447B1" w:rsidRPr="00970959" w:rsidRDefault="000447B1" w:rsidP="00D51E13">
            <w:pPr>
              <w:jc w:val="both"/>
            </w:pPr>
            <w:r w:rsidRPr="00970959">
              <w:t>8</w:t>
            </w:r>
          </w:p>
        </w:tc>
      </w:tr>
      <w:tr w:rsidR="00970959" w:rsidRPr="00970959" w14:paraId="69F706D7" w14:textId="77777777" w:rsidTr="00345EFD">
        <w:tc>
          <w:tcPr>
            <w:tcW w:w="0" w:type="auto"/>
          </w:tcPr>
          <w:p w14:paraId="06BA1052" w14:textId="77777777" w:rsidR="000447B1" w:rsidRPr="00970959" w:rsidRDefault="000447B1" w:rsidP="00D51E13">
            <w:pPr>
              <w:jc w:val="both"/>
            </w:pPr>
            <w:r w:rsidRPr="00970959">
              <w:t>4</w:t>
            </w:r>
          </w:p>
        </w:tc>
        <w:tc>
          <w:tcPr>
            <w:tcW w:w="1762" w:type="dxa"/>
          </w:tcPr>
          <w:p w14:paraId="2B10C94C" w14:textId="34D3006A" w:rsidR="000447B1" w:rsidRPr="00970959" w:rsidRDefault="000447B1" w:rsidP="000447B1">
            <w:r w:rsidRPr="00970959">
              <w:t xml:space="preserve">Happy is </w:t>
            </w:r>
            <w:r w:rsidR="00987CF8" w:rsidRPr="00970959">
              <w:rPr>
                <w:noProof/>
                <w:lang w:val="en-US" w:eastAsia="zh-CN"/>
              </w:rPr>
              <w:drawing>
                <wp:inline distT="0" distB="0" distL="0" distR="0" wp14:anchorId="1DC3A3B3" wp14:editId="3986FFC6">
                  <wp:extent cx="862965" cy="188283"/>
                  <wp:effectExtent l="0" t="0" r="635" b="254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pic:cNvPicPr/>
                        </pic:nvPicPr>
                        <pic:blipFill>
                          <a:blip r:embed="rId9" cstate="print">
                            <a:extLst>
                              <a:ext uri="{28A0092B-C50C-407E-A947-70E740481C1C}">
                                <a14:useLocalDpi xmlns:a14="http://schemas.microsoft.com/office/drawing/2010/main" val="0"/>
                              </a:ext>
                            </a:extLst>
                          </a:blip>
                          <a:stretch>
                            <a:fillRect/>
                          </a:stretch>
                        </pic:blipFill>
                        <pic:spPr>
                          <a:xfrm>
                            <a:off x="0" y="0"/>
                            <a:ext cx="894314" cy="195123"/>
                          </a:xfrm>
                          <a:prstGeom prst="rect">
                            <a:avLst/>
                          </a:prstGeom>
                        </pic:spPr>
                      </pic:pic>
                    </a:graphicData>
                  </a:graphic>
                </wp:inline>
              </w:drawing>
            </w:r>
            <w:r w:rsidR="00987CF8" w:rsidRPr="00970959">
              <w:t xml:space="preserve">(sun </w:t>
            </w:r>
            <w:r w:rsidRPr="00970959">
              <w:t>yellow)</w:t>
            </w:r>
          </w:p>
        </w:tc>
        <w:tc>
          <w:tcPr>
            <w:tcW w:w="1163" w:type="dxa"/>
          </w:tcPr>
          <w:p w14:paraId="3E07223B" w14:textId="77777777" w:rsidR="000447B1" w:rsidRPr="00970959" w:rsidRDefault="000447B1" w:rsidP="00D51E13">
            <w:pPr>
              <w:jc w:val="both"/>
            </w:pPr>
            <w:r w:rsidRPr="00970959">
              <w:t>2</w:t>
            </w:r>
          </w:p>
        </w:tc>
        <w:tc>
          <w:tcPr>
            <w:tcW w:w="0" w:type="auto"/>
          </w:tcPr>
          <w:p w14:paraId="32B8FF0F" w14:textId="77777777" w:rsidR="000447B1" w:rsidRPr="00970959" w:rsidRDefault="000447B1" w:rsidP="00D51E13">
            <w:pPr>
              <w:jc w:val="both"/>
            </w:pPr>
            <w:r w:rsidRPr="00970959">
              <w:t>1</w:t>
            </w:r>
          </w:p>
        </w:tc>
        <w:tc>
          <w:tcPr>
            <w:tcW w:w="0" w:type="auto"/>
          </w:tcPr>
          <w:p w14:paraId="7E1DC32E" w14:textId="77777777" w:rsidR="000447B1" w:rsidRPr="00970959" w:rsidRDefault="000447B1" w:rsidP="00D51E13">
            <w:pPr>
              <w:jc w:val="both"/>
            </w:pPr>
            <w:r w:rsidRPr="00970959">
              <w:t>5</w:t>
            </w:r>
          </w:p>
        </w:tc>
        <w:tc>
          <w:tcPr>
            <w:tcW w:w="0" w:type="auto"/>
          </w:tcPr>
          <w:p w14:paraId="56D5A8A8" w14:textId="77777777" w:rsidR="000447B1" w:rsidRPr="00970959" w:rsidRDefault="000447B1" w:rsidP="00D51E13">
            <w:pPr>
              <w:jc w:val="both"/>
            </w:pPr>
            <w:r w:rsidRPr="00970959">
              <w:t>16</w:t>
            </w:r>
          </w:p>
        </w:tc>
        <w:tc>
          <w:tcPr>
            <w:tcW w:w="0" w:type="auto"/>
          </w:tcPr>
          <w:p w14:paraId="5DB41311" w14:textId="77777777" w:rsidR="000447B1" w:rsidRPr="00970959" w:rsidRDefault="000447B1" w:rsidP="00D51E13">
            <w:pPr>
              <w:jc w:val="both"/>
            </w:pPr>
            <w:r w:rsidRPr="00970959">
              <w:t>4</w:t>
            </w:r>
          </w:p>
        </w:tc>
        <w:tc>
          <w:tcPr>
            <w:tcW w:w="0" w:type="auto"/>
          </w:tcPr>
          <w:p w14:paraId="604C4B71" w14:textId="77777777" w:rsidR="000447B1" w:rsidRPr="00970959" w:rsidRDefault="000447B1" w:rsidP="00D51E13">
            <w:pPr>
              <w:jc w:val="both"/>
            </w:pPr>
            <w:r w:rsidRPr="00970959">
              <w:t>12</w:t>
            </w:r>
          </w:p>
        </w:tc>
      </w:tr>
      <w:tr w:rsidR="00970959" w:rsidRPr="00970959" w14:paraId="2833605A" w14:textId="77777777" w:rsidTr="00345EFD">
        <w:tc>
          <w:tcPr>
            <w:tcW w:w="0" w:type="auto"/>
          </w:tcPr>
          <w:p w14:paraId="44CE4950" w14:textId="77777777" w:rsidR="000447B1" w:rsidRPr="00970959" w:rsidRDefault="000447B1" w:rsidP="00D51E13">
            <w:pPr>
              <w:jc w:val="both"/>
            </w:pPr>
            <w:r w:rsidRPr="00970959">
              <w:t>5</w:t>
            </w:r>
          </w:p>
        </w:tc>
        <w:tc>
          <w:tcPr>
            <w:tcW w:w="1762" w:type="dxa"/>
          </w:tcPr>
          <w:p w14:paraId="38DF486C" w14:textId="39A75A7A" w:rsidR="000447B1" w:rsidRPr="00970959" w:rsidRDefault="000447B1" w:rsidP="000447B1">
            <w:r w:rsidRPr="00970959">
              <w:t xml:space="preserve">Cheerful is </w:t>
            </w:r>
            <w:r w:rsidR="00987CF8" w:rsidRPr="00970959">
              <w:rPr>
                <w:noProof/>
                <w:lang w:val="en-US" w:eastAsia="zh-CN"/>
              </w:rPr>
              <w:drawing>
                <wp:inline distT="0" distB="0" distL="0" distR="0" wp14:anchorId="79A6D50C" wp14:editId="133D80E8">
                  <wp:extent cx="862965" cy="188283"/>
                  <wp:effectExtent l="0" t="0" r="635" b="254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pic:cNvPicPr/>
                        </pic:nvPicPr>
                        <pic:blipFill>
                          <a:blip r:embed="rId9" cstate="print">
                            <a:extLst>
                              <a:ext uri="{28A0092B-C50C-407E-A947-70E740481C1C}">
                                <a14:useLocalDpi xmlns:a14="http://schemas.microsoft.com/office/drawing/2010/main" val="0"/>
                              </a:ext>
                            </a:extLst>
                          </a:blip>
                          <a:stretch>
                            <a:fillRect/>
                          </a:stretch>
                        </pic:blipFill>
                        <pic:spPr>
                          <a:xfrm>
                            <a:off x="0" y="0"/>
                            <a:ext cx="894314" cy="195123"/>
                          </a:xfrm>
                          <a:prstGeom prst="rect">
                            <a:avLst/>
                          </a:prstGeom>
                        </pic:spPr>
                      </pic:pic>
                    </a:graphicData>
                  </a:graphic>
                </wp:inline>
              </w:drawing>
            </w:r>
            <w:r w:rsidR="00987CF8" w:rsidRPr="00970959">
              <w:t xml:space="preserve"> (sun yellow)</w:t>
            </w:r>
          </w:p>
        </w:tc>
        <w:tc>
          <w:tcPr>
            <w:tcW w:w="1163" w:type="dxa"/>
          </w:tcPr>
          <w:p w14:paraId="68EA2036" w14:textId="77777777" w:rsidR="000447B1" w:rsidRPr="00970959" w:rsidRDefault="000447B1" w:rsidP="00D51E13">
            <w:pPr>
              <w:jc w:val="both"/>
            </w:pPr>
            <w:r w:rsidRPr="00970959">
              <w:t>1</w:t>
            </w:r>
          </w:p>
        </w:tc>
        <w:tc>
          <w:tcPr>
            <w:tcW w:w="0" w:type="auto"/>
          </w:tcPr>
          <w:p w14:paraId="78E2B4AB" w14:textId="77777777" w:rsidR="000447B1" w:rsidRPr="00970959" w:rsidRDefault="000447B1" w:rsidP="00D51E13">
            <w:pPr>
              <w:jc w:val="both"/>
            </w:pPr>
            <w:r w:rsidRPr="00970959">
              <w:t>4</w:t>
            </w:r>
          </w:p>
        </w:tc>
        <w:tc>
          <w:tcPr>
            <w:tcW w:w="0" w:type="auto"/>
          </w:tcPr>
          <w:p w14:paraId="2C3A0A65" w14:textId="77777777" w:rsidR="000447B1" w:rsidRPr="00970959" w:rsidRDefault="000447B1" w:rsidP="00D51E13">
            <w:pPr>
              <w:jc w:val="both"/>
            </w:pPr>
            <w:r w:rsidRPr="00970959">
              <w:t>8</w:t>
            </w:r>
          </w:p>
        </w:tc>
        <w:tc>
          <w:tcPr>
            <w:tcW w:w="0" w:type="auto"/>
          </w:tcPr>
          <w:p w14:paraId="49AD8B59" w14:textId="77777777" w:rsidR="000447B1" w:rsidRPr="00970959" w:rsidRDefault="000447B1" w:rsidP="00D51E13">
            <w:pPr>
              <w:jc w:val="both"/>
            </w:pPr>
            <w:r w:rsidRPr="00970959">
              <w:t>6</w:t>
            </w:r>
          </w:p>
        </w:tc>
        <w:tc>
          <w:tcPr>
            <w:tcW w:w="0" w:type="auto"/>
          </w:tcPr>
          <w:p w14:paraId="21C7BA30" w14:textId="77777777" w:rsidR="000447B1" w:rsidRPr="00970959" w:rsidRDefault="000447B1" w:rsidP="00D51E13">
            <w:pPr>
              <w:jc w:val="both"/>
            </w:pPr>
            <w:r w:rsidRPr="00970959">
              <w:t>5</w:t>
            </w:r>
          </w:p>
        </w:tc>
        <w:tc>
          <w:tcPr>
            <w:tcW w:w="0" w:type="auto"/>
          </w:tcPr>
          <w:p w14:paraId="063E89A6" w14:textId="77777777" w:rsidR="000447B1" w:rsidRPr="00970959" w:rsidRDefault="000447B1" w:rsidP="00D51E13">
            <w:pPr>
              <w:jc w:val="both"/>
            </w:pPr>
            <w:r w:rsidRPr="00970959">
              <w:t>6</w:t>
            </w:r>
          </w:p>
        </w:tc>
      </w:tr>
      <w:tr w:rsidR="00970959" w:rsidRPr="00970959" w14:paraId="16E3C726" w14:textId="77777777" w:rsidTr="00345EFD">
        <w:tc>
          <w:tcPr>
            <w:tcW w:w="0" w:type="auto"/>
          </w:tcPr>
          <w:p w14:paraId="56041544" w14:textId="77777777" w:rsidR="000447B1" w:rsidRPr="00970959" w:rsidRDefault="000447B1" w:rsidP="00D51E13">
            <w:pPr>
              <w:jc w:val="both"/>
            </w:pPr>
            <w:r w:rsidRPr="00970959">
              <w:t>6</w:t>
            </w:r>
          </w:p>
        </w:tc>
        <w:tc>
          <w:tcPr>
            <w:tcW w:w="1762" w:type="dxa"/>
          </w:tcPr>
          <w:p w14:paraId="75B0B0DC" w14:textId="1465A718" w:rsidR="000447B1" w:rsidRPr="00970959" w:rsidRDefault="000447B1" w:rsidP="000447B1">
            <w:r w:rsidRPr="00970959">
              <w:t xml:space="preserve">Bored is </w:t>
            </w:r>
            <w:r w:rsidR="00987CF8" w:rsidRPr="00970959">
              <w:rPr>
                <w:noProof/>
                <w:lang w:val="en-US" w:eastAsia="zh-CN"/>
              </w:rPr>
              <w:drawing>
                <wp:inline distT="0" distB="0" distL="0" distR="0" wp14:anchorId="1AC7FC84" wp14:editId="373BFBF4">
                  <wp:extent cx="819302" cy="177453"/>
                  <wp:effectExtent l="0" t="0" r="0" b="63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pic:cNvPicPr/>
                        </pic:nvPicPr>
                        <pic:blipFill>
                          <a:blip r:embed="rId46" cstate="print">
                            <a:extLst>
                              <a:ext uri="{28A0092B-C50C-407E-A947-70E740481C1C}">
                                <a14:useLocalDpi xmlns:a14="http://schemas.microsoft.com/office/drawing/2010/main" val="0"/>
                              </a:ext>
                            </a:extLst>
                          </a:blip>
                          <a:stretch>
                            <a:fillRect/>
                          </a:stretch>
                        </pic:blipFill>
                        <pic:spPr>
                          <a:xfrm>
                            <a:off x="0" y="0"/>
                            <a:ext cx="857672" cy="185763"/>
                          </a:xfrm>
                          <a:prstGeom prst="rect">
                            <a:avLst/>
                          </a:prstGeom>
                        </pic:spPr>
                      </pic:pic>
                    </a:graphicData>
                  </a:graphic>
                </wp:inline>
              </w:drawing>
            </w:r>
            <w:r w:rsidR="00987CF8" w:rsidRPr="00970959">
              <w:t>(</w:t>
            </w:r>
            <w:r w:rsidRPr="00970959">
              <w:t>grey</w:t>
            </w:r>
            <w:r w:rsidR="00987CF8" w:rsidRPr="00970959">
              <w:t>)</w:t>
            </w:r>
          </w:p>
        </w:tc>
        <w:tc>
          <w:tcPr>
            <w:tcW w:w="1163" w:type="dxa"/>
          </w:tcPr>
          <w:p w14:paraId="167DDBFD" w14:textId="77777777" w:rsidR="000447B1" w:rsidRPr="00970959" w:rsidRDefault="000447B1" w:rsidP="00D51E13">
            <w:pPr>
              <w:jc w:val="both"/>
            </w:pPr>
            <w:r w:rsidRPr="00970959">
              <w:t>14</w:t>
            </w:r>
          </w:p>
        </w:tc>
        <w:tc>
          <w:tcPr>
            <w:tcW w:w="0" w:type="auto"/>
          </w:tcPr>
          <w:p w14:paraId="756D3A52" w14:textId="77777777" w:rsidR="000447B1" w:rsidRPr="00970959" w:rsidRDefault="000447B1" w:rsidP="00D51E13">
            <w:pPr>
              <w:jc w:val="both"/>
            </w:pPr>
            <w:r w:rsidRPr="00970959">
              <w:t>8</w:t>
            </w:r>
          </w:p>
        </w:tc>
        <w:tc>
          <w:tcPr>
            <w:tcW w:w="0" w:type="auto"/>
          </w:tcPr>
          <w:p w14:paraId="7A634B94" w14:textId="77777777" w:rsidR="000447B1" w:rsidRPr="00970959" w:rsidRDefault="000447B1" w:rsidP="00D51E13">
            <w:pPr>
              <w:jc w:val="both"/>
            </w:pPr>
            <w:r w:rsidRPr="00970959">
              <w:t>6</w:t>
            </w:r>
          </w:p>
        </w:tc>
        <w:tc>
          <w:tcPr>
            <w:tcW w:w="0" w:type="auto"/>
          </w:tcPr>
          <w:p w14:paraId="4E576D44" w14:textId="77777777" w:rsidR="000447B1" w:rsidRPr="00970959" w:rsidRDefault="000447B1" w:rsidP="00D51E13">
            <w:pPr>
              <w:jc w:val="both"/>
            </w:pPr>
            <w:r w:rsidRPr="00970959">
              <w:t>2</w:t>
            </w:r>
          </w:p>
        </w:tc>
        <w:tc>
          <w:tcPr>
            <w:tcW w:w="0" w:type="auto"/>
          </w:tcPr>
          <w:p w14:paraId="0B07B754" w14:textId="77777777" w:rsidR="000447B1" w:rsidRPr="00970959" w:rsidRDefault="000447B1" w:rsidP="00D51E13">
            <w:pPr>
              <w:jc w:val="both"/>
            </w:pPr>
            <w:r w:rsidRPr="00970959">
              <w:t>2</w:t>
            </w:r>
          </w:p>
        </w:tc>
        <w:tc>
          <w:tcPr>
            <w:tcW w:w="0" w:type="auto"/>
          </w:tcPr>
          <w:p w14:paraId="4210BB07" w14:textId="77777777" w:rsidR="000447B1" w:rsidRPr="00970959" w:rsidRDefault="000447B1" w:rsidP="00D51E13">
            <w:pPr>
              <w:jc w:val="both"/>
            </w:pPr>
            <w:r w:rsidRPr="00970959">
              <w:t>5</w:t>
            </w:r>
          </w:p>
        </w:tc>
      </w:tr>
      <w:tr w:rsidR="00970959" w:rsidRPr="00970959" w14:paraId="0BA3F334" w14:textId="77777777" w:rsidTr="00345EFD">
        <w:tc>
          <w:tcPr>
            <w:tcW w:w="0" w:type="auto"/>
          </w:tcPr>
          <w:p w14:paraId="3B5BBAD9" w14:textId="77777777" w:rsidR="000447B1" w:rsidRPr="00970959" w:rsidRDefault="000447B1" w:rsidP="00D51E13">
            <w:pPr>
              <w:jc w:val="both"/>
            </w:pPr>
            <w:r w:rsidRPr="00970959">
              <w:t>7</w:t>
            </w:r>
          </w:p>
        </w:tc>
        <w:tc>
          <w:tcPr>
            <w:tcW w:w="1762" w:type="dxa"/>
          </w:tcPr>
          <w:p w14:paraId="491BD998" w14:textId="53AF0FCC" w:rsidR="000447B1" w:rsidRPr="00970959" w:rsidRDefault="000447B1" w:rsidP="000447B1">
            <w:r w:rsidRPr="00970959">
              <w:t xml:space="preserve">Depressed is </w:t>
            </w:r>
            <w:r w:rsidR="00987CF8" w:rsidRPr="00970959">
              <w:rPr>
                <w:noProof/>
                <w:lang w:val="en-US" w:eastAsia="zh-CN"/>
              </w:rPr>
              <w:drawing>
                <wp:inline distT="0" distB="0" distL="0" distR="0" wp14:anchorId="7DFDEC6F" wp14:editId="772A9250">
                  <wp:extent cx="862123" cy="262890"/>
                  <wp:effectExtent l="0" t="0" r="1905" b="3810"/>
                  <wp:docPr id="47" name="Imagen 47"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Forma, Rectángulo&#10;&#10;Descripción generada automáticament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892739" cy="272226"/>
                          </a:xfrm>
                          <a:prstGeom prst="rect">
                            <a:avLst/>
                          </a:prstGeom>
                        </pic:spPr>
                      </pic:pic>
                    </a:graphicData>
                  </a:graphic>
                </wp:inline>
              </w:drawing>
            </w:r>
            <w:r w:rsidR="00987CF8" w:rsidRPr="00970959">
              <w:t>(</w:t>
            </w:r>
            <w:r w:rsidRPr="00970959">
              <w:t>black</w:t>
            </w:r>
            <w:r w:rsidR="00987CF8" w:rsidRPr="00970959">
              <w:t>)</w:t>
            </w:r>
          </w:p>
        </w:tc>
        <w:tc>
          <w:tcPr>
            <w:tcW w:w="1163" w:type="dxa"/>
          </w:tcPr>
          <w:p w14:paraId="4C776FFD" w14:textId="77777777" w:rsidR="000447B1" w:rsidRPr="00970959" w:rsidRDefault="000447B1" w:rsidP="00D51E13">
            <w:pPr>
              <w:jc w:val="both"/>
            </w:pPr>
            <w:r w:rsidRPr="00970959">
              <w:t>7</w:t>
            </w:r>
          </w:p>
        </w:tc>
        <w:tc>
          <w:tcPr>
            <w:tcW w:w="0" w:type="auto"/>
          </w:tcPr>
          <w:p w14:paraId="1D101999" w14:textId="77777777" w:rsidR="000447B1" w:rsidRPr="00970959" w:rsidRDefault="000447B1" w:rsidP="00D51E13">
            <w:pPr>
              <w:jc w:val="both"/>
            </w:pPr>
            <w:r w:rsidRPr="00970959">
              <w:t>7</w:t>
            </w:r>
          </w:p>
        </w:tc>
        <w:tc>
          <w:tcPr>
            <w:tcW w:w="0" w:type="auto"/>
          </w:tcPr>
          <w:p w14:paraId="0DB2D083" w14:textId="77777777" w:rsidR="000447B1" w:rsidRPr="00970959" w:rsidRDefault="000447B1" w:rsidP="00D51E13">
            <w:pPr>
              <w:jc w:val="both"/>
              <w:rPr>
                <w:b/>
                <w:bCs/>
              </w:rPr>
            </w:pPr>
            <w:r w:rsidRPr="00970959">
              <w:rPr>
                <w:b/>
                <w:bCs/>
              </w:rPr>
              <w:t>53</w:t>
            </w:r>
          </w:p>
        </w:tc>
        <w:tc>
          <w:tcPr>
            <w:tcW w:w="0" w:type="auto"/>
          </w:tcPr>
          <w:p w14:paraId="1FF5E179" w14:textId="77777777" w:rsidR="000447B1" w:rsidRPr="00970959" w:rsidRDefault="000447B1" w:rsidP="00D51E13">
            <w:pPr>
              <w:jc w:val="both"/>
            </w:pPr>
            <w:r w:rsidRPr="00970959">
              <w:t>5</w:t>
            </w:r>
          </w:p>
        </w:tc>
        <w:tc>
          <w:tcPr>
            <w:tcW w:w="0" w:type="auto"/>
          </w:tcPr>
          <w:p w14:paraId="36D7950E" w14:textId="6394B552" w:rsidR="000447B1" w:rsidRPr="00970959" w:rsidRDefault="00C61F37" w:rsidP="00D51E13">
            <w:pPr>
              <w:jc w:val="both"/>
            </w:pPr>
            <w:r w:rsidRPr="00970959">
              <w:t>7</w:t>
            </w:r>
          </w:p>
        </w:tc>
        <w:tc>
          <w:tcPr>
            <w:tcW w:w="0" w:type="auto"/>
          </w:tcPr>
          <w:p w14:paraId="077E1979" w14:textId="77777777" w:rsidR="000447B1" w:rsidRPr="00970959" w:rsidRDefault="000447B1" w:rsidP="00D51E13">
            <w:pPr>
              <w:jc w:val="both"/>
            </w:pPr>
            <w:r w:rsidRPr="00970959">
              <w:t>10</w:t>
            </w:r>
          </w:p>
        </w:tc>
      </w:tr>
      <w:tr w:rsidR="00970959" w:rsidRPr="00970959" w14:paraId="793F2B25" w14:textId="77777777" w:rsidTr="00345EFD">
        <w:tc>
          <w:tcPr>
            <w:tcW w:w="0" w:type="auto"/>
          </w:tcPr>
          <w:p w14:paraId="2BB5C6DE" w14:textId="77777777" w:rsidR="000447B1" w:rsidRPr="00970959" w:rsidRDefault="000447B1" w:rsidP="00D51E13">
            <w:pPr>
              <w:jc w:val="both"/>
            </w:pPr>
            <w:r w:rsidRPr="00970959">
              <w:t>8</w:t>
            </w:r>
          </w:p>
        </w:tc>
        <w:tc>
          <w:tcPr>
            <w:tcW w:w="1762" w:type="dxa"/>
          </w:tcPr>
          <w:p w14:paraId="779AF63B" w14:textId="6A203EB7" w:rsidR="000447B1" w:rsidRPr="00970959" w:rsidRDefault="000447B1" w:rsidP="000447B1">
            <w:r w:rsidRPr="00970959">
              <w:t xml:space="preserve">Joyful is </w:t>
            </w:r>
            <w:r w:rsidR="00987CF8" w:rsidRPr="00970959">
              <w:rPr>
                <w:noProof/>
                <w:lang w:val="en-US" w:eastAsia="zh-CN"/>
              </w:rPr>
              <w:drawing>
                <wp:inline distT="0" distB="0" distL="0" distR="0" wp14:anchorId="1ED59718" wp14:editId="3D0B578D">
                  <wp:extent cx="862965" cy="188283"/>
                  <wp:effectExtent l="0" t="0" r="635" b="254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pic:cNvPicPr/>
                        </pic:nvPicPr>
                        <pic:blipFill>
                          <a:blip r:embed="rId9" cstate="print">
                            <a:extLst>
                              <a:ext uri="{28A0092B-C50C-407E-A947-70E740481C1C}">
                                <a14:useLocalDpi xmlns:a14="http://schemas.microsoft.com/office/drawing/2010/main" val="0"/>
                              </a:ext>
                            </a:extLst>
                          </a:blip>
                          <a:stretch>
                            <a:fillRect/>
                          </a:stretch>
                        </pic:blipFill>
                        <pic:spPr>
                          <a:xfrm>
                            <a:off x="0" y="0"/>
                            <a:ext cx="894314" cy="195123"/>
                          </a:xfrm>
                          <a:prstGeom prst="rect">
                            <a:avLst/>
                          </a:prstGeom>
                        </pic:spPr>
                      </pic:pic>
                    </a:graphicData>
                  </a:graphic>
                </wp:inline>
              </w:drawing>
            </w:r>
            <w:r w:rsidR="00987CF8" w:rsidRPr="00970959">
              <w:t xml:space="preserve"> (sun yellow)</w:t>
            </w:r>
          </w:p>
        </w:tc>
        <w:tc>
          <w:tcPr>
            <w:tcW w:w="1163" w:type="dxa"/>
          </w:tcPr>
          <w:p w14:paraId="0EE52F7F" w14:textId="77777777" w:rsidR="000447B1" w:rsidRPr="00970959" w:rsidRDefault="000447B1" w:rsidP="00D51E13">
            <w:pPr>
              <w:jc w:val="both"/>
            </w:pPr>
            <w:r w:rsidRPr="00970959">
              <w:t>5</w:t>
            </w:r>
          </w:p>
        </w:tc>
        <w:tc>
          <w:tcPr>
            <w:tcW w:w="0" w:type="auto"/>
          </w:tcPr>
          <w:p w14:paraId="095BCA92" w14:textId="77777777" w:rsidR="000447B1" w:rsidRPr="00970959" w:rsidRDefault="000447B1" w:rsidP="00D51E13">
            <w:pPr>
              <w:jc w:val="both"/>
            </w:pPr>
            <w:r w:rsidRPr="00970959">
              <w:t>5</w:t>
            </w:r>
          </w:p>
        </w:tc>
        <w:tc>
          <w:tcPr>
            <w:tcW w:w="0" w:type="auto"/>
          </w:tcPr>
          <w:p w14:paraId="2176F5B1" w14:textId="77777777" w:rsidR="000447B1" w:rsidRPr="00970959" w:rsidRDefault="000447B1" w:rsidP="00D51E13">
            <w:pPr>
              <w:jc w:val="both"/>
            </w:pPr>
            <w:r w:rsidRPr="00970959">
              <w:t>9</w:t>
            </w:r>
          </w:p>
        </w:tc>
        <w:tc>
          <w:tcPr>
            <w:tcW w:w="0" w:type="auto"/>
          </w:tcPr>
          <w:p w14:paraId="6BBC590C" w14:textId="77777777" w:rsidR="000447B1" w:rsidRPr="00970959" w:rsidRDefault="000447B1" w:rsidP="00D51E13">
            <w:pPr>
              <w:jc w:val="both"/>
            </w:pPr>
            <w:r w:rsidRPr="00970959">
              <w:t>12</w:t>
            </w:r>
          </w:p>
        </w:tc>
        <w:tc>
          <w:tcPr>
            <w:tcW w:w="0" w:type="auto"/>
          </w:tcPr>
          <w:p w14:paraId="33B101B8" w14:textId="360381D2" w:rsidR="000447B1" w:rsidRPr="00970959" w:rsidRDefault="00C61F37" w:rsidP="00D51E13">
            <w:pPr>
              <w:jc w:val="both"/>
            </w:pPr>
            <w:r w:rsidRPr="00970959">
              <w:t>9</w:t>
            </w:r>
          </w:p>
        </w:tc>
        <w:tc>
          <w:tcPr>
            <w:tcW w:w="0" w:type="auto"/>
          </w:tcPr>
          <w:p w14:paraId="289BBA19" w14:textId="77777777" w:rsidR="000447B1" w:rsidRPr="00970959" w:rsidRDefault="000447B1" w:rsidP="00D51E13">
            <w:pPr>
              <w:jc w:val="both"/>
              <w:rPr>
                <w:b/>
                <w:bCs/>
              </w:rPr>
            </w:pPr>
            <w:r w:rsidRPr="00970959">
              <w:rPr>
                <w:b/>
                <w:bCs/>
              </w:rPr>
              <w:t>47</w:t>
            </w:r>
          </w:p>
        </w:tc>
      </w:tr>
      <w:tr w:rsidR="00970959" w:rsidRPr="00970959" w14:paraId="2418868F" w14:textId="77777777" w:rsidTr="00345EFD">
        <w:tc>
          <w:tcPr>
            <w:tcW w:w="0" w:type="auto"/>
            <w:tcBorders>
              <w:bottom w:val="single" w:sz="4" w:space="0" w:color="auto"/>
            </w:tcBorders>
          </w:tcPr>
          <w:p w14:paraId="07671106" w14:textId="77777777" w:rsidR="000447B1" w:rsidRPr="00970959" w:rsidRDefault="000447B1" w:rsidP="00D51E13">
            <w:pPr>
              <w:jc w:val="both"/>
            </w:pPr>
            <w:r w:rsidRPr="00970959">
              <w:t>9</w:t>
            </w:r>
          </w:p>
        </w:tc>
        <w:tc>
          <w:tcPr>
            <w:tcW w:w="1762" w:type="dxa"/>
            <w:tcBorders>
              <w:bottom w:val="single" w:sz="4" w:space="0" w:color="auto"/>
            </w:tcBorders>
          </w:tcPr>
          <w:p w14:paraId="1804B9EC" w14:textId="56412EB5" w:rsidR="000447B1" w:rsidRPr="00970959" w:rsidRDefault="000447B1" w:rsidP="000447B1">
            <w:r w:rsidRPr="00970959">
              <w:t xml:space="preserve">Fearful </w:t>
            </w:r>
            <w:r w:rsidR="00987CF8" w:rsidRPr="00970959">
              <w:t>(</w:t>
            </w:r>
            <w:r w:rsidRPr="00970959">
              <w:t>no association</w:t>
            </w:r>
            <w:r w:rsidR="00987CF8" w:rsidRPr="00970959">
              <w:t>)</w:t>
            </w:r>
          </w:p>
        </w:tc>
        <w:tc>
          <w:tcPr>
            <w:tcW w:w="1163" w:type="dxa"/>
            <w:tcBorders>
              <w:bottom w:val="single" w:sz="4" w:space="0" w:color="auto"/>
            </w:tcBorders>
          </w:tcPr>
          <w:p w14:paraId="085D42B1" w14:textId="77777777" w:rsidR="000447B1" w:rsidRPr="00970959" w:rsidRDefault="000447B1" w:rsidP="00D51E13">
            <w:pPr>
              <w:jc w:val="both"/>
            </w:pPr>
            <w:r w:rsidRPr="00970959">
              <w:t>15</w:t>
            </w:r>
          </w:p>
        </w:tc>
        <w:tc>
          <w:tcPr>
            <w:tcW w:w="0" w:type="auto"/>
            <w:tcBorders>
              <w:bottom w:val="single" w:sz="4" w:space="0" w:color="auto"/>
            </w:tcBorders>
          </w:tcPr>
          <w:p w14:paraId="7CD43D5D" w14:textId="77777777" w:rsidR="000447B1" w:rsidRPr="00970959" w:rsidRDefault="000447B1" w:rsidP="00D51E13">
            <w:pPr>
              <w:jc w:val="both"/>
            </w:pPr>
            <w:r w:rsidRPr="00970959">
              <w:t>14</w:t>
            </w:r>
          </w:p>
        </w:tc>
        <w:tc>
          <w:tcPr>
            <w:tcW w:w="0" w:type="auto"/>
            <w:tcBorders>
              <w:bottom w:val="single" w:sz="4" w:space="0" w:color="auto"/>
            </w:tcBorders>
          </w:tcPr>
          <w:p w14:paraId="75431A68" w14:textId="77777777" w:rsidR="000447B1" w:rsidRPr="00970959" w:rsidRDefault="000447B1" w:rsidP="00D51E13">
            <w:pPr>
              <w:jc w:val="both"/>
              <w:rPr>
                <w:b/>
                <w:bCs/>
              </w:rPr>
            </w:pPr>
            <w:r w:rsidRPr="00970959">
              <w:rPr>
                <w:b/>
                <w:bCs/>
              </w:rPr>
              <w:t>76</w:t>
            </w:r>
          </w:p>
        </w:tc>
        <w:tc>
          <w:tcPr>
            <w:tcW w:w="0" w:type="auto"/>
            <w:tcBorders>
              <w:bottom w:val="single" w:sz="4" w:space="0" w:color="auto"/>
            </w:tcBorders>
          </w:tcPr>
          <w:p w14:paraId="2A591147" w14:textId="77777777" w:rsidR="000447B1" w:rsidRPr="00970959" w:rsidRDefault="000447B1" w:rsidP="00D51E13">
            <w:pPr>
              <w:jc w:val="both"/>
            </w:pPr>
            <w:r w:rsidRPr="00970959">
              <w:t>13</w:t>
            </w:r>
          </w:p>
        </w:tc>
        <w:tc>
          <w:tcPr>
            <w:tcW w:w="0" w:type="auto"/>
            <w:tcBorders>
              <w:bottom w:val="single" w:sz="4" w:space="0" w:color="auto"/>
            </w:tcBorders>
          </w:tcPr>
          <w:p w14:paraId="35F89042" w14:textId="77777777" w:rsidR="000447B1" w:rsidRPr="00970959" w:rsidRDefault="000447B1" w:rsidP="00D51E13">
            <w:pPr>
              <w:jc w:val="both"/>
            </w:pPr>
            <w:r w:rsidRPr="00970959">
              <w:t>11</w:t>
            </w:r>
          </w:p>
        </w:tc>
        <w:tc>
          <w:tcPr>
            <w:tcW w:w="0" w:type="auto"/>
            <w:tcBorders>
              <w:bottom w:val="single" w:sz="4" w:space="0" w:color="auto"/>
            </w:tcBorders>
          </w:tcPr>
          <w:p w14:paraId="1BC3080C" w14:textId="77777777" w:rsidR="000447B1" w:rsidRPr="00970959" w:rsidRDefault="000447B1" w:rsidP="00D51E13">
            <w:pPr>
              <w:jc w:val="both"/>
            </w:pPr>
            <w:r w:rsidRPr="00970959">
              <w:t>4</w:t>
            </w:r>
          </w:p>
        </w:tc>
      </w:tr>
      <w:tr w:rsidR="00970959" w:rsidRPr="00970959" w14:paraId="432217DE" w14:textId="77777777" w:rsidTr="00345EFD">
        <w:tc>
          <w:tcPr>
            <w:tcW w:w="0" w:type="auto"/>
            <w:tcBorders>
              <w:bottom w:val="single" w:sz="4" w:space="0" w:color="auto"/>
            </w:tcBorders>
          </w:tcPr>
          <w:p w14:paraId="5BEED964" w14:textId="77777777" w:rsidR="000447B1" w:rsidRPr="00970959" w:rsidRDefault="000447B1" w:rsidP="00D51E13">
            <w:pPr>
              <w:jc w:val="both"/>
            </w:pPr>
            <w:r w:rsidRPr="00970959">
              <w:t>10</w:t>
            </w:r>
          </w:p>
        </w:tc>
        <w:tc>
          <w:tcPr>
            <w:tcW w:w="1762" w:type="dxa"/>
            <w:tcBorders>
              <w:bottom w:val="single" w:sz="4" w:space="0" w:color="auto"/>
            </w:tcBorders>
          </w:tcPr>
          <w:p w14:paraId="7516A911" w14:textId="610D82B1" w:rsidR="000447B1" w:rsidRPr="00970959" w:rsidRDefault="000447B1" w:rsidP="000447B1">
            <w:r w:rsidRPr="00970959">
              <w:t xml:space="preserve">Calm is </w:t>
            </w:r>
            <w:r w:rsidR="00987CF8" w:rsidRPr="00970959">
              <w:rPr>
                <w:noProof/>
                <w:lang w:val="en-US" w:eastAsia="zh-CN"/>
              </w:rPr>
              <w:drawing>
                <wp:inline distT="0" distB="0" distL="0" distR="0" wp14:anchorId="5E5BA7A0" wp14:editId="54B4F441">
                  <wp:extent cx="877824" cy="198974"/>
                  <wp:effectExtent l="0" t="0" r="0" b="4445"/>
                  <wp:docPr id="50" name="Imagen 50"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0" descr="Forma, Rectángulo&#10;&#10;Descripción generada automáticament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91498" cy="202073"/>
                          </a:xfrm>
                          <a:prstGeom prst="rect">
                            <a:avLst/>
                          </a:prstGeom>
                        </pic:spPr>
                      </pic:pic>
                    </a:graphicData>
                  </a:graphic>
                </wp:inline>
              </w:drawing>
            </w:r>
            <w:r w:rsidRPr="00970959">
              <w:t>(baby</w:t>
            </w:r>
            <w:r w:rsidR="00987CF8" w:rsidRPr="00970959">
              <w:t xml:space="preserve"> blue</w:t>
            </w:r>
            <w:r w:rsidRPr="00970959">
              <w:t>)</w:t>
            </w:r>
          </w:p>
        </w:tc>
        <w:tc>
          <w:tcPr>
            <w:tcW w:w="1163" w:type="dxa"/>
            <w:tcBorders>
              <w:bottom w:val="single" w:sz="4" w:space="0" w:color="auto"/>
            </w:tcBorders>
          </w:tcPr>
          <w:p w14:paraId="0160E5EB" w14:textId="77777777" w:rsidR="000447B1" w:rsidRPr="00970959" w:rsidRDefault="000447B1" w:rsidP="00D51E13">
            <w:pPr>
              <w:jc w:val="both"/>
            </w:pPr>
            <w:r w:rsidRPr="00970959">
              <w:t>10</w:t>
            </w:r>
          </w:p>
        </w:tc>
        <w:tc>
          <w:tcPr>
            <w:tcW w:w="0" w:type="auto"/>
            <w:tcBorders>
              <w:bottom w:val="single" w:sz="4" w:space="0" w:color="auto"/>
            </w:tcBorders>
          </w:tcPr>
          <w:p w14:paraId="7D611BD8" w14:textId="77777777" w:rsidR="000447B1" w:rsidRPr="00970959" w:rsidRDefault="000447B1" w:rsidP="00D51E13">
            <w:pPr>
              <w:jc w:val="both"/>
            </w:pPr>
            <w:r w:rsidRPr="00970959">
              <w:t>9</w:t>
            </w:r>
          </w:p>
        </w:tc>
        <w:tc>
          <w:tcPr>
            <w:tcW w:w="0" w:type="auto"/>
            <w:tcBorders>
              <w:bottom w:val="single" w:sz="4" w:space="0" w:color="auto"/>
            </w:tcBorders>
          </w:tcPr>
          <w:p w14:paraId="11762582" w14:textId="77777777" w:rsidR="000447B1" w:rsidRPr="00970959" w:rsidRDefault="000447B1" w:rsidP="00D51E13">
            <w:pPr>
              <w:jc w:val="both"/>
            </w:pPr>
            <w:r w:rsidRPr="00970959">
              <w:t>20</w:t>
            </w:r>
          </w:p>
        </w:tc>
        <w:tc>
          <w:tcPr>
            <w:tcW w:w="0" w:type="auto"/>
            <w:tcBorders>
              <w:bottom w:val="single" w:sz="4" w:space="0" w:color="auto"/>
            </w:tcBorders>
          </w:tcPr>
          <w:p w14:paraId="7C89AACA" w14:textId="77777777" w:rsidR="000447B1" w:rsidRPr="00970959" w:rsidRDefault="000447B1" w:rsidP="00D51E13">
            <w:pPr>
              <w:jc w:val="both"/>
            </w:pPr>
            <w:r w:rsidRPr="00970959">
              <w:t>23</w:t>
            </w:r>
          </w:p>
        </w:tc>
        <w:tc>
          <w:tcPr>
            <w:tcW w:w="0" w:type="auto"/>
            <w:tcBorders>
              <w:bottom w:val="single" w:sz="4" w:space="0" w:color="auto"/>
            </w:tcBorders>
          </w:tcPr>
          <w:p w14:paraId="4869FAEC" w14:textId="77777777" w:rsidR="000447B1" w:rsidRPr="00970959" w:rsidRDefault="000447B1" w:rsidP="00D51E13">
            <w:pPr>
              <w:jc w:val="both"/>
            </w:pPr>
            <w:r w:rsidRPr="00970959">
              <w:t>15</w:t>
            </w:r>
          </w:p>
        </w:tc>
        <w:tc>
          <w:tcPr>
            <w:tcW w:w="0" w:type="auto"/>
            <w:tcBorders>
              <w:bottom w:val="single" w:sz="4" w:space="0" w:color="auto"/>
            </w:tcBorders>
          </w:tcPr>
          <w:p w14:paraId="24CC0D2C" w14:textId="77777777" w:rsidR="000447B1" w:rsidRPr="00970959" w:rsidRDefault="000447B1" w:rsidP="00D51E13">
            <w:pPr>
              <w:jc w:val="both"/>
            </w:pPr>
            <w:r w:rsidRPr="00970959">
              <w:t>15</w:t>
            </w:r>
          </w:p>
        </w:tc>
      </w:tr>
      <w:tr w:rsidR="00970959" w:rsidRPr="00970959" w14:paraId="3F527193" w14:textId="77777777" w:rsidTr="00D05AFC">
        <w:trPr>
          <w:trHeight w:val="172"/>
        </w:trPr>
        <w:tc>
          <w:tcPr>
            <w:tcW w:w="9492" w:type="dxa"/>
            <w:gridSpan w:val="8"/>
            <w:tcBorders>
              <w:bottom w:val="single" w:sz="4" w:space="0" w:color="auto"/>
            </w:tcBorders>
          </w:tcPr>
          <w:p w14:paraId="5735A046" w14:textId="5A3ECBC1" w:rsidR="00345EFD" w:rsidRPr="00970959" w:rsidRDefault="00345EFD" w:rsidP="00D51E13">
            <w:pPr>
              <w:jc w:val="both"/>
              <w:rPr>
                <w:i/>
                <w:iCs/>
                <w:sz w:val="20"/>
                <w:szCs w:val="20"/>
              </w:rPr>
            </w:pPr>
            <w:r w:rsidRPr="00970959">
              <w:rPr>
                <w:i/>
                <w:iCs/>
                <w:sz w:val="20"/>
                <w:szCs w:val="20"/>
              </w:rPr>
              <w:t>Language-specific top-10 ranked associations that deviate from the overall top10 associations:</w:t>
            </w:r>
          </w:p>
        </w:tc>
      </w:tr>
      <w:tr w:rsidR="00970959" w:rsidRPr="00970959" w14:paraId="5BA9D53C" w14:textId="77777777" w:rsidTr="00345EFD">
        <w:trPr>
          <w:trHeight w:val="172"/>
        </w:trPr>
        <w:tc>
          <w:tcPr>
            <w:tcW w:w="0" w:type="auto"/>
            <w:tcBorders>
              <w:bottom w:val="single" w:sz="4" w:space="0" w:color="auto"/>
            </w:tcBorders>
          </w:tcPr>
          <w:p w14:paraId="58DBED91" w14:textId="77777777" w:rsidR="000447B1" w:rsidRPr="00970959" w:rsidRDefault="000447B1" w:rsidP="00D51E13">
            <w:pPr>
              <w:jc w:val="both"/>
            </w:pPr>
            <w:r w:rsidRPr="00970959">
              <w:t>12</w:t>
            </w:r>
          </w:p>
        </w:tc>
        <w:tc>
          <w:tcPr>
            <w:tcW w:w="1762" w:type="dxa"/>
            <w:tcBorders>
              <w:bottom w:val="single" w:sz="4" w:space="0" w:color="auto"/>
            </w:tcBorders>
          </w:tcPr>
          <w:p w14:paraId="0835B35D" w14:textId="3AE70217" w:rsidR="000447B1" w:rsidRPr="00970959" w:rsidRDefault="000447B1" w:rsidP="000447B1">
            <w:r w:rsidRPr="00970959">
              <w:t xml:space="preserve">Sad is </w:t>
            </w:r>
            <w:r w:rsidR="00987CF8" w:rsidRPr="00970959">
              <w:rPr>
                <w:noProof/>
                <w:lang w:val="en-US" w:eastAsia="zh-CN"/>
              </w:rPr>
              <w:drawing>
                <wp:inline distT="0" distB="0" distL="0" distR="0" wp14:anchorId="0C6BB374" wp14:editId="5D244D43">
                  <wp:extent cx="819302" cy="177453"/>
                  <wp:effectExtent l="0" t="0" r="0" b="63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pic:cNvPicPr/>
                        </pic:nvPicPr>
                        <pic:blipFill>
                          <a:blip r:embed="rId46" cstate="print">
                            <a:extLst>
                              <a:ext uri="{28A0092B-C50C-407E-A947-70E740481C1C}">
                                <a14:useLocalDpi xmlns:a14="http://schemas.microsoft.com/office/drawing/2010/main" val="0"/>
                              </a:ext>
                            </a:extLst>
                          </a:blip>
                          <a:stretch>
                            <a:fillRect/>
                          </a:stretch>
                        </pic:blipFill>
                        <pic:spPr>
                          <a:xfrm>
                            <a:off x="0" y="0"/>
                            <a:ext cx="857672" cy="185763"/>
                          </a:xfrm>
                          <a:prstGeom prst="rect">
                            <a:avLst/>
                          </a:prstGeom>
                        </pic:spPr>
                      </pic:pic>
                    </a:graphicData>
                  </a:graphic>
                </wp:inline>
              </w:drawing>
            </w:r>
            <w:r w:rsidR="00987CF8" w:rsidRPr="00970959">
              <w:t xml:space="preserve"> (</w:t>
            </w:r>
            <w:r w:rsidRPr="00970959">
              <w:t>grey</w:t>
            </w:r>
            <w:r w:rsidR="00987CF8" w:rsidRPr="00970959">
              <w:t>)</w:t>
            </w:r>
          </w:p>
        </w:tc>
        <w:tc>
          <w:tcPr>
            <w:tcW w:w="1163" w:type="dxa"/>
            <w:tcBorders>
              <w:bottom w:val="single" w:sz="4" w:space="0" w:color="auto"/>
            </w:tcBorders>
          </w:tcPr>
          <w:p w14:paraId="0F2EA88A" w14:textId="77777777" w:rsidR="000447B1" w:rsidRPr="00970959" w:rsidRDefault="000447B1" w:rsidP="00D51E13">
            <w:pPr>
              <w:jc w:val="both"/>
            </w:pPr>
          </w:p>
        </w:tc>
        <w:tc>
          <w:tcPr>
            <w:tcW w:w="0" w:type="auto"/>
            <w:tcBorders>
              <w:bottom w:val="single" w:sz="4" w:space="0" w:color="auto"/>
            </w:tcBorders>
          </w:tcPr>
          <w:p w14:paraId="0C0480FD" w14:textId="77777777" w:rsidR="000447B1" w:rsidRPr="00970959" w:rsidRDefault="000447B1" w:rsidP="00D51E13">
            <w:pPr>
              <w:jc w:val="both"/>
            </w:pPr>
          </w:p>
        </w:tc>
        <w:tc>
          <w:tcPr>
            <w:tcW w:w="0" w:type="auto"/>
            <w:tcBorders>
              <w:bottom w:val="single" w:sz="4" w:space="0" w:color="auto"/>
            </w:tcBorders>
          </w:tcPr>
          <w:p w14:paraId="23D52EFF" w14:textId="77777777" w:rsidR="000447B1" w:rsidRPr="00970959" w:rsidRDefault="000447B1" w:rsidP="00D51E13">
            <w:pPr>
              <w:jc w:val="both"/>
            </w:pPr>
          </w:p>
        </w:tc>
        <w:tc>
          <w:tcPr>
            <w:tcW w:w="0" w:type="auto"/>
            <w:tcBorders>
              <w:bottom w:val="single" w:sz="4" w:space="0" w:color="auto"/>
            </w:tcBorders>
          </w:tcPr>
          <w:p w14:paraId="4478B23F" w14:textId="77777777" w:rsidR="000447B1" w:rsidRPr="00970959" w:rsidRDefault="000447B1" w:rsidP="00D51E13">
            <w:pPr>
              <w:jc w:val="both"/>
            </w:pPr>
          </w:p>
        </w:tc>
        <w:tc>
          <w:tcPr>
            <w:tcW w:w="0" w:type="auto"/>
            <w:tcBorders>
              <w:bottom w:val="single" w:sz="4" w:space="0" w:color="auto"/>
            </w:tcBorders>
          </w:tcPr>
          <w:p w14:paraId="655AEAE8" w14:textId="77777777" w:rsidR="000447B1" w:rsidRPr="00970959" w:rsidRDefault="000447B1" w:rsidP="00D51E13">
            <w:pPr>
              <w:jc w:val="both"/>
            </w:pPr>
            <w:r w:rsidRPr="00970959">
              <w:t>6</w:t>
            </w:r>
          </w:p>
        </w:tc>
        <w:tc>
          <w:tcPr>
            <w:tcW w:w="0" w:type="auto"/>
            <w:tcBorders>
              <w:bottom w:val="single" w:sz="4" w:space="0" w:color="auto"/>
            </w:tcBorders>
          </w:tcPr>
          <w:p w14:paraId="6BF2C62E" w14:textId="77777777" w:rsidR="000447B1" w:rsidRPr="00970959" w:rsidRDefault="000447B1" w:rsidP="00D51E13">
            <w:pPr>
              <w:jc w:val="both"/>
            </w:pPr>
            <w:r w:rsidRPr="00970959">
              <w:t>3</w:t>
            </w:r>
          </w:p>
        </w:tc>
      </w:tr>
      <w:tr w:rsidR="00970959" w:rsidRPr="00970959" w14:paraId="6F91122C" w14:textId="77777777" w:rsidTr="00345EFD">
        <w:tc>
          <w:tcPr>
            <w:tcW w:w="0" w:type="auto"/>
            <w:tcBorders>
              <w:top w:val="single" w:sz="4" w:space="0" w:color="auto"/>
            </w:tcBorders>
          </w:tcPr>
          <w:p w14:paraId="1D6648D3" w14:textId="77777777" w:rsidR="000447B1" w:rsidRPr="00970959" w:rsidRDefault="000447B1" w:rsidP="00D51E13">
            <w:pPr>
              <w:jc w:val="both"/>
            </w:pPr>
            <w:r w:rsidRPr="00970959">
              <w:t>13</w:t>
            </w:r>
          </w:p>
        </w:tc>
        <w:tc>
          <w:tcPr>
            <w:tcW w:w="1762" w:type="dxa"/>
            <w:tcBorders>
              <w:top w:val="single" w:sz="4" w:space="0" w:color="auto"/>
            </w:tcBorders>
          </w:tcPr>
          <w:p w14:paraId="78047AF3" w14:textId="6D245B54" w:rsidR="000447B1" w:rsidRPr="00970959" w:rsidRDefault="000447B1" w:rsidP="000447B1">
            <w:r w:rsidRPr="00970959">
              <w:t xml:space="preserve">Angry is </w:t>
            </w:r>
            <w:r w:rsidR="00987CF8" w:rsidRPr="00970959">
              <w:rPr>
                <w:noProof/>
                <w:lang w:val="en-US" w:eastAsia="zh-CN"/>
              </w:rPr>
              <w:drawing>
                <wp:inline distT="0" distB="0" distL="0" distR="0" wp14:anchorId="26D08AD2" wp14:editId="1C967487">
                  <wp:extent cx="921715" cy="210437"/>
                  <wp:effectExtent l="0" t="0" r="0" b="5715"/>
                  <wp:docPr id="51" name="Imagen 51"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Forma, Rectángulo&#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flipV="1">
                            <a:off x="0" y="0"/>
                            <a:ext cx="940804" cy="214795"/>
                          </a:xfrm>
                          <a:prstGeom prst="rect">
                            <a:avLst/>
                          </a:prstGeom>
                        </pic:spPr>
                      </pic:pic>
                    </a:graphicData>
                  </a:graphic>
                </wp:inline>
              </w:drawing>
            </w:r>
            <w:r w:rsidRPr="00970959">
              <w:t>(blood</w:t>
            </w:r>
            <w:r w:rsidR="00987CF8" w:rsidRPr="00970959">
              <w:t xml:space="preserve"> red</w:t>
            </w:r>
            <w:r w:rsidRPr="00970959">
              <w:t>)</w:t>
            </w:r>
          </w:p>
        </w:tc>
        <w:tc>
          <w:tcPr>
            <w:tcW w:w="1163" w:type="dxa"/>
            <w:tcBorders>
              <w:top w:val="single" w:sz="4" w:space="0" w:color="auto"/>
            </w:tcBorders>
          </w:tcPr>
          <w:p w14:paraId="5EEDB43C" w14:textId="77777777" w:rsidR="000447B1" w:rsidRPr="00970959" w:rsidRDefault="000447B1" w:rsidP="00D51E13">
            <w:pPr>
              <w:jc w:val="both"/>
            </w:pPr>
            <w:r w:rsidRPr="00970959">
              <w:t>8</w:t>
            </w:r>
          </w:p>
        </w:tc>
        <w:tc>
          <w:tcPr>
            <w:tcW w:w="0" w:type="auto"/>
            <w:tcBorders>
              <w:top w:val="single" w:sz="4" w:space="0" w:color="auto"/>
            </w:tcBorders>
          </w:tcPr>
          <w:p w14:paraId="60285AA8" w14:textId="77777777" w:rsidR="000447B1" w:rsidRPr="00970959" w:rsidRDefault="000447B1" w:rsidP="00D51E13">
            <w:pPr>
              <w:jc w:val="both"/>
            </w:pPr>
          </w:p>
        </w:tc>
        <w:tc>
          <w:tcPr>
            <w:tcW w:w="0" w:type="auto"/>
            <w:tcBorders>
              <w:top w:val="single" w:sz="4" w:space="0" w:color="auto"/>
            </w:tcBorders>
          </w:tcPr>
          <w:p w14:paraId="072AB859" w14:textId="77777777" w:rsidR="000447B1" w:rsidRPr="00970959" w:rsidRDefault="000447B1" w:rsidP="00D51E13">
            <w:pPr>
              <w:jc w:val="both"/>
            </w:pPr>
          </w:p>
        </w:tc>
        <w:tc>
          <w:tcPr>
            <w:tcW w:w="0" w:type="auto"/>
            <w:tcBorders>
              <w:top w:val="single" w:sz="4" w:space="0" w:color="auto"/>
            </w:tcBorders>
          </w:tcPr>
          <w:p w14:paraId="0CEEF598" w14:textId="77777777" w:rsidR="000447B1" w:rsidRPr="00970959" w:rsidRDefault="000447B1" w:rsidP="00D51E13">
            <w:pPr>
              <w:jc w:val="both"/>
            </w:pPr>
          </w:p>
        </w:tc>
        <w:tc>
          <w:tcPr>
            <w:tcW w:w="0" w:type="auto"/>
            <w:tcBorders>
              <w:top w:val="single" w:sz="4" w:space="0" w:color="auto"/>
            </w:tcBorders>
          </w:tcPr>
          <w:p w14:paraId="465071BB" w14:textId="77777777" w:rsidR="000447B1" w:rsidRPr="00970959" w:rsidRDefault="000447B1" w:rsidP="00D51E13">
            <w:pPr>
              <w:jc w:val="both"/>
            </w:pPr>
          </w:p>
        </w:tc>
        <w:tc>
          <w:tcPr>
            <w:tcW w:w="0" w:type="auto"/>
            <w:tcBorders>
              <w:top w:val="single" w:sz="4" w:space="0" w:color="auto"/>
            </w:tcBorders>
          </w:tcPr>
          <w:p w14:paraId="1727DE8A" w14:textId="77777777" w:rsidR="000447B1" w:rsidRPr="00970959" w:rsidRDefault="000447B1" w:rsidP="00D51E13">
            <w:pPr>
              <w:jc w:val="both"/>
            </w:pPr>
          </w:p>
        </w:tc>
      </w:tr>
      <w:tr w:rsidR="00970959" w:rsidRPr="00970959" w14:paraId="25137D9E" w14:textId="77777777" w:rsidTr="00345EFD">
        <w:tc>
          <w:tcPr>
            <w:tcW w:w="0" w:type="auto"/>
          </w:tcPr>
          <w:p w14:paraId="2B730B1C" w14:textId="77777777" w:rsidR="000447B1" w:rsidRPr="00970959" w:rsidRDefault="000447B1" w:rsidP="00D51E13">
            <w:pPr>
              <w:jc w:val="both"/>
            </w:pPr>
            <w:r w:rsidRPr="00970959">
              <w:t>34</w:t>
            </w:r>
          </w:p>
        </w:tc>
        <w:tc>
          <w:tcPr>
            <w:tcW w:w="1762" w:type="dxa"/>
          </w:tcPr>
          <w:p w14:paraId="777E0503" w14:textId="11E16F7E" w:rsidR="000447B1" w:rsidRPr="00970959" w:rsidRDefault="000447B1" w:rsidP="000447B1">
            <w:r w:rsidRPr="00970959">
              <w:t xml:space="preserve">Sad is </w:t>
            </w:r>
            <w:r w:rsidR="00987CF8" w:rsidRPr="00970959">
              <w:rPr>
                <w:noProof/>
                <w:lang w:val="en-US" w:eastAsia="zh-CN"/>
              </w:rPr>
              <w:drawing>
                <wp:inline distT="0" distB="0" distL="0" distR="0" wp14:anchorId="107EFD4F" wp14:editId="2DAFA999">
                  <wp:extent cx="958291" cy="209625"/>
                  <wp:effectExtent l="0" t="0" r="0" b="635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pic:cNvPicPr/>
                        </pic:nvPicPr>
                        <pic:blipFill>
                          <a:blip r:embed="rId21">
                            <a:extLst>
                              <a:ext uri="{28A0092B-C50C-407E-A947-70E740481C1C}">
                                <a14:useLocalDpi xmlns:a14="http://schemas.microsoft.com/office/drawing/2010/main" val="0"/>
                              </a:ext>
                            </a:extLst>
                          </a:blip>
                          <a:stretch>
                            <a:fillRect/>
                          </a:stretch>
                        </pic:blipFill>
                        <pic:spPr>
                          <a:xfrm flipV="1">
                            <a:off x="0" y="0"/>
                            <a:ext cx="1008842" cy="220683"/>
                          </a:xfrm>
                          <a:prstGeom prst="rect">
                            <a:avLst/>
                          </a:prstGeom>
                        </pic:spPr>
                      </pic:pic>
                    </a:graphicData>
                  </a:graphic>
                </wp:inline>
              </w:drawing>
            </w:r>
            <w:r w:rsidRPr="00970959">
              <w:t>(sea</w:t>
            </w:r>
            <w:r w:rsidR="00987CF8" w:rsidRPr="00970959">
              <w:t xml:space="preserve"> blue</w:t>
            </w:r>
            <w:r w:rsidRPr="00970959">
              <w:t>)</w:t>
            </w:r>
          </w:p>
        </w:tc>
        <w:tc>
          <w:tcPr>
            <w:tcW w:w="1163" w:type="dxa"/>
          </w:tcPr>
          <w:p w14:paraId="38934E1C" w14:textId="77777777" w:rsidR="000447B1" w:rsidRPr="00970959" w:rsidRDefault="000447B1" w:rsidP="00D51E13">
            <w:pPr>
              <w:jc w:val="both"/>
            </w:pPr>
            <w:r w:rsidRPr="00970959">
              <w:t>9</w:t>
            </w:r>
          </w:p>
        </w:tc>
        <w:tc>
          <w:tcPr>
            <w:tcW w:w="0" w:type="auto"/>
          </w:tcPr>
          <w:p w14:paraId="06285221" w14:textId="77777777" w:rsidR="000447B1" w:rsidRPr="00970959" w:rsidRDefault="000447B1" w:rsidP="00D51E13">
            <w:pPr>
              <w:jc w:val="both"/>
            </w:pPr>
          </w:p>
        </w:tc>
        <w:tc>
          <w:tcPr>
            <w:tcW w:w="0" w:type="auto"/>
          </w:tcPr>
          <w:p w14:paraId="53E37A2E" w14:textId="77777777" w:rsidR="000447B1" w:rsidRPr="00970959" w:rsidRDefault="000447B1" w:rsidP="00D51E13">
            <w:pPr>
              <w:jc w:val="both"/>
            </w:pPr>
          </w:p>
        </w:tc>
        <w:tc>
          <w:tcPr>
            <w:tcW w:w="0" w:type="auto"/>
          </w:tcPr>
          <w:p w14:paraId="58D30768" w14:textId="77777777" w:rsidR="000447B1" w:rsidRPr="00970959" w:rsidRDefault="000447B1" w:rsidP="00D51E13">
            <w:pPr>
              <w:jc w:val="both"/>
            </w:pPr>
          </w:p>
        </w:tc>
        <w:tc>
          <w:tcPr>
            <w:tcW w:w="0" w:type="auto"/>
          </w:tcPr>
          <w:p w14:paraId="32D012AC" w14:textId="77777777" w:rsidR="000447B1" w:rsidRPr="00970959" w:rsidRDefault="000447B1" w:rsidP="00D51E13">
            <w:pPr>
              <w:jc w:val="both"/>
            </w:pPr>
          </w:p>
        </w:tc>
        <w:tc>
          <w:tcPr>
            <w:tcW w:w="0" w:type="auto"/>
          </w:tcPr>
          <w:p w14:paraId="73692DEB" w14:textId="77777777" w:rsidR="000447B1" w:rsidRPr="00970959" w:rsidRDefault="000447B1" w:rsidP="00D51E13">
            <w:pPr>
              <w:jc w:val="both"/>
            </w:pPr>
          </w:p>
        </w:tc>
      </w:tr>
      <w:tr w:rsidR="00970959" w:rsidRPr="00970959" w14:paraId="0D729331" w14:textId="77777777" w:rsidTr="00345EFD">
        <w:trPr>
          <w:trHeight w:val="61"/>
        </w:trPr>
        <w:tc>
          <w:tcPr>
            <w:tcW w:w="0" w:type="auto"/>
          </w:tcPr>
          <w:p w14:paraId="77C6E9F1" w14:textId="77777777" w:rsidR="000447B1" w:rsidRPr="00970959" w:rsidRDefault="000447B1" w:rsidP="00D51E13">
            <w:pPr>
              <w:jc w:val="both"/>
            </w:pPr>
            <w:r w:rsidRPr="00970959">
              <w:t>25</w:t>
            </w:r>
          </w:p>
        </w:tc>
        <w:tc>
          <w:tcPr>
            <w:tcW w:w="1762" w:type="dxa"/>
          </w:tcPr>
          <w:p w14:paraId="2509B0B3" w14:textId="6B852658" w:rsidR="000447B1" w:rsidRPr="00970959" w:rsidRDefault="000447B1" w:rsidP="000447B1">
            <w:r w:rsidRPr="00970959">
              <w:t xml:space="preserve">Jealous is </w:t>
            </w:r>
            <w:r w:rsidR="00987CF8" w:rsidRPr="00970959">
              <w:rPr>
                <w:noProof/>
                <w:lang w:val="en-US" w:eastAsia="zh-CN"/>
              </w:rPr>
              <w:drawing>
                <wp:inline distT="0" distB="0" distL="0" distR="0" wp14:anchorId="6E1CF7A6" wp14:editId="1260893C">
                  <wp:extent cx="921385" cy="206154"/>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pic:cNvPicPr/>
                        </pic:nvPicPr>
                        <pic:blipFill>
                          <a:blip r:embed="rId25">
                            <a:extLst>
                              <a:ext uri="{28A0092B-C50C-407E-A947-70E740481C1C}">
                                <a14:useLocalDpi xmlns:a14="http://schemas.microsoft.com/office/drawing/2010/main" val="0"/>
                              </a:ext>
                            </a:extLst>
                          </a:blip>
                          <a:stretch>
                            <a:fillRect/>
                          </a:stretch>
                        </pic:blipFill>
                        <pic:spPr>
                          <a:xfrm>
                            <a:off x="0" y="0"/>
                            <a:ext cx="975806" cy="218330"/>
                          </a:xfrm>
                          <a:prstGeom prst="rect">
                            <a:avLst/>
                          </a:prstGeom>
                        </pic:spPr>
                      </pic:pic>
                    </a:graphicData>
                  </a:graphic>
                </wp:inline>
              </w:drawing>
            </w:r>
            <w:r w:rsidRPr="00970959">
              <w:t>(grass</w:t>
            </w:r>
            <w:r w:rsidR="00987CF8" w:rsidRPr="00970959">
              <w:t xml:space="preserve"> green</w:t>
            </w:r>
            <w:r w:rsidRPr="00970959">
              <w:t>)</w:t>
            </w:r>
          </w:p>
        </w:tc>
        <w:tc>
          <w:tcPr>
            <w:tcW w:w="1163" w:type="dxa"/>
          </w:tcPr>
          <w:p w14:paraId="7FCC7719" w14:textId="77777777" w:rsidR="000447B1" w:rsidRPr="00970959" w:rsidRDefault="000447B1" w:rsidP="00D51E13">
            <w:pPr>
              <w:jc w:val="both"/>
            </w:pPr>
          </w:p>
        </w:tc>
        <w:tc>
          <w:tcPr>
            <w:tcW w:w="0" w:type="auto"/>
          </w:tcPr>
          <w:p w14:paraId="62020380" w14:textId="77777777" w:rsidR="000447B1" w:rsidRPr="00970959" w:rsidRDefault="000447B1" w:rsidP="00D51E13">
            <w:pPr>
              <w:jc w:val="both"/>
            </w:pPr>
            <w:r w:rsidRPr="00970959">
              <w:t>6</w:t>
            </w:r>
          </w:p>
        </w:tc>
        <w:tc>
          <w:tcPr>
            <w:tcW w:w="0" w:type="auto"/>
          </w:tcPr>
          <w:p w14:paraId="024D2470" w14:textId="77777777" w:rsidR="000447B1" w:rsidRPr="00970959" w:rsidRDefault="000447B1" w:rsidP="00D51E13">
            <w:pPr>
              <w:jc w:val="both"/>
            </w:pPr>
          </w:p>
        </w:tc>
        <w:tc>
          <w:tcPr>
            <w:tcW w:w="0" w:type="auto"/>
          </w:tcPr>
          <w:p w14:paraId="647B957B" w14:textId="77777777" w:rsidR="000447B1" w:rsidRPr="00970959" w:rsidRDefault="000447B1" w:rsidP="00D51E13">
            <w:pPr>
              <w:jc w:val="both"/>
            </w:pPr>
          </w:p>
        </w:tc>
        <w:tc>
          <w:tcPr>
            <w:tcW w:w="0" w:type="auto"/>
          </w:tcPr>
          <w:p w14:paraId="742283BF" w14:textId="77777777" w:rsidR="000447B1" w:rsidRPr="00970959" w:rsidRDefault="000447B1" w:rsidP="00D51E13">
            <w:pPr>
              <w:jc w:val="both"/>
            </w:pPr>
          </w:p>
        </w:tc>
        <w:tc>
          <w:tcPr>
            <w:tcW w:w="0" w:type="auto"/>
          </w:tcPr>
          <w:p w14:paraId="6B253517" w14:textId="77777777" w:rsidR="000447B1" w:rsidRPr="00970959" w:rsidRDefault="000447B1" w:rsidP="00D51E13">
            <w:pPr>
              <w:jc w:val="both"/>
            </w:pPr>
          </w:p>
        </w:tc>
      </w:tr>
      <w:tr w:rsidR="00970959" w:rsidRPr="00970959" w14:paraId="1EBF423B" w14:textId="77777777" w:rsidTr="00345EFD">
        <w:trPr>
          <w:trHeight w:val="61"/>
        </w:trPr>
        <w:tc>
          <w:tcPr>
            <w:tcW w:w="0" w:type="auto"/>
          </w:tcPr>
          <w:p w14:paraId="7F857E90" w14:textId="77777777" w:rsidR="000447B1" w:rsidRPr="00970959" w:rsidRDefault="000447B1" w:rsidP="00D51E13">
            <w:pPr>
              <w:jc w:val="both"/>
            </w:pPr>
            <w:r w:rsidRPr="00970959">
              <w:t>38</w:t>
            </w:r>
          </w:p>
        </w:tc>
        <w:tc>
          <w:tcPr>
            <w:tcW w:w="1762" w:type="dxa"/>
          </w:tcPr>
          <w:p w14:paraId="3F554A41" w14:textId="155B2771" w:rsidR="000447B1" w:rsidRPr="00970959" w:rsidRDefault="000447B1" w:rsidP="000447B1">
            <w:r w:rsidRPr="00970959">
              <w:t xml:space="preserve">Shy is </w:t>
            </w:r>
            <w:r w:rsidR="00987CF8" w:rsidRPr="00970959">
              <w:rPr>
                <w:noProof/>
                <w:lang w:val="en-US" w:eastAsia="zh-CN"/>
              </w:rPr>
              <w:drawing>
                <wp:inline distT="0" distB="0" distL="0" distR="0" wp14:anchorId="6504C429" wp14:editId="384228CF">
                  <wp:extent cx="861695" cy="173920"/>
                  <wp:effectExtent l="0" t="0" r="1905" b="4445"/>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901958" cy="182046"/>
                          </a:xfrm>
                          <a:prstGeom prst="rect">
                            <a:avLst/>
                          </a:prstGeom>
                        </pic:spPr>
                      </pic:pic>
                    </a:graphicData>
                  </a:graphic>
                </wp:inline>
              </w:drawing>
            </w:r>
            <w:r w:rsidR="00987CF8" w:rsidRPr="00970959">
              <w:t>(</w:t>
            </w:r>
            <w:r w:rsidRPr="00970959">
              <w:t>pink</w:t>
            </w:r>
            <w:r w:rsidR="00987CF8" w:rsidRPr="00970959">
              <w:t>)</w:t>
            </w:r>
          </w:p>
        </w:tc>
        <w:tc>
          <w:tcPr>
            <w:tcW w:w="1163" w:type="dxa"/>
          </w:tcPr>
          <w:p w14:paraId="460E87D7" w14:textId="77777777" w:rsidR="000447B1" w:rsidRPr="00970959" w:rsidRDefault="000447B1" w:rsidP="00D51E13">
            <w:pPr>
              <w:jc w:val="both"/>
            </w:pPr>
          </w:p>
        </w:tc>
        <w:tc>
          <w:tcPr>
            <w:tcW w:w="0" w:type="auto"/>
          </w:tcPr>
          <w:p w14:paraId="367E0FFC" w14:textId="77777777" w:rsidR="000447B1" w:rsidRPr="00970959" w:rsidRDefault="000447B1" w:rsidP="00D51E13">
            <w:pPr>
              <w:jc w:val="both"/>
            </w:pPr>
          </w:p>
        </w:tc>
        <w:tc>
          <w:tcPr>
            <w:tcW w:w="0" w:type="auto"/>
          </w:tcPr>
          <w:p w14:paraId="1D37F7F6" w14:textId="77777777" w:rsidR="000447B1" w:rsidRPr="00970959" w:rsidRDefault="000447B1" w:rsidP="00D51E13">
            <w:pPr>
              <w:jc w:val="both"/>
            </w:pPr>
            <w:r w:rsidRPr="00970959">
              <w:t>4</w:t>
            </w:r>
          </w:p>
        </w:tc>
        <w:tc>
          <w:tcPr>
            <w:tcW w:w="0" w:type="auto"/>
          </w:tcPr>
          <w:p w14:paraId="073061CD" w14:textId="77777777" w:rsidR="000447B1" w:rsidRPr="00970959" w:rsidRDefault="000447B1" w:rsidP="00D51E13">
            <w:pPr>
              <w:jc w:val="both"/>
            </w:pPr>
          </w:p>
        </w:tc>
        <w:tc>
          <w:tcPr>
            <w:tcW w:w="0" w:type="auto"/>
          </w:tcPr>
          <w:p w14:paraId="6624A93F" w14:textId="77777777" w:rsidR="000447B1" w:rsidRPr="00970959" w:rsidRDefault="000447B1" w:rsidP="00D51E13">
            <w:pPr>
              <w:jc w:val="both"/>
            </w:pPr>
          </w:p>
        </w:tc>
        <w:tc>
          <w:tcPr>
            <w:tcW w:w="0" w:type="auto"/>
          </w:tcPr>
          <w:p w14:paraId="277DC36F" w14:textId="77777777" w:rsidR="000447B1" w:rsidRPr="00970959" w:rsidRDefault="000447B1" w:rsidP="00D51E13">
            <w:pPr>
              <w:jc w:val="both"/>
            </w:pPr>
          </w:p>
        </w:tc>
      </w:tr>
      <w:tr w:rsidR="00970959" w:rsidRPr="00970959" w14:paraId="63B28AFD" w14:textId="77777777" w:rsidTr="00345EFD">
        <w:trPr>
          <w:trHeight w:val="61"/>
        </w:trPr>
        <w:tc>
          <w:tcPr>
            <w:tcW w:w="0" w:type="auto"/>
          </w:tcPr>
          <w:p w14:paraId="2A5CA129" w14:textId="77777777" w:rsidR="000447B1" w:rsidRPr="00970959" w:rsidRDefault="000447B1" w:rsidP="00D51E13">
            <w:pPr>
              <w:jc w:val="both"/>
            </w:pPr>
            <w:r w:rsidRPr="00970959">
              <w:t>14</w:t>
            </w:r>
          </w:p>
        </w:tc>
        <w:tc>
          <w:tcPr>
            <w:tcW w:w="1762" w:type="dxa"/>
          </w:tcPr>
          <w:p w14:paraId="3E9F5F90" w14:textId="410948BE" w:rsidR="000447B1" w:rsidRPr="00970959" w:rsidRDefault="000447B1" w:rsidP="000447B1">
            <w:r w:rsidRPr="00970959">
              <w:t xml:space="preserve">Furious is </w:t>
            </w:r>
            <w:r w:rsidR="00987CF8" w:rsidRPr="00970959">
              <w:rPr>
                <w:noProof/>
                <w:lang w:val="en-US" w:eastAsia="zh-CN"/>
              </w:rPr>
              <w:drawing>
                <wp:inline distT="0" distB="0" distL="0" distR="0" wp14:anchorId="1CB6C7F4" wp14:editId="01A87FF9">
                  <wp:extent cx="861695" cy="196734"/>
                  <wp:effectExtent l="0" t="0" r="1905" b="0"/>
                  <wp:docPr id="52" name="Imagen 52"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Forma, Rectángulo&#10;&#10;Descripción generada automáticamente"/>
                          <pic:cNvPicPr/>
                        </pic:nvPicPr>
                        <pic:blipFill>
                          <a:blip r:embed="rId13" cstate="print">
                            <a:extLst>
                              <a:ext uri="{28A0092B-C50C-407E-A947-70E740481C1C}">
                                <a14:useLocalDpi xmlns:a14="http://schemas.microsoft.com/office/drawing/2010/main" val="0"/>
                              </a:ext>
                            </a:extLst>
                          </a:blip>
                          <a:stretch>
                            <a:fillRect/>
                          </a:stretch>
                        </pic:blipFill>
                        <pic:spPr>
                          <a:xfrm flipV="1">
                            <a:off x="0" y="0"/>
                            <a:ext cx="896876" cy="204766"/>
                          </a:xfrm>
                          <a:prstGeom prst="rect">
                            <a:avLst/>
                          </a:prstGeom>
                        </pic:spPr>
                      </pic:pic>
                    </a:graphicData>
                  </a:graphic>
                </wp:inline>
              </w:drawing>
            </w:r>
            <w:r w:rsidR="00987CF8" w:rsidRPr="00970959">
              <w:t xml:space="preserve"> </w:t>
            </w:r>
            <w:r w:rsidRPr="00970959">
              <w:t>(blood</w:t>
            </w:r>
            <w:r w:rsidR="00987CF8" w:rsidRPr="00970959">
              <w:t xml:space="preserve"> red</w:t>
            </w:r>
            <w:r w:rsidRPr="00970959">
              <w:t>)</w:t>
            </w:r>
          </w:p>
        </w:tc>
        <w:tc>
          <w:tcPr>
            <w:tcW w:w="1163" w:type="dxa"/>
          </w:tcPr>
          <w:p w14:paraId="0321DD99" w14:textId="77777777" w:rsidR="000447B1" w:rsidRPr="00970959" w:rsidRDefault="000447B1" w:rsidP="00D51E13">
            <w:pPr>
              <w:jc w:val="both"/>
            </w:pPr>
          </w:p>
        </w:tc>
        <w:tc>
          <w:tcPr>
            <w:tcW w:w="0" w:type="auto"/>
          </w:tcPr>
          <w:p w14:paraId="453EF898" w14:textId="77777777" w:rsidR="000447B1" w:rsidRPr="00970959" w:rsidRDefault="000447B1" w:rsidP="00D51E13">
            <w:pPr>
              <w:jc w:val="both"/>
            </w:pPr>
          </w:p>
        </w:tc>
        <w:tc>
          <w:tcPr>
            <w:tcW w:w="0" w:type="auto"/>
          </w:tcPr>
          <w:p w14:paraId="1BD3BA09" w14:textId="77777777" w:rsidR="000447B1" w:rsidRPr="00970959" w:rsidRDefault="000447B1" w:rsidP="00D51E13">
            <w:pPr>
              <w:jc w:val="both"/>
            </w:pPr>
            <w:r w:rsidRPr="00970959">
              <w:t>7</w:t>
            </w:r>
          </w:p>
        </w:tc>
        <w:tc>
          <w:tcPr>
            <w:tcW w:w="0" w:type="auto"/>
          </w:tcPr>
          <w:p w14:paraId="2494BB72" w14:textId="77777777" w:rsidR="000447B1" w:rsidRPr="00970959" w:rsidRDefault="000447B1" w:rsidP="00D51E13">
            <w:pPr>
              <w:jc w:val="both"/>
            </w:pPr>
          </w:p>
        </w:tc>
        <w:tc>
          <w:tcPr>
            <w:tcW w:w="0" w:type="auto"/>
          </w:tcPr>
          <w:p w14:paraId="78E7C586" w14:textId="77777777" w:rsidR="000447B1" w:rsidRPr="00970959" w:rsidRDefault="000447B1" w:rsidP="00D51E13">
            <w:pPr>
              <w:jc w:val="both"/>
            </w:pPr>
          </w:p>
        </w:tc>
        <w:tc>
          <w:tcPr>
            <w:tcW w:w="0" w:type="auto"/>
          </w:tcPr>
          <w:p w14:paraId="6E919FF6" w14:textId="77777777" w:rsidR="000447B1" w:rsidRPr="00970959" w:rsidRDefault="000447B1" w:rsidP="00D51E13">
            <w:pPr>
              <w:jc w:val="both"/>
            </w:pPr>
          </w:p>
        </w:tc>
      </w:tr>
      <w:tr w:rsidR="00970959" w:rsidRPr="00970959" w14:paraId="05D6990D" w14:textId="77777777" w:rsidTr="00345EFD">
        <w:trPr>
          <w:trHeight w:val="61"/>
        </w:trPr>
        <w:tc>
          <w:tcPr>
            <w:tcW w:w="0" w:type="auto"/>
          </w:tcPr>
          <w:p w14:paraId="538AF808" w14:textId="77777777" w:rsidR="000447B1" w:rsidRPr="00970959" w:rsidRDefault="000447B1" w:rsidP="00D51E13">
            <w:pPr>
              <w:jc w:val="both"/>
            </w:pPr>
            <w:r w:rsidRPr="00970959">
              <w:lastRenderedPageBreak/>
              <w:t>43</w:t>
            </w:r>
          </w:p>
        </w:tc>
        <w:tc>
          <w:tcPr>
            <w:tcW w:w="1762" w:type="dxa"/>
          </w:tcPr>
          <w:p w14:paraId="155A28DF" w14:textId="4678A9A9" w:rsidR="000447B1" w:rsidRPr="00970959" w:rsidRDefault="000447B1" w:rsidP="000447B1">
            <w:r w:rsidRPr="00970959">
              <w:t xml:space="preserve">Excited is </w:t>
            </w:r>
            <w:r w:rsidR="00987CF8" w:rsidRPr="00970959">
              <w:rPr>
                <w:noProof/>
                <w:lang w:val="en-US" w:eastAsia="zh-CN"/>
              </w:rPr>
              <w:drawing>
                <wp:inline distT="0" distB="0" distL="0" distR="0" wp14:anchorId="14934CC2" wp14:editId="2F5597AC">
                  <wp:extent cx="863194" cy="177369"/>
                  <wp:effectExtent l="0" t="0" r="635" b="63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83862" cy="181616"/>
                          </a:xfrm>
                          <a:prstGeom prst="rect">
                            <a:avLst/>
                          </a:prstGeom>
                        </pic:spPr>
                      </pic:pic>
                    </a:graphicData>
                  </a:graphic>
                </wp:inline>
              </w:drawing>
            </w:r>
            <w:r w:rsidR="00987CF8" w:rsidRPr="00970959">
              <w:t xml:space="preserve"> </w:t>
            </w:r>
            <w:r w:rsidRPr="00970959">
              <w:t>(ruby</w:t>
            </w:r>
            <w:r w:rsidR="00987CF8" w:rsidRPr="00970959">
              <w:t xml:space="preserve"> red</w:t>
            </w:r>
            <w:r w:rsidRPr="00970959">
              <w:t>)</w:t>
            </w:r>
          </w:p>
        </w:tc>
        <w:tc>
          <w:tcPr>
            <w:tcW w:w="1163" w:type="dxa"/>
          </w:tcPr>
          <w:p w14:paraId="3EDE9DF2" w14:textId="77777777" w:rsidR="000447B1" w:rsidRPr="00970959" w:rsidRDefault="000447B1" w:rsidP="00D51E13">
            <w:pPr>
              <w:jc w:val="both"/>
            </w:pPr>
          </w:p>
        </w:tc>
        <w:tc>
          <w:tcPr>
            <w:tcW w:w="0" w:type="auto"/>
          </w:tcPr>
          <w:p w14:paraId="7D5E29D2" w14:textId="77777777" w:rsidR="000447B1" w:rsidRPr="00970959" w:rsidRDefault="000447B1" w:rsidP="00D51E13">
            <w:pPr>
              <w:jc w:val="both"/>
            </w:pPr>
          </w:p>
        </w:tc>
        <w:tc>
          <w:tcPr>
            <w:tcW w:w="0" w:type="auto"/>
          </w:tcPr>
          <w:p w14:paraId="2077667C" w14:textId="77777777" w:rsidR="000447B1" w:rsidRPr="00970959" w:rsidRDefault="000447B1" w:rsidP="00D51E13">
            <w:pPr>
              <w:jc w:val="both"/>
            </w:pPr>
            <w:r w:rsidRPr="00970959">
              <w:t>10</w:t>
            </w:r>
          </w:p>
        </w:tc>
        <w:tc>
          <w:tcPr>
            <w:tcW w:w="0" w:type="auto"/>
          </w:tcPr>
          <w:p w14:paraId="1FA36D01" w14:textId="77777777" w:rsidR="000447B1" w:rsidRPr="00970959" w:rsidRDefault="000447B1" w:rsidP="00D51E13">
            <w:pPr>
              <w:jc w:val="both"/>
            </w:pPr>
          </w:p>
        </w:tc>
        <w:tc>
          <w:tcPr>
            <w:tcW w:w="0" w:type="auto"/>
          </w:tcPr>
          <w:p w14:paraId="5B997D8D" w14:textId="77777777" w:rsidR="000447B1" w:rsidRPr="00970959" w:rsidRDefault="000447B1" w:rsidP="00D51E13">
            <w:pPr>
              <w:jc w:val="both"/>
            </w:pPr>
          </w:p>
        </w:tc>
        <w:tc>
          <w:tcPr>
            <w:tcW w:w="0" w:type="auto"/>
          </w:tcPr>
          <w:p w14:paraId="2A728149" w14:textId="77777777" w:rsidR="000447B1" w:rsidRPr="00970959" w:rsidRDefault="000447B1" w:rsidP="00D51E13">
            <w:pPr>
              <w:jc w:val="both"/>
            </w:pPr>
          </w:p>
        </w:tc>
      </w:tr>
      <w:tr w:rsidR="00970959" w:rsidRPr="00970959" w14:paraId="6E6A4D16" w14:textId="77777777" w:rsidTr="00345EFD">
        <w:trPr>
          <w:trHeight w:val="61"/>
        </w:trPr>
        <w:tc>
          <w:tcPr>
            <w:tcW w:w="0" w:type="auto"/>
          </w:tcPr>
          <w:p w14:paraId="14BA3ECC" w14:textId="77777777" w:rsidR="000447B1" w:rsidRPr="00970959" w:rsidRDefault="000447B1" w:rsidP="00D51E13">
            <w:pPr>
              <w:jc w:val="both"/>
            </w:pPr>
            <w:r w:rsidRPr="00970959">
              <w:t>60</w:t>
            </w:r>
          </w:p>
        </w:tc>
        <w:tc>
          <w:tcPr>
            <w:tcW w:w="1762" w:type="dxa"/>
          </w:tcPr>
          <w:p w14:paraId="4807DEFE" w14:textId="032187D9" w:rsidR="000447B1" w:rsidRPr="00970959" w:rsidRDefault="000447B1" w:rsidP="000447B1">
            <w:r w:rsidRPr="00970959">
              <w:t xml:space="preserve">Jealous is </w:t>
            </w:r>
            <w:r w:rsidR="00987CF8" w:rsidRPr="00970959">
              <w:rPr>
                <w:noProof/>
                <w:lang w:val="en-US" w:eastAsia="zh-CN"/>
              </w:rPr>
              <w:drawing>
                <wp:inline distT="0" distB="0" distL="0" distR="0" wp14:anchorId="4A1A10AA" wp14:editId="19B77D7B">
                  <wp:extent cx="862965" cy="188283"/>
                  <wp:effectExtent l="0" t="0" r="635" b="254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pic:cNvPicPr/>
                        </pic:nvPicPr>
                        <pic:blipFill>
                          <a:blip r:embed="rId9" cstate="print">
                            <a:extLst>
                              <a:ext uri="{28A0092B-C50C-407E-A947-70E740481C1C}">
                                <a14:useLocalDpi xmlns:a14="http://schemas.microsoft.com/office/drawing/2010/main" val="0"/>
                              </a:ext>
                            </a:extLst>
                          </a:blip>
                          <a:stretch>
                            <a:fillRect/>
                          </a:stretch>
                        </pic:blipFill>
                        <pic:spPr>
                          <a:xfrm>
                            <a:off x="0" y="0"/>
                            <a:ext cx="894314" cy="195123"/>
                          </a:xfrm>
                          <a:prstGeom prst="rect">
                            <a:avLst/>
                          </a:prstGeom>
                        </pic:spPr>
                      </pic:pic>
                    </a:graphicData>
                  </a:graphic>
                </wp:inline>
              </w:drawing>
            </w:r>
            <w:r w:rsidR="00987CF8" w:rsidRPr="00970959">
              <w:t xml:space="preserve"> </w:t>
            </w:r>
            <w:r w:rsidRPr="00970959">
              <w:t>(sun</w:t>
            </w:r>
            <w:r w:rsidR="00987CF8" w:rsidRPr="00970959">
              <w:t xml:space="preserve"> yellow</w:t>
            </w:r>
            <w:r w:rsidRPr="00970959">
              <w:t>)</w:t>
            </w:r>
          </w:p>
        </w:tc>
        <w:tc>
          <w:tcPr>
            <w:tcW w:w="1163" w:type="dxa"/>
          </w:tcPr>
          <w:p w14:paraId="710289AA" w14:textId="77777777" w:rsidR="000447B1" w:rsidRPr="00970959" w:rsidRDefault="000447B1" w:rsidP="00D51E13">
            <w:pPr>
              <w:jc w:val="both"/>
            </w:pPr>
          </w:p>
        </w:tc>
        <w:tc>
          <w:tcPr>
            <w:tcW w:w="0" w:type="auto"/>
          </w:tcPr>
          <w:p w14:paraId="09684555" w14:textId="77777777" w:rsidR="000447B1" w:rsidRPr="00970959" w:rsidRDefault="000447B1" w:rsidP="00D51E13">
            <w:pPr>
              <w:jc w:val="both"/>
            </w:pPr>
          </w:p>
        </w:tc>
        <w:tc>
          <w:tcPr>
            <w:tcW w:w="0" w:type="auto"/>
          </w:tcPr>
          <w:p w14:paraId="00388A0D" w14:textId="77777777" w:rsidR="000447B1" w:rsidRPr="00970959" w:rsidRDefault="000447B1" w:rsidP="00D51E13">
            <w:pPr>
              <w:jc w:val="both"/>
            </w:pPr>
          </w:p>
        </w:tc>
        <w:tc>
          <w:tcPr>
            <w:tcW w:w="0" w:type="auto"/>
          </w:tcPr>
          <w:p w14:paraId="1414C2BB" w14:textId="77777777" w:rsidR="000447B1" w:rsidRPr="00970959" w:rsidRDefault="000447B1" w:rsidP="00D51E13">
            <w:pPr>
              <w:jc w:val="both"/>
            </w:pPr>
            <w:r w:rsidRPr="00970959">
              <w:t>4</w:t>
            </w:r>
          </w:p>
        </w:tc>
        <w:tc>
          <w:tcPr>
            <w:tcW w:w="0" w:type="auto"/>
          </w:tcPr>
          <w:p w14:paraId="7B7F47A3" w14:textId="77777777" w:rsidR="000447B1" w:rsidRPr="00970959" w:rsidRDefault="000447B1" w:rsidP="00D51E13">
            <w:pPr>
              <w:jc w:val="both"/>
            </w:pPr>
          </w:p>
        </w:tc>
        <w:tc>
          <w:tcPr>
            <w:tcW w:w="0" w:type="auto"/>
          </w:tcPr>
          <w:p w14:paraId="5CEC4044" w14:textId="77777777" w:rsidR="000447B1" w:rsidRPr="00970959" w:rsidRDefault="000447B1" w:rsidP="00D51E13">
            <w:pPr>
              <w:jc w:val="both"/>
            </w:pPr>
          </w:p>
        </w:tc>
      </w:tr>
      <w:tr w:rsidR="00970959" w:rsidRPr="00970959" w14:paraId="50CD4524" w14:textId="77777777" w:rsidTr="00345EFD">
        <w:trPr>
          <w:trHeight w:val="61"/>
        </w:trPr>
        <w:tc>
          <w:tcPr>
            <w:tcW w:w="0" w:type="auto"/>
          </w:tcPr>
          <w:p w14:paraId="7F1C43C4" w14:textId="77777777" w:rsidR="000447B1" w:rsidRPr="00970959" w:rsidRDefault="000447B1" w:rsidP="00D51E13">
            <w:pPr>
              <w:jc w:val="both"/>
            </w:pPr>
            <w:r w:rsidRPr="00970959">
              <w:t>16</w:t>
            </w:r>
          </w:p>
        </w:tc>
        <w:tc>
          <w:tcPr>
            <w:tcW w:w="1762" w:type="dxa"/>
          </w:tcPr>
          <w:p w14:paraId="7A60C34A" w14:textId="7C9E7F66" w:rsidR="000447B1" w:rsidRPr="00970959" w:rsidRDefault="000447B1" w:rsidP="000447B1">
            <w:r w:rsidRPr="00970959">
              <w:t xml:space="preserve">Jealous </w:t>
            </w:r>
            <w:r w:rsidR="00987CF8" w:rsidRPr="00970959">
              <w:t>(</w:t>
            </w:r>
            <w:r w:rsidRPr="00970959">
              <w:t>no association</w:t>
            </w:r>
            <w:r w:rsidR="00987CF8" w:rsidRPr="00970959">
              <w:t>)</w:t>
            </w:r>
          </w:p>
        </w:tc>
        <w:tc>
          <w:tcPr>
            <w:tcW w:w="1163" w:type="dxa"/>
          </w:tcPr>
          <w:p w14:paraId="6D30EF48" w14:textId="77777777" w:rsidR="000447B1" w:rsidRPr="00970959" w:rsidRDefault="000447B1" w:rsidP="00D51E13">
            <w:pPr>
              <w:jc w:val="both"/>
            </w:pPr>
          </w:p>
        </w:tc>
        <w:tc>
          <w:tcPr>
            <w:tcW w:w="0" w:type="auto"/>
          </w:tcPr>
          <w:p w14:paraId="095891AC" w14:textId="77777777" w:rsidR="000447B1" w:rsidRPr="00970959" w:rsidRDefault="000447B1" w:rsidP="00D51E13">
            <w:pPr>
              <w:jc w:val="both"/>
            </w:pPr>
          </w:p>
        </w:tc>
        <w:tc>
          <w:tcPr>
            <w:tcW w:w="0" w:type="auto"/>
          </w:tcPr>
          <w:p w14:paraId="25D93858" w14:textId="77777777" w:rsidR="000447B1" w:rsidRPr="00970959" w:rsidRDefault="000447B1" w:rsidP="00D51E13">
            <w:pPr>
              <w:jc w:val="both"/>
            </w:pPr>
          </w:p>
        </w:tc>
        <w:tc>
          <w:tcPr>
            <w:tcW w:w="0" w:type="auto"/>
          </w:tcPr>
          <w:p w14:paraId="19535F0A" w14:textId="77777777" w:rsidR="000447B1" w:rsidRPr="00970959" w:rsidRDefault="000447B1" w:rsidP="00D51E13">
            <w:pPr>
              <w:jc w:val="both"/>
            </w:pPr>
            <w:r w:rsidRPr="00970959">
              <w:t>7</w:t>
            </w:r>
          </w:p>
        </w:tc>
        <w:tc>
          <w:tcPr>
            <w:tcW w:w="0" w:type="auto"/>
          </w:tcPr>
          <w:p w14:paraId="2E71B8A8" w14:textId="77777777" w:rsidR="000447B1" w:rsidRPr="00970959" w:rsidRDefault="000447B1" w:rsidP="00D51E13">
            <w:pPr>
              <w:jc w:val="both"/>
            </w:pPr>
          </w:p>
        </w:tc>
        <w:tc>
          <w:tcPr>
            <w:tcW w:w="0" w:type="auto"/>
          </w:tcPr>
          <w:p w14:paraId="5BC5DD72" w14:textId="77777777" w:rsidR="000447B1" w:rsidRPr="00970959" w:rsidRDefault="000447B1" w:rsidP="00D51E13">
            <w:pPr>
              <w:jc w:val="both"/>
            </w:pPr>
            <w:r w:rsidRPr="00970959">
              <w:t>9</w:t>
            </w:r>
          </w:p>
        </w:tc>
      </w:tr>
      <w:tr w:rsidR="00970959" w:rsidRPr="00970959" w14:paraId="23068657" w14:textId="77777777" w:rsidTr="00345EFD">
        <w:trPr>
          <w:trHeight w:val="61"/>
        </w:trPr>
        <w:tc>
          <w:tcPr>
            <w:tcW w:w="0" w:type="auto"/>
          </w:tcPr>
          <w:p w14:paraId="6DE2510A" w14:textId="77777777" w:rsidR="000447B1" w:rsidRPr="00970959" w:rsidRDefault="000447B1" w:rsidP="00D51E13">
            <w:pPr>
              <w:jc w:val="both"/>
            </w:pPr>
            <w:r w:rsidRPr="00970959">
              <w:t>33</w:t>
            </w:r>
          </w:p>
        </w:tc>
        <w:tc>
          <w:tcPr>
            <w:tcW w:w="1762" w:type="dxa"/>
          </w:tcPr>
          <w:p w14:paraId="1E4BDA1B" w14:textId="5DD1B4FE" w:rsidR="000447B1" w:rsidRPr="00970959" w:rsidRDefault="000447B1" w:rsidP="000447B1">
            <w:r w:rsidRPr="00970959">
              <w:t xml:space="preserve">Sad is </w:t>
            </w:r>
            <w:r w:rsidR="00987CF8" w:rsidRPr="00970959">
              <w:rPr>
                <w:noProof/>
                <w:lang w:val="en-US" w:eastAsia="zh-CN"/>
              </w:rPr>
              <w:drawing>
                <wp:inline distT="0" distB="0" distL="0" distR="0" wp14:anchorId="6A2ED7B9" wp14:editId="1D0D13A6">
                  <wp:extent cx="862123" cy="262890"/>
                  <wp:effectExtent l="0" t="0" r="1905" b="3810"/>
                  <wp:docPr id="49" name="Imagen 49"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Forma, Rectángulo&#10;&#10;Descripción generada automáticament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892739" cy="272226"/>
                          </a:xfrm>
                          <a:prstGeom prst="rect">
                            <a:avLst/>
                          </a:prstGeom>
                        </pic:spPr>
                      </pic:pic>
                    </a:graphicData>
                  </a:graphic>
                </wp:inline>
              </w:drawing>
            </w:r>
            <w:r w:rsidR="00987CF8" w:rsidRPr="00970959">
              <w:t xml:space="preserve"> (</w:t>
            </w:r>
            <w:r w:rsidRPr="00970959">
              <w:t>black</w:t>
            </w:r>
            <w:r w:rsidR="00987CF8" w:rsidRPr="00970959">
              <w:t>)</w:t>
            </w:r>
          </w:p>
        </w:tc>
        <w:tc>
          <w:tcPr>
            <w:tcW w:w="1163" w:type="dxa"/>
          </w:tcPr>
          <w:p w14:paraId="5EFAFFD2" w14:textId="77777777" w:rsidR="000447B1" w:rsidRPr="00970959" w:rsidRDefault="000447B1" w:rsidP="00D51E13">
            <w:pPr>
              <w:jc w:val="both"/>
            </w:pPr>
          </w:p>
        </w:tc>
        <w:tc>
          <w:tcPr>
            <w:tcW w:w="0" w:type="auto"/>
          </w:tcPr>
          <w:p w14:paraId="5E34F61A" w14:textId="77777777" w:rsidR="000447B1" w:rsidRPr="00970959" w:rsidRDefault="000447B1" w:rsidP="00D51E13">
            <w:pPr>
              <w:jc w:val="both"/>
            </w:pPr>
          </w:p>
        </w:tc>
        <w:tc>
          <w:tcPr>
            <w:tcW w:w="0" w:type="auto"/>
          </w:tcPr>
          <w:p w14:paraId="30D222FB" w14:textId="77777777" w:rsidR="000447B1" w:rsidRPr="00970959" w:rsidRDefault="000447B1" w:rsidP="00D51E13">
            <w:pPr>
              <w:jc w:val="both"/>
            </w:pPr>
          </w:p>
        </w:tc>
        <w:tc>
          <w:tcPr>
            <w:tcW w:w="0" w:type="auto"/>
          </w:tcPr>
          <w:p w14:paraId="0894C15E" w14:textId="77777777" w:rsidR="000447B1" w:rsidRPr="00970959" w:rsidRDefault="000447B1" w:rsidP="00D51E13">
            <w:pPr>
              <w:jc w:val="both"/>
            </w:pPr>
            <w:r w:rsidRPr="00970959">
              <w:t>9</w:t>
            </w:r>
          </w:p>
        </w:tc>
        <w:tc>
          <w:tcPr>
            <w:tcW w:w="0" w:type="auto"/>
          </w:tcPr>
          <w:p w14:paraId="4DCADFE1" w14:textId="77777777" w:rsidR="000447B1" w:rsidRPr="00970959" w:rsidRDefault="000447B1" w:rsidP="00D51E13">
            <w:pPr>
              <w:jc w:val="both"/>
            </w:pPr>
          </w:p>
        </w:tc>
        <w:tc>
          <w:tcPr>
            <w:tcW w:w="0" w:type="auto"/>
          </w:tcPr>
          <w:p w14:paraId="7AFBA56F" w14:textId="77777777" w:rsidR="000447B1" w:rsidRPr="00970959" w:rsidRDefault="000447B1" w:rsidP="00D51E13">
            <w:pPr>
              <w:jc w:val="both"/>
            </w:pPr>
          </w:p>
        </w:tc>
      </w:tr>
      <w:tr w:rsidR="00970959" w:rsidRPr="00970959" w14:paraId="08C6AB81" w14:textId="77777777" w:rsidTr="00345EFD">
        <w:trPr>
          <w:trHeight w:val="61"/>
        </w:trPr>
        <w:tc>
          <w:tcPr>
            <w:tcW w:w="0" w:type="auto"/>
          </w:tcPr>
          <w:p w14:paraId="4C5C8A8D" w14:textId="77777777" w:rsidR="000447B1" w:rsidRPr="00970959" w:rsidRDefault="000447B1" w:rsidP="00D51E13">
            <w:pPr>
              <w:jc w:val="both"/>
            </w:pPr>
            <w:r w:rsidRPr="00970959">
              <w:t>19</w:t>
            </w:r>
          </w:p>
        </w:tc>
        <w:tc>
          <w:tcPr>
            <w:tcW w:w="1762" w:type="dxa"/>
          </w:tcPr>
          <w:p w14:paraId="153C1FFD" w14:textId="7D2DFAA6" w:rsidR="000447B1" w:rsidRPr="00970959" w:rsidRDefault="000447B1" w:rsidP="000447B1">
            <w:r w:rsidRPr="00970959">
              <w:t xml:space="preserve">Furious is </w:t>
            </w:r>
            <w:r w:rsidR="00987CF8" w:rsidRPr="00970959">
              <w:rPr>
                <w:noProof/>
                <w:lang w:val="en-US" w:eastAsia="zh-CN"/>
              </w:rPr>
              <w:drawing>
                <wp:inline distT="0" distB="0" distL="0" distR="0" wp14:anchorId="67F5B14E" wp14:editId="5C380015">
                  <wp:extent cx="819150" cy="176606"/>
                  <wp:effectExtent l="0" t="0" r="0" b="127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pic:cNvPicPr/>
                        </pic:nvPicPr>
                        <pic:blipFill>
                          <a:blip r:embed="rId47" cstate="print">
                            <a:extLst>
                              <a:ext uri="{28A0092B-C50C-407E-A947-70E740481C1C}">
                                <a14:useLocalDpi xmlns:a14="http://schemas.microsoft.com/office/drawing/2010/main" val="0"/>
                              </a:ext>
                            </a:extLst>
                          </a:blip>
                          <a:stretch>
                            <a:fillRect/>
                          </a:stretch>
                        </pic:blipFill>
                        <pic:spPr>
                          <a:xfrm>
                            <a:off x="0" y="0"/>
                            <a:ext cx="828672" cy="178659"/>
                          </a:xfrm>
                          <a:prstGeom prst="rect">
                            <a:avLst/>
                          </a:prstGeom>
                        </pic:spPr>
                      </pic:pic>
                    </a:graphicData>
                  </a:graphic>
                </wp:inline>
              </w:drawing>
            </w:r>
            <w:r w:rsidRPr="00970959">
              <w:t>(pomegranate</w:t>
            </w:r>
            <w:r w:rsidR="00987CF8" w:rsidRPr="00970959">
              <w:t xml:space="preserve"> red</w:t>
            </w:r>
            <w:r w:rsidRPr="00970959">
              <w:t>)</w:t>
            </w:r>
          </w:p>
        </w:tc>
        <w:tc>
          <w:tcPr>
            <w:tcW w:w="1163" w:type="dxa"/>
          </w:tcPr>
          <w:p w14:paraId="3EA3DB71" w14:textId="77777777" w:rsidR="000447B1" w:rsidRPr="00970959" w:rsidRDefault="000447B1" w:rsidP="00D51E13">
            <w:pPr>
              <w:jc w:val="both"/>
            </w:pPr>
          </w:p>
        </w:tc>
        <w:tc>
          <w:tcPr>
            <w:tcW w:w="0" w:type="auto"/>
          </w:tcPr>
          <w:p w14:paraId="2F26502C" w14:textId="77777777" w:rsidR="000447B1" w:rsidRPr="00970959" w:rsidRDefault="000447B1" w:rsidP="00D51E13">
            <w:pPr>
              <w:jc w:val="both"/>
            </w:pPr>
          </w:p>
        </w:tc>
        <w:tc>
          <w:tcPr>
            <w:tcW w:w="0" w:type="auto"/>
          </w:tcPr>
          <w:p w14:paraId="6BDE84D1" w14:textId="77777777" w:rsidR="000447B1" w:rsidRPr="00970959" w:rsidRDefault="000447B1" w:rsidP="00D51E13">
            <w:pPr>
              <w:jc w:val="both"/>
            </w:pPr>
          </w:p>
        </w:tc>
        <w:tc>
          <w:tcPr>
            <w:tcW w:w="0" w:type="auto"/>
          </w:tcPr>
          <w:p w14:paraId="529A4826" w14:textId="77777777" w:rsidR="000447B1" w:rsidRPr="00970959" w:rsidRDefault="000447B1" w:rsidP="00D51E13">
            <w:pPr>
              <w:jc w:val="both"/>
            </w:pPr>
            <w:r w:rsidRPr="00970959">
              <w:t>10</w:t>
            </w:r>
          </w:p>
        </w:tc>
        <w:tc>
          <w:tcPr>
            <w:tcW w:w="0" w:type="auto"/>
          </w:tcPr>
          <w:p w14:paraId="03CECE52" w14:textId="77777777" w:rsidR="000447B1" w:rsidRPr="00970959" w:rsidRDefault="000447B1" w:rsidP="00D51E13">
            <w:pPr>
              <w:jc w:val="both"/>
            </w:pPr>
          </w:p>
        </w:tc>
        <w:tc>
          <w:tcPr>
            <w:tcW w:w="0" w:type="auto"/>
          </w:tcPr>
          <w:p w14:paraId="2FCDE493" w14:textId="77777777" w:rsidR="000447B1" w:rsidRPr="00970959" w:rsidRDefault="000447B1" w:rsidP="00D51E13">
            <w:pPr>
              <w:jc w:val="both"/>
            </w:pPr>
          </w:p>
        </w:tc>
      </w:tr>
      <w:tr w:rsidR="00970959" w:rsidRPr="00970959" w14:paraId="434DCE25" w14:textId="77777777" w:rsidTr="00345EFD">
        <w:trPr>
          <w:trHeight w:val="61"/>
        </w:trPr>
        <w:tc>
          <w:tcPr>
            <w:tcW w:w="0" w:type="auto"/>
          </w:tcPr>
          <w:p w14:paraId="48AE2E02" w14:textId="77777777" w:rsidR="000447B1" w:rsidRPr="00970959" w:rsidRDefault="000447B1" w:rsidP="00D51E13">
            <w:pPr>
              <w:jc w:val="both"/>
            </w:pPr>
            <w:r w:rsidRPr="00970959">
              <w:t>15</w:t>
            </w:r>
          </w:p>
        </w:tc>
        <w:tc>
          <w:tcPr>
            <w:tcW w:w="1762" w:type="dxa"/>
          </w:tcPr>
          <w:p w14:paraId="5D27DAC4" w14:textId="4267991F" w:rsidR="000447B1" w:rsidRPr="00970959" w:rsidRDefault="000447B1" w:rsidP="000447B1">
            <w:r w:rsidRPr="00970959">
              <w:t xml:space="preserve">Depressed is </w:t>
            </w:r>
            <w:r w:rsidR="00987CF8" w:rsidRPr="00970959">
              <w:rPr>
                <w:noProof/>
                <w:lang w:val="en-US" w:eastAsia="zh-CN"/>
              </w:rPr>
              <w:drawing>
                <wp:inline distT="0" distB="0" distL="0" distR="0" wp14:anchorId="4568CC7F" wp14:editId="1EED9F82">
                  <wp:extent cx="819302" cy="177453"/>
                  <wp:effectExtent l="0" t="0" r="0" b="63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pic:cNvPicPr/>
                        </pic:nvPicPr>
                        <pic:blipFill>
                          <a:blip r:embed="rId46" cstate="print">
                            <a:extLst>
                              <a:ext uri="{28A0092B-C50C-407E-A947-70E740481C1C}">
                                <a14:useLocalDpi xmlns:a14="http://schemas.microsoft.com/office/drawing/2010/main" val="0"/>
                              </a:ext>
                            </a:extLst>
                          </a:blip>
                          <a:stretch>
                            <a:fillRect/>
                          </a:stretch>
                        </pic:blipFill>
                        <pic:spPr>
                          <a:xfrm>
                            <a:off x="0" y="0"/>
                            <a:ext cx="857672" cy="185763"/>
                          </a:xfrm>
                          <a:prstGeom prst="rect">
                            <a:avLst/>
                          </a:prstGeom>
                        </pic:spPr>
                      </pic:pic>
                    </a:graphicData>
                  </a:graphic>
                </wp:inline>
              </w:drawing>
            </w:r>
            <w:r w:rsidR="00987CF8" w:rsidRPr="00970959">
              <w:t xml:space="preserve"> (</w:t>
            </w:r>
            <w:r w:rsidRPr="00970959">
              <w:t>grey</w:t>
            </w:r>
            <w:r w:rsidR="00987CF8" w:rsidRPr="00970959">
              <w:t>)</w:t>
            </w:r>
          </w:p>
        </w:tc>
        <w:tc>
          <w:tcPr>
            <w:tcW w:w="1163" w:type="dxa"/>
          </w:tcPr>
          <w:p w14:paraId="5D007B73" w14:textId="77777777" w:rsidR="000447B1" w:rsidRPr="00970959" w:rsidRDefault="000447B1" w:rsidP="00D51E13">
            <w:pPr>
              <w:jc w:val="both"/>
            </w:pPr>
          </w:p>
        </w:tc>
        <w:tc>
          <w:tcPr>
            <w:tcW w:w="0" w:type="auto"/>
          </w:tcPr>
          <w:p w14:paraId="768CDA58" w14:textId="77777777" w:rsidR="000447B1" w:rsidRPr="00970959" w:rsidRDefault="000447B1" w:rsidP="00D51E13">
            <w:pPr>
              <w:jc w:val="both"/>
            </w:pPr>
          </w:p>
        </w:tc>
        <w:tc>
          <w:tcPr>
            <w:tcW w:w="0" w:type="auto"/>
          </w:tcPr>
          <w:p w14:paraId="14A14D92" w14:textId="77777777" w:rsidR="000447B1" w:rsidRPr="00970959" w:rsidRDefault="000447B1" w:rsidP="00D51E13">
            <w:pPr>
              <w:jc w:val="both"/>
            </w:pPr>
          </w:p>
        </w:tc>
        <w:tc>
          <w:tcPr>
            <w:tcW w:w="0" w:type="auto"/>
          </w:tcPr>
          <w:p w14:paraId="0B298739" w14:textId="77777777" w:rsidR="000447B1" w:rsidRPr="00970959" w:rsidRDefault="000447B1" w:rsidP="00D51E13">
            <w:pPr>
              <w:jc w:val="both"/>
            </w:pPr>
          </w:p>
        </w:tc>
        <w:tc>
          <w:tcPr>
            <w:tcW w:w="0" w:type="auto"/>
          </w:tcPr>
          <w:p w14:paraId="53355D7D" w14:textId="77777777" w:rsidR="000447B1" w:rsidRPr="00970959" w:rsidRDefault="000447B1" w:rsidP="00D51E13">
            <w:pPr>
              <w:jc w:val="both"/>
            </w:pPr>
            <w:r w:rsidRPr="00970959">
              <w:t>10</w:t>
            </w:r>
          </w:p>
        </w:tc>
        <w:tc>
          <w:tcPr>
            <w:tcW w:w="0" w:type="auto"/>
          </w:tcPr>
          <w:p w14:paraId="41505EB3" w14:textId="77777777" w:rsidR="000447B1" w:rsidRPr="00970959" w:rsidRDefault="000447B1" w:rsidP="00D51E13">
            <w:pPr>
              <w:jc w:val="both"/>
            </w:pPr>
          </w:p>
        </w:tc>
      </w:tr>
      <w:tr w:rsidR="009063C2" w:rsidRPr="00970959" w14:paraId="1144C920" w14:textId="77777777" w:rsidTr="00345EFD">
        <w:trPr>
          <w:trHeight w:val="61"/>
        </w:trPr>
        <w:tc>
          <w:tcPr>
            <w:tcW w:w="0" w:type="auto"/>
          </w:tcPr>
          <w:p w14:paraId="1AEA4878" w14:textId="77777777" w:rsidR="000447B1" w:rsidRPr="00970959" w:rsidRDefault="000447B1" w:rsidP="00D51E13">
            <w:pPr>
              <w:jc w:val="both"/>
            </w:pPr>
            <w:r w:rsidRPr="00970959">
              <w:t>11</w:t>
            </w:r>
          </w:p>
        </w:tc>
        <w:tc>
          <w:tcPr>
            <w:tcW w:w="1762" w:type="dxa"/>
          </w:tcPr>
          <w:p w14:paraId="28EAF412" w14:textId="18BC64A5" w:rsidR="000447B1" w:rsidRPr="00970959" w:rsidRDefault="000447B1" w:rsidP="000447B1">
            <w:r w:rsidRPr="00970959">
              <w:t xml:space="preserve">Confident </w:t>
            </w:r>
            <w:r w:rsidR="00987CF8" w:rsidRPr="00970959">
              <w:t>(</w:t>
            </w:r>
            <w:r w:rsidRPr="00970959">
              <w:t>no association</w:t>
            </w:r>
            <w:r w:rsidR="00987CF8" w:rsidRPr="00970959">
              <w:t>)</w:t>
            </w:r>
          </w:p>
        </w:tc>
        <w:tc>
          <w:tcPr>
            <w:tcW w:w="1163" w:type="dxa"/>
          </w:tcPr>
          <w:p w14:paraId="58A20D29" w14:textId="77777777" w:rsidR="000447B1" w:rsidRPr="00970959" w:rsidRDefault="000447B1" w:rsidP="00D51E13">
            <w:pPr>
              <w:jc w:val="both"/>
            </w:pPr>
          </w:p>
        </w:tc>
        <w:tc>
          <w:tcPr>
            <w:tcW w:w="0" w:type="auto"/>
          </w:tcPr>
          <w:p w14:paraId="5BDFC7B1" w14:textId="77777777" w:rsidR="000447B1" w:rsidRPr="00970959" w:rsidRDefault="000447B1" w:rsidP="00D51E13">
            <w:pPr>
              <w:jc w:val="both"/>
            </w:pPr>
          </w:p>
        </w:tc>
        <w:tc>
          <w:tcPr>
            <w:tcW w:w="0" w:type="auto"/>
          </w:tcPr>
          <w:p w14:paraId="32FCBD6C" w14:textId="77777777" w:rsidR="000447B1" w:rsidRPr="00970959" w:rsidRDefault="000447B1" w:rsidP="00D51E13">
            <w:pPr>
              <w:jc w:val="both"/>
            </w:pPr>
          </w:p>
        </w:tc>
        <w:tc>
          <w:tcPr>
            <w:tcW w:w="0" w:type="auto"/>
          </w:tcPr>
          <w:p w14:paraId="24FBB632" w14:textId="77777777" w:rsidR="000447B1" w:rsidRPr="00970959" w:rsidRDefault="000447B1" w:rsidP="00D51E13">
            <w:pPr>
              <w:jc w:val="both"/>
            </w:pPr>
          </w:p>
        </w:tc>
        <w:tc>
          <w:tcPr>
            <w:tcW w:w="0" w:type="auto"/>
          </w:tcPr>
          <w:p w14:paraId="67896D76" w14:textId="77777777" w:rsidR="000447B1" w:rsidRPr="00970959" w:rsidRDefault="000447B1" w:rsidP="00D51E13">
            <w:pPr>
              <w:jc w:val="both"/>
            </w:pPr>
          </w:p>
        </w:tc>
        <w:tc>
          <w:tcPr>
            <w:tcW w:w="0" w:type="auto"/>
          </w:tcPr>
          <w:p w14:paraId="1E3924C8" w14:textId="77777777" w:rsidR="000447B1" w:rsidRPr="00970959" w:rsidRDefault="000447B1" w:rsidP="00D51E13">
            <w:pPr>
              <w:jc w:val="both"/>
            </w:pPr>
            <w:r w:rsidRPr="00970959">
              <w:t>7</w:t>
            </w:r>
          </w:p>
        </w:tc>
      </w:tr>
    </w:tbl>
    <w:p w14:paraId="0F25C380" w14:textId="77777777" w:rsidR="00AC3250" w:rsidRPr="00970959" w:rsidRDefault="00AC3250" w:rsidP="00BA6922">
      <w:pPr>
        <w:spacing w:after="120"/>
        <w:jc w:val="both"/>
      </w:pPr>
    </w:p>
    <w:p w14:paraId="53BC1BBC" w14:textId="40F361F7" w:rsidR="00022E9D" w:rsidRPr="00970959" w:rsidRDefault="00022E9D" w:rsidP="00BA6922">
      <w:pPr>
        <w:spacing w:after="120"/>
        <w:jc w:val="both"/>
      </w:pPr>
      <w:r w:rsidRPr="00970959">
        <w:t>Table 3.3</w:t>
      </w:r>
      <w:r w:rsidR="00680946" w:rsidRPr="00970959">
        <w:t>b</w:t>
      </w:r>
      <w:r w:rsidRPr="00970959">
        <w:t xml:space="preserve"> </w:t>
      </w:r>
      <w:r w:rsidRPr="00970959">
        <w:tab/>
        <w:t xml:space="preserve">Most frequent </w:t>
      </w:r>
      <w:r w:rsidR="00180ED5" w:rsidRPr="00970959">
        <w:t>emotion-colour</w:t>
      </w:r>
      <w:r w:rsidRPr="00970959">
        <w:t xml:space="preserve"> associations overall and across languages.</w:t>
      </w:r>
    </w:p>
    <w:p w14:paraId="64CA176B" w14:textId="37F162BA" w:rsidR="00680946" w:rsidRPr="00970959" w:rsidRDefault="00680946" w:rsidP="00BA6922">
      <w:pPr>
        <w:spacing w:after="120"/>
        <w:jc w:val="both"/>
      </w:pPr>
    </w:p>
    <w:p w14:paraId="348C8848" w14:textId="079D4297" w:rsidR="007D6820" w:rsidRPr="00970959" w:rsidRDefault="0C44EDE8" w:rsidP="00F33621">
      <w:pPr>
        <w:spacing w:after="120"/>
        <w:jc w:val="both"/>
      </w:pPr>
      <w:r w:rsidRPr="00970959">
        <w:t xml:space="preserve">We can see from Table 3.3b that the top three associations, furious, angry and passionate, all of which were associated with the same shade of red, are in the top-ten list for </w:t>
      </w:r>
      <w:r w:rsidR="003C251F" w:rsidRPr="00970959">
        <w:t xml:space="preserve">speakers of </w:t>
      </w:r>
      <w:r w:rsidRPr="00970959">
        <w:t>all six languages. This attests to the international salience of these associations. Speakers of all six languages also ma</w:t>
      </w:r>
      <w:r w:rsidR="003C251F" w:rsidRPr="00970959">
        <w:t>d</w:t>
      </w:r>
      <w:r w:rsidRPr="00970959">
        <w:t xml:space="preserve">e associations between cheerful and yellow. </w:t>
      </w:r>
      <w:r w:rsidR="003C251F" w:rsidRPr="00970959">
        <w:t>For speakers of</w:t>
      </w:r>
      <w:r w:rsidRPr="00970959">
        <w:t xml:space="preserve"> Cantonese, as we can see in Table 3.3b, </w:t>
      </w:r>
      <w:r w:rsidR="003C251F" w:rsidRPr="00970959">
        <w:t>‘</w:t>
      </w:r>
      <w:r w:rsidRPr="00970959">
        <w:t>depressed</w:t>
      </w:r>
      <w:r w:rsidR="003C251F" w:rsidRPr="00970959">
        <w:t>’</w:t>
      </w:r>
      <w:r w:rsidRPr="00970959">
        <w:t xml:space="preserve"> </w:t>
      </w:r>
      <w:r w:rsidR="003C251F" w:rsidRPr="00970959">
        <w:t>was</w:t>
      </w:r>
      <w:r w:rsidRPr="00970959">
        <w:t xml:space="preserve"> </w:t>
      </w:r>
      <w:r w:rsidR="007D6820" w:rsidRPr="00970959">
        <w:t xml:space="preserve">not frequently associated with black unlike the other languages. Instead, ‘depressed’ was </w:t>
      </w:r>
      <w:r w:rsidRPr="00970959">
        <w:t>more likely to be associated with the colour blue (</w:t>
      </w:r>
      <w:r w:rsidR="007D6820" w:rsidRPr="00970959">
        <w:t xml:space="preserve">which </w:t>
      </w:r>
      <w:r w:rsidRPr="00970959">
        <w:t>is the 15</w:t>
      </w:r>
      <w:r w:rsidRPr="00970959">
        <w:rPr>
          <w:vertAlign w:val="superscript"/>
        </w:rPr>
        <w:t>th</w:t>
      </w:r>
      <w:r w:rsidRPr="00970959">
        <w:t xml:space="preserve"> most common association in the Cantonese data). This is interesting because, as we will see in </w:t>
      </w:r>
      <w:r w:rsidR="0031547D" w:rsidRPr="00970959">
        <w:t>Section</w:t>
      </w:r>
      <w:r w:rsidRPr="00970959">
        <w:t xml:space="preserve"> </w:t>
      </w:r>
      <w:r w:rsidR="005C0B93" w:rsidRPr="00970959">
        <w:t>5</w:t>
      </w:r>
      <w:r w:rsidRPr="00970959">
        <w:t xml:space="preserve">, associations between depression and blue tend to be culturally based, relating for example to the musical style known as ‘the Blues’. </w:t>
      </w:r>
      <w:r w:rsidR="005C0B93" w:rsidRPr="00970959">
        <w:t xml:space="preserve">In Cantonese, people sometimes use the expression </w:t>
      </w:r>
      <w:r w:rsidR="00E57914" w:rsidRPr="00970959">
        <w:t>“</w:t>
      </w:r>
      <w:r w:rsidR="005C0B93" w:rsidRPr="00970959">
        <w:t>blue Monday</w:t>
      </w:r>
      <w:r w:rsidR="00E57914" w:rsidRPr="00970959">
        <w:t>”</w:t>
      </w:r>
      <w:r w:rsidR="005C0B93" w:rsidRPr="00970959">
        <w:t xml:space="preserve">, to refer to the fact that they find the first day of the working week to be depressing. </w:t>
      </w:r>
      <w:r w:rsidR="00AD6D13" w:rsidRPr="00970959">
        <w:t xml:space="preserve">This relates to the English idiom </w:t>
      </w:r>
      <w:r w:rsidR="00E57914" w:rsidRPr="00970959">
        <w:t>“</w:t>
      </w:r>
      <w:r w:rsidR="00AD6D13" w:rsidRPr="00970959">
        <w:t>to feel blue</w:t>
      </w:r>
      <w:r w:rsidR="00E57914" w:rsidRPr="00970959">
        <w:t>”</w:t>
      </w:r>
      <w:r w:rsidR="00AD6D13" w:rsidRPr="00970959">
        <w:t xml:space="preserve">. </w:t>
      </w:r>
      <w:r w:rsidRPr="00970959">
        <w:t xml:space="preserve">The fact that Cantonese speakers favour this association may therefore reflect the shared cultural history that Hong Kong has with the UK, rather than any bodily-based motivation. </w:t>
      </w:r>
      <w:r w:rsidR="007D6820" w:rsidRPr="00970959">
        <w:t>The assumption that the association between negative emotions and the colour blue is culturally based is also reflected by the fact that the association between blue and the emotion ‘sad’ was only very frequent among UK participants (where it is the 9</w:t>
      </w:r>
      <w:r w:rsidR="007D6820" w:rsidRPr="00970959">
        <w:rPr>
          <w:vertAlign w:val="superscript"/>
        </w:rPr>
        <w:t>th</w:t>
      </w:r>
      <w:r w:rsidR="007D6820" w:rsidRPr="00970959">
        <w:t xml:space="preserve"> most common association).</w:t>
      </w:r>
    </w:p>
    <w:p w14:paraId="75186FBE" w14:textId="09A50D04" w:rsidR="0024673D" w:rsidRPr="00970959" w:rsidRDefault="0C44EDE8" w:rsidP="00F33621">
      <w:pPr>
        <w:spacing w:after="120"/>
        <w:jc w:val="both"/>
      </w:pPr>
      <w:r w:rsidRPr="00970959">
        <w:t>It is also interesting to note in Table 3.3b that ‘joyful is yellow’ is a highly ranked association for all languages except Spanish. Spanish speakers</w:t>
      </w:r>
      <w:r w:rsidR="00705230" w:rsidRPr="00970959">
        <w:t xml:space="preserve"> instead</w:t>
      </w:r>
      <w:r w:rsidRPr="00970959">
        <w:t xml:space="preserve"> tend to associate joyful with the colour pink</w:t>
      </w:r>
      <w:r w:rsidR="00705230" w:rsidRPr="00970959">
        <w:t xml:space="preserve"> (which was the 11</w:t>
      </w:r>
      <w:r w:rsidR="00705230" w:rsidRPr="00970959">
        <w:rPr>
          <w:vertAlign w:val="superscript"/>
        </w:rPr>
        <w:t>th</w:t>
      </w:r>
      <w:r w:rsidR="00705230" w:rsidRPr="00970959">
        <w:t xml:space="preserve"> most common association in the Spanish data)</w:t>
      </w:r>
      <w:r w:rsidRPr="00970959">
        <w:t xml:space="preserve">. This association may be explained by a particular characteristic of the Spanish word for joyful: </w:t>
      </w:r>
      <w:r w:rsidR="001F0EBB" w:rsidRPr="00970959">
        <w:t>‘</w:t>
      </w:r>
      <w:r w:rsidRPr="00970959">
        <w:t>risueña</w:t>
      </w:r>
      <w:r w:rsidR="001F0EBB" w:rsidRPr="00970959">
        <w:t>’</w:t>
      </w:r>
      <w:r w:rsidRPr="00970959">
        <w:t xml:space="preserve">. This word, which </w:t>
      </w:r>
      <w:r w:rsidRPr="00970959">
        <w:lastRenderedPageBreak/>
        <w:t xml:space="preserve">literally means ‘smiley’ refers directly to the human face, which may turn pink when one is joyful. Alternatively, it may evoke the colour of the mouth: pink. This may explain why it is associated with the colour pink in Spanish but not in the other languages. We look in more detail at the reasons provided by the participants for associations such as this in </w:t>
      </w:r>
      <w:r w:rsidR="0031547D" w:rsidRPr="00970959">
        <w:t>Section</w:t>
      </w:r>
      <w:r w:rsidRPr="00970959">
        <w:t xml:space="preserve"> 5.</w:t>
      </w:r>
    </w:p>
    <w:p w14:paraId="18F02519" w14:textId="049C7825" w:rsidR="0024673D" w:rsidRPr="00970959" w:rsidRDefault="008A5AB2" w:rsidP="005561F6">
      <w:pPr>
        <w:spacing w:after="120"/>
        <w:jc w:val="both"/>
      </w:pPr>
      <w:bookmarkStart w:id="92" w:name="_Hlk59466297"/>
      <w:r w:rsidRPr="00970959">
        <w:t>To</w:t>
      </w:r>
      <w:r w:rsidR="00F33621" w:rsidRPr="00970959">
        <w:t xml:space="preserve"> get a fuller picture of the colours that were attracted and repelled by the different emotions in the different languages it is useful to look at the residuals from the </w:t>
      </w:r>
      <w:r w:rsidR="005720A5" w:rsidRPr="00970959">
        <w:t>c</w:t>
      </w:r>
      <w:r w:rsidR="00F33621" w:rsidRPr="00970959">
        <w:t>hi-</w:t>
      </w:r>
      <w:r w:rsidR="005720A5" w:rsidRPr="00970959">
        <w:t>s</w:t>
      </w:r>
      <w:r w:rsidR="00F33621" w:rsidRPr="00970959">
        <w:t xml:space="preserve">quare test for each language. These are shown in Figure </w:t>
      </w:r>
      <w:r w:rsidR="006826B9" w:rsidRPr="00970959">
        <w:t>3.</w:t>
      </w:r>
      <w:r w:rsidRPr="00970959">
        <w:t>3</w:t>
      </w:r>
      <w:r w:rsidR="006826B9" w:rsidRPr="00970959">
        <w:t xml:space="preserve">. </w:t>
      </w:r>
      <w:r w:rsidR="005720A5" w:rsidRPr="00970959">
        <w:t>Again,</w:t>
      </w:r>
      <w:r w:rsidR="00F33621" w:rsidRPr="00970959">
        <w:t xml:space="preserve"> we focus here on the twelve </w:t>
      </w:r>
      <w:r w:rsidR="00E65940" w:rsidRPr="00970959">
        <w:t>main</w:t>
      </w:r>
      <w:r w:rsidR="00F33621" w:rsidRPr="00970959">
        <w:t xml:space="preserve"> colours (findings for the full set of 27 colours are provided in the repository).</w:t>
      </w:r>
    </w:p>
    <w:p w14:paraId="02EDA319" w14:textId="32F8C87A" w:rsidR="0024673D" w:rsidRPr="00970959" w:rsidRDefault="0024673D" w:rsidP="007733F7"/>
    <w:p w14:paraId="0D2FC285" w14:textId="72205AFB" w:rsidR="00717607" w:rsidRPr="00970959" w:rsidRDefault="00717607" w:rsidP="007733F7">
      <w:r w:rsidRPr="00970959">
        <w:rPr>
          <w:noProof/>
        </w:rPr>
        <w:drawing>
          <wp:inline distT="0" distB="0" distL="0" distR="0" wp14:anchorId="296F41CC" wp14:editId="7613D6B2">
            <wp:extent cx="5943600" cy="334073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43600" cy="3340735"/>
                    </a:xfrm>
                    <a:prstGeom prst="rect">
                      <a:avLst/>
                    </a:prstGeom>
                  </pic:spPr>
                </pic:pic>
              </a:graphicData>
            </a:graphic>
          </wp:inline>
        </w:drawing>
      </w:r>
    </w:p>
    <w:p w14:paraId="5E4F33D0" w14:textId="396FAAA5" w:rsidR="00717607" w:rsidRPr="00970959" w:rsidRDefault="00717607" w:rsidP="007733F7">
      <w:r w:rsidRPr="00970959">
        <w:rPr>
          <w:noProof/>
        </w:rPr>
        <w:lastRenderedPageBreak/>
        <w:drawing>
          <wp:inline distT="0" distB="0" distL="0" distR="0" wp14:anchorId="66EB3FCE" wp14:editId="04DD50C1">
            <wp:extent cx="5943600" cy="3340735"/>
            <wp:effectExtent l="0" t="0" r="0" b="0"/>
            <wp:docPr id="60" name="Imagen 60"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60" descr="Gráfico&#10;&#10;Descripción generada automáticament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943600" cy="3340735"/>
                    </a:xfrm>
                    <a:prstGeom prst="rect">
                      <a:avLst/>
                    </a:prstGeom>
                  </pic:spPr>
                </pic:pic>
              </a:graphicData>
            </a:graphic>
          </wp:inline>
        </w:drawing>
      </w:r>
    </w:p>
    <w:p w14:paraId="0BF24E11" w14:textId="2A51F42B" w:rsidR="00717607" w:rsidRPr="00970959" w:rsidRDefault="00717607" w:rsidP="007733F7">
      <w:r w:rsidRPr="00970959">
        <w:rPr>
          <w:noProof/>
        </w:rPr>
        <w:drawing>
          <wp:inline distT="0" distB="0" distL="0" distR="0" wp14:anchorId="2510E3A0" wp14:editId="26FB0208">
            <wp:extent cx="5943600" cy="3340735"/>
            <wp:effectExtent l="0" t="0" r="0" b="0"/>
            <wp:docPr id="66" name="Imagen 66" descr="Gráfico, Gráfico en cascad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66" descr="Gráfico, Gráfico en cascada&#10;&#10;Descripción generada automáticament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943600" cy="3340735"/>
                    </a:xfrm>
                    <a:prstGeom prst="rect">
                      <a:avLst/>
                    </a:prstGeom>
                  </pic:spPr>
                </pic:pic>
              </a:graphicData>
            </a:graphic>
          </wp:inline>
        </w:drawing>
      </w:r>
    </w:p>
    <w:p w14:paraId="3AB7D87C" w14:textId="710A5A9B" w:rsidR="0024673D" w:rsidRPr="00970959" w:rsidRDefault="3455F869" w:rsidP="3455F869">
      <w:pPr>
        <w:spacing w:after="120"/>
        <w:ind w:left="1440" w:hanging="1440"/>
        <w:jc w:val="both"/>
      </w:pPr>
      <w:r w:rsidRPr="00970959">
        <w:t>Figure 3.3</w:t>
      </w:r>
      <w:r w:rsidR="003D2F25" w:rsidRPr="00970959">
        <w:tab/>
      </w:r>
      <w:r w:rsidR="00B929AE" w:rsidRPr="00970959">
        <w:t>Colour-emotion associations for each language (green tiles indicate attraction of associations, red tiles indicate repulsion, grey tiles indicate no significant relation).</w:t>
      </w:r>
    </w:p>
    <w:p w14:paraId="19E444FD" w14:textId="77777777" w:rsidR="0024673D" w:rsidRPr="00970959" w:rsidRDefault="0024673D" w:rsidP="00BA6922">
      <w:pPr>
        <w:spacing w:after="120"/>
        <w:jc w:val="both"/>
      </w:pPr>
    </w:p>
    <w:p w14:paraId="7CDA0C72" w14:textId="15F292EC" w:rsidR="00D97B66" w:rsidRPr="00970959" w:rsidRDefault="0C44EDE8" w:rsidP="00BA6922">
      <w:pPr>
        <w:spacing w:after="120"/>
        <w:jc w:val="both"/>
      </w:pPr>
      <w:r w:rsidRPr="00970959">
        <w:t xml:space="preserve">By looking at the broad patterns in these clusters one can see that the British and </w:t>
      </w:r>
      <w:r w:rsidR="00C969FC" w:rsidRPr="00970959">
        <w:t>American</w:t>
      </w:r>
      <w:r w:rsidRPr="00970959">
        <w:t xml:space="preserve"> </w:t>
      </w:r>
      <w:r w:rsidR="003C251F" w:rsidRPr="00970959">
        <w:t>participants</w:t>
      </w:r>
      <w:r w:rsidRPr="00970959">
        <w:t xml:space="preserve"> reported associations that were largely similar to one another. These are confirmed below, by the table showing the cosine measures (that is, the proximities) between the two varieties of English, which is close to 1. These associations are also somewhat similar to those produced by </w:t>
      </w:r>
      <w:r w:rsidRPr="00970959">
        <w:lastRenderedPageBreak/>
        <w:t xml:space="preserve">the Cantonese participants. The Italian and Spanish participants resemble one another in that they appear to favour a small number of associations per emotion, with a large number of associations being actively repelled, as indicated by the preponderance of red tiles in both the Italian and Spanish plots. If we ignore the red tiles and focus only on the green ones, we see that the Spanish and German clusters are somewhat similar to one another. </w:t>
      </w:r>
    </w:p>
    <w:p w14:paraId="1902DC30" w14:textId="165FBB49" w:rsidR="00EC5144" w:rsidRPr="00970959" w:rsidRDefault="0C44EDE8" w:rsidP="00BA6922">
      <w:pPr>
        <w:spacing w:after="120"/>
        <w:jc w:val="both"/>
      </w:pPr>
      <w:r w:rsidRPr="00970959">
        <w:t xml:space="preserve">We can see some interesting differences between the </w:t>
      </w:r>
      <w:r w:rsidR="00C969FC" w:rsidRPr="00970959">
        <w:t>groups of participants</w:t>
      </w:r>
      <w:r w:rsidRPr="00970959">
        <w:t xml:space="preserve"> in terms of the colours that they associate with particular emotions. Some emotions displayed considerable variation across the groups. For example, ‘shy’ was strongly associated with just one colour, pink, by the Cantonese</w:t>
      </w:r>
      <w:r w:rsidR="008A2EC3" w:rsidRPr="00970959">
        <w:t xml:space="preserve"> speaking </w:t>
      </w:r>
      <w:r w:rsidRPr="00970959">
        <w:t xml:space="preserve">participants, whereas the American </w:t>
      </w:r>
      <w:r w:rsidR="008A2EC3" w:rsidRPr="00970959">
        <w:t>English-speaking</w:t>
      </w:r>
      <w:r w:rsidRPr="00970959">
        <w:t xml:space="preserve"> participants tended to associate it with a much wider range of colours: brown, grey, pink, purple, turquoise and white. The other four groups displayed association patterns that lay at different points between these two extremes.</w:t>
      </w:r>
    </w:p>
    <w:p w14:paraId="1EEB3FAC" w14:textId="5D135B01" w:rsidR="008B2B3B" w:rsidRPr="00970959" w:rsidRDefault="0C44EDE8" w:rsidP="00BA6922">
      <w:pPr>
        <w:spacing w:after="120"/>
        <w:jc w:val="both"/>
      </w:pPr>
      <w:r w:rsidRPr="00970959">
        <w:t xml:space="preserve">‘Cheerful’ was associated with orange and yellow by five of the groups, but some groups (Italian, </w:t>
      </w:r>
      <w:r w:rsidR="00C969FC" w:rsidRPr="00970959">
        <w:t>American</w:t>
      </w:r>
      <w:r w:rsidRPr="00970959">
        <w:t xml:space="preserve">, German) also showed strong associations with pink, and others (Spanish, Cantonese, German) associated it with the colour green. A similar pattern was observed for the near-synonym ‘happy’. It is interesting that the British </w:t>
      </w:r>
      <w:r w:rsidR="008A2EC3" w:rsidRPr="00970959">
        <w:t>English-speaking</w:t>
      </w:r>
      <w:r w:rsidRPr="00970959">
        <w:t xml:space="preserve"> participants had such a narrow repertoire of associations for these emotions, in comparison with the other groups. All groups tended to associate ‘passionate’ with the colour red, but the </w:t>
      </w:r>
      <w:r w:rsidR="008A2EC3" w:rsidRPr="00970959">
        <w:t>American English and British English-speaking</w:t>
      </w:r>
      <w:r w:rsidRPr="00970959">
        <w:t xml:space="preserve"> participants also associated it with purple.</w:t>
      </w:r>
    </w:p>
    <w:p w14:paraId="50AFCC7E" w14:textId="1F6BF0EC" w:rsidR="00BD2435" w:rsidRPr="00970959" w:rsidRDefault="0C44EDE8" w:rsidP="00BA6922">
      <w:pPr>
        <w:spacing w:after="120"/>
        <w:jc w:val="both"/>
      </w:pPr>
      <w:r w:rsidRPr="00970959">
        <w:t xml:space="preserve">For ‘confident’, there was a tendency to associate this emotion with the colour blue, but the </w:t>
      </w:r>
      <w:r w:rsidR="008A2EC3" w:rsidRPr="00970959">
        <w:t>Cantonese speaking</w:t>
      </w:r>
      <w:r w:rsidRPr="00970959">
        <w:t xml:space="preserve"> participants also associated it with orange and the </w:t>
      </w:r>
      <w:r w:rsidR="00C969FC" w:rsidRPr="00970959">
        <w:t>American</w:t>
      </w:r>
      <w:r w:rsidRPr="00970959">
        <w:t xml:space="preserve"> participants associated it with pink. This might imply that for UK, Spanish, Italian and German participants, confidence is a relatively ‘</w:t>
      </w:r>
      <w:r w:rsidR="009D63E2" w:rsidRPr="00970959">
        <w:t>inward-facing’</w:t>
      </w:r>
      <w:r w:rsidRPr="00970959">
        <w:t xml:space="preserve"> emotion, perhaps connoting the idea of being ‘quietly confident’, whereas for </w:t>
      </w:r>
      <w:r w:rsidR="00C969FC" w:rsidRPr="00970959">
        <w:t>American</w:t>
      </w:r>
      <w:r w:rsidRPr="00970959">
        <w:t xml:space="preserve"> and Cantonese participants it is a more ‘</w:t>
      </w:r>
      <w:r w:rsidR="009D63E2" w:rsidRPr="00970959">
        <w:t>outward-facing’</w:t>
      </w:r>
      <w:r w:rsidRPr="00970959">
        <w:t xml:space="preserve"> emotion. </w:t>
      </w:r>
    </w:p>
    <w:p w14:paraId="4D75FF83" w14:textId="7218ABE4" w:rsidR="00EC5144" w:rsidRPr="00970959" w:rsidRDefault="0C44EDE8" w:rsidP="00BA6922">
      <w:pPr>
        <w:spacing w:after="120"/>
        <w:jc w:val="both"/>
      </w:pPr>
      <w:r w:rsidRPr="00970959">
        <w:t xml:space="preserve">For the emotions ‘angry’ and ‘furious’, we can see that five of the groups of </w:t>
      </w:r>
      <w:r w:rsidR="00C969FC" w:rsidRPr="00970959">
        <w:t>participants</w:t>
      </w:r>
      <w:r w:rsidRPr="00970959">
        <w:t xml:space="preserve"> (</w:t>
      </w:r>
      <w:r w:rsidR="00B83273" w:rsidRPr="00970959">
        <w:t>British, American,</w:t>
      </w:r>
      <w:r w:rsidRPr="00970959">
        <w:t xml:space="preserve"> Spanish, German and Cantonese) showed strong associations only with the colour red. Interestingly, Italian</w:t>
      </w:r>
      <w:r w:rsidR="008A2EC3" w:rsidRPr="00970959">
        <w:t>-speaking</w:t>
      </w:r>
      <w:r w:rsidRPr="00970959">
        <w:t xml:space="preserve"> </w:t>
      </w:r>
      <w:r w:rsidR="00C969FC" w:rsidRPr="00970959">
        <w:t>participants</w:t>
      </w:r>
      <w:r w:rsidRPr="00970959">
        <w:t xml:space="preserve"> also tended to associate this emotion with the colour black, suggesting that for Italian</w:t>
      </w:r>
      <w:r w:rsidR="008A2EC3" w:rsidRPr="00970959">
        <w:t xml:space="preserve"> speakers</w:t>
      </w:r>
      <w:r w:rsidRPr="00970959">
        <w:t xml:space="preserve">, ‘angry’ may be a darker emotion than for </w:t>
      </w:r>
      <w:r w:rsidR="008A2EC3" w:rsidRPr="00970959">
        <w:t>speakers of the other languages</w:t>
      </w:r>
      <w:r w:rsidRPr="00970959">
        <w:t xml:space="preserve">. </w:t>
      </w:r>
      <w:r w:rsidR="00235B70" w:rsidRPr="00970959">
        <w:t xml:space="preserve">This could be also motivated by the idiomatic expression </w:t>
      </w:r>
      <w:r w:rsidR="00E57914" w:rsidRPr="00970959">
        <w:t>“</w:t>
      </w:r>
      <w:r w:rsidR="002173B1" w:rsidRPr="00970959">
        <w:t>nero di rabbia</w:t>
      </w:r>
      <w:r w:rsidR="00E57914" w:rsidRPr="00970959">
        <w:t>”</w:t>
      </w:r>
      <w:r w:rsidR="007437AA" w:rsidRPr="00970959">
        <w:t xml:space="preserve"> </w:t>
      </w:r>
      <w:r w:rsidR="002173B1" w:rsidRPr="00970959">
        <w:t xml:space="preserve">(literally, </w:t>
      </w:r>
      <w:r w:rsidR="009645E4" w:rsidRPr="00970959">
        <w:t>‘</w:t>
      </w:r>
      <w:r w:rsidR="002173B1" w:rsidRPr="00970959">
        <w:t>black with</w:t>
      </w:r>
      <w:r w:rsidR="007437AA" w:rsidRPr="00970959">
        <w:t xml:space="preserve"> anger</w:t>
      </w:r>
      <w:r w:rsidR="00DD1B77" w:rsidRPr="00970959">
        <w:t>’</w:t>
      </w:r>
      <w:r w:rsidR="007437AA" w:rsidRPr="00970959">
        <w:t>)</w:t>
      </w:r>
      <w:r w:rsidR="00A73A37" w:rsidRPr="00970959">
        <w:t xml:space="preserve">. </w:t>
      </w:r>
    </w:p>
    <w:p w14:paraId="1D98D29D" w14:textId="79E9A7FF" w:rsidR="00231F32" w:rsidRPr="00970959" w:rsidRDefault="00922962" w:rsidP="00BA6922">
      <w:pPr>
        <w:spacing w:after="120"/>
        <w:jc w:val="both"/>
      </w:pPr>
      <w:r w:rsidRPr="00970959">
        <w:t>‘Excited’ tended to be associated with colours such as orange, red and pink but Spanish and Italian participants also associated it with the colour green. Most groups associated the emotion ‘fearful’ with the colour black or brown, but the Germans associated it with white, and the Cantonese associated it with blue.</w:t>
      </w:r>
      <w:r w:rsidR="008D51A7" w:rsidRPr="00970959">
        <w:t xml:space="preserve"> The emotion ‘jealous’ also exhibited a degree of variation across the groups. </w:t>
      </w:r>
      <w:r w:rsidR="006826B9" w:rsidRPr="00970959">
        <w:t>Five</w:t>
      </w:r>
      <w:r w:rsidR="008D51A7" w:rsidRPr="00970959">
        <w:t xml:space="preserve"> of the groups (</w:t>
      </w:r>
      <w:r w:rsidR="006826B9" w:rsidRPr="00970959">
        <w:t xml:space="preserve">UK, </w:t>
      </w:r>
      <w:r w:rsidR="00C969FC" w:rsidRPr="00970959">
        <w:t>American</w:t>
      </w:r>
      <w:r w:rsidR="006826B9" w:rsidRPr="00970959">
        <w:t xml:space="preserve">, </w:t>
      </w:r>
      <w:r w:rsidR="008D51A7" w:rsidRPr="00970959">
        <w:t>Italians</w:t>
      </w:r>
      <w:r w:rsidR="006826B9" w:rsidRPr="00970959">
        <w:t>, Cantonese, German</w:t>
      </w:r>
      <w:r w:rsidR="008D51A7" w:rsidRPr="00970959">
        <w:t>) tended to associate it with the colour green but some groups (Italians, Germans, Cantonese) also associated it with the colour purple, one group (Germans) associated it with the colour yellow, and one group (Spanish) showed no strong associations with any particular colour.</w:t>
      </w:r>
      <w:r w:rsidR="008C22F2" w:rsidRPr="00970959">
        <w:t xml:space="preserve"> A potential reason for the heterogeneity among German</w:t>
      </w:r>
      <w:r w:rsidR="009F3BA0" w:rsidRPr="00970959">
        <w:t>-speaking</w:t>
      </w:r>
      <w:r w:rsidR="008C22F2" w:rsidRPr="00970959">
        <w:t xml:space="preserve"> participants regarding colour choices for ‘jealous’ may be explained by the fact that participants were shown two different terms for that emotion, </w:t>
      </w:r>
      <w:r w:rsidR="008C22F2" w:rsidRPr="00970959">
        <w:rPr>
          <w:i/>
          <w:iCs/>
        </w:rPr>
        <w:t>eifersüchtig</w:t>
      </w:r>
      <w:r w:rsidR="008C22F2" w:rsidRPr="00970959">
        <w:t xml:space="preserve"> and </w:t>
      </w:r>
      <w:r w:rsidR="008C22F2" w:rsidRPr="00970959">
        <w:rPr>
          <w:i/>
          <w:iCs/>
        </w:rPr>
        <w:t>neidisch</w:t>
      </w:r>
      <w:r w:rsidR="008C22F2" w:rsidRPr="00970959">
        <w:t xml:space="preserve">, the latter of which being closer to English ‘envious’. Responses for both terms were collapsed into one category for the sake of comparison. A close analysis of the data reveals that </w:t>
      </w:r>
      <w:r w:rsidR="008C22F2" w:rsidRPr="00970959">
        <w:rPr>
          <w:i/>
          <w:iCs/>
        </w:rPr>
        <w:t>eifersüchtig</w:t>
      </w:r>
      <w:r w:rsidR="008C22F2" w:rsidRPr="00970959">
        <w:t xml:space="preserve"> (</w:t>
      </w:r>
      <w:r w:rsidR="00E57914" w:rsidRPr="00970959">
        <w:t>“</w:t>
      </w:r>
      <w:r w:rsidR="008C22F2" w:rsidRPr="00970959">
        <w:t>to be jealous of someone you love</w:t>
      </w:r>
      <w:r w:rsidR="00E57914" w:rsidRPr="00970959">
        <w:t>”</w:t>
      </w:r>
      <w:r w:rsidR="008C22F2" w:rsidRPr="00970959">
        <w:t xml:space="preserve">) is more often associated with red </w:t>
      </w:r>
      <w:r w:rsidR="00C95766" w:rsidRPr="00970959">
        <w:t xml:space="preserve">due to </w:t>
      </w:r>
      <w:r w:rsidR="008C22F2" w:rsidRPr="00970959">
        <w:t xml:space="preserve">its </w:t>
      </w:r>
      <w:r w:rsidR="008C22F2" w:rsidRPr="00970959">
        <w:lastRenderedPageBreak/>
        <w:t xml:space="preserve">conceptual overlap with angry </w:t>
      </w:r>
      <w:r w:rsidR="00C95766" w:rsidRPr="00970959">
        <w:t>or</w:t>
      </w:r>
      <w:r w:rsidR="008C22F2" w:rsidRPr="00970959">
        <w:t xml:space="preserve"> passionate</w:t>
      </w:r>
      <w:r w:rsidR="00C95766" w:rsidRPr="00970959">
        <w:t xml:space="preserve">. </w:t>
      </w:r>
      <w:r w:rsidR="00C95766" w:rsidRPr="00970959">
        <w:rPr>
          <w:i/>
          <w:iCs/>
        </w:rPr>
        <w:t>N</w:t>
      </w:r>
      <w:r w:rsidR="00AD7BAE" w:rsidRPr="00970959">
        <w:rPr>
          <w:i/>
          <w:iCs/>
        </w:rPr>
        <w:t>eidisch</w:t>
      </w:r>
      <w:r w:rsidR="00AD7BAE" w:rsidRPr="00970959">
        <w:t xml:space="preserve"> (</w:t>
      </w:r>
      <w:r w:rsidR="00E57914" w:rsidRPr="00970959">
        <w:t>“</w:t>
      </w:r>
      <w:r w:rsidR="00AD7BAE" w:rsidRPr="00970959">
        <w:t>jealous of something that someone else has or can do</w:t>
      </w:r>
      <w:r w:rsidR="00E57914" w:rsidRPr="00970959">
        <w:t>”</w:t>
      </w:r>
      <w:r w:rsidR="00AD7BAE" w:rsidRPr="00970959">
        <w:t xml:space="preserve">) is more often associated with green or yellow </w:t>
      </w:r>
      <w:r w:rsidR="00C95766" w:rsidRPr="00970959">
        <w:t>due to</w:t>
      </w:r>
      <w:r w:rsidR="00D83F1A" w:rsidRPr="00970959">
        <w:t xml:space="preserve"> the</w:t>
      </w:r>
      <w:r w:rsidR="00473B1A" w:rsidRPr="00970959">
        <w:t xml:space="preserve"> idiomatic expression </w:t>
      </w:r>
      <w:r w:rsidR="00E57914" w:rsidRPr="00970959">
        <w:t>“</w:t>
      </w:r>
      <w:r w:rsidR="00473B1A" w:rsidRPr="00970959">
        <w:t>grün vor Neid</w:t>
      </w:r>
      <w:r w:rsidR="00E57914" w:rsidRPr="00970959">
        <w:t>”</w:t>
      </w:r>
      <w:r w:rsidR="00473B1A" w:rsidRPr="00970959">
        <w:t xml:space="preserve"> </w:t>
      </w:r>
      <w:r w:rsidR="00D83F1A" w:rsidRPr="00970959">
        <w:t>(</w:t>
      </w:r>
      <w:r w:rsidR="00E57914" w:rsidRPr="00970959">
        <w:t>“</w:t>
      </w:r>
      <w:r w:rsidR="00473B1A" w:rsidRPr="00970959">
        <w:t>green with envy</w:t>
      </w:r>
      <w:r w:rsidR="00E57914" w:rsidRPr="00970959">
        <w:t>”</w:t>
      </w:r>
      <w:r w:rsidR="00473B1A" w:rsidRPr="00970959">
        <w:t>) and folk anatomy associating jealousy with yellow bile.</w:t>
      </w:r>
    </w:p>
    <w:p w14:paraId="582EB769" w14:textId="4CDB570E" w:rsidR="007F5ABA" w:rsidRPr="00970959" w:rsidRDefault="008B2B3B" w:rsidP="00BA6922">
      <w:pPr>
        <w:spacing w:after="120"/>
        <w:jc w:val="both"/>
      </w:pPr>
      <w:r w:rsidRPr="00970959">
        <w:t xml:space="preserve">Other emotions displayed very little variation across the different groups. </w:t>
      </w:r>
      <w:r w:rsidR="00D97B66" w:rsidRPr="00970959">
        <w:t>For the emotion ‘bored’</w:t>
      </w:r>
      <w:r w:rsidR="00C95766" w:rsidRPr="00970959">
        <w:t>,</w:t>
      </w:r>
      <w:r w:rsidR="00D97B66" w:rsidRPr="00970959">
        <w:t xml:space="preserve"> participants from all six </w:t>
      </w:r>
      <w:r w:rsidR="003C251F" w:rsidRPr="00970959">
        <w:t xml:space="preserve">language </w:t>
      </w:r>
      <w:r w:rsidR="00D97B66" w:rsidRPr="00970959">
        <w:t>backgrounds tend</w:t>
      </w:r>
      <w:r w:rsidR="0068033D" w:rsidRPr="00970959">
        <w:t>ed</w:t>
      </w:r>
      <w:r w:rsidR="00D97B66" w:rsidRPr="00970959">
        <w:t xml:space="preserve"> to display the same behaviour in terms of their associations, with all six </w:t>
      </w:r>
      <w:r w:rsidR="003C251F" w:rsidRPr="00970959">
        <w:t xml:space="preserve">groups </w:t>
      </w:r>
      <w:r w:rsidR="00D97B66" w:rsidRPr="00970959">
        <w:t>selecting brown and grey, and one or two selecting other unsaturated colours, black and white.</w:t>
      </w:r>
      <w:r w:rsidRPr="00970959">
        <w:t xml:space="preserve"> Similarly, for ‘calm’, </w:t>
      </w:r>
      <w:r w:rsidR="00C969FC" w:rsidRPr="00970959">
        <w:t>participants</w:t>
      </w:r>
      <w:r w:rsidRPr="00970959">
        <w:t xml:space="preserve"> from all background</w:t>
      </w:r>
      <w:r w:rsidR="00231F32" w:rsidRPr="00970959">
        <w:t>s</w:t>
      </w:r>
      <w:r w:rsidRPr="00970959">
        <w:t xml:space="preserve"> chose blue and turquoise. </w:t>
      </w:r>
      <w:r w:rsidR="007F5ABA" w:rsidRPr="00970959">
        <w:t>Finally, all six groups tended to associate ‘sad’ with blue, and four of them associated ‘depressed’ with blue, which suggests that the idea of ‘the blues’ representing sadness is widespread. Participants from all six backgrounds associated both ‘sad’ and ‘depressed’ with unsaturated colours such as brown, black and grey, but the Cantonese participants also tended to associate the colour ‘purple’ with depressed.</w:t>
      </w:r>
    </w:p>
    <w:bookmarkEnd w:id="92"/>
    <w:p w14:paraId="0D7FA4D8" w14:textId="015EA407" w:rsidR="00D11955" w:rsidRPr="00970959" w:rsidRDefault="0C44EDE8" w:rsidP="00BA6922">
      <w:pPr>
        <w:spacing w:after="120"/>
        <w:jc w:val="both"/>
      </w:pPr>
      <w:r w:rsidRPr="00970959">
        <w:t>Although Figure 3.3</w:t>
      </w:r>
      <w:r w:rsidR="00F94F49" w:rsidRPr="00970959">
        <w:t xml:space="preserve"> </w:t>
      </w:r>
      <w:r w:rsidRPr="00970959">
        <w:t xml:space="preserve">tells us a good deal about what kinds of colours tended to be associated with different emotions in the different languages at the level of the individual emotions, it does not tell us how similar the languages were to one another in terms of their overall emotion-colour associations. In order to find this out, we constructed a contingency matrix in which the six languages were displayed on the columns, and all the emotion-colour associations produced by all the speakers were displayed on the rows. In the intersecting cells we reported the frequency by which speakers of a given language indicated that association. For example, for the association between bored and grey we observed 19 occurrences produced by </w:t>
      </w:r>
      <w:r w:rsidR="00C969FC" w:rsidRPr="00970959">
        <w:t>American</w:t>
      </w:r>
      <w:r w:rsidRPr="00970959">
        <w:t xml:space="preserve"> </w:t>
      </w:r>
      <w:r w:rsidR="00F94F49" w:rsidRPr="00970959">
        <w:t>participants</w:t>
      </w:r>
      <w:r w:rsidRPr="00970959">
        <w:t xml:space="preserve">, 26 occurrences produced by British </w:t>
      </w:r>
      <w:r w:rsidR="00F94F49" w:rsidRPr="00970959">
        <w:t>participants</w:t>
      </w:r>
      <w:r w:rsidRPr="00970959">
        <w:t xml:space="preserve">, 56 occurrences produced by Italian </w:t>
      </w:r>
      <w:r w:rsidR="00F94F49" w:rsidRPr="00970959">
        <w:t>participants</w:t>
      </w:r>
      <w:r w:rsidRPr="00970959">
        <w:t xml:space="preserve">, 25 occurrences produced by Cantonese </w:t>
      </w:r>
      <w:r w:rsidR="00F94F49" w:rsidRPr="00970959">
        <w:t>participants</w:t>
      </w:r>
      <w:r w:rsidRPr="00970959">
        <w:t xml:space="preserve">, 27 occurrences produced by German </w:t>
      </w:r>
      <w:r w:rsidR="00F94F49" w:rsidRPr="00970959">
        <w:t xml:space="preserve">participants </w:t>
      </w:r>
      <w:r w:rsidRPr="00970959">
        <w:t xml:space="preserve">and 37 occurrences produced by Spanish </w:t>
      </w:r>
      <w:r w:rsidR="00F94F49" w:rsidRPr="00970959">
        <w:t>participants</w:t>
      </w:r>
      <w:r w:rsidRPr="00970959">
        <w:t>.</w:t>
      </w:r>
    </w:p>
    <w:p w14:paraId="7492C6AA" w14:textId="78CA5BDC" w:rsidR="00F37ED9" w:rsidRPr="00970959" w:rsidRDefault="32FDB324" w:rsidP="00BA6922">
      <w:pPr>
        <w:spacing w:after="120"/>
        <w:jc w:val="both"/>
      </w:pPr>
      <w:r w:rsidRPr="00970959">
        <w:t xml:space="preserve">Once the contingency matrix had been filled, we </w:t>
      </w:r>
      <w:r w:rsidR="002860DC" w:rsidRPr="00970959">
        <w:t>normalized</w:t>
      </w:r>
      <w:r w:rsidRPr="00970959">
        <w:t xml:space="preserve"> the raw frequencies because the total amount of judgments collected for each language was not the same across languages, as languages that mark grammatical gender had roughly twice the number of participants. We</w:t>
      </w:r>
      <w:r w:rsidR="006A3B38" w:rsidRPr="00970959">
        <w:t xml:space="preserve"> then</w:t>
      </w:r>
      <w:r w:rsidRPr="00970959">
        <w:t xml:space="preserve"> obtained a numeric vector that represented each language in terms of its distribution of emotion-colour associations. </w:t>
      </w:r>
      <w:r w:rsidR="006A3B38" w:rsidRPr="00970959">
        <w:t xml:space="preserve">Then, we </w:t>
      </w:r>
      <w:r w:rsidRPr="00970959">
        <w:t xml:space="preserve">computed the geometric distance between each pair of languages (each pair of vectors), using the ‘lsa’ package in R (Wild, 2020). As in classic distributional semantic studies, the distance was calculated using the formula for the cosine, which measures the geometrical proximity between two vectors. The cosine measure, which ranges from –1 to 1, is somewhat similar to correlation coefficients </w:t>
      </w:r>
      <w:r w:rsidR="00F37ED9" w:rsidRPr="00970959">
        <w:fldChar w:fldCharType="begin"/>
      </w:r>
      <w:r w:rsidR="00B20965" w:rsidRPr="00970959">
        <w:instrText xml:space="preserve"> ADDIN ZOTERO_ITEM CSL_CITATION {"citationID":"7vJfq0Ze","properties":{"formattedCitation":"(Bolognesi, 2020)","plainCitation":"(Bolognesi, 2020)","dontUpdate":true,"noteIndex":0},"citationItems":[{"id":781,"uris":["http://zotero.org/users/6094700/items/VFNFG5UZ"],"itemData":{"id":781,"type":"book","ISBN":"90-272-6042-7","publisher":"John Benjamins Publishing Company","title":"Where Words Get their Meaning: Cognitive processing and distributional modelling of word meaning in first and second language","volume":"23","author":[{"family":"Bolognesi","given":"Marianna"}],"issued":{"date-parts":[["2020"]]}}}],"schema":"https://github.com/citation-style-language/schema/raw/master/csl-citation.json"} </w:instrText>
      </w:r>
      <w:r w:rsidR="00F37ED9" w:rsidRPr="00970959">
        <w:fldChar w:fldCharType="separate"/>
      </w:r>
      <w:r w:rsidRPr="00970959">
        <w:t>(but see Bolognesi, 2020 f</w:t>
      </w:r>
      <w:r w:rsidR="00F37ED9" w:rsidRPr="00970959">
        <w:fldChar w:fldCharType="end"/>
      </w:r>
      <w:r w:rsidRPr="00970959">
        <w:t xml:space="preserve">or a discussion of the differences between the two metrics). We obtained the table of relative distances between each two languages </w:t>
      </w:r>
      <w:r w:rsidR="001C00DD" w:rsidRPr="00970959">
        <w:t xml:space="preserve">(see </w:t>
      </w:r>
      <w:r w:rsidR="00AD4FE4" w:rsidRPr="00970959">
        <w:t>Table</w:t>
      </w:r>
      <w:r w:rsidRPr="00970959">
        <w:t xml:space="preserve"> 3.4</w:t>
      </w:r>
      <w:r w:rsidR="001C00DD" w:rsidRPr="00970959">
        <w:t>)</w:t>
      </w:r>
      <w:r w:rsidRPr="00970959">
        <w:t>. On the diagonal, the maximum value (cosine =1) is reported, because this represents the proximity between a language and itself. In the rest of the cells, the higher the value, the closer the patterns of emotion-colour associations found in the two languages.</w:t>
      </w:r>
    </w:p>
    <w:p w14:paraId="0A48FA4F" w14:textId="77777777" w:rsidR="00DF0B05" w:rsidRPr="00970959" w:rsidRDefault="00DF0B05" w:rsidP="00BA6922">
      <w:pPr>
        <w:spacing w:after="120"/>
        <w:jc w:val="both"/>
      </w:pPr>
    </w:p>
    <w:tbl>
      <w:tblPr>
        <w:tblStyle w:val="Tablaconcuadrcula"/>
        <w:tblW w:w="0" w:type="auto"/>
        <w:jc w:val="center"/>
        <w:tblLook w:val="04A0" w:firstRow="1" w:lastRow="0" w:firstColumn="1" w:lastColumn="0" w:noHBand="0" w:noVBand="1"/>
      </w:tblPr>
      <w:tblGrid>
        <w:gridCol w:w="1216"/>
        <w:gridCol w:w="1163"/>
        <w:gridCol w:w="1080"/>
        <w:gridCol w:w="1080"/>
        <w:gridCol w:w="1080"/>
        <w:gridCol w:w="1216"/>
        <w:gridCol w:w="1080"/>
      </w:tblGrid>
      <w:tr w:rsidR="00970959" w:rsidRPr="00970959" w14:paraId="564F8EBE" w14:textId="77777777" w:rsidTr="00DF0B05">
        <w:trPr>
          <w:trHeight w:val="288"/>
          <w:jc w:val="center"/>
        </w:trPr>
        <w:tc>
          <w:tcPr>
            <w:tcW w:w="1160" w:type="dxa"/>
            <w:noWrap/>
            <w:hideMark/>
          </w:tcPr>
          <w:p w14:paraId="1FCF32F6" w14:textId="5BAFEE95" w:rsidR="00DF0B05" w:rsidRPr="00970959" w:rsidRDefault="00DF0B05" w:rsidP="00DF0B05">
            <w:pPr>
              <w:spacing w:after="120"/>
              <w:jc w:val="both"/>
              <w:rPr>
                <w:lang w:val="en-US"/>
              </w:rPr>
            </w:pPr>
          </w:p>
        </w:tc>
        <w:tc>
          <w:tcPr>
            <w:tcW w:w="1080" w:type="dxa"/>
            <w:noWrap/>
            <w:hideMark/>
          </w:tcPr>
          <w:p w14:paraId="6AE2D6DD" w14:textId="5C5716BB" w:rsidR="00DF0B05" w:rsidRPr="00970959" w:rsidRDefault="00DF0B05" w:rsidP="00DF0B05">
            <w:pPr>
              <w:spacing w:after="120"/>
              <w:jc w:val="both"/>
            </w:pPr>
            <w:r w:rsidRPr="00970959">
              <w:t>Am</w:t>
            </w:r>
            <w:r w:rsidR="006F2411" w:rsidRPr="00970959">
              <w:t xml:space="preserve">erican </w:t>
            </w:r>
            <w:r w:rsidRPr="00970959">
              <w:t>E</w:t>
            </w:r>
            <w:r w:rsidR="006F2411" w:rsidRPr="00970959">
              <w:t>nglish</w:t>
            </w:r>
          </w:p>
        </w:tc>
        <w:tc>
          <w:tcPr>
            <w:tcW w:w="1080" w:type="dxa"/>
            <w:noWrap/>
            <w:hideMark/>
          </w:tcPr>
          <w:p w14:paraId="1B59D1C6" w14:textId="6262DCBB" w:rsidR="00DF0B05" w:rsidRPr="00970959" w:rsidRDefault="00DF0B05" w:rsidP="00DF0B05">
            <w:pPr>
              <w:spacing w:after="120"/>
              <w:jc w:val="both"/>
            </w:pPr>
            <w:r w:rsidRPr="00970959">
              <w:t>Br</w:t>
            </w:r>
            <w:r w:rsidR="006F2411" w:rsidRPr="00970959">
              <w:t xml:space="preserve">itish </w:t>
            </w:r>
            <w:r w:rsidRPr="00970959">
              <w:t>E</w:t>
            </w:r>
            <w:r w:rsidR="006F2411" w:rsidRPr="00970959">
              <w:t>nglish</w:t>
            </w:r>
          </w:p>
        </w:tc>
        <w:tc>
          <w:tcPr>
            <w:tcW w:w="1080" w:type="dxa"/>
            <w:noWrap/>
            <w:hideMark/>
          </w:tcPr>
          <w:p w14:paraId="5FD16B93" w14:textId="148BE917" w:rsidR="00DF0B05" w:rsidRPr="00970959" w:rsidRDefault="00DF0B05" w:rsidP="00DF0B05">
            <w:pPr>
              <w:spacing w:after="120"/>
              <w:jc w:val="both"/>
            </w:pPr>
            <w:r w:rsidRPr="00970959">
              <w:t>I</w:t>
            </w:r>
            <w:r w:rsidR="006F2411" w:rsidRPr="00970959">
              <w:t>talian</w:t>
            </w:r>
          </w:p>
        </w:tc>
        <w:tc>
          <w:tcPr>
            <w:tcW w:w="1080" w:type="dxa"/>
            <w:noWrap/>
            <w:hideMark/>
          </w:tcPr>
          <w:p w14:paraId="0018CDA8" w14:textId="50887030" w:rsidR="00DF0B05" w:rsidRPr="00970959" w:rsidRDefault="00DF0B05" w:rsidP="00DF0B05">
            <w:pPr>
              <w:spacing w:after="120"/>
              <w:jc w:val="both"/>
            </w:pPr>
            <w:r w:rsidRPr="00970959">
              <w:t>S</w:t>
            </w:r>
            <w:r w:rsidR="006F2411" w:rsidRPr="00970959">
              <w:t>panish</w:t>
            </w:r>
          </w:p>
        </w:tc>
        <w:tc>
          <w:tcPr>
            <w:tcW w:w="1080" w:type="dxa"/>
            <w:noWrap/>
            <w:hideMark/>
          </w:tcPr>
          <w:p w14:paraId="5296650C" w14:textId="18C32473" w:rsidR="00DF0B05" w:rsidRPr="00970959" w:rsidRDefault="00DF0B05" w:rsidP="00DF0B05">
            <w:pPr>
              <w:spacing w:after="120"/>
              <w:jc w:val="both"/>
            </w:pPr>
            <w:r w:rsidRPr="00970959">
              <w:t>C</w:t>
            </w:r>
            <w:r w:rsidR="006F2411" w:rsidRPr="00970959">
              <w:t>antonese</w:t>
            </w:r>
          </w:p>
        </w:tc>
        <w:tc>
          <w:tcPr>
            <w:tcW w:w="1080" w:type="dxa"/>
            <w:noWrap/>
            <w:hideMark/>
          </w:tcPr>
          <w:p w14:paraId="6EAF4DFB" w14:textId="42C32525" w:rsidR="00DF0B05" w:rsidRPr="00970959" w:rsidRDefault="00DF0B05" w:rsidP="00DF0B05">
            <w:pPr>
              <w:spacing w:after="120"/>
              <w:jc w:val="both"/>
            </w:pPr>
            <w:r w:rsidRPr="00970959">
              <w:t>G</w:t>
            </w:r>
            <w:r w:rsidR="006F2411" w:rsidRPr="00970959">
              <w:t>erman</w:t>
            </w:r>
          </w:p>
        </w:tc>
      </w:tr>
      <w:tr w:rsidR="00970959" w:rsidRPr="00970959" w14:paraId="3872FE3B" w14:textId="77777777" w:rsidTr="00DF0B05">
        <w:trPr>
          <w:trHeight w:val="288"/>
          <w:jc w:val="center"/>
        </w:trPr>
        <w:tc>
          <w:tcPr>
            <w:tcW w:w="1160" w:type="dxa"/>
            <w:noWrap/>
            <w:hideMark/>
          </w:tcPr>
          <w:p w14:paraId="4523F2E7" w14:textId="1722C835" w:rsidR="00DF0B05" w:rsidRPr="00970959" w:rsidRDefault="006F2411" w:rsidP="00DF0B05">
            <w:pPr>
              <w:spacing w:after="120"/>
              <w:jc w:val="both"/>
            </w:pPr>
            <w:r w:rsidRPr="00970959">
              <w:t>American English</w:t>
            </w:r>
          </w:p>
        </w:tc>
        <w:tc>
          <w:tcPr>
            <w:tcW w:w="1080" w:type="dxa"/>
            <w:noWrap/>
            <w:hideMark/>
          </w:tcPr>
          <w:p w14:paraId="0F2A66A1" w14:textId="19977CF8" w:rsidR="00DF0B05" w:rsidRPr="00970959" w:rsidRDefault="00DF0B05" w:rsidP="00DF0B05">
            <w:pPr>
              <w:spacing w:after="120"/>
              <w:jc w:val="both"/>
            </w:pPr>
            <w:r w:rsidRPr="00970959">
              <w:t>1.00</w:t>
            </w:r>
          </w:p>
        </w:tc>
        <w:tc>
          <w:tcPr>
            <w:tcW w:w="1080" w:type="dxa"/>
            <w:noWrap/>
            <w:hideMark/>
          </w:tcPr>
          <w:p w14:paraId="68AFF8BD" w14:textId="58A3B404" w:rsidR="00DF0B05" w:rsidRPr="00970959" w:rsidRDefault="00DF0B05" w:rsidP="00DF0B05">
            <w:pPr>
              <w:spacing w:after="120"/>
              <w:jc w:val="both"/>
            </w:pPr>
            <w:r w:rsidRPr="00970959">
              <w:t>0.91</w:t>
            </w:r>
          </w:p>
        </w:tc>
        <w:tc>
          <w:tcPr>
            <w:tcW w:w="1080" w:type="dxa"/>
            <w:noWrap/>
            <w:hideMark/>
          </w:tcPr>
          <w:p w14:paraId="41E66B16" w14:textId="306D536B" w:rsidR="00DF0B05" w:rsidRPr="00970959" w:rsidRDefault="00DF0B05" w:rsidP="00DF0B05">
            <w:pPr>
              <w:spacing w:after="120"/>
              <w:jc w:val="both"/>
            </w:pPr>
            <w:r w:rsidRPr="00970959">
              <w:t>0.79</w:t>
            </w:r>
          </w:p>
        </w:tc>
        <w:tc>
          <w:tcPr>
            <w:tcW w:w="1080" w:type="dxa"/>
            <w:noWrap/>
            <w:hideMark/>
          </w:tcPr>
          <w:p w14:paraId="3FA71192" w14:textId="63448B58" w:rsidR="00DF0B05" w:rsidRPr="00970959" w:rsidRDefault="00DF0B05" w:rsidP="00DF0B05">
            <w:pPr>
              <w:spacing w:after="120"/>
              <w:jc w:val="both"/>
            </w:pPr>
            <w:r w:rsidRPr="00970959">
              <w:t>0.80</w:t>
            </w:r>
          </w:p>
        </w:tc>
        <w:tc>
          <w:tcPr>
            <w:tcW w:w="1080" w:type="dxa"/>
            <w:noWrap/>
            <w:hideMark/>
          </w:tcPr>
          <w:p w14:paraId="0759DB12" w14:textId="153892E7" w:rsidR="00DF0B05" w:rsidRPr="00970959" w:rsidRDefault="00DF0B05" w:rsidP="00DF0B05">
            <w:pPr>
              <w:spacing w:after="120"/>
              <w:jc w:val="both"/>
            </w:pPr>
            <w:r w:rsidRPr="00970959">
              <w:t>0.72</w:t>
            </w:r>
          </w:p>
        </w:tc>
        <w:tc>
          <w:tcPr>
            <w:tcW w:w="1080" w:type="dxa"/>
            <w:noWrap/>
            <w:hideMark/>
          </w:tcPr>
          <w:p w14:paraId="1D35EA87" w14:textId="5F332495" w:rsidR="00DF0B05" w:rsidRPr="00970959" w:rsidRDefault="00DF0B05" w:rsidP="00DF0B05">
            <w:pPr>
              <w:spacing w:after="120"/>
              <w:jc w:val="both"/>
            </w:pPr>
            <w:r w:rsidRPr="00970959">
              <w:t>0.76</w:t>
            </w:r>
          </w:p>
        </w:tc>
      </w:tr>
      <w:tr w:rsidR="00970959" w:rsidRPr="00970959" w14:paraId="7B2FEEF5" w14:textId="77777777" w:rsidTr="00DF0B05">
        <w:trPr>
          <w:trHeight w:val="288"/>
          <w:jc w:val="center"/>
        </w:trPr>
        <w:tc>
          <w:tcPr>
            <w:tcW w:w="1160" w:type="dxa"/>
            <w:noWrap/>
            <w:hideMark/>
          </w:tcPr>
          <w:p w14:paraId="2E8FF853" w14:textId="25773E3E" w:rsidR="00DF0B05" w:rsidRPr="00970959" w:rsidRDefault="006F2411" w:rsidP="00DF0B05">
            <w:pPr>
              <w:spacing w:after="120"/>
              <w:jc w:val="both"/>
            </w:pPr>
            <w:r w:rsidRPr="00970959">
              <w:lastRenderedPageBreak/>
              <w:t>British English</w:t>
            </w:r>
          </w:p>
        </w:tc>
        <w:tc>
          <w:tcPr>
            <w:tcW w:w="1080" w:type="dxa"/>
            <w:noWrap/>
            <w:hideMark/>
          </w:tcPr>
          <w:p w14:paraId="6436484A" w14:textId="0ECF7CD6" w:rsidR="00DF0B05" w:rsidRPr="00970959" w:rsidRDefault="00DF0B05" w:rsidP="00DF0B05">
            <w:pPr>
              <w:spacing w:after="120"/>
              <w:jc w:val="both"/>
            </w:pPr>
            <w:r w:rsidRPr="00970959">
              <w:t>0.91</w:t>
            </w:r>
          </w:p>
        </w:tc>
        <w:tc>
          <w:tcPr>
            <w:tcW w:w="1080" w:type="dxa"/>
            <w:noWrap/>
            <w:hideMark/>
          </w:tcPr>
          <w:p w14:paraId="11802B4F" w14:textId="71CEF13D" w:rsidR="00DF0B05" w:rsidRPr="00970959" w:rsidRDefault="00DF0B05" w:rsidP="00DF0B05">
            <w:pPr>
              <w:spacing w:after="120"/>
              <w:jc w:val="both"/>
            </w:pPr>
            <w:r w:rsidRPr="00970959">
              <w:t>1.00</w:t>
            </w:r>
          </w:p>
        </w:tc>
        <w:tc>
          <w:tcPr>
            <w:tcW w:w="1080" w:type="dxa"/>
            <w:noWrap/>
            <w:hideMark/>
          </w:tcPr>
          <w:p w14:paraId="7D0A22CD" w14:textId="2CC69B77" w:rsidR="00DF0B05" w:rsidRPr="00970959" w:rsidRDefault="00DF0B05" w:rsidP="00DF0B05">
            <w:pPr>
              <w:spacing w:after="120"/>
              <w:jc w:val="both"/>
            </w:pPr>
            <w:r w:rsidRPr="00970959">
              <w:t>0.80</w:t>
            </w:r>
          </w:p>
        </w:tc>
        <w:tc>
          <w:tcPr>
            <w:tcW w:w="1080" w:type="dxa"/>
            <w:noWrap/>
            <w:hideMark/>
          </w:tcPr>
          <w:p w14:paraId="08E62004" w14:textId="700C7007" w:rsidR="00DF0B05" w:rsidRPr="00970959" w:rsidRDefault="00DF0B05" w:rsidP="00DF0B05">
            <w:pPr>
              <w:spacing w:after="120"/>
              <w:jc w:val="both"/>
            </w:pPr>
            <w:r w:rsidRPr="00970959">
              <w:t>0.78</w:t>
            </w:r>
          </w:p>
        </w:tc>
        <w:tc>
          <w:tcPr>
            <w:tcW w:w="1080" w:type="dxa"/>
            <w:noWrap/>
            <w:hideMark/>
          </w:tcPr>
          <w:p w14:paraId="7F66F192" w14:textId="3C7A28D4" w:rsidR="00DF0B05" w:rsidRPr="00970959" w:rsidRDefault="00DF0B05" w:rsidP="00DF0B05">
            <w:pPr>
              <w:spacing w:after="120"/>
              <w:jc w:val="both"/>
            </w:pPr>
            <w:r w:rsidRPr="00970959">
              <w:t>0.72</w:t>
            </w:r>
          </w:p>
        </w:tc>
        <w:tc>
          <w:tcPr>
            <w:tcW w:w="1080" w:type="dxa"/>
            <w:noWrap/>
            <w:hideMark/>
          </w:tcPr>
          <w:p w14:paraId="2B4E701E" w14:textId="1BECA0E2" w:rsidR="00DF0B05" w:rsidRPr="00970959" w:rsidRDefault="00DF0B05" w:rsidP="00DF0B05">
            <w:pPr>
              <w:spacing w:after="120"/>
              <w:jc w:val="both"/>
            </w:pPr>
            <w:r w:rsidRPr="00970959">
              <w:t>0.75</w:t>
            </w:r>
          </w:p>
        </w:tc>
      </w:tr>
      <w:tr w:rsidR="00970959" w:rsidRPr="00970959" w14:paraId="5D0FB40C" w14:textId="77777777" w:rsidTr="00DF0B05">
        <w:trPr>
          <w:trHeight w:val="288"/>
          <w:jc w:val="center"/>
        </w:trPr>
        <w:tc>
          <w:tcPr>
            <w:tcW w:w="1160" w:type="dxa"/>
            <w:noWrap/>
            <w:hideMark/>
          </w:tcPr>
          <w:p w14:paraId="78EF38D1" w14:textId="58926184" w:rsidR="00DF0B05" w:rsidRPr="00970959" w:rsidRDefault="006F2411" w:rsidP="00DF0B05">
            <w:pPr>
              <w:spacing w:after="120"/>
              <w:jc w:val="both"/>
            </w:pPr>
            <w:r w:rsidRPr="00970959">
              <w:t>Italian</w:t>
            </w:r>
          </w:p>
        </w:tc>
        <w:tc>
          <w:tcPr>
            <w:tcW w:w="1080" w:type="dxa"/>
            <w:noWrap/>
            <w:hideMark/>
          </w:tcPr>
          <w:p w14:paraId="0C63A809" w14:textId="63692D57" w:rsidR="00DF0B05" w:rsidRPr="00970959" w:rsidRDefault="00DF0B05" w:rsidP="00DF0B05">
            <w:pPr>
              <w:spacing w:after="120"/>
              <w:jc w:val="both"/>
            </w:pPr>
            <w:r w:rsidRPr="00970959">
              <w:t>0.79</w:t>
            </w:r>
          </w:p>
        </w:tc>
        <w:tc>
          <w:tcPr>
            <w:tcW w:w="1080" w:type="dxa"/>
            <w:noWrap/>
            <w:hideMark/>
          </w:tcPr>
          <w:p w14:paraId="6632095B" w14:textId="16462213" w:rsidR="00DF0B05" w:rsidRPr="00970959" w:rsidRDefault="00DF0B05" w:rsidP="00DF0B05">
            <w:pPr>
              <w:spacing w:after="120"/>
              <w:jc w:val="both"/>
            </w:pPr>
            <w:r w:rsidRPr="00970959">
              <w:t>0.80</w:t>
            </w:r>
          </w:p>
        </w:tc>
        <w:tc>
          <w:tcPr>
            <w:tcW w:w="1080" w:type="dxa"/>
            <w:noWrap/>
            <w:hideMark/>
          </w:tcPr>
          <w:p w14:paraId="289DC8B8" w14:textId="624936AC" w:rsidR="00DF0B05" w:rsidRPr="00970959" w:rsidRDefault="00DF0B05" w:rsidP="00DF0B05">
            <w:pPr>
              <w:spacing w:after="120"/>
              <w:jc w:val="both"/>
            </w:pPr>
            <w:r w:rsidRPr="00970959">
              <w:t>1.00</w:t>
            </w:r>
          </w:p>
        </w:tc>
        <w:tc>
          <w:tcPr>
            <w:tcW w:w="1080" w:type="dxa"/>
            <w:noWrap/>
            <w:hideMark/>
          </w:tcPr>
          <w:p w14:paraId="4829FA75" w14:textId="3B11B016" w:rsidR="00DF0B05" w:rsidRPr="00970959" w:rsidRDefault="00DF0B05" w:rsidP="00DF0B05">
            <w:pPr>
              <w:spacing w:after="120"/>
              <w:jc w:val="both"/>
            </w:pPr>
            <w:r w:rsidRPr="00970959">
              <w:t>0.85</w:t>
            </w:r>
          </w:p>
        </w:tc>
        <w:tc>
          <w:tcPr>
            <w:tcW w:w="1080" w:type="dxa"/>
            <w:noWrap/>
            <w:hideMark/>
          </w:tcPr>
          <w:p w14:paraId="0D7A3C83" w14:textId="1392529E" w:rsidR="00DF0B05" w:rsidRPr="00970959" w:rsidRDefault="00DF0B05" w:rsidP="00DF0B05">
            <w:pPr>
              <w:spacing w:after="120"/>
              <w:jc w:val="both"/>
            </w:pPr>
            <w:r w:rsidRPr="00970959">
              <w:t>0.77</w:t>
            </w:r>
          </w:p>
        </w:tc>
        <w:tc>
          <w:tcPr>
            <w:tcW w:w="1080" w:type="dxa"/>
            <w:noWrap/>
            <w:hideMark/>
          </w:tcPr>
          <w:p w14:paraId="2570378C" w14:textId="70764085" w:rsidR="00DF0B05" w:rsidRPr="00970959" w:rsidRDefault="00DF0B05" w:rsidP="00DF0B05">
            <w:pPr>
              <w:spacing w:after="120"/>
              <w:jc w:val="both"/>
            </w:pPr>
            <w:r w:rsidRPr="00970959">
              <w:t>0.85</w:t>
            </w:r>
          </w:p>
        </w:tc>
      </w:tr>
      <w:tr w:rsidR="00970959" w:rsidRPr="00970959" w14:paraId="1246FCD1" w14:textId="77777777" w:rsidTr="00DF0B05">
        <w:trPr>
          <w:trHeight w:val="288"/>
          <w:jc w:val="center"/>
        </w:trPr>
        <w:tc>
          <w:tcPr>
            <w:tcW w:w="1160" w:type="dxa"/>
            <w:noWrap/>
            <w:hideMark/>
          </w:tcPr>
          <w:p w14:paraId="3E7B276C" w14:textId="6A726102" w:rsidR="00DF0B05" w:rsidRPr="00970959" w:rsidRDefault="006F2411" w:rsidP="00DF0B05">
            <w:pPr>
              <w:spacing w:after="120"/>
              <w:jc w:val="both"/>
            </w:pPr>
            <w:r w:rsidRPr="00970959">
              <w:t>Spanish</w:t>
            </w:r>
          </w:p>
        </w:tc>
        <w:tc>
          <w:tcPr>
            <w:tcW w:w="1080" w:type="dxa"/>
            <w:noWrap/>
            <w:hideMark/>
          </w:tcPr>
          <w:p w14:paraId="15A425C4" w14:textId="2F16E905" w:rsidR="00DF0B05" w:rsidRPr="00970959" w:rsidRDefault="00DF0B05" w:rsidP="00DF0B05">
            <w:pPr>
              <w:spacing w:after="120"/>
              <w:jc w:val="both"/>
            </w:pPr>
            <w:r w:rsidRPr="00970959">
              <w:t>0.80</w:t>
            </w:r>
          </w:p>
        </w:tc>
        <w:tc>
          <w:tcPr>
            <w:tcW w:w="1080" w:type="dxa"/>
            <w:noWrap/>
            <w:hideMark/>
          </w:tcPr>
          <w:p w14:paraId="55498746" w14:textId="2AE60633" w:rsidR="00DF0B05" w:rsidRPr="00970959" w:rsidRDefault="00DF0B05" w:rsidP="00DF0B05">
            <w:pPr>
              <w:spacing w:after="120"/>
              <w:jc w:val="both"/>
            </w:pPr>
            <w:r w:rsidRPr="00970959">
              <w:t>0.78</w:t>
            </w:r>
          </w:p>
        </w:tc>
        <w:tc>
          <w:tcPr>
            <w:tcW w:w="1080" w:type="dxa"/>
            <w:noWrap/>
            <w:hideMark/>
          </w:tcPr>
          <w:p w14:paraId="00D775AE" w14:textId="7632905D" w:rsidR="00DF0B05" w:rsidRPr="00970959" w:rsidRDefault="00DF0B05" w:rsidP="00DF0B05">
            <w:pPr>
              <w:spacing w:after="120"/>
              <w:jc w:val="both"/>
            </w:pPr>
            <w:r w:rsidRPr="00970959">
              <w:t>0.85</w:t>
            </w:r>
          </w:p>
        </w:tc>
        <w:tc>
          <w:tcPr>
            <w:tcW w:w="1080" w:type="dxa"/>
            <w:noWrap/>
            <w:hideMark/>
          </w:tcPr>
          <w:p w14:paraId="64CA413E" w14:textId="0211A5C6" w:rsidR="00DF0B05" w:rsidRPr="00970959" w:rsidRDefault="00DF0B05" w:rsidP="00DF0B05">
            <w:pPr>
              <w:spacing w:after="120"/>
              <w:jc w:val="both"/>
            </w:pPr>
            <w:r w:rsidRPr="00970959">
              <w:t>1.00</w:t>
            </w:r>
          </w:p>
        </w:tc>
        <w:tc>
          <w:tcPr>
            <w:tcW w:w="1080" w:type="dxa"/>
            <w:noWrap/>
            <w:hideMark/>
          </w:tcPr>
          <w:p w14:paraId="3E35C7BC" w14:textId="029D361C" w:rsidR="00DF0B05" w:rsidRPr="00970959" w:rsidRDefault="00DF0B05" w:rsidP="00DF0B05">
            <w:pPr>
              <w:spacing w:after="120"/>
              <w:jc w:val="both"/>
            </w:pPr>
            <w:r w:rsidRPr="00970959">
              <w:t>0.74</w:t>
            </w:r>
          </w:p>
        </w:tc>
        <w:tc>
          <w:tcPr>
            <w:tcW w:w="1080" w:type="dxa"/>
            <w:noWrap/>
            <w:hideMark/>
          </w:tcPr>
          <w:p w14:paraId="303C3EEE" w14:textId="5AD945E0" w:rsidR="00DF0B05" w:rsidRPr="00970959" w:rsidRDefault="00DF0B05" w:rsidP="00DF0B05">
            <w:pPr>
              <w:spacing w:after="120"/>
              <w:jc w:val="both"/>
            </w:pPr>
            <w:r w:rsidRPr="00970959">
              <w:t>0.80</w:t>
            </w:r>
          </w:p>
        </w:tc>
      </w:tr>
      <w:tr w:rsidR="00970959" w:rsidRPr="00970959" w14:paraId="2728F372" w14:textId="77777777" w:rsidTr="00DF0B05">
        <w:trPr>
          <w:trHeight w:val="288"/>
          <w:jc w:val="center"/>
        </w:trPr>
        <w:tc>
          <w:tcPr>
            <w:tcW w:w="1160" w:type="dxa"/>
            <w:noWrap/>
            <w:hideMark/>
          </w:tcPr>
          <w:p w14:paraId="485D94EC" w14:textId="79EA0759" w:rsidR="00DF0B05" w:rsidRPr="00970959" w:rsidRDefault="006F2411" w:rsidP="00DF0B05">
            <w:pPr>
              <w:spacing w:after="120"/>
              <w:jc w:val="both"/>
            </w:pPr>
            <w:r w:rsidRPr="00970959">
              <w:t>Cantonese</w:t>
            </w:r>
          </w:p>
        </w:tc>
        <w:tc>
          <w:tcPr>
            <w:tcW w:w="1080" w:type="dxa"/>
            <w:noWrap/>
            <w:hideMark/>
          </w:tcPr>
          <w:p w14:paraId="49270803" w14:textId="166A7B02" w:rsidR="00DF0B05" w:rsidRPr="00970959" w:rsidRDefault="00DF0B05" w:rsidP="00DF0B05">
            <w:pPr>
              <w:spacing w:after="120"/>
              <w:jc w:val="both"/>
            </w:pPr>
            <w:r w:rsidRPr="00970959">
              <w:t>0.72</w:t>
            </w:r>
          </w:p>
        </w:tc>
        <w:tc>
          <w:tcPr>
            <w:tcW w:w="1080" w:type="dxa"/>
            <w:noWrap/>
            <w:hideMark/>
          </w:tcPr>
          <w:p w14:paraId="796B329A" w14:textId="5ACF31B0" w:rsidR="00DF0B05" w:rsidRPr="00970959" w:rsidRDefault="00DF0B05" w:rsidP="00DF0B05">
            <w:pPr>
              <w:spacing w:after="120"/>
              <w:jc w:val="both"/>
            </w:pPr>
            <w:r w:rsidRPr="00970959">
              <w:t>0.72</w:t>
            </w:r>
          </w:p>
        </w:tc>
        <w:tc>
          <w:tcPr>
            <w:tcW w:w="1080" w:type="dxa"/>
            <w:noWrap/>
            <w:hideMark/>
          </w:tcPr>
          <w:p w14:paraId="20814425" w14:textId="1EBAA675" w:rsidR="00DF0B05" w:rsidRPr="00970959" w:rsidRDefault="00DF0B05" w:rsidP="00DF0B05">
            <w:pPr>
              <w:spacing w:after="120"/>
              <w:jc w:val="both"/>
            </w:pPr>
            <w:r w:rsidRPr="00970959">
              <w:t>0.77</w:t>
            </w:r>
          </w:p>
        </w:tc>
        <w:tc>
          <w:tcPr>
            <w:tcW w:w="1080" w:type="dxa"/>
            <w:noWrap/>
            <w:hideMark/>
          </w:tcPr>
          <w:p w14:paraId="1A1FFF35" w14:textId="3B7FB789" w:rsidR="00DF0B05" w:rsidRPr="00970959" w:rsidRDefault="00DF0B05" w:rsidP="00DF0B05">
            <w:pPr>
              <w:spacing w:after="120"/>
              <w:jc w:val="both"/>
            </w:pPr>
            <w:r w:rsidRPr="00970959">
              <w:t>0.74</w:t>
            </w:r>
          </w:p>
        </w:tc>
        <w:tc>
          <w:tcPr>
            <w:tcW w:w="1080" w:type="dxa"/>
            <w:noWrap/>
            <w:hideMark/>
          </w:tcPr>
          <w:p w14:paraId="588E5DD5" w14:textId="71F881C7" w:rsidR="00DF0B05" w:rsidRPr="00970959" w:rsidRDefault="00DF0B05" w:rsidP="00DF0B05">
            <w:pPr>
              <w:spacing w:after="120"/>
              <w:jc w:val="both"/>
            </w:pPr>
            <w:r w:rsidRPr="00970959">
              <w:t>1.00</w:t>
            </w:r>
          </w:p>
        </w:tc>
        <w:tc>
          <w:tcPr>
            <w:tcW w:w="1080" w:type="dxa"/>
            <w:noWrap/>
            <w:hideMark/>
          </w:tcPr>
          <w:p w14:paraId="68B29C74" w14:textId="03E1932B" w:rsidR="00DF0B05" w:rsidRPr="00970959" w:rsidRDefault="00DF0B05" w:rsidP="00DF0B05">
            <w:pPr>
              <w:spacing w:after="120"/>
              <w:jc w:val="both"/>
            </w:pPr>
            <w:r w:rsidRPr="00970959">
              <w:t>0.71</w:t>
            </w:r>
          </w:p>
        </w:tc>
      </w:tr>
      <w:tr w:rsidR="00DF0B05" w:rsidRPr="00970959" w14:paraId="2D48C859" w14:textId="77777777" w:rsidTr="00DF0B05">
        <w:trPr>
          <w:trHeight w:val="288"/>
          <w:jc w:val="center"/>
        </w:trPr>
        <w:tc>
          <w:tcPr>
            <w:tcW w:w="1160" w:type="dxa"/>
            <w:noWrap/>
            <w:hideMark/>
          </w:tcPr>
          <w:p w14:paraId="69102611" w14:textId="32356620" w:rsidR="00DF0B05" w:rsidRPr="00970959" w:rsidRDefault="006F2411" w:rsidP="00DF0B05">
            <w:pPr>
              <w:spacing w:after="120"/>
              <w:jc w:val="both"/>
            </w:pPr>
            <w:r w:rsidRPr="00970959">
              <w:t>German</w:t>
            </w:r>
          </w:p>
        </w:tc>
        <w:tc>
          <w:tcPr>
            <w:tcW w:w="1080" w:type="dxa"/>
            <w:noWrap/>
            <w:hideMark/>
          </w:tcPr>
          <w:p w14:paraId="2B914939" w14:textId="0AF58EF5" w:rsidR="00DF0B05" w:rsidRPr="00970959" w:rsidRDefault="00DF0B05" w:rsidP="00DF0B05">
            <w:pPr>
              <w:spacing w:after="120"/>
              <w:jc w:val="both"/>
            </w:pPr>
            <w:r w:rsidRPr="00970959">
              <w:t>0.76</w:t>
            </w:r>
          </w:p>
        </w:tc>
        <w:tc>
          <w:tcPr>
            <w:tcW w:w="1080" w:type="dxa"/>
            <w:noWrap/>
            <w:hideMark/>
          </w:tcPr>
          <w:p w14:paraId="7FB2CA86" w14:textId="27630C84" w:rsidR="00DF0B05" w:rsidRPr="00970959" w:rsidRDefault="00DF0B05" w:rsidP="00DF0B05">
            <w:pPr>
              <w:spacing w:after="120"/>
              <w:jc w:val="both"/>
            </w:pPr>
            <w:r w:rsidRPr="00970959">
              <w:t>0.75</w:t>
            </w:r>
          </w:p>
        </w:tc>
        <w:tc>
          <w:tcPr>
            <w:tcW w:w="1080" w:type="dxa"/>
            <w:noWrap/>
            <w:hideMark/>
          </w:tcPr>
          <w:p w14:paraId="09106713" w14:textId="494AE2F1" w:rsidR="00DF0B05" w:rsidRPr="00970959" w:rsidRDefault="00DF0B05" w:rsidP="00DF0B05">
            <w:pPr>
              <w:spacing w:after="120"/>
              <w:jc w:val="both"/>
            </w:pPr>
            <w:r w:rsidRPr="00970959">
              <w:t>0.85</w:t>
            </w:r>
          </w:p>
        </w:tc>
        <w:tc>
          <w:tcPr>
            <w:tcW w:w="1080" w:type="dxa"/>
            <w:noWrap/>
            <w:hideMark/>
          </w:tcPr>
          <w:p w14:paraId="554F090F" w14:textId="34B629AC" w:rsidR="00DF0B05" w:rsidRPr="00970959" w:rsidRDefault="00DF0B05" w:rsidP="00DF0B05">
            <w:pPr>
              <w:spacing w:after="120"/>
              <w:jc w:val="both"/>
            </w:pPr>
            <w:r w:rsidRPr="00970959">
              <w:t>0.80</w:t>
            </w:r>
          </w:p>
        </w:tc>
        <w:tc>
          <w:tcPr>
            <w:tcW w:w="1080" w:type="dxa"/>
            <w:noWrap/>
            <w:hideMark/>
          </w:tcPr>
          <w:p w14:paraId="541B7763" w14:textId="27D6ADBA" w:rsidR="00DF0B05" w:rsidRPr="00970959" w:rsidRDefault="00DF0B05" w:rsidP="00DF0B05">
            <w:pPr>
              <w:spacing w:after="120"/>
              <w:jc w:val="both"/>
            </w:pPr>
            <w:r w:rsidRPr="00970959">
              <w:t>0.71</w:t>
            </w:r>
          </w:p>
        </w:tc>
        <w:tc>
          <w:tcPr>
            <w:tcW w:w="1080" w:type="dxa"/>
            <w:noWrap/>
            <w:hideMark/>
          </w:tcPr>
          <w:p w14:paraId="3CC0033B" w14:textId="58CD840B" w:rsidR="00DF0B05" w:rsidRPr="00970959" w:rsidRDefault="00DF0B05" w:rsidP="00DF0B05">
            <w:pPr>
              <w:spacing w:after="120"/>
              <w:jc w:val="both"/>
            </w:pPr>
            <w:r w:rsidRPr="00970959">
              <w:t>1.00</w:t>
            </w:r>
          </w:p>
        </w:tc>
      </w:tr>
    </w:tbl>
    <w:p w14:paraId="7938A199" w14:textId="49B0E924" w:rsidR="0F3BF342" w:rsidRPr="00970959" w:rsidRDefault="0F3BF342" w:rsidP="32FDB324">
      <w:pPr>
        <w:spacing w:after="120"/>
        <w:jc w:val="both"/>
      </w:pPr>
    </w:p>
    <w:p w14:paraId="3D16859C" w14:textId="6239D1D2" w:rsidR="00F37ED9" w:rsidRPr="00970959" w:rsidRDefault="00AD4FE4" w:rsidP="32FDB324">
      <w:pPr>
        <w:spacing w:after="120"/>
        <w:jc w:val="both"/>
      </w:pPr>
      <w:r w:rsidRPr="00970959">
        <w:t>Table</w:t>
      </w:r>
      <w:r w:rsidR="32FDB324" w:rsidRPr="00970959">
        <w:t xml:space="preserve"> 3.</w:t>
      </w:r>
      <w:r w:rsidR="001C00DD" w:rsidRPr="00970959">
        <w:t>4</w:t>
      </w:r>
      <w:r w:rsidR="00F37ED9" w:rsidRPr="00970959">
        <w:tab/>
      </w:r>
      <w:r w:rsidRPr="00970959">
        <w:t>C</w:t>
      </w:r>
      <w:r w:rsidR="32FDB324" w:rsidRPr="00970959">
        <w:t xml:space="preserve">osine similarities showing the extent to which the different languages </w:t>
      </w:r>
      <w:r w:rsidR="00311B78" w:rsidRPr="00970959">
        <w:t>relate to</w:t>
      </w:r>
      <w:r w:rsidR="32FDB324" w:rsidRPr="00970959">
        <w:t xml:space="preserve"> one another in terms of their </w:t>
      </w:r>
      <w:r w:rsidR="00311B78" w:rsidRPr="00970959">
        <w:t>pattern</w:t>
      </w:r>
      <w:r w:rsidR="003A3623" w:rsidRPr="00970959">
        <w:t xml:space="preserve"> distributions of</w:t>
      </w:r>
      <w:r w:rsidR="32FDB324" w:rsidRPr="00970959">
        <w:t xml:space="preserve"> emotion-colour associations.</w:t>
      </w:r>
    </w:p>
    <w:p w14:paraId="2EB10B91" w14:textId="77777777" w:rsidR="00F37ED9" w:rsidRPr="00970959" w:rsidRDefault="00F37ED9" w:rsidP="00BA6922">
      <w:pPr>
        <w:spacing w:after="120"/>
        <w:jc w:val="both"/>
      </w:pPr>
    </w:p>
    <w:p w14:paraId="2CBB5776" w14:textId="679BCE29" w:rsidR="009D63E2" w:rsidRPr="00970959" w:rsidRDefault="32FDB324" w:rsidP="32FDB324">
      <w:pPr>
        <w:spacing w:after="120"/>
        <w:jc w:val="both"/>
      </w:pPr>
      <w:r w:rsidRPr="00970959">
        <w:t xml:space="preserve">Looking at this table, we see that the responses provided by the American English </w:t>
      </w:r>
      <w:r w:rsidR="009D63E2" w:rsidRPr="00970959">
        <w:t xml:space="preserve">speakers </w:t>
      </w:r>
      <w:r w:rsidRPr="00970959">
        <w:t>display a very high cosine measure (</w:t>
      </w:r>
      <w:r w:rsidR="00307318" w:rsidRPr="00970959">
        <w:t>c</w:t>
      </w:r>
      <w:r w:rsidRPr="00970959">
        <w:t>os = 0.9</w:t>
      </w:r>
      <w:r w:rsidR="009A76FE" w:rsidRPr="00970959">
        <w:t>1</w:t>
      </w:r>
      <w:r w:rsidRPr="00970959">
        <w:t>) with those provided by the British English</w:t>
      </w:r>
      <w:r w:rsidR="009D63E2" w:rsidRPr="00970959">
        <w:t xml:space="preserve"> speakers</w:t>
      </w:r>
      <w:r w:rsidRPr="00970959">
        <w:t>. This means that the overall</w:t>
      </w:r>
      <w:r w:rsidR="009D63E2" w:rsidRPr="00970959">
        <w:t>,</w:t>
      </w:r>
      <w:r w:rsidRPr="00970959">
        <w:t xml:space="preserve"> emotion-colour associations provided by </w:t>
      </w:r>
      <w:r w:rsidR="005D2C1D" w:rsidRPr="00970959">
        <w:t>these two groups are v</w:t>
      </w:r>
      <w:r w:rsidRPr="00970959">
        <w:t xml:space="preserve">ery similar to </w:t>
      </w:r>
      <w:r w:rsidR="005D2C1D" w:rsidRPr="00970959">
        <w:t>one another</w:t>
      </w:r>
      <w:r w:rsidRPr="00970959">
        <w:t>. The responses provided by the American English speakers also display similar patterns of associations to those provided by the Spanish</w:t>
      </w:r>
      <w:r w:rsidR="009D63E2" w:rsidRPr="00970959">
        <w:t xml:space="preserve">, </w:t>
      </w:r>
      <w:r w:rsidRPr="00970959">
        <w:t>German and Italian speakers (cosines between 0.8</w:t>
      </w:r>
      <w:r w:rsidR="00AE41C7" w:rsidRPr="00970959">
        <w:t>0</w:t>
      </w:r>
      <w:r w:rsidRPr="00970959">
        <w:t xml:space="preserve"> and 0.</w:t>
      </w:r>
      <w:r w:rsidR="00AE41C7" w:rsidRPr="00970959">
        <w:t>76</w:t>
      </w:r>
      <w:r w:rsidRPr="00970959">
        <w:t>). Finally, the responses that are most distant to those provided by the American English</w:t>
      </w:r>
      <w:r w:rsidR="009D63E2" w:rsidRPr="00970959">
        <w:t xml:space="preserve"> speakers</w:t>
      </w:r>
      <w:r w:rsidRPr="00970959">
        <w:t>, are those provided by the Cantonese speakers. These patterns of similarities and differences seem to reflect to some extent the geographical distances between the places where the participants lived. Looking at British English, we observe a very similar behaviour compared to what was already reported for American English. Italian speakers show</w:t>
      </w:r>
      <w:r w:rsidR="00AC61F6" w:rsidRPr="00970959">
        <w:t xml:space="preserve"> more</w:t>
      </w:r>
      <w:r w:rsidRPr="00970959">
        <w:t xml:space="preserve"> similar patterns of associations to </w:t>
      </w:r>
      <w:r w:rsidR="007A1CDF" w:rsidRPr="00970959">
        <w:t>Spanish</w:t>
      </w:r>
      <w:r w:rsidRPr="00970959">
        <w:t xml:space="preserve"> </w:t>
      </w:r>
      <w:r w:rsidR="004D5335" w:rsidRPr="00970959">
        <w:t xml:space="preserve">and German </w:t>
      </w:r>
      <w:r w:rsidRPr="00970959">
        <w:t>speakers (Cos = 0.8</w:t>
      </w:r>
      <w:r w:rsidR="001E4918" w:rsidRPr="00970959">
        <w:t>5</w:t>
      </w:r>
      <w:r w:rsidRPr="00970959">
        <w:t>)</w:t>
      </w:r>
      <w:r w:rsidR="00AC61F6" w:rsidRPr="00970959">
        <w:t xml:space="preserve"> than </w:t>
      </w:r>
      <w:r w:rsidR="004D5335" w:rsidRPr="00970959">
        <w:t>with</w:t>
      </w:r>
      <w:r w:rsidR="001E4918" w:rsidRPr="00970959">
        <w:t xml:space="preserve"> </w:t>
      </w:r>
      <w:r w:rsidR="004D5335" w:rsidRPr="00970959">
        <w:t xml:space="preserve">British </w:t>
      </w:r>
      <w:r w:rsidR="001E4918" w:rsidRPr="00970959">
        <w:t xml:space="preserve">and American </w:t>
      </w:r>
      <w:r w:rsidR="004D5335" w:rsidRPr="00970959">
        <w:t xml:space="preserve">English speakers </w:t>
      </w:r>
      <w:r w:rsidRPr="00970959">
        <w:t>and finally</w:t>
      </w:r>
      <w:r w:rsidR="004D5335" w:rsidRPr="00970959">
        <w:t xml:space="preserve"> with Cantonese</w:t>
      </w:r>
      <w:r w:rsidRPr="00970959">
        <w:t xml:space="preserve">. </w:t>
      </w:r>
      <w:r w:rsidR="00054D89" w:rsidRPr="00970959">
        <w:t xml:space="preserve">Similar observations can be derived </w:t>
      </w:r>
      <w:r w:rsidR="0073729D" w:rsidRPr="00970959">
        <w:t>for the other languages.</w:t>
      </w:r>
      <w:r w:rsidR="00FC7BAC" w:rsidRPr="00970959">
        <w:t xml:space="preserve"> Overall, Cantonese shows a patterns of colour-emotion associations that is the most different (lower cosines) </w:t>
      </w:r>
      <w:r w:rsidR="00951439" w:rsidRPr="00970959">
        <w:t>from the other languages. This is intuitively understandable</w:t>
      </w:r>
      <w:r w:rsidR="00AC61F6" w:rsidRPr="00970959">
        <w:t xml:space="preserve"> </w:t>
      </w:r>
      <w:r w:rsidR="00951439" w:rsidRPr="00970959">
        <w:t xml:space="preserve">since the Cantonese language is a </w:t>
      </w:r>
      <w:r w:rsidR="00AC61F6" w:rsidRPr="00970959">
        <w:t>n</w:t>
      </w:r>
      <w:r w:rsidR="00951439" w:rsidRPr="00970959">
        <w:t>on-Indo</w:t>
      </w:r>
      <w:r w:rsidR="00AC61F6" w:rsidRPr="00970959">
        <w:t>-E</w:t>
      </w:r>
      <w:r w:rsidR="00951439" w:rsidRPr="00970959">
        <w:t>uropean language, and therefore</w:t>
      </w:r>
      <w:r w:rsidR="00AC61F6" w:rsidRPr="00970959">
        <w:t xml:space="preserve"> different</w:t>
      </w:r>
      <w:r w:rsidR="00951439" w:rsidRPr="00970959">
        <w:t xml:space="preserve"> both</w:t>
      </w:r>
      <w:r w:rsidR="005E7A43" w:rsidRPr="00970959">
        <w:t xml:space="preserve"> typologically and genealogically from the other (European) languages in the sample.</w:t>
      </w:r>
    </w:p>
    <w:p w14:paraId="749B8B76" w14:textId="02585E73" w:rsidR="32FDB324" w:rsidRPr="00970959" w:rsidRDefault="32FDB324" w:rsidP="32FDB324">
      <w:pPr>
        <w:spacing w:after="120"/>
        <w:jc w:val="both"/>
      </w:pPr>
      <w:r w:rsidRPr="00970959">
        <w:t>Plotting the similarities between languages on two dimensions, after a Multidimensional Scaling analysis (package ‘stats’, R core team), we obtain the map displayed in Figure 3.</w:t>
      </w:r>
      <w:r w:rsidR="00AD4FE4" w:rsidRPr="00970959">
        <w:t>4</w:t>
      </w:r>
      <w:r w:rsidRPr="00970959">
        <w:t xml:space="preserve"> </w:t>
      </w:r>
      <w:r w:rsidR="00CA3847" w:rsidRPr="00970959">
        <w:t>which</w:t>
      </w:r>
      <w:r w:rsidRPr="00970959">
        <w:t xml:space="preserve"> summarizes </w:t>
      </w:r>
      <w:r w:rsidR="001B45CA" w:rsidRPr="00970959">
        <w:t>o</w:t>
      </w:r>
      <w:r w:rsidRPr="00970959">
        <w:t>n a bidimensional plan the similarities between patterns of associations across languages.</w:t>
      </w:r>
    </w:p>
    <w:p w14:paraId="377E6C29" w14:textId="73A3BB4E" w:rsidR="32FDB324" w:rsidRPr="00970959" w:rsidRDefault="00581525" w:rsidP="009C04EA">
      <w:pPr>
        <w:spacing w:after="120"/>
        <w:jc w:val="both"/>
      </w:pPr>
      <w:r w:rsidRPr="00970959">
        <w:rPr>
          <w:noProof/>
        </w:rPr>
        <w:lastRenderedPageBreak/>
        <w:drawing>
          <wp:inline distT="0" distB="0" distL="0" distR="0" wp14:anchorId="6B55A7B4" wp14:editId="01A5953F">
            <wp:extent cx="5935980" cy="2677643"/>
            <wp:effectExtent l="0" t="0" r="7620" b="8890"/>
            <wp:docPr id="18" name="Picture 1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10;&#10;Description automatically generated"/>
                    <pic:cNvPicPr/>
                  </pic:nvPicPr>
                  <pic:blipFill rotWithShape="1">
                    <a:blip r:embed="rId51"/>
                    <a:srcRect l="35769" t="34188" r="17051" b="27977"/>
                    <a:stretch/>
                  </pic:blipFill>
                  <pic:spPr bwMode="auto">
                    <a:xfrm>
                      <a:off x="0" y="0"/>
                      <a:ext cx="5952068" cy="2684900"/>
                    </a:xfrm>
                    <a:prstGeom prst="rect">
                      <a:avLst/>
                    </a:prstGeom>
                    <a:ln>
                      <a:noFill/>
                    </a:ln>
                    <a:extLst>
                      <a:ext uri="{53640926-AAD7-44D8-BBD7-CCE9431645EC}">
                        <a14:shadowObscured xmlns:a14="http://schemas.microsoft.com/office/drawing/2010/main"/>
                      </a:ext>
                    </a:extLst>
                  </pic:spPr>
                </pic:pic>
              </a:graphicData>
            </a:graphic>
          </wp:inline>
        </w:drawing>
      </w:r>
    </w:p>
    <w:p w14:paraId="53500C1E" w14:textId="1BEFB704" w:rsidR="32FDB324" w:rsidRPr="00970959" w:rsidRDefault="32FDB324" w:rsidP="001C00DD">
      <w:pPr>
        <w:spacing w:after="120"/>
        <w:ind w:left="2160" w:hanging="1440"/>
      </w:pPr>
      <w:r w:rsidRPr="00970959">
        <w:t>Figure 3.</w:t>
      </w:r>
      <w:r w:rsidR="00AD4FE4" w:rsidRPr="00970959">
        <w:t>4</w:t>
      </w:r>
      <w:r w:rsidRPr="00970959">
        <w:tab/>
        <w:t>Multidimensional scaling (MDS) analysis displayed in a two-dimensional plot, showing the proximities between the language vectors, reflecting the similarities</w:t>
      </w:r>
      <w:r w:rsidR="001C00DD" w:rsidRPr="00970959">
        <w:t xml:space="preserve"> i</w:t>
      </w:r>
      <w:r w:rsidRPr="00970959">
        <w:t>n patterns of emotion-colour associations provided by the</w:t>
      </w:r>
      <w:r w:rsidR="001C00DD" w:rsidRPr="00970959">
        <w:t xml:space="preserve"> </w:t>
      </w:r>
      <w:r w:rsidRPr="00970959">
        <w:t>speakers.</w:t>
      </w:r>
    </w:p>
    <w:p w14:paraId="563AADD4" w14:textId="7BC2AF64" w:rsidR="32FDB324" w:rsidRPr="00970959" w:rsidRDefault="32FDB324" w:rsidP="32FDB324">
      <w:pPr>
        <w:spacing w:after="120"/>
        <w:jc w:val="center"/>
      </w:pPr>
    </w:p>
    <w:p w14:paraId="18EE0373" w14:textId="0C5A8E73" w:rsidR="00890861" w:rsidRPr="00970959" w:rsidRDefault="00890861" w:rsidP="00BA6922">
      <w:pPr>
        <w:pStyle w:val="Ttulo2"/>
      </w:pPr>
      <w:bookmarkStart w:id="93" w:name="_Toc120712775"/>
      <w:r w:rsidRPr="00970959">
        <w:t>3.</w:t>
      </w:r>
      <w:r w:rsidR="00022E9D" w:rsidRPr="00970959">
        <w:t>4</w:t>
      </w:r>
      <w:r w:rsidRPr="00970959">
        <w:tab/>
        <w:t>Conclusion</w:t>
      </w:r>
      <w:bookmarkEnd w:id="93"/>
    </w:p>
    <w:p w14:paraId="4A8CCFD1" w14:textId="3D51908D" w:rsidR="00C666F7" w:rsidRPr="00970959" w:rsidRDefault="0C44EDE8" w:rsidP="00BA6922">
      <w:pPr>
        <w:spacing w:after="120"/>
        <w:jc w:val="both"/>
      </w:pPr>
      <w:bookmarkStart w:id="94" w:name="_Hlk53651456"/>
      <w:r w:rsidRPr="00970959">
        <w:t xml:space="preserve">In this </w:t>
      </w:r>
      <w:r w:rsidR="0031547D" w:rsidRPr="00970959">
        <w:t>Section</w:t>
      </w:r>
      <w:r w:rsidRPr="00970959">
        <w:t>, we have explored emotion-colour associations in general and across languages.</w:t>
      </w:r>
      <w:r w:rsidR="00817808" w:rsidRPr="00970959">
        <w:t xml:space="preserve"> </w:t>
      </w:r>
      <w:r w:rsidRPr="00970959">
        <w:t>What is interesting to see is that very intense emotions such as passionate, furious, and angry are all associated with the same colour, red, and in fact even with the same shade of red</w:t>
      </w:r>
      <w:r w:rsidR="00CA3847" w:rsidRPr="00970959">
        <w:t>,</w:t>
      </w:r>
      <w:r w:rsidRPr="00970959">
        <w:t xml:space="preserve"> red </w:t>
      </w:r>
      <w:r w:rsidR="005E425B" w:rsidRPr="00970959">
        <w:t>(ruby)</w:t>
      </w:r>
      <w:r w:rsidRPr="00970959">
        <w:t xml:space="preserve">. This may indicate that there is a </w:t>
      </w:r>
      <w:r w:rsidR="005D2C1D" w:rsidRPr="00970959">
        <w:t>‘</w:t>
      </w:r>
      <w:r w:rsidRPr="00970959">
        <w:t>typical</w:t>
      </w:r>
      <w:r w:rsidR="005D2C1D" w:rsidRPr="00970959">
        <w:t xml:space="preserve">’ </w:t>
      </w:r>
      <w:r w:rsidRPr="00970959">
        <w:t>red related to these intense emotions across all 6 languages considered</w:t>
      </w:r>
      <w:r w:rsidR="005D2C1D" w:rsidRPr="00970959">
        <w:t xml:space="preserve">. In </w:t>
      </w:r>
      <w:r w:rsidR="0031547D" w:rsidRPr="00970959">
        <w:t>Section</w:t>
      </w:r>
      <w:r w:rsidR="005D2C1D" w:rsidRPr="00970959">
        <w:t xml:space="preserve"> 5, we explore the extent to which this association is bodily-based. </w:t>
      </w:r>
      <w:r w:rsidRPr="00970959">
        <w:t>Similarly, the same shade of yellow, ‘sun</w:t>
      </w:r>
      <w:r w:rsidR="00307318" w:rsidRPr="00970959">
        <w:t xml:space="preserve"> </w:t>
      </w:r>
      <w:r w:rsidRPr="00970959">
        <w:t xml:space="preserve">yellow’, is associated with positive emotions terms such as happy, cheerful and joyful. Again, this association emerges across all 6 languages, and </w:t>
      </w:r>
      <w:r w:rsidR="005D2C1D" w:rsidRPr="00970959">
        <w:t xml:space="preserve">in </w:t>
      </w:r>
      <w:r w:rsidR="0031547D" w:rsidRPr="00970959">
        <w:t>Section</w:t>
      </w:r>
      <w:r w:rsidR="005D2C1D" w:rsidRPr="00970959">
        <w:t xml:space="preserve"> 5 we explore the idea that it may be bodily- or environmentally-motivated. </w:t>
      </w:r>
      <w:r w:rsidRPr="00970959">
        <w:t xml:space="preserve">Two further common associations </w:t>
      </w:r>
      <w:r w:rsidR="005D2C1D" w:rsidRPr="00970959">
        <w:t>are</w:t>
      </w:r>
      <w:r w:rsidRPr="00970959">
        <w:t xml:space="preserve"> the two negative but potentially less intense emotions of bored and depressed which are associated with dark and less saturated colours</w:t>
      </w:r>
      <w:r w:rsidR="00CA3847" w:rsidRPr="00970959">
        <w:t xml:space="preserve"> such as </w:t>
      </w:r>
      <w:r w:rsidRPr="00970959">
        <w:t xml:space="preserve">black and grey. We will explore the relation between intensity of emotion and saturation of colour, as well as valence of emotion and lightness of colour in </w:t>
      </w:r>
      <w:r w:rsidR="0031547D" w:rsidRPr="00970959">
        <w:t>Section</w:t>
      </w:r>
      <w:r w:rsidRPr="00970959">
        <w:t xml:space="preserve"> 4. The fact that these associations (bored is grey and depressed is black) surface across all 6 languages suggests that there might be a </w:t>
      </w:r>
      <w:r w:rsidR="005D2C1D" w:rsidRPr="00970959">
        <w:t>widespread</w:t>
      </w:r>
      <w:r w:rsidRPr="00970959">
        <w:t xml:space="preserve"> connection between intensity of emotion and saturation of colour associated with it, as well as between valence of emotion and lightness of colour associated with it.</w:t>
      </w:r>
    </w:p>
    <w:bookmarkEnd w:id="83"/>
    <w:bookmarkEnd w:id="94"/>
    <w:p w14:paraId="4D491659" w14:textId="1CDE5B19" w:rsidR="32FDB324" w:rsidRPr="00970959" w:rsidRDefault="32FDB324" w:rsidP="32FDB324">
      <w:pPr>
        <w:spacing w:after="120"/>
        <w:jc w:val="both"/>
      </w:pPr>
      <w:r w:rsidRPr="00970959">
        <w:t>In terms of linguistic variation, we observed very strong similarities between the associations provided by the British and American English</w:t>
      </w:r>
      <w:r w:rsidR="00CA3847" w:rsidRPr="00970959">
        <w:t xml:space="preserve"> participants</w:t>
      </w:r>
      <w:r w:rsidRPr="00970959">
        <w:t xml:space="preserve">, which was expected. </w:t>
      </w:r>
      <w:r w:rsidR="00CA3847" w:rsidRPr="00970959">
        <w:t xml:space="preserve">We also </w:t>
      </w:r>
      <w:r w:rsidRPr="00970959">
        <w:t xml:space="preserve">observed that Cantonese, the language that is most typologically and geographically distant from the other languages in the sample, shows patterns of emotion-colour associations that are less similar to any of the other languages, on average, suggesting that the typological </w:t>
      </w:r>
      <w:r w:rsidR="00AA245B" w:rsidRPr="00970959">
        <w:t>and</w:t>
      </w:r>
      <w:r w:rsidRPr="00970959">
        <w:t xml:space="preserve"> geographical distance of </w:t>
      </w:r>
      <w:r w:rsidRPr="00970959">
        <w:lastRenderedPageBreak/>
        <w:t>this language</w:t>
      </w:r>
      <w:r w:rsidR="00AA245B" w:rsidRPr="00970959">
        <w:t xml:space="preserve"> from the other languages in our study</w:t>
      </w:r>
      <w:r w:rsidRPr="00970959">
        <w:t xml:space="preserve"> is reflected in the array of emotion-colour associations provided by its speakers.</w:t>
      </w:r>
    </w:p>
    <w:p w14:paraId="5A155610" w14:textId="22404DB0" w:rsidR="16FBEB93" w:rsidRPr="00970959" w:rsidRDefault="16FBEB93" w:rsidP="00BA6922">
      <w:pPr>
        <w:spacing w:after="120"/>
        <w:jc w:val="both"/>
      </w:pPr>
      <w:r w:rsidRPr="00970959">
        <w:t xml:space="preserve"> </w:t>
      </w:r>
    </w:p>
    <w:p w14:paraId="4653E736" w14:textId="4955995A" w:rsidR="00F67056" w:rsidRPr="00970959" w:rsidRDefault="00DB1ABA" w:rsidP="00625C57">
      <w:pPr>
        <w:pStyle w:val="Ttulo1"/>
      </w:pPr>
      <w:bookmarkStart w:id="95" w:name="_mloxqxi9qirm" w:colFirst="0" w:colLast="0"/>
      <w:bookmarkEnd w:id="95"/>
      <w:r w:rsidRPr="00970959">
        <w:br w:type="page"/>
      </w:r>
      <w:bookmarkStart w:id="96" w:name="_Toc51757129"/>
      <w:bookmarkStart w:id="97" w:name="_Toc120712776"/>
      <w:r w:rsidR="0031547D" w:rsidRPr="00970959">
        <w:lastRenderedPageBreak/>
        <w:t>Section</w:t>
      </w:r>
      <w:r w:rsidR="00FD45D4" w:rsidRPr="00970959">
        <w:t xml:space="preserve"> 4 </w:t>
      </w:r>
      <w:r w:rsidR="00374CBD" w:rsidRPr="00970959">
        <w:tab/>
      </w:r>
      <w:bookmarkEnd w:id="96"/>
      <w:r w:rsidR="00073B80" w:rsidRPr="00970959">
        <w:t xml:space="preserve">How do </w:t>
      </w:r>
      <w:r w:rsidR="00780EDC" w:rsidRPr="00970959">
        <w:t xml:space="preserve">emotional </w:t>
      </w:r>
      <w:r w:rsidR="00073B80" w:rsidRPr="00970959">
        <w:t xml:space="preserve">valence and </w:t>
      </w:r>
      <w:r w:rsidR="003B77CF" w:rsidRPr="00970959">
        <w:t>intensity</w:t>
      </w:r>
      <w:r w:rsidR="00073B80" w:rsidRPr="00970959">
        <w:t xml:space="preserve"> map onto </w:t>
      </w:r>
      <w:r w:rsidR="00780EDC" w:rsidRPr="00970959">
        <w:t xml:space="preserve">colour </w:t>
      </w:r>
      <w:r w:rsidR="00073B80" w:rsidRPr="00970959">
        <w:t xml:space="preserve">lightness and saturation, and how do these relationships vary according to </w:t>
      </w:r>
      <w:r w:rsidR="00A73A37" w:rsidRPr="00970959">
        <w:t xml:space="preserve">the </w:t>
      </w:r>
      <w:r w:rsidR="00073B80" w:rsidRPr="00970959">
        <w:t>linguistic background</w:t>
      </w:r>
      <w:r w:rsidR="00A73A37" w:rsidRPr="00970959">
        <w:t xml:space="preserve"> of the participants</w:t>
      </w:r>
      <w:r w:rsidR="007A1767" w:rsidRPr="00970959">
        <w:t xml:space="preserve"> and </w:t>
      </w:r>
      <w:r w:rsidR="00A73A37" w:rsidRPr="00970959">
        <w:t xml:space="preserve">the </w:t>
      </w:r>
      <w:r w:rsidR="007A1767" w:rsidRPr="00970959">
        <w:t>gender of the prompt</w:t>
      </w:r>
      <w:r w:rsidR="00073B80" w:rsidRPr="00970959">
        <w:t>?</w:t>
      </w:r>
      <w:bookmarkEnd w:id="97"/>
    </w:p>
    <w:p w14:paraId="4C694BF4" w14:textId="77777777" w:rsidR="006C6C59" w:rsidRPr="00970959" w:rsidRDefault="006C6C59" w:rsidP="00BA6922">
      <w:pPr>
        <w:pStyle w:val="Ttulo2"/>
        <w:rPr>
          <w:rFonts w:cs="Times New Roman"/>
        </w:rPr>
      </w:pPr>
      <w:bookmarkStart w:id="98" w:name="_Toc51757130"/>
      <w:bookmarkStart w:id="99" w:name="_Toc120712777"/>
      <w:r w:rsidRPr="00970959">
        <w:rPr>
          <w:rFonts w:cs="Times New Roman"/>
        </w:rPr>
        <w:t>4.1</w:t>
      </w:r>
      <w:r w:rsidRPr="00970959">
        <w:rPr>
          <w:rFonts w:cs="Times New Roman"/>
        </w:rPr>
        <w:tab/>
        <w:t>Introduction</w:t>
      </w:r>
      <w:bookmarkEnd w:id="98"/>
      <w:bookmarkEnd w:id="99"/>
    </w:p>
    <w:p w14:paraId="3197104D" w14:textId="33E3970A" w:rsidR="001014CD" w:rsidRPr="00970959" w:rsidRDefault="006C6C59" w:rsidP="00BA6922">
      <w:pPr>
        <w:jc w:val="both"/>
      </w:pPr>
      <w:r w:rsidRPr="00970959">
        <w:t xml:space="preserve">So far in this </w:t>
      </w:r>
      <w:r w:rsidR="0031547D" w:rsidRPr="00970959">
        <w:t>Element</w:t>
      </w:r>
      <w:r w:rsidRPr="00970959">
        <w:t xml:space="preserve"> we have examined the </w:t>
      </w:r>
      <w:r w:rsidR="00307FE2" w:rsidRPr="00970959">
        <w:t>associations that are formed</w:t>
      </w:r>
      <w:r w:rsidRPr="00970959">
        <w:t xml:space="preserve"> between particular emotions and particular colours and have identified some associations that appear to be </w:t>
      </w:r>
      <w:r w:rsidR="00307FE2" w:rsidRPr="00970959">
        <w:t xml:space="preserve">more </w:t>
      </w:r>
      <w:r w:rsidR="008A0595" w:rsidRPr="00970959">
        <w:t xml:space="preserve">widespread </w:t>
      </w:r>
      <w:r w:rsidRPr="00970959">
        <w:t xml:space="preserve">and others that </w:t>
      </w:r>
      <w:r w:rsidR="00216207" w:rsidRPr="00970959">
        <w:t xml:space="preserve">are </w:t>
      </w:r>
      <w:r w:rsidRPr="00970959">
        <w:t>more susceptible to cross-</w:t>
      </w:r>
      <w:r w:rsidR="00307FE2" w:rsidRPr="00970959">
        <w:t>linguist</w:t>
      </w:r>
      <w:r w:rsidR="00D5088E" w:rsidRPr="00970959">
        <w:t>i</w:t>
      </w:r>
      <w:r w:rsidR="00307FE2" w:rsidRPr="00970959">
        <w:t>c</w:t>
      </w:r>
      <w:r w:rsidR="008A0595" w:rsidRPr="00970959">
        <w:t>/</w:t>
      </w:r>
      <w:r w:rsidR="00307FE2" w:rsidRPr="00970959">
        <w:t>cross-</w:t>
      </w:r>
      <w:r w:rsidRPr="00970959">
        <w:t xml:space="preserve">cultural variation. </w:t>
      </w:r>
      <w:bookmarkStart w:id="100" w:name="_Hlk53658840"/>
      <w:r w:rsidRPr="00970959">
        <w:t xml:space="preserve">In this </w:t>
      </w:r>
      <w:r w:rsidR="00216207" w:rsidRPr="00970959">
        <w:t>s</w:t>
      </w:r>
      <w:r w:rsidR="0031547D" w:rsidRPr="00970959">
        <w:t>ection</w:t>
      </w:r>
      <w:r w:rsidRPr="00970959">
        <w:t xml:space="preserve"> we turn our attention to the </w:t>
      </w:r>
      <w:r w:rsidR="00D5088E" w:rsidRPr="00970959">
        <w:t xml:space="preserve">individual </w:t>
      </w:r>
      <w:r w:rsidRPr="00970959">
        <w:t xml:space="preserve">properties of the </w:t>
      </w:r>
      <w:r w:rsidR="001014CD" w:rsidRPr="00970959">
        <w:t>emotions and the colours</w:t>
      </w:r>
      <w:r w:rsidRPr="00970959">
        <w:t xml:space="preserve">. </w:t>
      </w:r>
      <w:r w:rsidR="00CC4C02" w:rsidRPr="00970959">
        <w:t>We</w:t>
      </w:r>
      <w:r w:rsidR="001014CD" w:rsidRPr="00970959">
        <w:t xml:space="preserve"> </w:t>
      </w:r>
      <w:r w:rsidRPr="00970959">
        <w:t xml:space="preserve">explore the </w:t>
      </w:r>
      <w:r w:rsidR="0063032E" w:rsidRPr="00970959">
        <w:t xml:space="preserve">metaphorical </w:t>
      </w:r>
      <w:r w:rsidRPr="00970959">
        <w:t xml:space="preserve">relationship between </w:t>
      </w:r>
      <w:r w:rsidR="001014CD" w:rsidRPr="00970959">
        <w:t>the val</w:t>
      </w:r>
      <w:r w:rsidR="00CC4C02" w:rsidRPr="00970959">
        <w:t>e</w:t>
      </w:r>
      <w:r w:rsidR="001014CD" w:rsidRPr="00970959">
        <w:t xml:space="preserve">nce and the </w:t>
      </w:r>
      <w:r w:rsidR="003B77CF" w:rsidRPr="00970959">
        <w:t>intensity</w:t>
      </w:r>
      <w:r w:rsidR="001014CD" w:rsidRPr="00970959">
        <w:t xml:space="preserve"> of the emotions and the </w:t>
      </w:r>
      <w:r w:rsidR="00643BF8" w:rsidRPr="00970959">
        <w:t>light</w:t>
      </w:r>
      <w:r w:rsidR="001014CD" w:rsidRPr="00970959">
        <w:t xml:space="preserve">ness and saturation of the colours. </w:t>
      </w:r>
      <w:r w:rsidR="008A0595" w:rsidRPr="00970959">
        <w:t>In so doing, we address</w:t>
      </w:r>
      <w:r w:rsidR="001014CD" w:rsidRPr="00970959">
        <w:t xml:space="preserve"> </w:t>
      </w:r>
      <w:r w:rsidR="00CD09FD" w:rsidRPr="00970959">
        <w:t xml:space="preserve">the </w:t>
      </w:r>
      <w:r w:rsidR="00307B9B" w:rsidRPr="00970959">
        <w:t>second</w:t>
      </w:r>
      <w:r w:rsidR="001014CD" w:rsidRPr="00970959">
        <w:t xml:space="preserve"> research question</w:t>
      </w:r>
      <w:r w:rsidR="00307B9B" w:rsidRPr="00970959">
        <w:t xml:space="preserve"> in our study</w:t>
      </w:r>
      <w:r w:rsidR="001014CD" w:rsidRPr="00970959">
        <w:t>:</w:t>
      </w:r>
    </w:p>
    <w:p w14:paraId="763FBA16" w14:textId="77777777" w:rsidR="001014CD" w:rsidRPr="00970959" w:rsidRDefault="001014CD" w:rsidP="00BA6922">
      <w:pPr>
        <w:jc w:val="both"/>
      </w:pPr>
    </w:p>
    <w:p w14:paraId="2C9D396F" w14:textId="16E7D04B" w:rsidR="00D5088E" w:rsidRPr="00970959" w:rsidRDefault="00307B9B" w:rsidP="00307B9B">
      <w:pPr>
        <w:spacing w:after="120"/>
        <w:ind w:left="720" w:hanging="720"/>
        <w:jc w:val="both"/>
        <w:rPr>
          <w:i/>
          <w:iCs/>
        </w:rPr>
      </w:pPr>
      <w:r w:rsidRPr="00970959">
        <w:rPr>
          <w:i/>
          <w:iCs/>
        </w:rPr>
        <w:t>RQ2</w:t>
      </w:r>
      <w:r w:rsidRPr="00970959">
        <w:rPr>
          <w:i/>
          <w:iCs/>
        </w:rPr>
        <w:tab/>
      </w:r>
      <w:r w:rsidR="00D5088E" w:rsidRPr="00970959">
        <w:rPr>
          <w:i/>
          <w:iCs/>
        </w:rPr>
        <w:t xml:space="preserve">How do </w:t>
      </w:r>
      <w:r w:rsidR="00780EDC" w:rsidRPr="00970959">
        <w:rPr>
          <w:i/>
          <w:iCs/>
        </w:rPr>
        <w:t xml:space="preserve">emotional </w:t>
      </w:r>
      <w:r w:rsidR="00D5088E" w:rsidRPr="00970959">
        <w:rPr>
          <w:i/>
          <w:iCs/>
        </w:rPr>
        <w:t xml:space="preserve">valence and </w:t>
      </w:r>
      <w:r w:rsidR="003B77CF" w:rsidRPr="00970959">
        <w:rPr>
          <w:i/>
          <w:iCs/>
        </w:rPr>
        <w:t>intensity</w:t>
      </w:r>
      <w:r w:rsidR="00D5088E" w:rsidRPr="00970959">
        <w:rPr>
          <w:i/>
          <w:iCs/>
        </w:rPr>
        <w:t xml:space="preserve"> map onto </w:t>
      </w:r>
      <w:r w:rsidR="00780EDC" w:rsidRPr="00970959">
        <w:rPr>
          <w:i/>
          <w:iCs/>
        </w:rPr>
        <w:t xml:space="preserve">colour </w:t>
      </w:r>
      <w:r w:rsidR="00D5088E" w:rsidRPr="00970959">
        <w:rPr>
          <w:i/>
          <w:iCs/>
        </w:rPr>
        <w:t>lightness and saturation, and how do these relationships vary according to linguistic background?</w:t>
      </w:r>
    </w:p>
    <w:p w14:paraId="436741E9" w14:textId="7948D5EA" w:rsidR="00BD17E0" w:rsidRPr="00970959" w:rsidRDefault="6FEF8AEB" w:rsidP="004410AD">
      <w:pPr>
        <w:spacing w:after="120"/>
        <w:jc w:val="both"/>
      </w:pPr>
      <w:r w:rsidRPr="00970959">
        <w:t xml:space="preserve">In order to answer this research question, we used normed data for both </w:t>
      </w:r>
      <w:r w:rsidR="003B77CF" w:rsidRPr="00970959">
        <w:t xml:space="preserve">intensity </w:t>
      </w:r>
      <w:r w:rsidRPr="00970959">
        <w:t>and valence for each of the emotions to investigate whether there are any relationships between these norms and the saturation and lightness of the colours that people associate with them.</w:t>
      </w:r>
      <w:bookmarkEnd w:id="100"/>
    </w:p>
    <w:p w14:paraId="4D626812" w14:textId="1BE3B323" w:rsidR="008C2851" w:rsidRPr="00970959" w:rsidRDefault="00BD17E0" w:rsidP="00BA6922">
      <w:pPr>
        <w:jc w:val="both"/>
      </w:pPr>
      <w:r w:rsidRPr="00970959">
        <w:t xml:space="preserve">Saturation refers to the brilliance or </w:t>
      </w:r>
      <w:r w:rsidR="00A73A37" w:rsidRPr="00970959">
        <w:t>strength</w:t>
      </w:r>
      <w:r w:rsidRPr="00970959">
        <w:t xml:space="preserve"> of a colour. As saturation increases, colours appear more ‘pure’. As saturation decreases, colours appear more ‘washed-out’. The saturation of a colour can be reduced by adding shades of grey. </w:t>
      </w:r>
      <w:r w:rsidR="007F0E08" w:rsidRPr="00970959">
        <w:t xml:space="preserve">In turn, lightness refers to the relative lightness or darkness of a particular colour, from black (which contains no lightness) to white (which contains full lightness). </w:t>
      </w:r>
      <w:r w:rsidR="00860813" w:rsidRPr="00970959">
        <w:t xml:space="preserve">Figure 4.1 shows different degrees of saturation </w:t>
      </w:r>
      <w:r w:rsidR="007F0E08" w:rsidRPr="00970959">
        <w:t xml:space="preserve">and lightness </w:t>
      </w:r>
      <w:r w:rsidR="002749EF" w:rsidRPr="00970959">
        <w:t>of</w:t>
      </w:r>
      <w:r w:rsidR="00860813" w:rsidRPr="00970959">
        <w:t xml:space="preserve"> the colour red:</w:t>
      </w:r>
    </w:p>
    <w:p w14:paraId="756E4AE3" w14:textId="4CC3EB9F" w:rsidR="00FD5E30" w:rsidRPr="00970959" w:rsidRDefault="007F0E08" w:rsidP="00FD5E30">
      <w:pPr>
        <w:jc w:val="center"/>
      </w:pPr>
      <w:r w:rsidRPr="00970959">
        <w:rPr>
          <w:rFonts w:eastAsia="Arial" w:cs="Arial"/>
          <w:noProof/>
          <w:sz w:val="16"/>
          <w:szCs w:val="16"/>
          <w:lang w:val="en-US" w:eastAsia="zh-CN"/>
        </w:rPr>
        <w:lastRenderedPageBreak/>
        <w:drawing>
          <wp:inline distT="0" distB="0" distL="0" distR="0" wp14:anchorId="13331333" wp14:editId="7816E8E5">
            <wp:extent cx="5943600" cy="3340735"/>
            <wp:effectExtent l="0" t="0" r="0" b="0"/>
            <wp:docPr id="5" name="Imagen 5" descr="Imagen de la pantalla de un celula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magen de la pantalla de un celular&#10;&#10;Descripción generada automáticamente con confianza baja"/>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943600" cy="3340735"/>
                    </a:xfrm>
                    <a:prstGeom prst="rect">
                      <a:avLst/>
                    </a:prstGeom>
                  </pic:spPr>
                </pic:pic>
              </a:graphicData>
            </a:graphic>
          </wp:inline>
        </w:drawing>
      </w:r>
    </w:p>
    <w:p w14:paraId="72204904" w14:textId="03973E96" w:rsidR="00BD17E0" w:rsidRPr="00970959" w:rsidRDefault="00860813" w:rsidP="00FD5E30">
      <w:r w:rsidRPr="00970959">
        <w:t>Figure 4.1</w:t>
      </w:r>
      <w:r w:rsidRPr="00970959">
        <w:tab/>
        <w:t xml:space="preserve">Degrees of saturation </w:t>
      </w:r>
      <w:r w:rsidR="007F0E08" w:rsidRPr="00970959">
        <w:t xml:space="preserve">and lightness </w:t>
      </w:r>
      <w:r w:rsidRPr="00970959">
        <w:t>for the colour red</w:t>
      </w:r>
      <w:r w:rsidR="002749EF" w:rsidRPr="00970959">
        <w:rPr>
          <w:rStyle w:val="Refdenotaalpie"/>
        </w:rPr>
        <w:footnoteReference w:id="13"/>
      </w:r>
    </w:p>
    <w:p w14:paraId="5380CD68" w14:textId="77777777" w:rsidR="00BD17E0" w:rsidRPr="00970959" w:rsidRDefault="00BD17E0" w:rsidP="00BA6922">
      <w:pPr>
        <w:jc w:val="both"/>
      </w:pPr>
    </w:p>
    <w:p w14:paraId="2EC6A1B1" w14:textId="0C83A9F9" w:rsidR="00615546" w:rsidRPr="00970959" w:rsidRDefault="00860813" w:rsidP="00BA6922">
      <w:pPr>
        <w:jc w:val="both"/>
      </w:pPr>
      <w:r w:rsidRPr="00970959">
        <w:t xml:space="preserve">We saw in </w:t>
      </w:r>
      <w:r w:rsidR="0031547D" w:rsidRPr="00970959">
        <w:t>Section</w:t>
      </w:r>
      <w:r w:rsidRPr="00970959">
        <w:t xml:space="preserve"> 1 that there is some research suggesting that </w:t>
      </w:r>
      <w:r w:rsidR="00615546" w:rsidRPr="00970959">
        <w:t xml:space="preserve">emotions involving higher levels of </w:t>
      </w:r>
      <w:r w:rsidR="003B77CF" w:rsidRPr="00970959">
        <w:t xml:space="preserve">intensity </w:t>
      </w:r>
      <w:r w:rsidR="00615546" w:rsidRPr="00970959">
        <w:t xml:space="preserve">are more likely to be related to strongly saturated colours. This kind of relationship would reflect a </w:t>
      </w:r>
      <w:r w:rsidR="0063032E" w:rsidRPr="00970959">
        <w:t xml:space="preserve">metaphorical </w:t>
      </w:r>
      <w:r w:rsidR="00615546" w:rsidRPr="00970959">
        <w:t>mapping of intensity across the two domains. Previous research into cross-modal mappings has found that intensity is one of the main drivers of such mappings</w:t>
      </w:r>
      <w:r w:rsidR="00D5088E" w:rsidRPr="00970959">
        <w:t>, f</w:t>
      </w:r>
      <w:r w:rsidR="00615546" w:rsidRPr="00970959">
        <w:t xml:space="preserve">or example, </w:t>
      </w:r>
      <w:r w:rsidR="00723697" w:rsidRPr="00970959">
        <w:fldChar w:fldCharType="begin"/>
      </w:r>
      <w:r w:rsidR="00B20965" w:rsidRPr="00970959">
        <w:instrText xml:space="preserve"> ADDIN ZOTERO_ITEM CSL_CITATION {"citationID":"7VJIvaoT","properties":{"formattedCitation":"(Slobodenyuk, Jraissati, Kanso, Ghanem, &amp; Elhajj, 2015)","plainCitation":"(Slobodenyuk, Jraissati, Kanso, Ghanem, &amp; Elhajj, 2015)","dontUpdate":true,"noteIndex":0},"citationItems":[{"id":945,"uris":["http://zotero.org/users/6094700/items/2SN96FWD"],"itemData":{"id":945,"type":"article-journal","abstract":"The objective of the present study was to explore cross-modal associations between color and tactile sensation while using haptically rendered virtual stimuli with substance properties of roughness/smoothness, hardness/softness, heaviness/lightness, elasticity/inelasticity, and adhesiveness/nonadhesiveness. The stimuli with the indicated properties were rendered with the aid of SensAble PHANTOM OMNI® haptic device. The experimental setup required the participants to use exploratory procedures typical to real object interaction, and select a color from the HSV color space that matched the experienced sensation. The findings of our investigation reveal systematic mapping between color characteristics and intensity of the haptic stimuli. Qualitatively different haptic sensations, however, produced relatively similar patterns of cross-modal associations.","container-title":"Attention, Perception, &amp; Psychophysics","DOI":"10.3758/s13414-015-0837-1","ISSN":"1943-393X","issue":"4","journalAbbreviation":"Atten Percept Psychophys","language":"en","page":"1379-1395","source":"Springer Link","title":"Cross-Modal Associations between Color and Haptics","volume":"77","author":[{"family":"Slobodenyuk","given":"Nadiya"},{"family":"Jraissati","given":"Yasmina"},{"family":"Kanso","given":"Ali"},{"family":"Ghanem","given":"Lama"},{"family":"Elhajj","given":"Imad"}],"issued":{"date-parts":[["2015",5,1]]}}}],"schema":"https://github.com/citation-style-language/schema/raw/master/csl-citation.json"} </w:instrText>
      </w:r>
      <w:r w:rsidR="00723697" w:rsidRPr="00970959">
        <w:fldChar w:fldCharType="separate"/>
      </w:r>
      <w:r w:rsidR="00723697" w:rsidRPr="00970959">
        <w:t>Slobodenyuk, Jraissati, Kanso, Ghanem, &amp; Elhajj (2015)</w:t>
      </w:r>
      <w:r w:rsidR="00723697" w:rsidRPr="00970959">
        <w:fldChar w:fldCharType="end"/>
      </w:r>
      <w:r w:rsidR="00723697" w:rsidRPr="00970959">
        <w:t xml:space="preserve"> found that the intensity of haptic stimuli </w:t>
      </w:r>
      <w:r w:rsidR="00D5088E" w:rsidRPr="00970959">
        <w:t>are</w:t>
      </w:r>
      <w:r w:rsidR="00723697" w:rsidRPr="00970959">
        <w:t xml:space="preserve"> reflected in the colours that </w:t>
      </w:r>
      <w:r w:rsidR="001E2042" w:rsidRPr="00970959">
        <w:t xml:space="preserve">correspond to them. </w:t>
      </w:r>
      <w:r w:rsidR="00504115" w:rsidRPr="00970959">
        <w:t xml:space="preserve">Therefore, in our study, we expected to find a positive correlation between the </w:t>
      </w:r>
      <w:r w:rsidR="003B77CF" w:rsidRPr="00970959">
        <w:t xml:space="preserve">intensity </w:t>
      </w:r>
      <w:r w:rsidR="00504115" w:rsidRPr="00970959">
        <w:t xml:space="preserve">of the emotion and the degree of saturation of the colours with which it was associated. </w:t>
      </w:r>
    </w:p>
    <w:p w14:paraId="15655C8A" w14:textId="6C9BDDCA" w:rsidR="009574B6" w:rsidRPr="00970959" w:rsidRDefault="009574B6" w:rsidP="00BA6922">
      <w:pPr>
        <w:jc w:val="both"/>
      </w:pPr>
    </w:p>
    <w:p w14:paraId="003E7EB8" w14:textId="3D0FB1E9" w:rsidR="001E2042" w:rsidRPr="00970959" w:rsidRDefault="00EC616B" w:rsidP="00BA6922">
      <w:pPr>
        <w:jc w:val="both"/>
      </w:pPr>
      <w:r w:rsidRPr="00970959">
        <w:t xml:space="preserve">According to conceptual metaphor theory, in many cultures, there is a strong relationship between light colours and positive emotions. </w:t>
      </w:r>
      <w:bookmarkStart w:id="101" w:name="_Hlk92884148"/>
      <w:r w:rsidRPr="00970959">
        <w:t xml:space="preserve">This relationship has been found to manifest in a wide variety of forms of expression ranging from language </w:t>
      </w:r>
      <w:r w:rsidRPr="00970959">
        <w:fldChar w:fldCharType="begin"/>
      </w:r>
      <w:r w:rsidR="00B20965" w:rsidRPr="00970959">
        <w:instrText xml:space="preserve"> ADDIN ZOTERO_ITEM CSL_CITATION {"citationID":"CCQmq6R3","properties":{"formattedCitation":"(Lakoff &amp; Johnson, 1980)","plainCitation":"(Lakoff &amp; Johnson, 1980)","noteIndex":0},"citationItems":[{"id":911,"uris":["http://zotero.org/users/6094700/items/7JT8XYIY"],"itemData":{"id":911,"type":"book","abstract":"The now-classic Metaphors We Live By changed our understanding of metaphor and its role in language and the mind. Metaphor, the authors explain, is a fundamental mechanism of mind, one that allows us to use what we know about our physical and social experience to provide understanding of countless other subjects. Because such metaphors structure our most basic understandings of our experience, they are \"metaphors we live by\"—metaphors that can shape our perceptions and actions without our ever noticing them.  In this updated edition of Lakoff and Johnson's influential book, the authors supply an afterword surveying how their theory of metaphor has developed within the cognitive sciences to become central to the contemporary understanding of how we think and how we express our thoughts in language.","edition":"1st Edition","event-place":"Chicago","ISBN":"978-0-226-46801-3","language":"English","number-of-pages":"242","publisher":"University of Chicago Press","publisher-place":"Chicago","source":"Amazon","title":"Metaphors We Live By","author":[{"family":"Lakoff","given":"George"},{"family":"Johnson","given":"Mark"}],"issued":{"date-parts":[["1980"]],"season":"2003"}}}],"schema":"https://github.com/citation-style-language/schema/raw/master/csl-citation.json"} </w:instrText>
      </w:r>
      <w:r w:rsidRPr="00970959">
        <w:fldChar w:fldCharType="separate"/>
      </w:r>
      <w:r w:rsidRPr="00970959">
        <w:t>(Lakoff &amp; Johnson, 1980)</w:t>
      </w:r>
      <w:r w:rsidRPr="00970959">
        <w:fldChar w:fldCharType="end"/>
      </w:r>
      <w:r w:rsidRPr="00970959">
        <w:t xml:space="preserve"> to feature films</w:t>
      </w:r>
      <w:r w:rsidR="009E2203" w:rsidRPr="00970959">
        <w:t xml:space="preserve">, where </w:t>
      </w:r>
      <w:r w:rsidR="005019D3" w:rsidRPr="00970959">
        <w:t xml:space="preserve">light is often associated with positivity and </w:t>
      </w:r>
      <w:r w:rsidR="009E2203" w:rsidRPr="00970959">
        <w:t xml:space="preserve">darkness </w:t>
      </w:r>
      <w:r w:rsidR="005019D3" w:rsidRPr="00970959">
        <w:t xml:space="preserve">is associated </w:t>
      </w:r>
      <w:r w:rsidR="009E2203" w:rsidRPr="00970959">
        <w:t xml:space="preserve">with </w:t>
      </w:r>
      <w:r w:rsidR="003D5339" w:rsidRPr="00970959">
        <w:t>negativ</w:t>
      </w:r>
      <w:r w:rsidR="005019D3" w:rsidRPr="00970959">
        <w:t xml:space="preserve">ity </w:t>
      </w:r>
      <w:r w:rsidRPr="00970959">
        <w:fldChar w:fldCharType="begin"/>
      </w:r>
      <w:r w:rsidR="00B20965" w:rsidRPr="00970959">
        <w:instrText xml:space="preserve"> ADDIN ZOTERO_ITEM CSL_CITATION {"citationID":"leB8wbK3","properties":{"formattedCitation":"(Forceville &amp; Renckens, 2013)","plainCitation":"(Forceville &amp; Renckens, 2013)","noteIndex":0},"citationItems":[{"id":885,"uris":["http://zotero.org/users/6094700/items/PIKNF8M9"],"itemData":{"id":885,"type":"article-journal","container-title":"Metaphor and the Social World","ISSN":"2210-4070","issue":"2","journalAbbreviation":"Metaphor and the Social World","note":"publisher: John Benjamins","page":"160-179","title":"The good is light and bad is dark metaphor in feature films","volume":"3","author":[{"family":"Forceville","given":"Charles J"},{"family":"Renckens","given":"Thijs"}],"issued":{"date-parts":[["2013"]]}}}],"schema":"https://github.com/citation-style-language/schema/raw/master/csl-citation.json"} </w:instrText>
      </w:r>
      <w:r w:rsidRPr="00970959">
        <w:fldChar w:fldCharType="separate"/>
      </w:r>
      <w:r w:rsidRPr="00970959">
        <w:t>(Forceville &amp; Renckens, 2013)</w:t>
      </w:r>
      <w:r w:rsidRPr="00970959">
        <w:fldChar w:fldCharType="end"/>
      </w:r>
      <w:r w:rsidRPr="00970959">
        <w:t xml:space="preserve">. </w:t>
      </w:r>
      <w:bookmarkEnd w:id="101"/>
      <w:r w:rsidRPr="00970959">
        <w:t xml:space="preserve">There is evidence to suggest that </w:t>
      </w:r>
      <w:r w:rsidR="00504115" w:rsidRPr="00970959">
        <w:t>these associations are</w:t>
      </w:r>
      <w:r w:rsidR="003D294A" w:rsidRPr="00970959">
        <w:t xml:space="preserve"> mentally</w:t>
      </w:r>
      <w:r w:rsidR="00504115" w:rsidRPr="00970959">
        <w:t xml:space="preserve"> represented implicitly and automatically </w:t>
      </w:r>
      <w:r w:rsidR="00504115" w:rsidRPr="00970959">
        <w:fldChar w:fldCharType="begin"/>
      </w:r>
      <w:r w:rsidR="00B20965" w:rsidRPr="00970959">
        <w:instrText xml:space="preserve"> ADDIN ZOTERO_ITEM CSL_CITATION {"citationID":"faPIupRs","properties":{"formattedCitation":"(Meier &amp; Robinson, 2005; Meier et al., 2007)","plainCitation":"(Meier &amp; Robinson, 2005; Meier et al., 2007)","noteIndex":0},"citationItems":[{"id":592,"uris":["http://zotero.org/users/6094700/items/UQ5GE84E"],"itemData":{"id":592,"type":"article-journal","abstract":"Philosophers and psycholinguists have argued that abstract concepts like affect are represented via the mechanism of metaphor. This review investigates this contention, specifically within the context of social-cognition and clinical psychology research that has studied the link between affect and brightness, vertical position, and distance between the self and an object. The review will be particularly concerned with automatic and incidental linkages between affect and perception and their relevance for a variety of affective phenomena related to evaluation, mood, and emotional behavior. The cumulative data reveal that the metaphorical representation of affect has considerable merit. For this reason, the review suggests an expanded research agenda including (a) other perceptual experiences (such as those related to taste and temperature), (b) potential cultural variations, (c) neuroimaging research, and (d) the elucidation of \"real world\" consequences.","container-title":"Metaphor and Symbol","DOI":"10.1207/s15327868ms2004_1","ISSN":"1092-6488","issue":"4","note":"publisher: Routledge\n_eprint: https://doi.org/10.1207/s15327868ms2004_1","page":"239-257","source":"Taylor and Francis+NEJM","title":"The Metaphorical Representation of Affect","volume":"20","author":[{"family":"Meier","given":"Brian P."},{"family":"Robinson","given":"Michael D."}],"issued":{"date-parts":[["2005",10,1]]}}},{"id":780,"uris":["http://zotero.org/users/6094700/items/S626UVJC"],"itemData":{"id":780,"type":"article-journal","container-title":"Emotion","ISSN":"1931-1516","issue":"2","journalAbbreviation":"Emotion","note":"publisher: American Psychological Association","page":"366","title":"When\" light\" and\" dark\" thoughts become light and dark responses: Affect biases brightness judgments.","volume":"7","author":[{"family":"Meier","given":"Brian P"},{"family":"Robinson","given":"Michael D"},{"family":"Crawford","given":"L Elizabeth"},{"family":"Ahlvers","given":"Whitney J"}],"issued":{"date-parts":[["2007"]]}}}],"schema":"https://github.com/citation-style-language/schema/raw/master/csl-citation.json"} </w:instrText>
      </w:r>
      <w:r w:rsidR="00504115" w:rsidRPr="00970959">
        <w:fldChar w:fldCharType="separate"/>
      </w:r>
      <w:r w:rsidR="00B50E59" w:rsidRPr="00970959">
        <w:t>(Meier &amp; Robinson, 2005; Meier et al., 2007)</w:t>
      </w:r>
      <w:r w:rsidR="00504115" w:rsidRPr="00970959">
        <w:fldChar w:fldCharType="end"/>
      </w:r>
      <w:r w:rsidR="00504115" w:rsidRPr="00970959">
        <w:t xml:space="preserve">. Therefore, in our study, we expected to find a positive correlation between the </w:t>
      </w:r>
      <w:r w:rsidR="004C6321" w:rsidRPr="00970959">
        <w:t>valence</w:t>
      </w:r>
      <w:r w:rsidR="00504115" w:rsidRPr="00970959">
        <w:t xml:space="preserve"> of the emotion and the lightness of the colours with which it was associated.</w:t>
      </w:r>
      <w:r w:rsidR="00780EDC" w:rsidRPr="00970959">
        <w:t xml:space="preserve"> </w:t>
      </w:r>
      <w:bookmarkStart w:id="102" w:name="_Hlk95827711"/>
      <w:r w:rsidR="001E2042" w:rsidRPr="00970959">
        <w:t xml:space="preserve">The idea that intensity and </w:t>
      </w:r>
      <w:r w:rsidR="003D294A" w:rsidRPr="00970959">
        <w:t xml:space="preserve">positive-negative </w:t>
      </w:r>
      <w:r w:rsidR="00F341DE" w:rsidRPr="00970959">
        <w:t>valence</w:t>
      </w:r>
      <w:r w:rsidR="001E2042" w:rsidRPr="00970959">
        <w:t xml:space="preserve"> </w:t>
      </w:r>
      <w:r w:rsidR="00455836" w:rsidRPr="00970959">
        <w:t xml:space="preserve">of emotions </w:t>
      </w:r>
      <w:r w:rsidR="001E2042" w:rsidRPr="00970959">
        <w:t xml:space="preserve">are two of the main driving forces for cross-modal mappings </w:t>
      </w:r>
      <w:r w:rsidR="00780EDC" w:rsidRPr="00970959">
        <w:t xml:space="preserve">is also supported by findings from studies that have </w:t>
      </w:r>
      <w:r w:rsidR="003C65D8" w:rsidRPr="00970959">
        <w:t>identified</w:t>
      </w:r>
      <w:r w:rsidR="00D320D0" w:rsidRPr="00970959">
        <w:t xml:space="preserve"> cross-modal correspondences between colours </w:t>
      </w:r>
      <w:r w:rsidR="009574B6" w:rsidRPr="00970959">
        <w:t>and</w:t>
      </w:r>
      <w:r w:rsidR="00D320D0" w:rsidRPr="00970959">
        <w:t xml:space="preserve"> smells </w:t>
      </w:r>
      <w:r w:rsidR="00E700ED" w:rsidRPr="00970959">
        <w:fldChar w:fldCharType="begin"/>
      </w:r>
      <w:r w:rsidR="00B20965" w:rsidRPr="00970959">
        <w:instrText xml:space="preserve"> ADDIN ZOTERO_ITEM CSL_CITATION {"citationID":"C9eDaYe5","properties":{"formattedCitation":"(Gilbert, Martin, &amp; Kemp, 1996; Schifferstein &amp; Tanudjaja, 2004)","plainCitation":"(Gilbert, Martin, &amp; Kemp, 1996; Schifferstein &amp; Tanudjaja, 2004)","noteIndex":0},"citationItems":[{"id":98,"uris":["http://zotero.org/users/6094700/items/JMQFMXJM"],"itemData":{"id":98,"type":"article-journal","container-title":"The American journal of psychology","ISSN":"0002-9556","journalAbbreviation":"The American journal of psychology","note":"publisher: JSTOR","page":"335-351","title":"Cross-modal correspondence between vision and olfaction: the color of smells","author":[{"family":"Gilbert","given":"Avery N"},{"family":"Martin","given":"Robyn"},{"family":"Kemp","given":"Sarah E"}],"issued":{"date-parts":[["1996"]]}}},{"id":99,"uris":["http://zotero.org/users/6094700/items/37YIGZ3K"],"itemData":{"id":99,"type":"article-journal","container-title":"Perception","ISSN":"0301-0066","issue":"10","journalAbbreviation":"Perception","note":"publisher: SAGE Publications Sage UK: London, England","page":"1249-1266","title":"Visualising fragrances through colours: the mediating role of emotions","volume":"33","author":[{"family":"Schifferstein","given":"Hendrik NJ"},{"family":"Tanudjaja","given":"Inge"}],"issued":{"date-parts":[["2004"]]}}}],"schema":"https://github.com/citation-style-language/schema/raw/master/csl-citation.json"} </w:instrText>
      </w:r>
      <w:r w:rsidR="00E700ED" w:rsidRPr="00970959">
        <w:fldChar w:fldCharType="separate"/>
      </w:r>
      <w:r w:rsidR="00E700ED" w:rsidRPr="00970959">
        <w:t>(Gilbert, Martin, &amp; Kemp, 1996; Schifferstein &amp; Tanudjaja, 2004)</w:t>
      </w:r>
      <w:r w:rsidR="00E700ED" w:rsidRPr="00970959">
        <w:fldChar w:fldCharType="end"/>
      </w:r>
      <w:r w:rsidR="00D320D0" w:rsidRPr="00970959">
        <w:t xml:space="preserve">, colours and tastes </w:t>
      </w:r>
      <w:r w:rsidR="00E700ED" w:rsidRPr="00970959">
        <w:fldChar w:fldCharType="begin"/>
      </w:r>
      <w:r w:rsidR="00B20965" w:rsidRPr="00970959">
        <w:instrText xml:space="preserve"> ADDIN ZOTERO_ITEM CSL_CITATION {"citationID":"5typfIHh","properties":{"formattedCitation":"(C Spence, Levitan, Shankar, &amp; Zampini, 2010)","plainCitation":"(C Spence, Levitan, Shankar, &amp; Zampini, 2010)","dontUpdate":true,"noteIndex":0},"citationItems":[{"id":97,"uris":["http://zotero.org/users/6094700/items/8HCUU6X9"],"itemData":{"id":97,"type":"article-journal","title":"Does food color influence taste and flavor perception in humans? Chemosensory Perception, 3 (1), 68-84","author":[{"family":"Spence","given":"C"},{"family":"Levitan","given":"CA"},{"family":"Shankar","given":"MU"},{"family":"Zampini","given":"M"}],"issued":{"date-parts":[["2010"]]}}}],"schema":"https://github.com/citation-style-language/schema/raw/master/csl-citation.json"} </w:instrText>
      </w:r>
      <w:r w:rsidR="00E700ED" w:rsidRPr="00970959">
        <w:fldChar w:fldCharType="separate"/>
      </w:r>
      <w:r w:rsidR="00DE01E3" w:rsidRPr="00970959">
        <w:t>(Spence, Levitan, Shankar, &amp; Zampini, 2010)</w:t>
      </w:r>
      <w:r w:rsidR="00E700ED" w:rsidRPr="00970959">
        <w:fldChar w:fldCharType="end"/>
      </w:r>
      <w:r w:rsidR="00E700ED" w:rsidRPr="00970959">
        <w:t xml:space="preserve">, </w:t>
      </w:r>
      <w:r w:rsidR="009574B6" w:rsidRPr="00970959">
        <w:t>and</w:t>
      </w:r>
      <w:r w:rsidR="00D320D0" w:rsidRPr="00970959">
        <w:t xml:space="preserve"> colours and sounds </w:t>
      </w:r>
      <w:r w:rsidR="00E700ED" w:rsidRPr="00970959">
        <w:fldChar w:fldCharType="begin"/>
      </w:r>
      <w:r w:rsidR="00B20965" w:rsidRPr="00970959">
        <w:instrText xml:space="preserve"> ADDIN ZOTERO_ITEM CSL_CITATION {"citationID":"eyG8Enq4","properties":{"formattedCitation":"(Palmer, Schloss, Xu, &amp; Prado-Le\\uc0\\u243{}n, 2013)","plainCitation":"(Palmer, Schloss, Xu, &amp; Prado-León, 2013)","noteIndex":0},"citationItems":[{"id":858,"uris":["http://zotero.org/users/6094700/items/74KZQCL3"],"itemData":{"id":858,"type":"article-journal","container-title":"Proceedings of the National Academy of Sciences","ISSN":"0027-8424","issue":"22","journalAbbreviation":"Proceedings of the National Academy of Sciences","note":"publisher: National Acad Sciences","page":"8836-8841","title":"Music–color associations are mediated by emotion","volume":"110","author":[{"family":"Palmer","given":"Stephen E"},{"family":"Schloss","given":"Karen B"},{"family":"Xu","given":"Zoe"},{"family":"Prado-León","given":"Lilia R"}],"issued":{"date-parts":[["2013"]]}}}],"schema":"https://github.com/citation-style-language/schema/raw/master/csl-citation.json"} </w:instrText>
      </w:r>
      <w:r w:rsidR="00E700ED" w:rsidRPr="00970959">
        <w:fldChar w:fldCharType="separate"/>
      </w:r>
      <w:r w:rsidR="00E700ED" w:rsidRPr="00970959">
        <w:t>(Palmer, Schloss, Xu, &amp; Prado-León, 2013)</w:t>
      </w:r>
      <w:r w:rsidR="00E700ED" w:rsidRPr="00970959">
        <w:fldChar w:fldCharType="end"/>
      </w:r>
      <w:r w:rsidR="00D320D0" w:rsidRPr="00970959">
        <w:t xml:space="preserve">. </w:t>
      </w:r>
    </w:p>
    <w:bookmarkEnd w:id="102"/>
    <w:p w14:paraId="5A2CA9F3" w14:textId="7E80B208" w:rsidR="009574B6" w:rsidRPr="00970959" w:rsidRDefault="009574B6" w:rsidP="00BA6922">
      <w:pPr>
        <w:jc w:val="both"/>
      </w:pPr>
    </w:p>
    <w:p w14:paraId="4572E4E0" w14:textId="45C72A51" w:rsidR="00DE2C05" w:rsidRPr="00970959" w:rsidRDefault="00504115" w:rsidP="00BA6922">
      <w:pPr>
        <w:spacing w:after="120"/>
        <w:jc w:val="both"/>
      </w:pPr>
      <w:r w:rsidRPr="00970959">
        <w:lastRenderedPageBreak/>
        <w:t xml:space="preserve">At this point, it is useful to consider how and why associations between valence and lightness and between </w:t>
      </w:r>
      <w:r w:rsidR="003B77CF" w:rsidRPr="00970959">
        <w:t xml:space="preserve">intensity </w:t>
      </w:r>
      <w:r w:rsidRPr="00970959">
        <w:t xml:space="preserve">and saturation might have arisen. </w:t>
      </w:r>
      <w:r w:rsidR="60B8FAB1" w:rsidRPr="00970959">
        <w:t xml:space="preserve">In </w:t>
      </w:r>
      <w:r w:rsidR="0031547D" w:rsidRPr="00970959">
        <w:t>Section</w:t>
      </w:r>
      <w:r w:rsidR="60B8FAB1" w:rsidRPr="00970959">
        <w:t xml:space="preserve"> 1, we discussed a range of mechanisms through which people form associations between emotions and colours, ranging from bodily-based experiences through to language and interaction</w:t>
      </w:r>
      <w:r w:rsidR="00B91420" w:rsidRPr="00970959">
        <w:t xml:space="preserve"> with the environment</w:t>
      </w:r>
      <w:r w:rsidR="60B8FAB1" w:rsidRPr="00970959">
        <w:t xml:space="preserve">. We also saw that some associations appear to be ‘hard-wired’ into the brain. Here we consider how each of these acquisition mechanisms might account for the ways in which people develop associations between </w:t>
      </w:r>
      <w:r w:rsidR="003B77CF" w:rsidRPr="00970959">
        <w:t xml:space="preserve">intensity </w:t>
      </w:r>
      <w:r w:rsidR="60B8FAB1" w:rsidRPr="00970959">
        <w:t xml:space="preserve">and saturation and between valence and lightness. We also consider how these different acquisition mechanisms might account for any cross-cultural variation that is encountered. </w:t>
      </w:r>
    </w:p>
    <w:p w14:paraId="4425AE3C" w14:textId="72E9F60B" w:rsidR="001C411C" w:rsidRPr="00970959" w:rsidRDefault="6FEF8AEB" w:rsidP="00BA6922">
      <w:pPr>
        <w:spacing w:after="120"/>
        <w:jc w:val="both"/>
      </w:pPr>
      <w:bookmarkStart w:id="103" w:name="_Hlk118898150"/>
      <w:r w:rsidRPr="00970959">
        <w:t xml:space="preserve">We begin by discussing how the acquisition mechanisms outlined in </w:t>
      </w:r>
      <w:r w:rsidR="0031547D" w:rsidRPr="00970959">
        <w:t>Section</w:t>
      </w:r>
      <w:r w:rsidRPr="00970959">
        <w:t xml:space="preserve"> 1 might contribute to the relationship between valence and lightness. The</w:t>
      </w:r>
      <w:r w:rsidR="0016012C" w:rsidRPr="00970959">
        <w:t xml:space="preserve"> idea that positive things tend to be seen as ‘light’ and negative things tend to be seen as ‘dark’ </w:t>
      </w:r>
      <w:r w:rsidRPr="00970959">
        <w:t xml:space="preserve">is widespread and manifests in a wide variety of the world’s languages. This relationship appears to have a bodily-based motivation, as humans respond positively to sunlight given that it allows them to go about their daily business. </w:t>
      </w:r>
      <w:bookmarkStart w:id="104" w:name="_Hlk92884113"/>
      <w:r w:rsidR="003C65D8" w:rsidRPr="00970959">
        <w:t>Similarly</w:t>
      </w:r>
      <w:r w:rsidRPr="00970959">
        <w:t xml:space="preserve">, </w:t>
      </w:r>
      <w:r w:rsidR="00C26C96" w:rsidRPr="00970959">
        <w:t xml:space="preserve">the experience of </w:t>
      </w:r>
      <w:r w:rsidRPr="00970959">
        <w:t xml:space="preserve">darkness </w:t>
      </w:r>
      <w:r w:rsidR="00C26C96" w:rsidRPr="00970959">
        <w:t xml:space="preserve">has been found to provoke negative emotional states including fear or anxiety </w:t>
      </w:r>
      <w:r w:rsidR="00C26C96" w:rsidRPr="00970959">
        <w:fldChar w:fldCharType="begin"/>
      </w:r>
      <w:r w:rsidR="00B20965" w:rsidRPr="00970959">
        <w:instrText xml:space="preserve"> ADDIN ZOTERO_ITEM CSL_CITATION {"citationID":"V3ElgLDQ","properties":{"formattedCitation":"(Grillon, Pellowski, Merikangas, &amp; Davis, 1997)","plainCitation":"(Grillon, Pellowski, Merikangas, &amp; Davis, 1997)","noteIndex":0},"citationItems":[{"id":1840,"uris":["http://zotero.org/users/6094700/items/5S2ENCL6"],"itemData":{"id":1840,"type":"article-journal","abstract":"The effects of darkness on startle reactivity and prepulse inhibition were investigated in two studies with 25 subjects participating in each study. Acoustic startle stimuli that were or were not preceded by an acoustic prepulse were delivered in alternating periods of complete darkness or light. In both studies, darkness significantly increased the magnitude of startle but did not affect prepulse inhibition (PPI). The PPI results suggest that darkness did not increase attention to the auditory modality, so that the startle facilitation in the dark probably did not result from an attentional process. The increased startle in the dark was significantly correlated with the intensity of subjects' fear of the dark as children based on retrospective rating scales. It is hypothesized that the startle facilitation in the dark results from a change in affect rather than from a change in attention.","container-title":"Biological Psychiatry","DOI":"10.1016/S0006-3223(96)00466-0","ISSN":"0006-3223","issue":"6","journalAbbreviation":"Biological Psychiatry","language":"en","page":"453-460","source":"ScienceDirect","title":"Darkness facilitates the acoustic startle reflex in humans","volume":"42","author":[{"family":"Grillon","given":"Christian"},{"family":"Pellowski","given":"Mark"},{"family":"Merikangas","given":"Kathleen R."},{"family":"Davis","given":"Michael"}],"issued":{"date-parts":[["1997",9,15]]}}}],"schema":"https://github.com/citation-style-language/schema/raw/master/csl-citation.json"} </w:instrText>
      </w:r>
      <w:r w:rsidR="00C26C96" w:rsidRPr="00970959">
        <w:fldChar w:fldCharType="separate"/>
      </w:r>
      <w:r w:rsidR="00C26C96" w:rsidRPr="00970959">
        <w:t>(Grillon, Pellowski, Merikangas, &amp; Davis, 1997)</w:t>
      </w:r>
      <w:r w:rsidR="00C26C96" w:rsidRPr="00970959">
        <w:fldChar w:fldCharType="end"/>
      </w:r>
      <w:r w:rsidR="00C26C96" w:rsidRPr="00970959">
        <w:t xml:space="preserve"> </w:t>
      </w:r>
      <w:r w:rsidRPr="00970959">
        <w:t xml:space="preserve">and is therefore more negative. </w:t>
      </w:r>
      <w:bookmarkEnd w:id="104"/>
      <w:r w:rsidR="003C65D8" w:rsidRPr="00970959">
        <w:t xml:space="preserve">The widespread nature of the relationship between goodness and light (and badness and darkness) along with the fact that the relationship appears to go beyond language has led some to describe it as a ‘conceptual metaphor’ (i.e. a metaphor that exists not just in language, but also in thought) (Lakoff and Johnson, 1980). </w:t>
      </w:r>
      <w:bookmarkStart w:id="105" w:name="_Hlk118898689"/>
      <w:r w:rsidR="001C411C" w:rsidRPr="00970959">
        <w:t>According to conceptual metaphor theory, the ‘source domain’ ‘</w:t>
      </w:r>
      <w:r w:rsidR="001C411C" w:rsidRPr="00970959">
        <w:rPr>
          <w:smallCaps/>
        </w:rPr>
        <w:t>degree of light</w:t>
      </w:r>
      <w:r w:rsidR="001C411C" w:rsidRPr="00970959">
        <w:t>’ represents the ‘target domain’ ‘</w:t>
      </w:r>
      <w:r w:rsidR="001C411C" w:rsidRPr="00970959">
        <w:rPr>
          <w:smallCaps/>
        </w:rPr>
        <w:t>degree of goodness’</w:t>
      </w:r>
      <w:r w:rsidR="001C411C" w:rsidRPr="00970959">
        <w:t xml:space="preserve"> at the level of both language and thought. </w:t>
      </w:r>
      <w:bookmarkEnd w:id="105"/>
    </w:p>
    <w:p w14:paraId="5EEFB950" w14:textId="2753ED65" w:rsidR="007A3EDE" w:rsidRPr="00970959" w:rsidRDefault="003C65D8" w:rsidP="00BA6922">
      <w:pPr>
        <w:spacing w:after="120"/>
        <w:jc w:val="both"/>
      </w:pPr>
      <w:r w:rsidRPr="00970959">
        <w:t>There may however be some variation in the universality of this metaphor. There may</w:t>
      </w:r>
      <w:r w:rsidR="00216207" w:rsidRPr="00970959">
        <w:t>,</w:t>
      </w:r>
      <w:r w:rsidRPr="00970959">
        <w:t xml:space="preserve"> for example,</w:t>
      </w:r>
      <w:r w:rsidR="6FEF8AEB" w:rsidRPr="00970959">
        <w:t xml:space="preserve"> be </w:t>
      </w:r>
      <w:r w:rsidR="00C26C96" w:rsidRPr="00970959">
        <w:t xml:space="preserve">some types of </w:t>
      </w:r>
      <w:r w:rsidR="6FEF8AEB" w:rsidRPr="00970959">
        <w:t xml:space="preserve">environmental </w:t>
      </w:r>
      <w:r w:rsidR="00C26C96" w:rsidRPr="00970959">
        <w:t>variation</w:t>
      </w:r>
      <w:r w:rsidR="6FEF8AEB" w:rsidRPr="00970959">
        <w:t xml:space="preserve"> that shape the extent to which lightness is associated with positive emotions. </w:t>
      </w:r>
      <w:bookmarkEnd w:id="103"/>
      <w:r w:rsidR="6FEF8AEB" w:rsidRPr="00970959">
        <w:t xml:space="preserve">For example, </w:t>
      </w:r>
      <w:r w:rsidR="00576C97" w:rsidRPr="00970959">
        <w:t xml:space="preserve">citizens of </w:t>
      </w:r>
      <w:r w:rsidR="6FEF8AEB" w:rsidRPr="00970959">
        <w:t>countries which are less exposed to sunlight throughout the year</w:t>
      </w:r>
      <w:r w:rsidR="00F94F49" w:rsidRPr="00970959">
        <w:t xml:space="preserve">, </w:t>
      </w:r>
      <w:r w:rsidR="6FEF8AEB" w:rsidRPr="00970959">
        <w:t>may develop a more positive association between light and positive emotions. The relationship between lightness and valence is also likely to be shaped by exposure to the linguistic environment. These differences may also lead to variation in the extent to which the two phenomena are related. In other words, the linguistic conventions may lead to variations in the strength of the associations that people form between valence and lightness. Another possibility is that the emotions themselves may be viewed differently by members of the different cultural groups. This would affect the overall levels of lightness of the colours that people associate with them. There may also be cultural differences in the ways in which colours are used, and the kinds of colours that people are habitually exposed to. This may also affect overall preferences in terms of the</w:t>
      </w:r>
      <w:r w:rsidR="00DD1B77" w:rsidRPr="00970959">
        <w:t xml:space="preserve"> </w:t>
      </w:r>
      <w:r w:rsidR="6FEF8AEB" w:rsidRPr="00970959">
        <w:t>lightness of the colours that are selected.</w:t>
      </w:r>
    </w:p>
    <w:p w14:paraId="05CA68B5" w14:textId="17E3CFCE" w:rsidR="00B57CCB" w:rsidRPr="00970959" w:rsidRDefault="00E069BC" w:rsidP="00BA6922">
      <w:pPr>
        <w:spacing w:after="120"/>
        <w:jc w:val="both"/>
      </w:pPr>
      <w:r w:rsidRPr="00970959">
        <w:t xml:space="preserve">The relationship between </w:t>
      </w:r>
      <w:r w:rsidR="003B77CF" w:rsidRPr="00970959">
        <w:t xml:space="preserve">intensity </w:t>
      </w:r>
      <w:r w:rsidRPr="00970959">
        <w:t xml:space="preserve">and saturation is somewhat different in kind to the relationship between valence and lightness. </w:t>
      </w:r>
      <w:bookmarkStart w:id="106" w:name="_Hlk95833216"/>
      <w:r w:rsidRPr="00970959">
        <w:t xml:space="preserve">Whilst </w:t>
      </w:r>
      <w:r w:rsidRPr="00970959">
        <w:rPr>
          <w:smallCaps/>
        </w:rPr>
        <w:t>good is light</w:t>
      </w:r>
      <w:r w:rsidRPr="00970959">
        <w:t xml:space="preserve"> is a widely</w:t>
      </w:r>
      <w:r w:rsidR="00504115" w:rsidRPr="00970959">
        <w:t xml:space="preserve"> </w:t>
      </w:r>
      <w:r w:rsidRPr="00970959">
        <w:t xml:space="preserve">discussed conceptual metaphor, the </w:t>
      </w:r>
      <w:r w:rsidR="00C7718C" w:rsidRPr="00970959">
        <w:t xml:space="preserve">relationship between </w:t>
      </w:r>
      <w:r w:rsidR="003B77CF" w:rsidRPr="00970959">
        <w:t xml:space="preserve">intensity </w:t>
      </w:r>
      <w:r w:rsidR="00C7718C" w:rsidRPr="00970959">
        <w:t>and</w:t>
      </w:r>
      <w:r w:rsidRPr="00970959">
        <w:t xml:space="preserve"> saturation is more a</w:t>
      </w:r>
      <w:r w:rsidR="00C7718C" w:rsidRPr="00970959">
        <w:t xml:space="preserve"> question of </w:t>
      </w:r>
      <w:r w:rsidR="0099723C" w:rsidRPr="00970959">
        <w:t>degree</w:t>
      </w:r>
      <w:r w:rsidR="002E151D" w:rsidRPr="00970959">
        <w:t xml:space="preserve"> (in this case more feeling = more saturation)</w:t>
      </w:r>
      <w:r w:rsidR="00C7718C" w:rsidRPr="00970959">
        <w:t xml:space="preserve">, </w:t>
      </w:r>
      <w:bookmarkStart w:id="107" w:name="_Hlk118898835"/>
      <w:r w:rsidR="00C7718C" w:rsidRPr="00970959">
        <w:t xml:space="preserve">a property that can be mapped from </w:t>
      </w:r>
      <w:r w:rsidR="001C411C" w:rsidRPr="00970959">
        <w:t xml:space="preserve">the </w:t>
      </w:r>
      <w:r w:rsidR="00C7718C" w:rsidRPr="00970959">
        <w:t xml:space="preserve">source </w:t>
      </w:r>
      <w:r w:rsidR="001C411C" w:rsidRPr="00970959">
        <w:t xml:space="preserve">domain </w:t>
      </w:r>
      <w:r w:rsidR="00C7718C" w:rsidRPr="00970959">
        <w:t xml:space="preserve">to </w:t>
      </w:r>
      <w:r w:rsidR="001C411C" w:rsidRPr="00970959">
        <w:t xml:space="preserve">the </w:t>
      </w:r>
      <w:r w:rsidR="00C7718C" w:rsidRPr="00970959">
        <w:t xml:space="preserve">target, </w:t>
      </w:r>
      <w:r w:rsidR="001C411C" w:rsidRPr="00970959">
        <w:t xml:space="preserve">domain, </w:t>
      </w:r>
      <w:bookmarkEnd w:id="107"/>
      <w:r w:rsidR="00C7718C" w:rsidRPr="00970959">
        <w:t xml:space="preserve">regardless of the conceptual metaphor involved. </w:t>
      </w:r>
      <w:bookmarkEnd w:id="106"/>
      <w:r w:rsidR="00C7718C" w:rsidRPr="00970959">
        <w:t xml:space="preserve">This idea is encapsulated in </w:t>
      </w:r>
      <w:r w:rsidR="00C7718C" w:rsidRPr="00970959">
        <w:fldChar w:fldCharType="begin"/>
      </w:r>
      <w:r w:rsidR="00B20965" w:rsidRPr="00970959">
        <w:instrText xml:space="preserve"> ADDIN ZOTERO_ITEM CSL_CITATION {"citationID":"OxaaQUuW","properties":{"formattedCitation":"(Barnden, Glasbey, Lee, &amp; Wallington, 2003)","plainCitation":"(Barnden, Glasbey, Lee, &amp; Wallington, 2003)","dontUpdate":true,"noteIndex":0},"citationItems":[{"id":391,"uris":["http://zotero.org/users/6094700/items/D76QWYIU"],"itemData":{"id":391,"type":"paper-conference","event-title":"Conference Companion to the 10th Conference of the European                                               Chapter of the Association for Computational Linguistics (EACL 2003)","page":"57-61","publisher":"Conference Companion to the 10th Conference of the European                                               Chapter of the Association for Computational Linguistics (EACL 2003), Association for Computational Linguistics","title":"Domain-transcending mappings in a system for metaphorical reasoning","author":[{"family":"Barnden","given":"John A"},{"family":"Glasbey","given":"Sheila R"},{"family":"Lee","given":"Mark G"},{"family":"Wallington","given":"Alan M"}],"issued":{"date-parts":[["2003"]]}}}],"schema":"https://github.com/citation-style-language/schema/raw/master/csl-citation.json"} </w:instrText>
      </w:r>
      <w:r w:rsidR="00C7718C" w:rsidRPr="00970959">
        <w:fldChar w:fldCharType="separate"/>
      </w:r>
      <w:r w:rsidR="00C7718C" w:rsidRPr="00970959">
        <w:t>Barnden, Glasbey, Lee, &amp; Wallington's (2003)</w:t>
      </w:r>
      <w:r w:rsidR="00C7718C" w:rsidRPr="00970959">
        <w:fldChar w:fldCharType="end"/>
      </w:r>
      <w:r w:rsidR="00C7718C" w:rsidRPr="00970959">
        <w:t xml:space="preserve"> </w:t>
      </w:r>
      <w:r w:rsidR="008A7655" w:rsidRPr="00970959">
        <w:t>‘vehicle neutral mapping adjuncts’ (VNMAs). Rather than taking an interest in individual metaphors, Barnden et al</w:t>
      </w:r>
      <w:r w:rsidR="00B91420" w:rsidRPr="00970959">
        <w:t>.</w:t>
      </w:r>
      <w:r w:rsidR="008A7655" w:rsidRPr="00970959">
        <w:t xml:space="preserve"> argue that there are a number of properties, attributes, relations, qualities, such as ‘qualitative degree’, ‘causation,’ and others that cut across the conventional division of metaphors into families organized around a conceptual metaphor.</w:t>
      </w:r>
      <w:r w:rsidR="00C7718C" w:rsidRPr="00970959">
        <w:t xml:space="preserve"> This suggests that the relationship between </w:t>
      </w:r>
      <w:r w:rsidR="00780EDC" w:rsidRPr="00970959">
        <w:t>emotional intensity</w:t>
      </w:r>
      <w:r w:rsidR="00C7718C" w:rsidRPr="00970959">
        <w:t xml:space="preserve"> and </w:t>
      </w:r>
      <w:r w:rsidR="00780EDC" w:rsidRPr="00970959">
        <w:t>colour saturation</w:t>
      </w:r>
      <w:r w:rsidR="00C7718C" w:rsidRPr="00970959">
        <w:t xml:space="preserve"> </w:t>
      </w:r>
      <w:r w:rsidR="00C7718C" w:rsidRPr="00970959">
        <w:lastRenderedPageBreak/>
        <w:t xml:space="preserve">may be more fundamental than the relationship between </w:t>
      </w:r>
      <w:r w:rsidR="00780EDC" w:rsidRPr="00970959">
        <w:t xml:space="preserve">emotional </w:t>
      </w:r>
      <w:r w:rsidR="00C7718C" w:rsidRPr="00970959">
        <w:t xml:space="preserve">valence and </w:t>
      </w:r>
      <w:r w:rsidR="00780EDC" w:rsidRPr="00970959">
        <w:t xml:space="preserve">colour </w:t>
      </w:r>
      <w:r w:rsidR="00C7718C" w:rsidRPr="00970959">
        <w:t xml:space="preserve">lightness, and that it might therefore be less susceptible to cross-cultural variation. </w:t>
      </w:r>
    </w:p>
    <w:p w14:paraId="1005B339" w14:textId="32872605" w:rsidR="00283E56" w:rsidRPr="00970959" w:rsidRDefault="3455F869" w:rsidP="00BA6922">
      <w:pPr>
        <w:spacing w:after="120"/>
        <w:jc w:val="both"/>
      </w:pPr>
      <w:r w:rsidRPr="00970959">
        <w:t xml:space="preserve">In order to probe these issues in depth, in our study, we explored the similarities and differences in the responses provided by the British English, American English, Spanish, Italian, German and Cantonese-speaking participants in our study. More specifically we were interested to see whether any of these groups chose lighter/darker or more or less saturated colours across the board. In terms of the relationships between valence and lightness and between </w:t>
      </w:r>
      <w:r w:rsidR="003B77CF" w:rsidRPr="00970959">
        <w:t>intensity</w:t>
      </w:r>
      <w:r w:rsidRPr="00970959">
        <w:t xml:space="preserve"> and saturation, we first established whether such relationships existed in general. We then investigated whether the relationships were equally strong in all groups of participants or whether there were some groups of participants who exhibited unusually strong or unusually weak relationships in comparison with the other groups. </w:t>
      </w:r>
    </w:p>
    <w:p w14:paraId="45B94CD3" w14:textId="77777777" w:rsidR="00283E56" w:rsidRPr="00970959" w:rsidRDefault="00283E56" w:rsidP="00BA6922">
      <w:pPr>
        <w:jc w:val="both"/>
        <w:rPr>
          <w:b/>
          <w:bCs/>
          <w:lang w:val="en-US"/>
        </w:rPr>
      </w:pPr>
    </w:p>
    <w:p w14:paraId="70C5208D" w14:textId="785E4F52" w:rsidR="00283E56" w:rsidRPr="00970959" w:rsidRDefault="006A0377" w:rsidP="00BA6922">
      <w:pPr>
        <w:pStyle w:val="Ttulo2"/>
        <w:rPr>
          <w:rFonts w:cs="Times New Roman"/>
        </w:rPr>
      </w:pPr>
      <w:bookmarkStart w:id="108" w:name="_Toc51757132"/>
      <w:bookmarkStart w:id="109" w:name="_Toc120712778"/>
      <w:r w:rsidRPr="00970959">
        <w:rPr>
          <w:rFonts w:cs="Times New Roman"/>
        </w:rPr>
        <w:t>4.</w:t>
      </w:r>
      <w:r w:rsidR="004410AD" w:rsidRPr="00970959">
        <w:rPr>
          <w:rFonts w:cs="Times New Roman"/>
        </w:rPr>
        <w:t>2</w:t>
      </w:r>
      <w:r w:rsidR="00283E56" w:rsidRPr="00970959">
        <w:rPr>
          <w:rFonts w:cs="Times New Roman"/>
        </w:rPr>
        <w:t xml:space="preserve"> </w:t>
      </w:r>
      <w:r w:rsidR="00383094" w:rsidRPr="00970959">
        <w:rPr>
          <w:rFonts w:cs="Times New Roman"/>
        </w:rPr>
        <w:tab/>
        <w:t>Findings</w:t>
      </w:r>
      <w:bookmarkEnd w:id="108"/>
      <w:bookmarkEnd w:id="109"/>
    </w:p>
    <w:p w14:paraId="69E0B59B" w14:textId="001E6FBD" w:rsidR="00193447" w:rsidRPr="00970959" w:rsidRDefault="6FEF8AEB" w:rsidP="0068033D">
      <w:pPr>
        <w:jc w:val="both"/>
        <w:rPr>
          <w:lang w:val="en" w:eastAsia="en-GB"/>
        </w:rPr>
      </w:pPr>
      <w:r w:rsidRPr="00970959">
        <w:rPr>
          <w:lang w:val="en" w:eastAsia="en-GB"/>
        </w:rPr>
        <w:t xml:space="preserve">The </w:t>
      </w:r>
      <w:r w:rsidR="00576C97" w:rsidRPr="00970959">
        <w:rPr>
          <w:lang w:val="en" w:eastAsia="en-GB"/>
        </w:rPr>
        <w:t xml:space="preserve">specific </w:t>
      </w:r>
      <w:r w:rsidRPr="00970959">
        <w:rPr>
          <w:lang w:val="en" w:eastAsia="en-GB"/>
        </w:rPr>
        <w:t xml:space="preserve">research questions that we explore in this </w:t>
      </w:r>
      <w:r w:rsidR="00D912D2" w:rsidRPr="00970959">
        <w:rPr>
          <w:lang w:val="en" w:eastAsia="en-GB"/>
        </w:rPr>
        <w:t>s</w:t>
      </w:r>
      <w:r w:rsidR="0031547D" w:rsidRPr="00970959">
        <w:rPr>
          <w:lang w:val="en" w:eastAsia="en-GB"/>
        </w:rPr>
        <w:t>ection</w:t>
      </w:r>
      <w:r w:rsidRPr="00970959">
        <w:rPr>
          <w:lang w:val="en" w:eastAsia="en-GB"/>
        </w:rPr>
        <w:t xml:space="preserve"> are: (1) Does the valence of the emotion relate to the lightness of the colours that are associated with it, and if so, does this </w:t>
      </w:r>
      <w:r w:rsidR="00DF7841" w:rsidRPr="00970959">
        <w:rPr>
          <w:lang w:val="en" w:eastAsia="en-GB"/>
        </w:rPr>
        <w:t>vary according to the linguistic background of the participants</w:t>
      </w:r>
      <w:r w:rsidRPr="00970959">
        <w:rPr>
          <w:lang w:val="en" w:eastAsia="en-GB"/>
        </w:rPr>
        <w:t xml:space="preserve">? </w:t>
      </w:r>
      <w:r w:rsidR="00DD1B77" w:rsidRPr="00970959">
        <w:rPr>
          <w:lang w:val="en" w:eastAsia="en-GB"/>
        </w:rPr>
        <w:t>A</w:t>
      </w:r>
      <w:r w:rsidRPr="00970959">
        <w:rPr>
          <w:lang w:val="en" w:eastAsia="en-GB"/>
        </w:rPr>
        <w:t xml:space="preserve">nd (2) </w:t>
      </w:r>
      <w:r w:rsidR="00D912D2" w:rsidRPr="00970959">
        <w:rPr>
          <w:lang w:val="en" w:eastAsia="en-GB"/>
        </w:rPr>
        <w:t>d</w:t>
      </w:r>
      <w:r w:rsidRPr="00970959">
        <w:rPr>
          <w:lang w:val="en" w:eastAsia="en-GB"/>
        </w:rPr>
        <w:t xml:space="preserve">oes the intensity of the emotion relate to the saturation of the colours that are associated with it, and if so, does this vary </w:t>
      </w:r>
      <w:r w:rsidR="00D5088E" w:rsidRPr="00970959">
        <w:rPr>
          <w:lang w:val="en" w:eastAsia="en-GB"/>
        </w:rPr>
        <w:t>according to the linguistic background of the participants</w:t>
      </w:r>
      <w:r w:rsidRPr="00970959">
        <w:rPr>
          <w:lang w:val="en" w:eastAsia="en-GB"/>
        </w:rPr>
        <w:t>? Here we discuss our findings in relation to these two questions.</w:t>
      </w:r>
    </w:p>
    <w:p w14:paraId="41CB5E00" w14:textId="3C7C15DB" w:rsidR="00283E56" w:rsidRPr="00970959" w:rsidRDefault="00283E56" w:rsidP="00BA6922">
      <w:pPr>
        <w:jc w:val="both"/>
      </w:pPr>
    </w:p>
    <w:p w14:paraId="0F7A6004" w14:textId="3D3F5097" w:rsidR="00A503B0" w:rsidRPr="00970959" w:rsidRDefault="00A503B0" w:rsidP="00BA6922">
      <w:pPr>
        <w:pStyle w:val="Ttulo3"/>
        <w:rPr>
          <w:rFonts w:cs="Times New Roman"/>
        </w:rPr>
      </w:pPr>
      <w:bookmarkStart w:id="110" w:name="_Toc51757133"/>
      <w:bookmarkStart w:id="111" w:name="_Toc118900205"/>
      <w:bookmarkStart w:id="112" w:name="_Toc120712779"/>
      <w:r w:rsidRPr="00970959">
        <w:rPr>
          <w:rFonts w:cs="Times New Roman"/>
        </w:rPr>
        <w:t>4.</w:t>
      </w:r>
      <w:r w:rsidR="004410AD" w:rsidRPr="00970959">
        <w:rPr>
          <w:rFonts w:cs="Times New Roman"/>
        </w:rPr>
        <w:t>2</w:t>
      </w:r>
      <w:r w:rsidRPr="00970959">
        <w:rPr>
          <w:rFonts w:cs="Times New Roman"/>
        </w:rPr>
        <w:t>.1</w:t>
      </w:r>
      <w:r w:rsidRPr="00970959">
        <w:rPr>
          <w:rFonts w:cs="Times New Roman"/>
        </w:rPr>
        <w:tab/>
        <w:t xml:space="preserve">Does </w:t>
      </w:r>
      <w:r w:rsidR="00373B26" w:rsidRPr="00970959">
        <w:rPr>
          <w:rFonts w:cs="Times New Roman"/>
        </w:rPr>
        <w:t xml:space="preserve">emotional </w:t>
      </w:r>
      <w:r w:rsidRPr="00970959">
        <w:rPr>
          <w:rFonts w:cs="Times New Roman"/>
        </w:rPr>
        <w:t xml:space="preserve">valence relate to </w:t>
      </w:r>
      <w:r w:rsidR="00373B26" w:rsidRPr="00970959">
        <w:rPr>
          <w:rFonts w:cs="Times New Roman"/>
        </w:rPr>
        <w:t xml:space="preserve">colour </w:t>
      </w:r>
      <w:r w:rsidRPr="00970959">
        <w:rPr>
          <w:rFonts w:cs="Times New Roman"/>
        </w:rPr>
        <w:t>lightness?</w:t>
      </w:r>
      <w:bookmarkEnd w:id="110"/>
      <w:bookmarkEnd w:id="111"/>
      <w:bookmarkEnd w:id="112"/>
    </w:p>
    <w:p w14:paraId="0BAF30B1" w14:textId="77777777" w:rsidR="00A503B0" w:rsidRPr="00970959" w:rsidRDefault="00A503B0" w:rsidP="00BA6922">
      <w:pPr>
        <w:jc w:val="both"/>
      </w:pPr>
    </w:p>
    <w:p w14:paraId="6C4C60A2" w14:textId="4315A28F" w:rsidR="00490CEC" w:rsidRPr="00970959" w:rsidRDefault="675A7FCA" w:rsidP="00BA6922">
      <w:pPr>
        <w:jc w:val="both"/>
        <w:rPr>
          <w:lang w:val="en-US"/>
        </w:rPr>
      </w:pPr>
      <w:r w:rsidRPr="00970959">
        <w:t xml:space="preserve">We began by investigating whether positive words were more likely to be associated with lighter colours (and negative words with darker colours). Valence and </w:t>
      </w:r>
      <w:r w:rsidR="003B77CF" w:rsidRPr="00970959">
        <w:t>intensity</w:t>
      </w:r>
      <w:r w:rsidRPr="00970959">
        <w:t xml:space="preserve"> were operationalized using the data described in </w:t>
      </w:r>
      <w:r w:rsidR="0031547D" w:rsidRPr="00970959">
        <w:t>Section</w:t>
      </w:r>
      <w:r w:rsidR="00F94F49" w:rsidRPr="00970959">
        <w:t xml:space="preserve"> 2. </w:t>
      </w:r>
      <w:r w:rsidRPr="00970959">
        <w:t xml:space="preserve">We found this to be the case: </w:t>
      </w:r>
      <w:r w:rsidRPr="00970959">
        <w:rPr>
          <w:lang w:val="en-US"/>
        </w:rPr>
        <w:t>there was a</w:t>
      </w:r>
      <w:r w:rsidR="00D912D2" w:rsidRPr="00970959">
        <w:rPr>
          <w:lang w:val="en-US"/>
        </w:rPr>
        <w:t xml:space="preserve"> moderate</w:t>
      </w:r>
      <w:r w:rsidRPr="00970959">
        <w:rPr>
          <w:lang w:val="en-US"/>
        </w:rPr>
        <w:t xml:space="preserve"> positive </w:t>
      </w:r>
      <w:r w:rsidR="004825E7" w:rsidRPr="00970959">
        <w:rPr>
          <w:lang w:val="en-US"/>
        </w:rPr>
        <w:t>correlation</w:t>
      </w:r>
      <w:r w:rsidRPr="00970959">
        <w:rPr>
          <w:lang w:val="en-US"/>
        </w:rPr>
        <w:t xml:space="preserve"> between how positive a word was (i.e, its valence) and the lightness of the colours that were associated with it (</w:t>
      </w:r>
      <w:r w:rsidR="000D4DE6" w:rsidRPr="00970959">
        <w:rPr>
          <w:lang w:val="en-US"/>
        </w:rPr>
        <w:t xml:space="preserve">r=0.48, p&lt; .001; </w:t>
      </w:r>
      <w:r w:rsidRPr="00970959">
        <w:rPr>
          <w:lang w:val="en-US"/>
        </w:rPr>
        <w:t xml:space="preserve">estimate: 4.48, SE= 0.87; p&lt;.001). </w:t>
      </w:r>
    </w:p>
    <w:p w14:paraId="63406764" w14:textId="61C6D04F" w:rsidR="00490CEC" w:rsidRPr="00970959" w:rsidRDefault="00490CEC" w:rsidP="00490CEC">
      <w:pPr>
        <w:ind w:firstLine="720"/>
        <w:jc w:val="both"/>
        <w:rPr>
          <w:lang w:val="en-US"/>
        </w:rPr>
      </w:pPr>
      <w:r w:rsidRPr="00970959">
        <w:t>Besides providing p-values</w:t>
      </w:r>
      <w:r w:rsidR="008640E3" w:rsidRPr="00970959">
        <w:t>,</w:t>
      </w:r>
      <w:r w:rsidRPr="00970959">
        <w:t xml:space="preserve"> w</w:t>
      </w:r>
      <w:r w:rsidRPr="00970959">
        <w:rPr>
          <w:lang w:val="en-US"/>
        </w:rPr>
        <w:t xml:space="preserve">hen we report the results of our mixed linear regression models, if the relationship turns out to be significant (i.e., p&lt;.05), we additionally provide the estimate to explain the relationship between the predictor and the outcome, as well as the standard error (SE). What the estimate tells us is how many units in the y axis is expected from a change of unit in the x axis. For example, </w:t>
      </w:r>
      <w:r w:rsidR="008640E3" w:rsidRPr="00970959">
        <w:rPr>
          <w:lang w:val="en-US"/>
        </w:rPr>
        <w:t>our</w:t>
      </w:r>
      <w:r w:rsidRPr="00970959">
        <w:rPr>
          <w:lang w:val="en-US"/>
        </w:rPr>
        <w:t xml:space="preserve"> estimate of 4.48 predicts that words with a rating of 4 in valence are likely to be associated with colours </w:t>
      </w:r>
      <w:r w:rsidR="008640E3" w:rsidRPr="00970959">
        <w:rPr>
          <w:lang w:val="en-US"/>
        </w:rPr>
        <w:t>that are</w:t>
      </w:r>
      <w:r w:rsidRPr="00970959">
        <w:rPr>
          <w:lang w:val="en-US"/>
        </w:rPr>
        <w:t xml:space="preserve"> lighter</w:t>
      </w:r>
      <w:r w:rsidR="008640E3" w:rsidRPr="00970959">
        <w:rPr>
          <w:lang w:val="en-US"/>
        </w:rPr>
        <w:t xml:space="preserve"> by 4.48%</w:t>
      </w:r>
      <w:r w:rsidRPr="00970959">
        <w:rPr>
          <w:lang w:val="en-US"/>
        </w:rPr>
        <w:t xml:space="preserve"> than words with a valence score of 3; and consequently, words scoring 5 in valence are 4.48% lighter than valence ratings of 4, and so on. In other words, the estimate gives as an approximate idea of </w:t>
      </w:r>
      <w:r w:rsidR="008640E3" w:rsidRPr="00970959">
        <w:rPr>
          <w:lang w:val="en-US"/>
        </w:rPr>
        <w:t>the strength of the effect of emotional valence on colour lightness</w:t>
      </w:r>
      <w:r w:rsidRPr="00970959">
        <w:rPr>
          <w:lang w:val="en-US"/>
        </w:rPr>
        <w:t xml:space="preserve">. </w:t>
      </w:r>
    </w:p>
    <w:p w14:paraId="1EF30FF2" w14:textId="60F533DA" w:rsidR="00283E56" w:rsidRPr="00970959" w:rsidRDefault="00490CEC" w:rsidP="00490CEC">
      <w:pPr>
        <w:ind w:firstLine="720"/>
        <w:jc w:val="both"/>
        <w:rPr>
          <w:lang w:val="en-US"/>
        </w:rPr>
      </w:pPr>
      <w:r w:rsidRPr="00970959">
        <w:rPr>
          <w:lang w:val="en-US"/>
        </w:rPr>
        <w:t>In addition to this, the estimate can help us to predict the exact lightness value of the different words. If words scoring 3 for valence have a</w:t>
      </w:r>
      <w:r w:rsidR="008640E3" w:rsidRPr="00970959">
        <w:rPr>
          <w:lang w:val="en-US"/>
        </w:rPr>
        <w:t>n associated colour</w:t>
      </w:r>
      <w:r w:rsidRPr="00970959">
        <w:rPr>
          <w:lang w:val="en-US"/>
        </w:rPr>
        <w:t xml:space="preserve"> lightness value of approximately 60%, the estimate tells us t</w:t>
      </w:r>
      <w:r w:rsidR="00724E70" w:rsidRPr="00970959">
        <w:rPr>
          <w:lang w:val="en-US"/>
        </w:rPr>
        <w:t>h</w:t>
      </w:r>
      <w:r w:rsidRPr="00970959">
        <w:rPr>
          <w:lang w:val="en-US"/>
        </w:rPr>
        <w:t>at words with a valence rating of 4 would have a</w:t>
      </w:r>
      <w:r w:rsidR="008640E3" w:rsidRPr="00970959">
        <w:rPr>
          <w:lang w:val="en-US"/>
        </w:rPr>
        <w:t>n associated colour</w:t>
      </w:r>
      <w:r w:rsidRPr="00970959">
        <w:rPr>
          <w:lang w:val="en-US"/>
        </w:rPr>
        <w:t xml:space="preserve"> lightness value of approximately 64</w:t>
      </w:r>
      <w:r w:rsidR="00724E70" w:rsidRPr="00970959">
        <w:rPr>
          <w:lang w:val="en-US"/>
        </w:rPr>
        <w:t>.</w:t>
      </w:r>
      <w:r w:rsidRPr="00970959">
        <w:rPr>
          <w:lang w:val="en-US"/>
        </w:rPr>
        <w:t xml:space="preserve">5% (60% + 4.48%). Finally, we also report the adjusted </w:t>
      </w:r>
      <w:r w:rsidR="00B97A87" w:rsidRPr="00970959">
        <w:rPr>
          <w:lang w:val="en-US"/>
        </w:rPr>
        <w:t>R</w:t>
      </w:r>
      <w:r w:rsidR="00B97A87" w:rsidRPr="00970959">
        <w:rPr>
          <w:vertAlign w:val="superscript"/>
          <w:lang w:val="en-US"/>
        </w:rPr>
        <w:t>2</w:t>
      </w:r>
      <w:r w:rsidR="00B97A87" w:rsidRPr="00970959">
        <w:rPr>
          <w:lang w:val="en-US"/>
        </w:rPr>
        <w:t xml:space="preserve"> value </w:t>
      </w:r>
      <w:r w:rsidRPr="00970959">
        <w:rPr>
          <w:lang w:val="en-US"/>
        </w:rPr>
        <w:t>of the model (</w:t>
      </w:r>
      <w:r w:rsidRPr="00970959">
        <w:t>AdjR</w:t>
      </w:r>
      <w:r w:rsidRPr="00970959">
        <w:rPr>
          <w:vertAlign w:val="superscript"/>
        </w:rPr>
        <w:t>2</w:t>
      </w:r>
      <w:r w:rsidRPr="00970959">
        <w:rPr>
          <w:lang w:val="en-US"/>
        </w:rPr>
        <w:t xml:space="preserve">). This measure gives us an idea of the strength of the predictor </w:t>
      </w:r>
      <w:r w:rsidR="00724E70" w:rsidRPr="00970959">
        <w:rPr>
          <w:lang w:val="en-US"/>
        </w:rPr>
        <w:t xml:space="preserve">in terms of its ability </w:t>
      </w:r>
      <w:r w:rsidRPr="00970959">
        <w:rPr>
          <w:lang w:val="en-US"/>
        </w:rPr>
        <w:t xml:space="preserve">to explain variation in the data, as it explains how much variation </w:t>
      </w:r>
      <w:r w:rsidRPr="00970959">
        <w:rPr>
          <w:lang w:val="en-US"/>
        </w:rPr>
        <w:lastRenderedPageBreak/>
        <w:t>in the data can be explained by the model in question. In this case, this is 22 %, which is fairly high</w:t>
      </w:r>
      <w:r w:rsidR="675A7FCA" w:rsidRPr="00970959">
        <w:t>. The findings are shown in Figure 4.</w:t>
      </w:r>
      <w:r w:rsidR="00E97941" w:rsidRPr="00970959">
        <w:t>2:</w:t>
      </w:r>
    </w:p>
    <w:p w14:paraId="0592F624" w14:textId="77777777" w:rsidR="002F5000" w:rsidRPr="00970959" w:rsidRDefault="002F5000" w:rsidP="00BA6922">
      <w:pPr>
        <w:jc w:val="both"/>
      </w:pPr>
    </w:p>
    <w:p w14:paraId="6DB770E8" w14:textId="7784E45C" w:rsidR="00283E56" w:rsidRPr="00970959" w:rsidRDefault="003742AD" w:rsidP="00FD5E30">
      <w:pPr>
        <w:jc w:val="center"/>
      </w:pPr>
      <w:r w:rsidRPr="00970959">
        <w:rPr>
          <w:noProof/>
        </w:rPr>
        <w:drawing>
          <wp:inline distT="0" distB="0" distL="0" distR="0" wp14:anchorId="403990F6" wp14:editId="4C6CFC53">
            <wp:extent cx="3992770" cy="3032760"/>
            <wp:effectExtent l="0" t="0" r="0" b="2540"/>
            <wp:docPr id="9" name="Imagen 9"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magen que contiene Gráfico&#10;&#10;Descripción generada automáticamente"/>
                    <pic:cNvPicPr/>
                  </pic:nvPicPr>
                  <pic:blipFill rotWithShape="1">
                    <a:blip r:embed="rId53" cstate="print">
                      <a:extLst>
                        <a:ext uri="{28A0092B-C50C-407E-A947-70E740481C1C}">
                          <a14:useLocalDpi xmlns:a14="http://schemas.microsoft.com/office/drawing/2010/main" val="0"/>
                        </a:ext>
                      </a:extLst>
                    </a:blip>
                    <a:srcRect r="53077" b="36590"/>
                    <a:stretch/>
                  </pic:blipFill>
                  <pic:spPr bwMode="auto">
                    <a:xfrm>
                      <a:off x="0" y="0"/>
                      <a:ext cx="3999811" cy="3038108"/>
                    </a:xfrm>
                    <a:prstGeom prst="rect">
                      <a:avLst/>
                    </a:prstGeom>
                    <a:ln>
                      <a:noFill/>
                    </a:ln>
                    <a:extLst>
                      <a:ext uri="{53640926-AAD7-44D8-BBD7-CCE9431645EC}">
                        <a14:shadowObscured xmlns:a14="http://schemas.microsoft.com/office/drawing/2010/main"/>
                      </a:ext>
                    </a:extLst>
                  </pic:spPr>
                </pic:pic>
              </a:graphicData>
            </a:graphic>
          </wp:inline>
        </w:drawing>
      </w:r>
    </w:p>
    <w:p w14:paraId="317364C0" w14:textId="032C74B6" w:rsidR="00283E56" w:rsidRPr="00970959" w:rsidRDefault="00283E56" w:rsidP="00BA6922">
      <w:pPr>
        <w:jc w:val="both"/>
      </w:pPr>
    </w:p>
    <w:p w14:paraId="5B861B32" w14:textId="14124D2C" w:rsidR="001D5871" w:rsidRPr="00970959" w:rsidRDefault="001D5871" w:rsidP="00BA6922">
      <w:pPr>
        <w:jc w:val="both"/>
      </w:pPr>
      <w:r w:rsidRPr="00970959">
        <w:t xml:space="preserve">Figure </w:t>
      </w:r>
      <w:r w:rsidR="00C33867" w:rsidRPr="00970959">
        <w:t>4.</w:t>
      </w:r>
      <w:r w:rsidR="00E97941" w:rsidRPr="00970959">
        <w:t>2</w:t>
      </w:r>
      <w:r w:rsidR="00C33867" w:rsidRPr="00970959">
        <w:tab/>
      </w:r>
      <w:r w:rsidR="0079581A" w:rsidRPr="00970959">
        <w:t>O</w:t>
      </w:r>
      <w:r w:rsidR="00E0445A" w:rsidRPr="00970959">
        <w:t xml:space="preserve">verall </w:t>
      </w:r>
      <w:r w:rsidR="00C33867" w:rsidRPr="00970959">
        <w:t>relationship between v</w:t>
      </w:r>
      <w:r w:rsidRPr="00970959">
        <w:t>alence and lightness</w:t>
      </w:r>
      <w:r w:rsidR="00E0445A" w:rsidRPr="00970959">
        <w:t xml:space="preserve"> </w:t>
      </w:r>
    </w:p>
    <w:p w14:paraId="3A066335" w14:textId="77777777" w:rsidR="001D5871" w:rsidRPr="00970959" w:rsidRDefault="001D5871" w:rsidP="00BA6922">
      <w:pPr>
        <w:jc w:val="both"/>
      </w:pPr>
    </w:p>
    <w:p w14:paraId="64D7ECC4" w14:textId="77777777" w:rsidR="00283E56" w:rsidRPr="00970959" w:rsidRDefault="00283E56" w:rsidP="00BA6922">
      <w:pPr>
        <w:jc w:val="both"/>
      </w:pPr>
    </w:p>
    <w:p w14:paraId="677021B0" w14:textId="2289EDF4" w:rsidR="00C33867" w:rsidRPr="00970959" w:rsidRDefault="0005448A" w:rsidP="00C33867">
      <w:pPr>
        <w:spacing w:after="120"/>
        <w:jc w:val="both"/>
      </w:pPr>
      <w:r w:rsidRPr="00970959">
        <w:t>These findings show that there was a significant relationship between the valence of an emotion and the lightness of the colours that participants associated with it, across the board</w:t>
      </w:r>
      <w:r w:rsidR="00351797" w:rsidRPr="00970959">
        <w:t>, in that more positive emotion terms were associated with lighter (shades of) colours.</w:t>
      </w:r>
      <w:r w:rsidRPr="00970959">
        <w:t xml:space="preserve"> This finding is consistent with previous work in </w:t>
      </w:r>
      <w:r w:rsidR="008640E3" w:rsidRPr="00970959">
        <w:t>this</w:t>
      </w:r>
      <w:r w:rsidRPr="00970959">
        <w:t xml:space="preserve"> area.</w:t>
      </w:r>
      <w:r w:rsidR="00C33867" w:rsidRPr="00970959">
        <w:t xml:space="preserve"> </w:t>
      </w:r>
    </w:p>
    <w:p w14:paraId="73474341" w14:textId="30C72FEF" w:rsidR="00C33867" w:rsidRPr="00970959" w:rsidRDefault="00C33867" w:rsidP="00C33867">
      <w:pPr>
        <w:spacing w:after="120"/>
        <w:jc w:val="both"/>
      </w:pPr>
      <w:r w:rsidRPr="00970959">
        <w:t xml:space="preserve">In order to unpack this finding, it is useful to look at the emotions that had the lowest, middle and highest valence scores and to see what kinds of colours they were associated with. </w:t>
      </w:r>
      <w:r w:rsidR="00836A8A" w:rsidRPr="00970959">
        <w:t xml:space="preserve">These are shown in Table 4.1. As we can see in this table, the </w:t>
      </w:r>
      <w:r w:rsidRPr="00970959">
        <w:t>emotions with the lowest and highest val</w:t>
      </w:r>
      <w:r w:rsidR="00007DBB" w:rsidRPr="00970959">
        <w:t>e</w:t>
      </w:r>
      <w:r w:rsidRPr="00970959">
        <w:t>nces respectively (depressed and joyful) have very clear a</w:t>
      </w:r>
      <w:r w:rsidR="00007DBB" w:rsidRPr="00970959">
        <w:t>s</w:t>
      </w:r>
      <w:r w:rsidRPr="00970959">
        <w:t xml:space="preserve">sociations with dark </w:t>
      </w:r>
      <w:r w:rsidR="00B570CA" w:rsidRPr="00970959">
        <w:t xml:space="preserve">colours (black and grey) </w:t>
      </w:r>
      <w:r w:rsidRPr="00970959">
        <w:t xml:space="preserve">and light colours </w:t>
      </w:r>
      <w:r w:rsidR="00B570CA" w:rsidRPr="00970959">
        <w:t xml:space="preserve">(yellow and orange) </w:t>
      </w:r>
      <w:r w:rsidRPr="00970959">
        <w:t xml:space="preserve">respectively. This </w:t>
      </w:r>
      <w:r w:rsidR="00007DBB" w:rsidRPr="00970959">
        <w:t>reflects</w:t>
      </w:r>
      <w:r w:rsidRPr="00970959">
        <w:t xml:space="preserve"> the </w:t>
      </w:r>
      <w:r w:rsidR="00007DBB" w:rsidRPr="00970959">
        <w:t xml:space="preserve">idea that </w:t>
      </w:r>
      <w:r w:rsidRPr="00970959">
        <w:rPr>
          <w:smallCaps/>
        </w:rPr>
        <w:t>good is light</w:t>
      </w:r>
      <w:r w:rsidRPr="00970959">
        <w:t xml:space="preserve"> </w:t>
      </w:r>
      <w:r w:rsidR="00007DBB" w:rsidRPr="00970959">
        <w:t xml:space="preserve">and </w:t>
      </w:r>
      <w:r w:rsidR="00007DBB" w:rsidRPr="00970959">
        <w:rPr>
          <w:smallCaps/>
        </w:rPr>
        <w:t>bad is dark</w:t>
      </w:r>
      <w:r w:rsidR="00007DBB" w:rsidRPr="00970959">
        <w:t xml:space="preserve"> </w:t>
      </w:r>
      <w:r w:rsidRPr="00970959">
        <w:t>t</w:t>
      </w:r>
      <w:r w:rsidR="00007DBB" w:rsidRPr="00970959">
        <w:t>h</w:t>
      </w:r>
      <w:r w:rsidRPr="00970959">
        <w:t xml:space="preserve">at has been discussed extensively in the literature on conceptual metaphor </w:t>
      </w:r>
      <w:r w:rsidR="00B570CA" w:rsidRPr="00970959">
        <w:fldChar w:fldCharType="begin"/>
      </w:r>
      <w:r w:rsidR="00B20965" w:rsidRPr="00970959">
        <w:instrText xml:space="preserve"> ADDIN ZOTERO_ITEM CSL_CITATION {"citationID":"tlG0Lc8r","properties":{"formattedCitation":"(Lakoff, 1993; Lakoff &amp; Johnson, 1980)","plainCitation":"(Lakoff, 1993; Lakoff &amp; Johnson, 1980)","noteIndex":0},"citationItems":[{"id":261,"uris":["http://zotero.org/users/6094700/items/C5KH2XXJ"],"itemData":{"id":261,"type":"chapter","abstract":"as a cognitive scientist and a linguist, one asks: what are the generalizations governing the linguistic expressions referred to classically as \"poetic metaphors\" / the locus of metaphor is not in language at all, but in the way we conceptualize one mental domain in terms of another / the general theory of metaphor is given by characterizing such cross-domain mappings / and in the process, everyday abstract concepts like time, states, change, causation, and purpose also turn out to be metaphorical / since the everyday metaphor system is central to the understanding of poetic metaphor, we will begin with the everyday system and then turn to poetic examples (PsycINFO Database Record (c) 2016 APA, all rights reserved)","container-title":"A. Ortony (Ed.) Metaphor and thought, 2nd ed","event-place":"New York, NY, US","ISBN":"978-0-521-40547-8","note":"DOI: 10.1017/CBO9781139173865.013","page":"202-251","publisher":"Cambridge University Press","publisher-place":"New York, NY, US","source":"APA PsycNET","title":"The contemporary theory of metaphor","author":[{"family":"Lakoff","given":"George"}],"issued":{"date-parts":[["1993"]]}}},{"id":911,"uris":["http://zotero.org/users/6094700/items/7JT8XYIY"],"itemData":{"id":911,"type":"book","abstract":"The now-classic Metaphors We Live By changed our understanding of metaphor and its role in language and the mind. Metaphor, the authors explain, is a fundamental mechanism of mind, one that allows us to use what we know about our physical and social experience to provide understanding of countless other subjects. Because such metaphors structure our most basic understandings of our experience, they are \"metaphors we live by\"—metaphors that can shape our perceptions and actions without our ever noticing them.  In this updated edition of Lakoff and Johnson's influential book, the authors supply an afterword surveying how their theory of metaphor has developed within the cognitive sciences to become central to the contemporary understanding of how we think and how we express our thoughts in language.","edition":"1st Edition","event-place":"Chicago","ISBN":"978-0-226-46801-3","language":"English","number-of-pages":"242","publisher":"University of Chicago Press","publisher-place":"Chicago","source":"Amazon","title":"Metaphors We Live By","author":[{"family":"Lakoff","given":"George"},{"family":"Johnson","given":"Mark"}],"issued":{"date-parts":[["1980"]],"season":"2003"}}}],"schema":"https://github.com/citation-style-language/schema/raw/master/csl-citation.json"} </w:instrText>
      </w:r>
      <w:r w:rsidR="00B570CA" w:rsidRPr="00970959">
        <w:fldChar w:fldCharType="separate"/>
      </w:r>
      <w:r w:rsidR="00B570CA" w:rsidRPr="00970959">
        <w:t>(Lakoff, 1993; Lakoff &amp; Johnson, 1980)</w:t>
      </w:r>
      <w:r w:rsidR="00B570CA" w:rsidRPr="00970959">
        <w:fldChar w:fldCharType="end"/>
      </w:r>
      <w:r w:rsidR="00B570CA" w:rsidRPr="00970959">
        <w:t xml:space="preserve">. The colours that are associated with ‘shy’ are more mixed. As we will see in </w:t>
      </w:r>
      <w:r w:rsidR="0031547D" w:rsidRPr="00970959">
        <w:t>Section</w:t>
      </w:r>
      <w:r w:rsidR="00B570CA" w:rsidRPr="00970959">
        <w:t xml:space="preserve"> 5, </w:t>
      </w:r>
      <w:r w:rsidR="00BE6F82" w:rsidRPr="00970959">
        <w:t xml:space="preserve">when providing reasons for associations involving the colour </w:t>
      </w:r>
      <w:r w:rsidR="00B570CA" w:rsidRPr="00970959">
        <w:t xml:space="preserve">brown </w:t>
      </w:r>
      <w:r w:rsidR="00BE6F82" w:rsidRPr="00970959">
        <w:t xml:space="preserve">participants often made reference to the nature of the colour itself, </w:t>
      </w:r>
      <w:r w:rsidR="00B570CA" w:rsidRPr="00970959">
        <w:t xml:space="preserve">whereas </w:t>
      </w:r>
      <w:r w:rsidR="00BE6F82" w:rsidRPr="00970959">
        <w:t>for pink, they were more likely to make metonymic references to the fact that</w:t>
      </w:r>
      <w:r w:rsidR="00B570CA" w:rsidRPr="00970959">
        <w:t xml:space="preserve"> our cheeks turn </w:t>
      </w:r>
      <w:r w:rsidR="00BE6F82" w:rsidRPr="00970959">
        <w:t xml:space="preserve">pink </w:t>
      </w:r>
      <w:r w:rsidR="00B570CA" w:rsidRPr="00970959">
        <w:t xml:space="preserve">when we feel shy. </w:t>
      </w:r>
      <w:r w:rsidR="00836A8A" w:rsidRPr="00970959">
        <w:t>These mixed motivations may explain why terms such as this, that do not have</w:t>
      </w:r>
      <w:r w:rsidR="00351797" w:rsidRPr="00970959">
        <w:t xml:space="preserve"> a</w:t>
      </w:r>
      <w:r w:rsidR="00836A8A" w:rsidRPr="00970959">
        <w:t xml:space="preserve"> single</w:t>
      </w:r>
      <w:r w:rsidR="00351797" w:rsidRPr="00970959">
        <w:t>,</w:t>
      </w:r>
      <w:r w:rsidR="00836A8A" w:rsidRPr="00970959">
        <w:t xml:space="preserve"> clear association are found more in the middle </w:t>
      </w:r>
      <w:r w:rsidR="00351797" w:rsidRPr="00970959">
        <w:t>of the values provided in T</w:t>
      </w:r>
      <w:r w:rsidR="00836A8A" w:rsidRPr="00970959">
        <w:t>able</w:t>
      </w:r>
      <w:r w:rsidR="00BE6F82" w:rsidRPr="00970959">
        <w:t xml:space="preserve"> 4.1</w:t>
      </w:r>
      <w:r w:rsidR="00836A8A" w:rsidRPr="00970959">
        <w:t>.</w:t>
      </w:r>
    </w:p>
    <w:p w14:paraId="114FB7E9" w14:textId="77777777" w:rsidR="00C33867" w:rsidRPr="00970959" w:rsidRDefault="00C33867" w:rsidP="00BA6922">
      <w:pPr>
        <w:jc w:val="both"/>
      </w:pPr>
    </w:p>
    <w:tbl>
      <w:tblPr>
        <w:tblW w:w="9634" w:type="dxa"/>
        <w:tblCellMar>
          <w:left w:w="70" w:type="dxa"/>
          <w:right w:w="70" w:type="dxa"/>
        </w:tblCellMar>
        <w:tblLook w:val="04A0" w:firstRow="1" w:lastRow="0" w:firstColumn="1" w:lastColumn="0" w:noHBand="0" w:noVBand="1"/>
      </w:tblPr>
      <w:tblGrid>
        <w:gridCol w:w="2689"/>
        <w:gridCol w:w="2409"/>
        <w:gridCol w:w="4536"/>
      </w:tblGrid>
      <w:tr w:rsidR="00970959" w:rsidRPr="00970959" w14:paraId="440019D3" w14:textId="77777777" w:rsidTr="00422791">
        <w:trPr>
          <w:trHeight w:val="320"/>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B4015F" w14:textId="207C781D" w:rsidR="00C33867" w:rsidRPr="00970959" w:rsidRDefault="00F66F47" w:rsidP="00422791">
            <w:pPr>
              <w:jc w:val="both"/>
              <w:rPr>
                <w:lang w:val="en-US"/>
              </w:rPr>
            </w:pPr>
            <w:r w:rsidRPr="00970959">
              <w:rPr>
                <w:lang w:val="en-US"/>
              </w:rPr>
              <w:t>Valence</w:t>
            </w:r>
            <w:r w:rsidR="00C33867" w:rsidRPr="00970959">
              <w:rPr>
                <w:lang w:val="en-US"/>
              </w:rPr>
              <w:t xml:space="preserve"> (lowest, middle and highest value)</w:t>
            </w:r>
          </w:p>
        </w:tc>
        <w:tc>
          <w:tcPr>
            <w:tcW w:w="2409" w:type="dxa"/>
            <w:tcBorders>
              <w:top w:val="single" w:sz="4" w:space="0" w:color="auto"/>
              <w:left w:val="nil"/>
              <w:bottom w:val="single" w:sz="4" w:space="0" w:color="auto"/>
              <w:right w:val="single" w:sz="4" w:space="0" w:color="auto"/>
            </w:tcBorders>
            <w:shd w:val="clear" w:color="auto" w:fill="auto"/>
            <w:noWrap/>
            <w:vAlign w:val="bottom"/>
            <w:hideMark/>
          </w:tcPr>
          <w:p w14:paraId="55A57AB1" w14:textId="69FCAFE7" w:rsidR="00C33867" w:rsidRPr="00970959" w:rsidRDefault="00F66F47" w:rsidP="00422791">
            <w:pPr>
              <w:jc w:val="both"/>
            </w:pPr>
            <w:r w:rsidRPr="00970959">
              <w:t>Lightness</w:t>
            </w:r>
            <w:r w:rsidR="00C33867" w:rsidRPr="00970959">
              <w:t xml:space="preserve"> (average)</w:t>
            </w:r>
          </w:p>
        </w:tc>
        <w:tc>
          <w:tcPr>
            <w:tcW w:w="4536" w:type="dxa"/>
            <w:tcBorders>
              <w:top w:val="single" w:sz="4" w:space="0" w:color="auto"/>
              <w:left w:val="nil"/>
              <w:bottom w:val="single" w:sz="4" w:space="0" w:color="auto"/>
              <w:right w:val="single" w:sz="4" w:space="0" w:color="auto"/>
            </w:tcBorders>
          </w:tcPr>
          <w:p w14:paraId="4860C8B1" w14:textId="50624196" w:rsidR="00C33867" w:rsidRPr="00970959" w:rsidRDefault="00C33867" w:rsidP="00422791">
            <w:pPr>
              <w:jc w:val="both"/>
              <w:rPr>
                <w:lang w:val="en-US"/>
              </w:rPr>
            </w:pPr>
            <w:r w:rsidRPr="00970959">
              <w:rPr>
                <w:lang w:val="en-US"/>
              </w:rPr>
              <w:t>Lightness values</w:t>
            </w:r>
            <w:r w:rsidR="00E97941" w:rsidRPr="00970959">
              <w:rPr>
                <w:lang w:val="en-US"/>
              </w:rPr>
              <w:t xml:space="preserve"> </w:t>
            </w:r>
            <w:r w:rsidRPr="00970959">
              <w:rPr>
                <w:lang w:val="en-US"/>
              </w:rPr>
              <w:t xml:space="preserve">for the most commonly associated colours </w:t>
            </w:r>
          </w:p>
        </w:tc>
      </w:tr>
      <w:tr w:rsidR="00970959" w:rsidRPr="00970959" w14:paraId="3A67FB2C" w14:textId="77777777" w:rsidTr="00422791">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52EB803A" w14:textId="68E8F4E2" w:rsidR="00C33867" w:rsidRPr="00970959" w:rsidRDefault="00C33867" w:rsidP="00422791">
            <w:pPr>
              <w:jc w:val="both"/>
            </w:pPr>
            <w:r w:rsidRPr="00970959">
              <w:t>2.27 (</w:t>
            </w:r>
            <w:r w:rsidR="00007DBB" w:rsidRPr="00970959">
              <w:t>‘</w:t>
            </w:r>
            <w:r w:rsidRPr="00970959">
              <w:t>depressed</w:t>
            </w:r>
            <w:r w:rsidR="00007DBB" w:rsidRPr="00970959">
              <w:t>’</w:t>
            </w:r>
            <w:r w:rsidRPr="00970959">
              <w:t>)</w:t>
            </w:r>
          </w:p>
        </w:tc>
        <w:tc>
          <w:tcPr>
            <w:tcW w:w="2409" w:type="dxa"/>
            <w:tcBorders>
              <w:top w:val="nil"/>
              <w:left w:val="nil"/>
              <w:bottom w:val="single" w:sz="4" w:space="0" w:color="auto"/>
              <w:right w:val="single" w:sz="4" w:space="0" w:color="auto"/>
            </w:tcBorders>
            <w:shd w:val="clear" w:color="auto" w:fill="auto"/>
            <w:noWrap/>
            <w:vAlign w:val="bottom"/>
            <w:hideMark/>
          </w:tcPr>
          <w:p w14:paraId="2FA32356" w14:textId="69095745" w:rsidR="00C33867" w:rsidRPr="00970959" w:rsidRDefault="00C33867" w:rsidP="00422791">
            <w:pPr>
              <w:jc w:val="both"/>
            </w:pPr>
            <w:r w:rsidRPr="00970959">
              <w:t>38.80</w:t>
            </w:r>
            <w:r w:rsidR="00E97941" w:rsidRPr="00970959">
              <w:t>%</w:t>
            </w:r>
          </w:p>
        </w:tc>
        <w:tc>
          <w:tcPr>
            <w:tcW w:w="4536" w:type="dxa"/>
            <w:tcBorders>
              <w:top w:val="nil"/>
              <w:left w:val="nil"/>
              <w:bottom w:val="single" w:sz="4" w:space="0" w:color="auto"/>
              <w:right w:val="single" w:sz="4" w:space="0" w:color="auto"/>
            </w:tcBorders>
          </w:tcPr>
          <w:p w14:paraId="2573C80A" w14:textId="076E6F24" w:rsidR="00E97941" w:rsidRPr="00970959" w:rsidRDefault="00E97941" w:rsidP="00422791">
            <w:pPr>
              <w:jc w:val="both"/>
            </w:pPr>
            <w:r w:rsidRPr="00970959">
              <w:rPr>
                <w:noProof/>
                <w:lang w:val="en-US" w:eastAsia="zh-CN"/>
              </w:rPr>
              <w:drawing>
                <wp:inline distT="0" distB="0" distL="0" distR="0" wp14:anchorId="163C420C" wp14:editId="0355D5E8">
                  <wp:extent cx="805180" cy="245525"/>
                  <wp:effectExtent l="0" t="0" r="0" b="0"/>
                  <wp:docPr id="21" name="Imagen 21"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Forma, Rectángulo&#10;&#10;Descripción generada automáticament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848663" cy="258784"/>
                          </a:xfrm>
                          <a:prstGeom prst="rect">
                            <a:avLst/>
                          </a:prstGeom>
                        </pic:spPr>
                      </pic:pic>
                    </a:graphicData>
                  </a:graphic>
                </wp:inline>
              </w:drawing>
            </w:r>
            <w:r w:rsidR="00C33867" w:rsidRPr="00970959">
              <w:t>(</w:t>
            </w:r>
            <w:r w:rsidRPr="00970959">
              <w:t xml:space="preserve">black, </w:t>
            </w:r>
            <w:r w:rsidR="00C33867" w:rsidRPr="00970959">
              <w:t>11</w:t>
            </w:r>
            <w:r w:rsidRPr="00970959">
              <w:t>%</w:t>
            </w:r>
            <w:r w:rsidR="00C33867" w:rsidRPr="00970959">
              <w:t>)</w:t>
            </w:r>
          </w:p>
          <w:p w14:paraId="208F7429" w14:textId="4CB8FFA4" w:rsidR="00C33867" w:rsidRPr="00970959" w:rsidRDefault="00E97941" w:rsidP="00422791">
            <w:pPr>
              <w:jc w:val="both"/>
            </w:pPr>
            <w:r w:rsidRPr="00970959">
              <w:rPr>
                <w:noProof/>
                <w:lang w:val="en-US" w:eastAsia="zh-CN"/>
              </w:rPr>
              <w:lastRenderedPageBreak/>
              <w:drawing>
                <wp:inline distT="0" distB="0" distL="0" distR="0" wp14:anchorId="72E694A8" wp14:editId="263BB976">
                  <wp:extent cx="805569" cy="174478"/>
                  <wp:effectExtent l="0" t="0" r="0" b="381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Imagen 12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838275" cy="181562"/>
                          </a:xfrm>
                          <a:prstGeom prst="rect">
                            <a:avLst/>
                          </a:prstGeom>
                        </pic:spPr>
                      </pic:pic>
                    </a:graphicData>
                  </a:graphic>
                </wp:inline>
              </w:drawing>
            </w:r>
            <w:r w:rsidR="00C33867" w:rsidRPr="00970959">
              <w:t xml:space="preserve"> (</w:t>
            </w:r>
            <w:r w:rsidRPr="00970959">
              <w:t xml:space="preserve">grey, </w:t>
            </w:r>
            <w:r w:rsidR="00C33867" w:rsidRPr="00970959">
              <w:t>56</w:t>
            </w:r>
            <w:r w:rsidRPr="00970959">
              <w:t>%</w:t>
            </w:r>
            <w:r w:rsidR="00C33867" w:rsidRPr="00970959">
              <w:t>)</w:t>
            </w:r>
          </w:p>
        </w:tc>
      </w:tr>
      <w:tr w:rsidR="00970959" w:rsidRPr="00970959" w14:paraId="5F161B5A" w14:textId="77777777" w:rsidTr="00422791">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421B9C41" w14:textId="53C01039" w:rsidR="00C33867" w:rsidRPr="00970959" w:rsidRDefault="00C33867" w:rsidP="00422791">
            <w:pPr>
              <w:jc w:val="both"/>
            </w:pPr>
            <w:r w:rsidRPr="00970959">
              <w:lastRenderedPageBreak/>
              <w:t>5.16 (</w:t>
            </w:r>
            <w:r w:rsidR="00007DBB" w:rsidRPr="00970959">
              <w:t>‘</w:t>
            </w:r>
            <w:r w:rsidRPr="00970959">
              <w:t>shy</w:t>
            </w:r>
            <w:r w:rsidR="00007DBB" w:rsidRPr="00970959">
              <w:t>’</w:t>
            </w:r>
            <w:r w:rsidRPr="00970959">
              <w:t>)</w:t>
            </w:r>
          </w:p>
        </w:tc>
        <w:tc>
          <w:tcPr>
            <w:tcW w:w="2409" w:type="dxa"/>
            <w:tcBorders>
              <w:top w:val="nil"/>
              <w:left w:val="nil"/>
              <w:bottom w:val="single" w:sz="4" w:space="0" w:color="auto"/>
              <w:right w:val="single" w:sz="4" w:space="0" w:color="auto"/>
            </w:tcBorders>
            <w:shd w:val="clear" w:color="auto" w:fill="auto"/>
            <w:noWrap/>
            <w:vAlign w:val="bottom"/>
            <w:hideMark/>
          </w:tcPr>
          <w:p w14:paraId="38463837" w14:textId="12F52C9D" w:rsidR="00C33867" w:rsidRPr="00970959" w:rsidRDefault="00C33867" w:rsidP="00422791">
            <w:pPr>
              <w:jc w:val="both"/>
            </w:pPr>
            <w:r w:rsidRPr="00970959">
              <w:t>75.23</w:t>
            </w:r>
            <w:r w:rsidR="00E97941" w:rsidRPr="00970959">
              <w:t>%</w:t>
            </w:r>
            <w:r w:rsidRPr="00970959">
              <w:t xml:space="preserve"> </w:t>
            </w:r>
          </w:p>
        </w:tc>
        <w:tc>
          <w:tcPr>
            <w:tcW w:w="4536" w:type="dxa"/>
            <w:tcBorders>
              <w:top w:val="nil"/>
              <w:left w:val="nil"/>
              <w:bottom w:val="single" w:sz="4" w:space="0" w:color="auto"/>
              <w:right w:val="single" w:sz="4" w:space="0" w:color="auto"/>
            </w:tcBorders>
          </w:tcPr>
          <w:p w14:paraId="7A791C25" w14:textId="19FFA156" w:rsidR="00E97941" w:rsidRPr="00970959" w:rsidRDefault="00C33867" w:rsidP="00E97941">
            <w:pPr>
              <w:ind w:left="-75"/>
              <w:jc w:val="both"/>
            </w:pPr>
            <w:r w:rsidRPr="00970959">
              <w:t xml:space="preserve"> </w:t>
            </w:r>
            <w:r w:rsidR="00E97941" w:rsidRPr="00970959">
              <w:rPr>
                <w:noProof/>
                <w:lang w:val="en-US" w:eastAsia="zh-CN"/>
              </w:rPr>
              <w:drawing>
                <wp:inline distT="0" distB="0" distL="0" distR="0" wp14:anchorId="1D73A9A0" wp14:editId="4A676C81">
                  <wp:extent cx="775321" cy="165637"/>
                  <wp:effectExtent l="0" t="0" r="0"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Imagen 123"/>
                          <pic:cNvPicPr/>
                        </pic:nvPicPr>
                        <pic:blipFill>
                          <a:blip r:embed="rId56" cstate="print">
                            <a:extLst>
                              <a:ext uri="{28A0092B-C50C-407E-A947-70E740481C1C}">
                                <a14:useLocalDpi xmlns:a14="http://schemas.microsoft.com/office/drawing/2010/main" val="0"/>
                              </a:ext>
                            </a:extLst>
                          </a:blip>
                          <a:stretch>
                            <a:fillRect/>
                          </a:stretch>
                        </pic:blipFill>
                        <pic:spPr>
                          <a:xfrm>
                            <a:off x="0" y="0"/>
                            <a:ext cx="804296" cy="171827"/>
                          </a:xfrm>
                          <a:prstGeom prst="rect">
                            <a:avLst/>
                          </a:prstGeom>
                        </pic:spPr>
                      </pic:pic>
                    </a:graphicData>
                  </a:graphic>
                </wp:inline>
              </w:drawing>
            </w:r>
            <w:r w:rsidRPr="00970959">
              <w:t>(</w:t>
            </w:r>
            <w:r w:rsidR="00E97941" w:rsidRPr="00970959">
              <w:t xml:space="preserve">toffee brown, </w:t>
            </w:r>
            <w:r w:rsidRPr="00970959">
              <w:t>88</w:t>
            </w:r>
            <w:r w:rsidR="00E97941" w:rsidRPr="00970959">
              <w:t>%</w:t>
            </w:r>
            <w:r w:rsidRPr="00970959">
              <w:t>)</w:t>
            </w:r>
          </w:p>
          <w:p w14:paraId="78E75E35" w14:textId="085039CF" w:rsidR="00C33867" w:rsidRPr="00970959" w:rsidRDefault="00C33867" w:rsidP="00E97941">
            <w:pPr>
              <w:ind w:left="-75"/>
              <w:jc w:val="both"/>
            </w:pPr>
            <w:r w:rsidRPr="00970959">
              <w:t xml:space="preserve"> </w:t>
            </w:r>
            <w:r w:rsidR="00E97941" w:rsidRPr="00970959">
              <w:rPr>
                <w:noProof/>
                <w:lang w:val="en-US" w:eastAsia="zh-CN"/>
              </w:rPr>
              <w:drawing>
                <wp:inline distT="0" distB="0" distL="0" distR="0" wp14:anchorId="2C5328B4" wp14:editId="27C62361">
                  <wp:extent cx="774700" cy="156362"/>
                  <wp:effectExtent l="0" t="0" r="0" b="0"/>
                  <wp:docPr id="192" name="Imagen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Imagen 192"/>
                          <pic:cNvPicPr/>
                        </pic:nvPicPr>
                        <pic:blipFill>
                          <a:blip r:embed="rId57" cstate="print">
                            <a:extLst>
                              <a:ext uri="{28A0092B-C50C-407E-A947-70E740481C1C}">
                                <a14:useLocalDpi xmlns:a14="http://schemas.microsoft.com/office/drawing/2010/main" val="0"/>
                              </a:ext>
                            </a:extLst>
                          </a:blip>
                          <a:stretch>
                            <a:fillRect/>
                          </a:stretch>
                        </pic:blipFill>
                        <pic:spPr>
                          <a:xfrm>
                            <a:off x="0" y="0"/>
                            <a:ext cx="812465" cy="163984"/>
                          </a:xfrm>
                          <a:prstGeom prst="rect">
                            <a:avLst/>
                          </a:prstGeom>
                        </pic:spPr>
                      </pic:pic>
                    </a:graphicData>
                  </a:graphic>
                </wp:inline>
              </w:drawing>
            </w:r>
            <w:r w:rsidRPr="00970959">
              <w:t>(</w:t>
            </w:r>
            <w:r w:rsidR="00E97941" w:rsidRPr="00970959">
              <w:t xml:space="preserve">pink, </w:t>
            </w:r>
            <w:r w:rsidRPr="00970959">
              <w:t>90</w:t>
            </w:r>
            <w:r w:rsidR="00E97941" w:rsidRPr="00970959">
              <w:t>%</w:t>
            </w:r>
            <w:r w:rsidRPr="00970959">
              <w:t>)</w:t>
            </w:r>
          </w:p>
        </w:tc>
      </w:tr>
      <w:tr w:rsidR="00C33867" w:rsidRPr="00970959" w14:paraId="21EB576D" w14:textId="77777777" w:rsidTr="00422791">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6E242E86" w14:textId="0C4C12BE" w:rsidR="00C33867" w:rsidRPr="00970959" w:rsidRDefault="00C33867" w:rsidP="00422791">
            <w:pPr>
              <w:jc w:val="both"/>
            </w:pPr>
            <w:r w:rsidRPr="00970959">
              <w:t>8.21(</w:t>
            </w:r>
            <w:r w:rsidR="00007DBB" w:rsidRPr="00970959">
              <w:t>‘</w:t>
            </w:r>
            <w:r w:rsidRPr="00970959">
              <w:t>joyful</w:t>
            </w:r>
            <w:r w:rsidR="00007DBB" w:rsidRPr="00970959">
              <w:t>’</w:t>
            </w:r>
            <w:r w:rsidRPr="00970959">
              <w:t>)</w:t>
            </w:r>
          </w:p>
        </w:tc>
        <w:tc>
          <w:tcPr>
            <w:tcW w:w="2409" w:type="dxa"/>
            <w:tcBorders>
              <w:top w:val="nil"/>
              <w:left w:val="nil"/>
              <w:bottom w:val="single" w:sz="4" w:space="0" w:color="auto"/>
              <w:right w:val="single" w:sz="4" w:space="0" w:color="auto"/>
            </w:tcBorders>
            <w:shd w:val="clear" w:color="auto" w:fill="auto"/>
            <w:noWrap/>
            <w:vAlign w:val="bottom"/>
            <w:hideMark/>
          </w:tcPr>
          <w:p w14:paraId="7D19BAEB" w14:textId="08A54A68" w:rsidR="00C33867" w:rsidRPr="00970959" w:rsidRDefault="00C33867" w:rsidP="00422791">
            <w:pPr>
              <w:jc w:val="both"/>
            </w:pPr>
            <w:r w:rsidRPr="00970959">
              <w:t>86.05</w:t>
            </w:r>
            <w:r w:rsidR="00E97941" w:rsidRPr="00970959">
              <w:t>%</w:t>
            </w:r>
          </w:p>
        </w:tc>
        <w:tc>
          <w:tcPr>
            <w:tcW w:w="4536" w:type="dxa"/>
            <w:tcBorders>
              <w:top w:val="nil"/>
              <w:left w:val="nil"/>
              <w:bottom w:val="single" w:sz="4" w:space="0" w:color="auto"/>
              <w:right w:val="single" w:sz="4" w:space="0" w:color="auto"/>
            </w:tcBorders>
          </w:tcPr>
          <w:p w14:paraId="371E35F0" w14:textId="2A906093" w:rsidR="00E97941" w:rsidRPr="00970959" w:rsidRDefault="00E97941" w:rsidP="00422791">
            <w:pPr>
              <w:jc w:val="both"/>
            </w:pPr>
            <w:r w:rsidRPr="00970959">
              <w:rPr>
                <w:noProof/>
                <w:lang w:val="en-US" w:eastAsia="zh-CN"/>
              </w:rPr>
              <w:drawing>
                <wp:inline distT="0" distB="0" distL="0" distR="0" wp14:anchorId="3FFB0139" wp14:editId="79E15D62">
                  <wp:extent cx="805180" cy="175675"/>
                  <wp:effectExtent l="0" t="0" r="0" b="2540"/>
                  <wp:docPr id="193" name="Imagen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Imagen 193"/>
                          <pic:cNvPicPr/>
                        </pic:nvPicPr>
                        <pic:blipFill>
                          <a:blip r:embed="rId58" cstate="print">
                            <a:extLst>
                              <a:ext uri="{28A0092B-C50C-407E-A947-70E740481C1C}">
                                <a14:useLocalDpi xmlns:a14="http://schemas.microsoft.com/office/drawing/2010/main" val="0"/>
                              </a:ext>
                            </a:extLst>
                          </a:blip>
                          <a:stretch>
                            <a:fillRect/>
                          </a:stretch>
                        </pic:blipFill>
                        <pic:spPr>
                          <a:xfrm>
                            <a:off x="0" y="0"/>
                            <a:ext cx="840082" cy="183290"/>
                          </a:xfrm>
                          <a:prstGeom prst="rect">
                            <a:avLst/>
                          </a:prstGeom>
                        </pic:spPr>
                      </pic:pic>
                    </a:graphicData>
                  </a:graphic>
                </wp:inline>
              </w:drawing>
            </w:r>
            <w:r w:rsidR="00C33867" w:rsidRPr="00970959">
              <w:t xml:space="preserve"> (</w:t>
            </w:r>
            <w:r w:rsidRPr="00970959">
              <w:t xml:space="preserve">sun yellow, </w:t>
            </w:r>
            <w:r w:rsidR="00C33867" w:rsidRPr="00970959">
              <w:t>92</w:t>
            </w:r>
            <w:r w:rsidRPr="00970959">
              <w:t>%</w:t>
            </w:r>
            <w:r w:rsidR="00C33867" w:rsidRPr="00970959">
              <w:t xml:space="preserve">), </w:t>
            </w:r>
          </w:p>
          <w:p w14:paraId="5F24CD78" w14:textId="686CFCE5" w:rsidR="00C33867" w:rsidRPr="00970959" w:rsidRDefault="00E97941" w:rsidP="00422791">
            <w:pPr>
              <w:jc w:val="both"/>
            </w:pPr>
            <w:r w:rsidRPr="00970959">
              <w:rPr>
                <w:noProof/>
                <w:lang w:val="en-US" w:eastAsia="zh-CN"/>
              </w:rPr>
              <w:drawing>
                <wp:inline distT="0" distB="0" distL="0" distR="0" wp14:anchorId="382ECF02" wp14:editId="29E4BF34">
                  <wp:extent cx="805180" cy="171238"/>
                  <wp:effectExtent l="0" t="0" r="0" b="0"/>
                  <wp:docPr id="194" name="Imagen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Imagen 194"/>
                          <pic:cNvPicPr/>
                        </pic:nvPicPr>
                        <pic:blipFill>
                          <a:blip r:embed="rId59" cstate="print">
                            <a:extLst>
                              <a:ext uri="{28A0092B-C50C-407E-A947-70E740481C1C}">
                                <a14:useLocalDpi xmlns:a14="http://schemas.microsoft.com/office/drawing/2010/main" val="0"/>
                              </a:ext>
                            </a:extLst>
                          </a:blip>
                          <a:stretch>
                            <a:fillRect/>
                          </a:stretch>
                        </pic:blipFill>
                        <pic:spPr>
                          <a:xfrm>
                            <a:off x="0" y="0"/>
                            <a:ext cx="843149" cy="179313"/>
                          </a:xfrm>
                          <a:prstGeom prst="rect">
                            <a:avLst/>
                          </a:prstGeom>
                        </pic:spPr>
                      </pic:pic>
                    </a:graphicData>
                  </a:graphic>
                </wp:inline>
              </w:drawing>
            </w:r>
            <w:r w:rsidR="00C33867" w:rsidRPr="00970959">
              <w:t>(</w:t>
            </w:r>
            <w:r w:rsidRPr="00970959">
              <w:t xml:space="preserve">orange, </w:t>
            </w:r>
            <w:r w:rsidR="00C33867" w:rsidRPr="00970959">
              <w:t>89</w:t>
            </w:r>
            <w:r w:rsidRPr="00970959">
              <w:t>%</w:t>
            </w:r>
            <w:r w:rsidR="00C33867" w:rsidRPr="00970959">
              <w:t>)</w:t>
            </w:r>
          </w:p>
        </w:tc>
      </w:tr>
    </w:tbl>
    <w:p w14:paraId="71611D75" w14:textId="7DA0060F" w:rsidR="00C33867" w:rsidRPr="00970959" w:rsidRDefault="00C33867" w:rsidP="00BA6922">
      <w:pPr>
        <w:jc w:val="both"/>
      </w:pPr>
    </w:p>
    <w:p w14:paraId="7F15567F" w14:textId="52DDA0AF" w:rsidR="00E0445A" w:rsidRPr="00970959" w:rsidRDefault="6FEF8AEB" w:rsidP="00AD4694">
      <w:pPr>
        <w:ind w:left="1440" w:hanging="1440"/>
        <w:jc w:val="both"/>
      </w:pPr>
      <w:r w:rsidRPr="00970959">
        <w:t>Table 4.1</w:t>
      </w:r>
      <w:r w:rsidR="00E0445A" w:rsidRPr="00970959">
        <w:tab/>
      </w:r>
      <w:r w:rsidRPr="00970959">
        <w:t xml:space="preserve">Emotions </w:t>
      </w:r>
      <w:r w:rsidR="004825E7" w:rsidRPr="00970959">
        <w:t>with</w:t>
      </w:r>
      <w:r w:rsidRPr="00970959">
        <w:t xml:space="preserve"> the lowest, middle and highest valence scores, and their associated colours</w:t>
      </w:r>
    </w:p>
    <w:p w14:paraId="586E798F" w14:textId="38010E2A" w:rsidR="00283E56" w:rsidRPr="00970959" w:rsidRDefault="07917DCE" w:rsidP="00BA6922">
      <w:pPr>
        <w:pStyle w:val="Ttulo3"/>
        <w:rPr>
          <w:rFonts w:cs="Times New Roman"/>
          <w:lang w:val="en-US"/>
        </w:rPr>
      </w:pPr>
      <w:bookmarkStart w:id="113" w:name="_Toc51757134"/>
      <w:bookmarkStart w:id="114" w:name="_Toc118900206"/>
      <w:bookmarkStart w:id="115" w:name="_Toc120712780"/>
      <w:r w:rsidRPr="00970959">
        <w:rPr>
          <w:rFonts w:cs="Times New Roman"/>
          <w:lang w:val="en-US"/>
        </w:rPr>
        <w:t>4.</w:t>
      </w:r>
      <w:r w:rsidR="004410AD" w:rsidRPr="00970959">
        <w:rPr>
          <w:rFonts w:cs="Times New Roman"/>
          <w:lang w:val="en-US"/>
        </w:rPr>
        <w:t>2</w:t>
      </w:r>
      <w:r w:rsidRPr="00970959">
        <w:rPr>
          <w:rFonts w:cs="Times New Roman"/>
          <w:lang w:val="en-US"/>
        </w:rPr>
        <w:t>.2</w:t>
      </w:r>
      <w:r w:rsidR="00A503B0" w:rsidRPr="00970959">
        <w:tab/>
      </w:r>
      <w:r w:rsidRPr="00970959">
        <w:rPr>
          <w:rFonts w:cs="Times New Roman"/>
          <w:lang w:val="en-US"/>
        </w:rPr>
        <w:t xml:space="preserve">Does the relationship between </w:t>
      </w:r>
      <w:r w:rsidR="00373B26" w:rsidRPr="00970959">
        <w:rPr>
          <w:rFonts w:cs="Times New Roman"/>
          <w:lang w:val="en-US"/>
        </w:rPr>
        <w:t xml:space="preserve">emotional </w:t>
      </w:r>
      <w:r w:rsidRPr="00970959">
        <w:rPr>
          <w:rFonts w:cs="Times New Roman"/>
          <w:lang w:val="en-US"/>
        </w:rPr>
        <w:t xml:space="preserve">valence and </w:t>
      </w:r>
      <w:r w:rsidR="00373B26" w:rsidRPr="00970959">
        <w:rPr>
          <w:rFonts w:cs="Times New Roman"/>
          <w:lang w:val="en-US"/>
        </w:rPr>
        <w:t xml:space="preserve">colour </w:t>
      </w:r>
      <w:r w:rsidRPr="00970959">
        <w:rPr>
          <w:rFonts w:cs="Times New Roman"/>
          <w:lang w:val="en-US"/>
        </w:rPr>
        <w:t xml:space="preserve">lightness vary </w:t>
      </w:r>
      <w:r w:rsidR="009E2203" w:rsidRPr="00970959">
        <w:rPr>
          <w:rFonts w:cs="Times New Roman"/>
          <w:lang w:val="en-US"/>
        </w:rPr>
        <w:t>according to linguistic background</w:t>
      </w:r>
      <w:r w:rsidRPr="00970959">
        <w:rPr>
          <w:rFonts w:cs="Times New Roman"/>
          <w:lang w:val="en-US"/>
        </w:rPr>
        <w:t>?</w:t>
      </w:r>
      <w:bookmarkEnd w:id="113"/>
      <w:bookmarkEnd w:id="114"/>
      <w:bookmarkEnd w:id="115"/>
    </w:p>
    <w:p w14:paraId="45F08BA9" w14:textId="1E059F79" w:rsidR="00406146" w:rsidRPr="00970959" w:rsidRDefault="00406146" w:rsidP="00BA6922">
      <w:pPr>
        <w:jc w:val="both"/>
        <w:rPr>
          <w:b/>
          <w:bCs/>
          <w:lang w:val="en-US"/>
        </w:rPr>
      </w:pPr>
    </w:p>
    <w:p w14:paraId="66CF1D0C" w14:textId="180B5EF5" w:rsidR="001D5871" w:rsidRPr="00970959" w:rsidRDefault="0005448A" w:rsidP="00BA6922">
      <w:pPr>
        <w:jc w:val="both"/>
        <w:rPr>
          <w:lang w:val="en-US"/>
        </w:rPr>
      </w:pPr>
      <w:r w:rsidRPr="00970959">
        <w:rPr>
          <w:lang w:val="en-US"/>
        </w:rPr>
        <w:t xml:space="preserve">Our </w:t>
      </w:r>
      <w:r w:rsidR="004825E7" w:rsidRPr="00970959">
        <w:rPr>
          <w:lang w:val="en-US"/>
        </w:rPr>
        <w:t>correlational analyses</w:t>
      </w:r>
      <w:r w:rsidRPr="00970959">
        <w:rPr>
          <w:lang w:val="en-US"/>
        </w:rPr>
        <w:t xml:space="preserve"> showed that the</w:t>
      </w:r>
      <w:r w:rsidR="001D5871" w:rsidRPr="00970959">
        <w:rPr>
          <w:lang w:val="en-US"/>
        </w:rPr>
        <w:t xml:space="preserve"> relationship between </w:t>
      </w:r>
      <w:r w:rsidR="0097009E" w:rsidRPr="00970959">
        <w:rPr>
          <w:lang w:val="en-US"/>
        </w:rPr>
        <w:t>the valence of the emotion</w:t>
      </w:r>
      <w:r w:rsidR="001D5871" w:rsidRPr="00970959">
        <w:rPr>
          <w:lang w:val="en-US"/>
        </w:rPr>
        <w:t xml:space="preserve"> and </w:t>
      </w:r>
      <w:r w:rsidR="0097009E" w:rsidRPr="00970959">
        <w:rPr>
          <w:lang w:val="en-US"/>
        </w:rPr>
        <w:t xml:space="preserve">lightness of the colour with which it was associated </w:t>
      </w:r>
      <w:r w:rsidR="001D5871" w:rsidRPr="00970959">
        <w:rPr>
          <w:lang w:val="en-US"/>
        </w:rPr>
        <w:t xml:space="preserve">was susceptible to variation across the different </w:t>
      </w:r>
      <w:r w:rsidR="00DF7841" w:rsidRPr="00970959">
        <w:rPr>
          <w:lang w:val="en-US"/>
        </w:rPr>
        <w:t>linguistic backgrounds</w:t>
      </w:r>
      <w:r w:rsidR="001D5871" w:rsidRPr="00970959">
        <w:rPr>
          <w:lang w:val="en-US"/>
        </w:rPr>
        <w:t xml:space="preserve">. </w:t>
      </w:r>
      <w:r w:rsidR="0075736B" w:rsidRPr="00970959">
        <w:rPr>
          <w:lang w:val="en-US"/>
        </w:rPr>
        <w:t xml:space="preserve">In order to calculate this, we </w:t>
      </w:r>
      <w:r w:rsidR="002C3F5E" w:rsidRPr="00970959">
        <w:rPr>
          <w:lang w:val="en-US"/>
        </w:rPr>
        <w:t>built a mixed linear model</w:t>
      </w:r>
      <w:r w:rsidR="0075736B" w:rsidRPr="00970959">
        <w:rPr>
          <w:lang w:val="en-US"/>
        </w:rPr>
        <w:t xml:space="preserve"> </w:t>
      </w:r>
      <w:r w:rsidR="002C3F5E" w:rsidRPr="00970959">
        <w:rPr>
          <w:lang w:val="en-US"/>
        </w:rPr>
        <w:t xml:space="preserve">where we introduced </w:t>
      </w:r>
      <w:r w:rsidR="00307318" w:rsidRPr="00970959">
        <w:rPr>
          <w:lang w:val="en-US"/>
        </w:rPr>
        <w:t>‘</w:t>
      </w:r>
      <w:r w:rsidR="0075736B" w:rsidRPr="00970959">
        <w:rPr>
          <w:lang w:val="en-US"/>
        </w:rPr>
        <w:t>Valence</w:t>
      </w:r>
      <w:r w:rsidR="00307318" w:rsidRPr="00970959">
        <w:rPr>
          <w:lang w:val="en-US"/>
        </w:rPr>
        <w:t>’</w:t>
      </w:r>
      <w:r w:rsidR="0075736B" w:rsidRPr="00970959">
        <w:rPr>
          <w:lang w:val="en-US"/>
        </w:rPr>
        <w:t xml:space="preserve"> as predictor in interaction with </w:t>
      </w:r>
      <w:r w:rsidR="00307318" w:rsidRPr="00970959">
        <w:rPr>
          <w:lang w:val="en-US"/>
        </w:rPr>
        <w:t>‘</w:t>
      </w:r>
      <w:r w:rsidR="0075736B" w:rsidRPr="00970959">
        <w:rPr>
          <w:lang w:val="en-US"/>
        </w:rPr>
        <w:t>Linguistic Background</w:t>
      </w:r>
      <w:r w:rsidR="00307318" w:rsidRPr="00970959">
        <w:rPr>
          <w:lang w:val="en-US"/>
        </w:rPr>
        <w:t>’</w:t>
      </w:r>
      <w:r w:rsidR="0075736B" w:rsidRPr="00970959">
        <w:rPr>
          <w:lang w:val="en-US"/>
        </w:rPr>
        <w:t xml:space="preserve">, and </w:t>
      </w:r>
      <w:r w:rsidR="00307318" w:rsidRPr="00970959">
        <w:rPr>
          <w:lang w:val="en-US"/>
        </w:rPr>
        <w:t>‘</w:t>
      </w:r>
      <w:r w:rsidR="0075736B" w:rsidRPr="00970959">
        <w:rPr>
          <w:lang w:val="en-US"/>
        </w:rPr>
        <w:t>Lightness</w:t>
      </w:r>
      <w:r w:rsidR="00307318" w:rsidRPr="00970959">
        <w:rPr>
          <w:lang w:val="en-US"/>
        </w:rPr>
        <w:t>’</w:t>
      </w:r>
      <w:r w:rsidR="0075736B" w:rsidRPr="00970959">
        <w:rPr>
          <w:lang w:val="en-US"/>
        </w:rPr>
        <w:t xml:space="preserve"> as outcome. </w:t>
      </w:r>
      <w:r w:rsidR="00307318" w:rsidRPr="00970959">
        <w:rPr>
          <w:lang w:val="en-US"/>
        </w:rPr>
        <w:t>‘</w:t>
      </w:r>
      <w:r w:rsidR="0075736B" w:rsidRPr="00970959">
        <w:rPr>
          <w:lang w:val="en-US"/>
        </w:rPr>
        <w:t>Participant</w:t>
      </w:r>
      <w:r w:rsidR="00307318" w:rsidRPr="00970959">
        <w:rPr>
          <w:lang w:val="en-US"/>
        </w:rPr>
        <w:t>’</w:t>
      </w:r>
      <w:r w:rsidR="0075736B" w:rsidRPr="00970959">
        <w:rPr>
          <w:lang w:val="en-US"/>
        </w:rPr>
        <w:t xml:space="preserve"> and </w:t>
      </w:r>
      <w:r w:rsidR="00307318" w:rsidRPr="00970959">
        <w:rPr>
          <w:lang w:val="en-US"/>
        </w:rPr>
        <w:t>‘</w:t>
      </w:r>
      <w:r w:rsidR="0075736B" w:rsidRPr="00970959">
        <w:rPr>
          <w:lang w:val="en-US"/>
        </w:rPr>
        <w:t>Item</w:t>
      </w:r>
      <w:r w:rsidR="00307318" w:rsidRPr="00970959">
        <w:rPr>
          <w:lang w:val="en-US"/>
        </w:rPr>
        <w:t>’</w:t>
      </w:r>
      <w:r w:rsidR="0075736B" w:rsidRPr="00970959">
        <w:rPr>
          <w:lang w:val="en-US"/>
        </w:rPr>
        <w:t xml:space="preserve"> were also introduced as random effects. </w:t>
      </w:r>
      <w:r w:rsidRPr="00970959">
        <w:rPr>
          <w:lang w:val="en-US"/>
        </w:rPr>
        <w:t xml:space="preserve">The different patterns are shown in Figure </w:t>
      </w:r>
      <w:r w:rsidR="00E0445A" w:rsidRPr="00970959">
        <w:rPr>
          <w:lang w:val="en-US"/>
        </w:rPr>
        <w:t>4.</w:t>
      </w:r>
      <w:r w:rsidR="00E97941" w:rsidRPr="00970959">
        <w:rPr>
          <w:lang w:val="en-US"/>
        </w:rPr>
        <w:t>3</w:t>
      </w:r>
      <w:r w:rsidR="00E0445A" w:rsidRPr="00970959">
        <w:rPr>
          <w:lang w:val="en-US"/>
        </w:rPr>
        <w:t>.</w:t>
      </w:r>
    </w:p>
    <w:p w14:paraId="58C3B3A1" w14:textId="77777777" w:rsidR="001D5871" w:rsidRPr="00970959" w:rsidRDefault="001D5871" w:rsidP="00BA6922">
      <w:pPr>
        <w:jc w:val="both"/>
        <w:rPr>
          <w:b/>
          <w:bCs/>
          <w:lang w:val="en-US"/>
        </w:rPr>
      </w:pPr>
    </w:p>
    <w:p w14:paraId="78A46CB5" w14:textId="22162C90" w:rsidR="001D5871" w:rsidRPr="00970959" w:rsidRDefault="003742AD" w:rsidP="00B52437">
      <w:pPr>
        <w:jc w:val="center"/>
        <w:rPr>
          <w:b/>
          <w:bCs/>
          <w:lang w:val="en-US"/>
        </w:rPr>
      </w:pPr>
      <w:r w:rsidRPr="00970959">
        <w:rPr>
          <w:b/>
          <w:bCs/>
          <w:noProof/>
          <w:lang w:val="en-US"/>
        </w:rPr>
        <w:drawing>
          <wp:inline distT="0" distB="0" distL="0" distR="0" wp14:anchorId="47B84D02" wp14:editId="2DFA2849">
            <wp:extent cx="5671501" cy="3055620"/>
            <wp:effectExtent l="0" t="0" r="5715" b="5080"/>
            <wp:docPr id="32" name="Imagen 3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Gráfico&#10;&#10;Descripción generada automáticamente"/>
                    <pic:cNvPicPr/>
                  </pic:nvPicPr>
                  <pic:blipFill rotWithShape="1">
                    <a:blip r:embed="rId60" cstate="print">
                      <a:extLst>
                        <a:ext uri="{28A0092B-C50C-407E-A947-70E740481C1C}">
                          <a14:useLocalDpi xmlns:a14="http://schemas.microsoft.com/office/drawing/2010/main" val="0"/>
                        </a:ext>
                      </a:extLst>
                    </a:blip>
                    <a:srcRect r="35513" b="38187"/>
                    <a:stretch/>
                  </pic:blipFill>
                  <pic:spPr bwMode="auto">
                    <a:xfrm>
                      <a:off x="0" y="0"/>
                      <a:ext cx="5678736" cy="3059518"/>
                    </a:xfrm>
                    <a:prstGeom prst="rect">
                      <a:avLst/>
                    </a:prstGeom>
                    <a:ln>
                      <a:noFill/>
                    </a:ln>
                    <a:extLst>
                      <a:ext uri="{53640926-AAD7-44D8-BBD7-CCE9431645EC}">
                        <a14:shadowObscured xmlns:a14="http://schemas.microsoft.com/office/drawing/2010/main"/>
                      </a:ext>
                    </a:extLst>
                  </pic:spPr>
                </pic:pic>
              </a:graphicData>
            </a:graphic>
          </wp:inline>
        </w:drawing>
      </w:r>
    </w:p>
    <w:p w14:paraId="7B9AF20D" w14:textId="2943AE64" w:rsidR="00E0445A" w:rsidRPr="00970959" w:rsidRDefault="001D5871" w:rsidP="00BA6922">
      <w:pPr>
        <w:jc w:val="both"/>
        <w:rPr>
          <w:lang w:val="en-US"/>
        </w:rPr>
      </w:pPr>
      <w:r w:rsidRPr="00970959">
        <w:rPr>
          <w:lang w:val="en-US"/>
        </w:rPr>
        <w:t xml:space="preserve">Figure </w:t>
      </w:r>
      <w:r w:rsidR="00E0445A" w:rsidRPr="00970959">
        <w:rPr>
          <w:lang w:val="en-US"/>
        </w:rPr>
        <w:t>4.</w:t>
      </w:r>
      <w:r w:rsidR="00E97941" w:rsidRPr="00970959">
        <w:rPr>
          <w:lang w:val="en-US"/>
        </w:rPr>
        <w:t>3</w:t>
      </w:r>
      <w:r w:rsidRPr="00970959">
        <w:rPr>
          <w:lang w:val="en-US"/>
        </w:rPr>
        <w:t xml:space="preserve"> </w:t>
      </w:r>
      <w:r w:rsidRPr="00970959">
        <w:rPr>
          <w:lang w:val="en-US"/>
        </w:rPr>
        <w:tab/>
      </w:r>
      <w:r w:rsidR="00E0445A" w:rsidRPr="00970959">
        <w:rPr>
          <w:lang w:val="en-US"/>
        </w:rPr>
        <w:t xml:space="preserve">The relationship between valence and lightness across the six </w:t>
      </w:r>
      <w:r w:rsidR="00DF7841" w:rsidRPr="00970959">
        <w:rPr>
          <w:lang w:val="en-US"/>
        </w:rPr>
        <w:t>linguistic backgrounds</w:t>
      </w:r>
      <w:r w:rsidRPr="00970959">
        <w:rPr>
          <w:lang w:val="en-US"/>
        </w:rPr>
        <w:t xml:space="preserve"> </w:t>
      </w:r>
    </w:p>
    <w:p w14:paraId="2868F000" w14:textId="77777777" w:rsidR="00E0445A" w:rsidRPr="00970959" w:rsidRDefault="00E0445A" w:rsidP="00BA6922">
      <w:pPr>
        <w:jc w:val="both"/>
        <w:rPr>
          <w:lang w:val="en-US"/>
        </w:rPr>
      </w:pPr>
    </w:p>
    <w:p w14:paraId="1C3D40E4" w14:textId="361EB9A3" w:rsidR="002D3F8C" w:rsidRPr="00970959" w:rsidRDefault="07917DCE" w:rsidP="00BA6922">
      <w:pPr>
        <w:jc w:val="both"/>
        <w:rPr>
          <w:lang w:val="en-US"/>
        </w:rPr>
      </w:pPr>
      <w:r w:rsidRPr="00970959">
        <w:rPr>
          <w:lang w:val="en-US"/>
        </w:rPr>
        <w:t xml:space="preserve">The first observation to make is that British </w:t>
      </w:r>
      <w:r w:rsidR="004825E7" w:rsidRPr="00970959">
        <w:rPr>
          <w:lang w:val="en-US"/>
        </w:rPr>
        <w:t>participants</w:t>
      </w:r>
      <w:r w:rsidRPr="00970959">
        <w:rPr>
          <w:lang w:val="en-US"/>
        </w:rPr>
        <w:t xml:space="preserve"> were more likely to choose lighter colours than all other participants, significantly more than the American</w:t>
      </w:r>
      <w:r w:rsidR="004825E7" w:rsidRPr="00970959">
        <w:rPr>
          <w:lang w:val="en-US"/>
        </w:rPr>
        <w:t xml:space="preserve"> </w:t>
      </w:r>
      <w:r w:rsidRPr="00970959">
        <w:rPr>
          <w:lang w:val="en-US"/>
        </w:rPr>
        <w:t xml:space="preserve">(p&lt;.01), the German (p&lt;.001), the Italian (p&lt;.001), and the </w:t>
      </w:r>
      <w:r w:rsidR="004825E7" w:rsidRPr="00970959">
        <w:rPr>
          <w:lang w:val="en-US"/>
        </w:rPr>
        <w:t>Spanish participants</w:t>
      </w:r>
      <w:r w:rsidRPr="00970959">
        <w:rPr>
          <w:lang w:val="en-US"/>
        </w:rPr>
        <w:t xml:space="preserve"> (p&lt;.001). The Cantonese participants responded in a similar way to the British participants (p=.52) though they tended to choose slightly darker colours.</w:t>
      </w:r>
    </w:p>
    <w:p w14:paraId="74EF26B1" w14:textId="77777777" w:rsidR="002D3F8C" w:rsidRPr="00970959" w:rsidRDefault="002D3F8C" w:rsidP="00BA6922">
      <w:pPr>
        <w:jc w:val="both"/>
        <w:rPr>
          <w:lang w:val="en-US"/>
        </w:rPr>
      </w:pPr>
    </w:p>
    <w:p w14:paraId="5105DA28" w14:textId="17726C5E" w:rsidR="002D3F8C" w:rsidRPr="00970959" w:rsidRDefault="07917DCE" w:rsidP="00BA6922">
      <w:pPr>
        <w:jc w:val="both"/>
        <w:rPr>
          <w:lang w:val="en-US"/>
        </w:rPr>
      </w:pPr>
      <w:r w:rsidRPr="00970959">
        <w:rPr>
          <w:lang w:val="en-US"/>
        </w:rPr>
        <w:lastRenderedPageBreak/>
        <w:t>We can also see in Figure 4.</w:t>
      </w:r>
      <w:r w:rsidR="00E97941" w:rsidRPr="00970959">
        <w:rPr>
          <w:lang w:val="en-US"/>
        </w:rPr>
        <w:t>3</w:t>
      </w:r>
      <w:r w:rsidRPr="00970959">
        <w:rPr>
          <w:lang w:val="en-US"/>
        </w:rPr>
        <w:t xml:space="preserve"> that the line representing the responses </w:t>
      </w:r>
      <w:r w:rsidR="00182440" w:rsidRPr="00970959">
        <w:rPr>
          <w:lang w:val="en-US"/>
        </w:rPr>
        <w:t xml:space="preserve">provided by </w:t>
      </w:r>
      <w:r w:rsidR="00D970D9" w:rsidRPr="00970959">
        <w:rPr>
          <w:lang w:val="en-US"/>
        </w:rPr>
        <w:t xml:space="preserve">the </w:t>
      </w:r>
      <w:r w:rsidR="00182440" w:rsidRPr="00970959">
        <w:rPr>
          <w:lang w:val="en-US"/>
        </w:rPr>
        <w:t xml:space="preserve">American participants </w:t>
      </w:r>
      <w:r w:rsidRPr="00970959">
        <w:rPr>
          <w:lang w:val="en-US"/>
        </w:rPr>
        <w:t xml:space="preserve">is much steeper than the lines representing the responses produced by participants from the other cultural backgrounds. Indeed, the line representing the responses </w:t>
      </w:r>
      <w:r w:rsidR="00182440" w:rsidRPr="00970959">
        <w:rPr>
          <w:lang w:val="en-US"/>
        </w:rPr>
        <w:t xml:space="preserve">provided by the American participants </w:t>
      </w:r>
      <w:r w:rsidRPr="00970959">
        <w:rPr>
          <w:lang w:val="en-US"/>
        </w:rPr>
        <w:t>was significantly steeper than the lines representing the responses of the German (p&lt;.01) and Italian (p&lt;.05)</w:t>
      </w:r>
      <w:r w:rsidR="00D970D9" w:rsidRPr="00970959">
        <w:rPr>
          <w:lang w:val="en-US"/>
        </w:rPr>
        <w:t xml:space="preserve"> participants</w:t>
      </w:r>
      <w:r w:rsidRPr="00970959">
        <w:rPr>
          <w:lang w:val="en-US"/>
        </w:rPr>
        <w:t xml:space="preserve">. This means that the colour choices (in terms of lightness) of the responses produced by the American </w:t>
      </w:r>
      <w:r w:rsidR="00D970D9" w:rsidRPr="00970959">
        <w:rPr>
          <w:lang w:val="en-US"/>
        </w:rPr>
        <w:t>participants</w:t>
      </w:r>
      <w:r w:rsidRPr="00970959">
        <w:rPr>
          <w:lang w:val="en-US"/>
        </w:rPr>
        <w:t xml:space="preserve"> were much more sensitive to valence than those made by </w:t>
      </w:r>
      <w:r w:rsidR="00C969FC" w:rsidRPr="00970959">
        <w:rPr>
          <w:lang w:val="en-US"/>
        </w:rPr>
        <w:t>participants</w:t>
      </w:r>
      <w:r w:rsidRPr="00970959">
        <w:rPr>
          <w:lang w:val="en-US"/>
        </w:rPr>
        <w:t xml:space="preserve"> from other backgrounds. In other words, the American</w:t>
      </w:r>
      <w:r w:rsidR="00D970D9" w:rsidRPr="00970959">
        <w:rPr>
          <w:lang w:val="en-US"/>
        </w:rPr>
        <w:t xml:space="preserve"> participants</w:t>
      </w:r>
      <w:r w:rsidRPr="00970959">
        <w:rPr>
          <w:lang w:val="en-US"/>
        </w:rPr>
        <w:t xml:space="preserve"> chose darker colours for sadder words, and comparatively lighter colours for happier words.</w:t>
      </w:r>
    </w:p>
    <w:p w14:paraId="3290AE67" w14:textId="737F6E8C" w:rsidR="001D5871" w:rsidRPr="00970959" w:rsidRDefault="001D5871" w:rsidP="00BA6922">
      <w:pPr>
        <w:jc w:val="both"/>
        <w:rPr>
          <w:lang w:val="en-US"/>
        </w:rPr>
      </w:pPr>
    </w:p>
    <w:p w14:paraId="7AC0D57C" w14:textId="54B37A3F" w:rsidR="001D5871" w:rsidRPr="00970959" w:rsidRDefault="07917DCE" w:rsidP="00BA6922">
      <w:pPr>
        <w:jc w:val="both"/>
        <w:rPr>
          <w:lang w:val="en-US"/>
        </w:rPr>
      </w:pPr>
      <w:r w:rsidRPr="00970959">
        <w:rPr>
          <w:lang w:val="en-US"/>
        </w:rPr>
        <w:t xml:space="preserve">To illustrate what this means, let us look at how the </w:t>
      </w:r>
      <w:r w:rsidR="00C969FC" w:rsidRPr="00970959">
        <w:rPr>
          <w:lang w:val="en-US"/>
        </w:rPr>
        <w:t>American</w:t>
      </w:r>
      <w:r w:rsidRPr="00970959">
        <w:rPr>
          <w:lang w:val="en-US"/>
        </w:rPr>
        <w:t xml:space="preserve"> responses to a positive emotion (happy) and a negative emotion (depressed) compared with the responses provided by participants from different cultural backgrounds. Figure 4.</w:t>
      </w:r>
      <w:r w:rsidR="00322175" w:rsidRPr="00970959">
        <w:rPr>
          <w:lang w:val="en-US"/>
        </w:rPr>
        <w:t>4</w:t>
      </w:r>
      <w:r w:rsidRPr="00970959">
        <w:rPr>
          <w:lang w:val="en-US"/>
        </w:rPr>
        <w:t xml:space="preserve"> takes these two emotions and shows how the responses of the American</w:t>
      </w:r>
      <w:r w:rsidR="00D970D9" w:rsidRPr="00970959">
        <w:rPr>
          <w:lang w:val="en-US"/>
        </w:rPr>
        <w:t xml:space="preserve"> participant</w:t>
      </w:r>
      <w:r w:rsidRPr="00970959">
        <w:rPr>
          <w:lang w:val="en-US"/>
        </w:rPr>
        <w:t>s compared with those of the German, Italian and Spanish</w:t>
      </w:r>
      <w:r w:rsidR="005C299E" w:rsidRPr="00970959">
        <w:rPr>
          <w:lang w:val="en-US"/>
        </w:rPr>
        <w:t xml:space="preserve"> participants</w:t>
      </w:r>
      <w:r w:rsidRPr="00970959">
        <w:rPr>
          <w:lang w:val="en-US"/>
        </w:rPr>
        <w:t>.</w:t>
      </w:r>
    </w:p>
    <w:p w14:paraId="0465AF50" w14:textId="65D64D84" w:rsidR="00E22DC4" w:rsidRPr="00970959" w:rsidRDefault="00E22DC4" w:rsidP="00BA6922">
      <w:pPr>
        <w:jc w:val="both"/>
        <w:rPr>
          <w:lang w:val="en-US"/>
        </w:rPr>
      </w:pPr>
    </w:p>
    <w:p w14:paraId="6968BC0F" w14:textId="720375FF" w:rsidR="00E22DC4" w:rsidRPr="00970959" w:rsidRDefault="00E22DC4" w:rsidP="00BA6922">
      <w:pPr>
        <w:jc w:val="both"/>
        <w:rPr>
          <w:lang w:val="en-US"/>
        </w:rPr>
      </w:pPr>
    </w:p>
    <w:p w14:paraId="09D29CB8" w14:textId="77777777" w:rsidR="00E22DC4" w:rsidRPr="00970959" w:rsidRDefault="00E22DC4" w:rsidP="00BA6922">
      <w:pPr>
        <w:jc w:val="both"/>
        <w:rPr>
          <w:lang w:val="en-US"/>
        </w:rPr>
      </w:pPr>
    </w:p>
    <w:p w14:paraId="03B45121" w14:textId="5CFE2B5C" w:rsidR="007A437C" w:rsidRPr="00970959" w:rsidRDefault="007A437C" w:rsidP="001276D1">
      <w:pPr>
        <w:jc w:val="both"/>
        <w:rPr>
          <w:lang w:val="en-US"/>
        </w:rPr>
      </w:pPr>
    </w:p>
    <w:p w14:paraId="1FAD0795" w14:textId="6303B18C" w:rsidR="007A437C" w:rsidRPr="00970959" w:rsidRDefault="007F0E08" w:rsidP="00582DFA">
      <w:pPr>
        <w:ind w:left="1440" w:hanging="1440"/>
        <w:jc w:val="both"/>
        <w:rPr>
          <w:lang w:val="en-US"/>
        </w:rPr>
      </w:pPr>
      <w:r w:rsidRPr="00970959">
        <w:rPr>
          <w:noProof/>
          <w:lang w:val="en-US" w:eastAsia="zh-CN"/>
        </w:rPr>
        <mc:AlternateContent>
          <mc:Choice Requires="wpg">
            <w:drawing>
              <wp:anchor distT="0" distB="0" distL="114300" distR="114300" simplePos="0" relativeHeight="251765760" behindDoc="0" locked="0" layoutInCell="1" allowOverlap="1" wp14:anchorId="2CEFFA65" wp14:editId="46D7295D">
                <wp:simplePos x="0" y="0"/>
                <wp:positionH relativeFrom="column">
                  <wp:posOffset>-41910</wp:posOffset>
                </wp:positionH>
                <wp:positionV relativeFrom="paragraph">
                  <wp:posOffset>55880</wp:posOffset>
                </wp:positionV>
                <wp:extent cx="5988685" cy="1853565"/>
                <wp:effectExtent l="0" t="0" r="0" b="0"/>
                <wp:wrapNone/>
                <wp:docPr id="42" name="Grupo 2027835987"/>
                <wp:cNvGraphicFramePr/>
                <a:graphic xmlns:a="http://schemas.openxmlformats.org/drawingml/2006/main">
                  <a:graphicData uri="http://schemas.microsoft.com/office/word/2010/wordprocessingGroup">
                    <wpg:wgp>
                      <wpg:cNvGrpSpPr/>
                      <wpg:grpSpPr>
                        <a:xfrm>
                          <a:off x="0" y="0"/>
                          <a:ext cx="5988685" cy="1853565"/>
                          <a:chOff x="0" y="0"/>
                          <a:chExt cx="5988816" cy="1853823"/>
                        </a:xfrm>
                      </wpg:grpSpPr>
                      <wps:wsp>
                        <wps:cNvPr id="68" name="TextBox 25"/>
                        <wps:cNvSpPr txBox="1"/>
                        <wps:spPr>
                          <a:xfrm>
                            <a:off x="0" y="631924"/>
                            <a:ext cx="1085850" cy="267335"/>
                          </a:xfrm>
                          <a:prstGeom prst="rect">
                            <a:avLst/>
                          </a:prstGeom>
                          <a:noFill/>
                        </wps:spPr>
                        <wps:txbx>
                          <w:txbxContent>
                            <w:p w14:paraId="0994DDFE" w14:textId="77777777" w:rsidR="007A437C" w:rsidRPr="002C3F5E" w:rsidRDefault="007A437C" w:rsidP="007A437C">
                              <w:pPr>
                                <w:jc w:val="right"/>
                                <w:rPr>
                                  <w:rFonts w:ascii="Times" w:hAnsi="Times"/>
                                </w:rPr>
                              </w:pPr>
                              <w:r w:rsidRPr="002C3F5E">
                                <w:rPr>
                                  <w:rFonts w:ascii="Times" w:hAnsi="Times" w:cstheme="minorBidi"/>
                                  <w:color w:val="000000" w:themeColor="text1"/>
                                  <w:kern w:val="24"/>
                                </w:rPr>
                                <w:t>‘Depressed’</w:t>
                              </w:r>
                            </w:p>
                          </w:txbxContent>
                        </wps:txbx>
                        <wps:bodyPr wrap="square" rtlCol="0">
                          <a:spAutoFit/>
                        </wps:bodyPr>
                      </wps:wsp>
                      <wps:wsp>
                        <wps:cNvPr id="70" name="Rectangle: Rounded Corners 6"/>
                        <wps:cNvSpPr/>
                        <wps:spPr>
                          <a:xfrm>
                            <a:off x="1089211" y="551330"/>
                            <a:ext cx="631521" cy="400833"/>
                          </a:xfrm>
                          <a:prstGeom prst="roundRect">
                            <a:avLst/>
                          </a:prstGeom>
                          <a:solidFill>
                            <a:srgbClr val="0000FF"/>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2" name="Rectangle: Rounded Corners 5"/>
                        <wps:cNvSpPr/>
                        <wps:spPr>
                          <a:xfrm>
                            <a:off x="1963270" y="551330"/>
                            <a:ext cx="631190" cy="400685"/>
                          </a:xfrm>
                          <a:prstGeom prst="roundRect">
                            <a:avLst/>
                          </a:prstGeom>
                          <a:solidFill>
                            <a:srgbClr val="0000FF">
                              <a:alpha val="40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3" name="Rectangle: Rounded Corners 4"/>
                        <wps:cNvSpPr/>
                        <wps:spPr>
                          <a:xfrm>
                            <a:off x="3644153" y="564777"/>
                            <a:ext cx="631190" cy="400685"/>
                          </a:xfrm>
                          <a:prstGeom prst="roundRect">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4" name="Rectangle: Rounded Corners 2"/>
                        <wps:cNvSpPr/>
                        <wps:spPr>
                          <a:xfrm>
                            <a:off x="4504764" y="551330"/>
                            <a:ext cx="631521" cy="400833"/>
                          </a:xfrm>
                          <a:prstGeom prst="roundRect">
                            <a:avLst/>
                          </a:prstGeom>
                          <a:solidFill>
                            <a:srgbClr val="FFFF00">
                              <a:alpha val="40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5" name="TextBox 12"/>
                        <wps:cNvSpPr txBox="1"/>
                        <wps:spPr>
                          <a:xfrm>
                            <a:off x="2568332" y="0"/>
                            <a:ext cx="1285875" cy="443230"/>
                          </a:xfrm>
                          <a:prstGeom prst="rect">
                            <a:avLst/>
                          </a:prstGeom>
                          <a:noFill/>
                        </wps:spPr>
                        <wps:txbx>
                          <w:txbxContent>
                            <w:p w14:paraId="562C6CB2" w14:textId="77777777" w:rsidR="007A437C" w:rsidRPr="002C3F5E" w:rsidRDefault="007A437C" w:rsidP="007A437C">
                              <w:pPr>
                                <w:jc w:val="center"/>
                                <w:rPr>
                                  <w:rFonts w:ascii="Times" w:hAnsi="Times"/>
                                </w:rPr>
                              </w:pPr>
                              <w:r w:rsidRPr="002C3F5E">
                                <w:rPr>
                                  <w:rFonts w:ascii="Times" w:hAnsi="Times" w:cstheme="minorBidi"/>
                                  <w:color w:val="000000" w:themeColor="text1"/>
                                  <w:kern w:val="24"/>
                                </w:rPr>
                                <w:t>American</w:t>
                              </w:r>
                              <w:r>
                                <w:rPr>
                                  <w:rFonts w:ascii="Times" w:hAnsi="Times" w:cstheme="minorBidi"/>
                                  <w:color w:val="000000" w:themeColor="text1"/>
                                  <w:kern w:val="24"/>
                                </w:rPr>
                                <w:t xml:space="preserve"> participants</w:t>
                              </w:r>
                            </w:p>
                          </w:txbxContent>
                        </wps:txbx>
                        <wps:bodyPr wrap="square" rtlCol="0">
                          <a:spAutoFit/>
                        </wps:bodyPr>
                      </wps:wsp>
                      <wps:wsp>
                        <wps:cNvPr id="96" name="TextBox 13"/>
                        <wps:cNvSpPr txBox="1"/>
                        <wps:spPr>
                          <a:xfrm>
                            <a:off x="2675964" y="995083"/>
                            <a:ext cx="969728" cy="858740"/>
                          </a:xfrm>
                          <a:prstGeom prst="rect">
                            <a:avLst/>
                          </a:prstGeom>
                          <a:noFill/>
                        </wps:spPr>
                        <wps:txbx>
                          <w:txbxContent>
                            <w:p w14:paraId="614CC5E4" w14:textId="77777777" w:rsidR="007A437C" w:rsidRPr="002C3F5E" w:rsidRDefault="007A437C" w:rsidP="007A437C">
                              <w:pPr>
                                <w:jc w:val="center"/>
                                <w:rPr>
                                  <w:rFonts w:ascii="Times" w:hAnsi="Times"/>
                                </w:rPr>
                              </w:pPr>
                              <w:r w:rsidRPr="002C3F5E">
                                <w:rPr>
                                  <w:rFonts w:ascii="Times" w:hAnsi="Times" w:cstheme="minorBidi"/>
                                  <w:color w:val="000000" w:themeColor="text1"/>
                                  <w:kern w:val="24"/>
                                </w:rPr>
                                <w:t>German</w:t>
                              </w:r>
                            </w:p>
                            <w:p w14:paraId="5950B6A3" w14:textId="77777777" w:rsidR="007A437C" w:rsidRPr="002C3F5E" w:rsidRDefault="007A437C" w:rsidP="007A437C">
                              <w:pPr>
                                <w:jc w:val="center"/>
                                <w:rPr>
                                  <w:rFonts w:ascii="Times" w:hAnsi="Times"/>
                                </w:rPr>
                              </w:pPr>
                              <w:r w:rsidRPr="002C3F5E">
                                <w:rPr>
                                  <w:rFonts w:ascii="Times" w:hAnsi="Times" w:cstheme="minorBidi"/>
                                  <w:color w:val="000000" w:themeColor="text1"/>
                                  <w:kern w:val="24"/>
                                </w:rPr>
                                <w:t>Italian</w:t>
                              </w:r>
                              <w:r>
                                <w:rPr>
                                  <w:rFonts w:ascii="Times" w:hAnsi="Times" w:cstheme="minorBidi"/>
                                  <w:color w:val="000000" w:themeColor="text1"/>
                                  <w:kern w:val="24"/>
                                </w:rPr>
                                <w:t xml:space="preserve"> &amp;</w:t>
                              </w:r>
                            </w:p>
                            <w:p w14:paraId="087B655B" w14:textId="77777777" w:rsidR="007A437C" w:rsidRDefault="007A437C" w:rsidP="007A437C">
                              <w:pPr>
                                <w:jc w:val="center"/>
                                <w:rPr>
                                  <w:rFonts w:ascii="Times" w:hAnsi="Times" w:cstheme="minorBidi"/>
                                  <w:color w:val="000000" w:themeColor="text1"/>
                                  <w:kern w:val="24"/>
                                </w:rPr>
                              </w:pPr>
                              <w:r w:rsidRPr="002C3F5E">
                                <w:rPr>
                                  <w:rFonts w:ascii="Times" w:hAnsi="Times" w:cstheme="minorBidi"/>
                                  <w:color w:val="000000" w:themeColor="text1"/>
                                  <w:kern w:val="24"/>
                                </w:rPr>
                                <w:t>Spanish</w:t>
                              </w:r>
                            </w:p>
                            <w:p w14:paraId="00EC1B3F" w14:textId="77777777" w:rsidR="007A437C" w:rsidRPr="002C3F5E" w:rsidRDefault="007A437C" w:rsidP="007A437C">
                              <w:pPr>
                                <w:jc w:val="center"/>
                                <w:rPr>
                                  <w:rFonts w:ascii="Times" w:hAnsi="Times"/>
                                </w:rPr>
                              </w:pPr>
                              <w:r>
                                <w:rPr>
                                  <w:rFonts w:ascii="Times" w:hAnsi="Times" w:cstheme="minorBidi"/>
                                  <w:color w:val="000000" w:themeColor="text1"/>
                                  <w:kern w:val="24"/>
                                </w:rPr>
                                <w:t>participants</w:t>
                              </w:r>
                            </w:p>
                          </w:txbxContent>
                        </wps:txbx>
                        <wps:bodyPr wrap="square" rtlCol="0">
                          <a:noAutofit/>
                        </wps:bodyPr>
                      </wps:wsp>
                      <wps:wsp>
                        <wps:cNvPr id="97" name="Straight Arrow Connector 15"/>
                        <wps:cNvCnPr/>
                        <wps:spPr>
                          <a:xfrm flipH="1">
                            <a:off x="1423894" y="147171"/>
                            <a:ext cx="1392339" cy="30607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8" name="Straight Arrow Connector 17"/>
                        <wps:cNvCnPr/>
                        <wps:spPr>
                          <a:xfrm>
                            <a:off x="3656853" y="147171"/>
                            <a:ext cx="1205772" cy="30607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99" name="Straight Arrow Connector 19"/>
                        <wps:cNvCnPr>
                          <a:cxnSpLocks/>
                        </wps:cNvCnPr>
                        <wps:spPr>
                          <a:xfrm flipH="1" flipV="1">
                            <a:off x="2271058" y="993589"/>
                            <a:ext cx="503106" cy="293381"/>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00" name="Straight Arrow Connector 21"/>
                        <wps:cNvCnPr/>
                        <wps:spPr>
                          <a:xfrm flipV="1">
                            <a:off x="3468594" y="993589"/>
                            <a:ext cx="474281" cy="360493"/>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101" name="TextBox 23"/>
                        <wps:cNvSpPr txBox="1"/>
                        <wps:spPr>
                          <a:xfrm flipH="1">
                            <a:off x="5082988" y="618565"/>
                            <a:ext cx="905828" cy="314325"/>
                          </a:xfrm>
                          <a:prstGeom prst="rect">
                            <a:avLst/>
                          </a:prstGeom>
                          <a:noFill/>
                        </wps:spPr>
                        <wps:txbx>
                          <w:txbxContent>
                            <w:p w14:paraId="674465AF" w14:textId="77777777" w:rsidR="007A437C" w:rsidRPr="002C3F5E" w:rsidRDefault="007A437C" w:rsidP="007A437C">
                              <w:pPr>
                                <w:pStyle w:val="NormalWeb"/>
                                <w:spacing w:before="0" w:beforeAutospacing="0" w:after="0" w:afterAutospacing="0"/>
                                <w:rPr>
                                  <w:rFonts w:ascii="Times" w:hAnsi="Times"/>
                                </w:rPr>
                              </w:pPr>
                              <w:r w:rsidRPr="002C3F5E">
                                <w:rPr>
                                  <w:rFonts w:ascii="Times" w:hAnsi="Times" w:cstheme="minorBidi"/>
                                  <w:color w:val="000000" w:themeColor="text1"/>
                                  <w:kern w:val="24"/>
                                </w:rPr>
                                <w:t>‘Happy’</w:t>
                              </w:r>
                            </w:p>
                          </w:txbxContent>
                        </wps:txbx>
                        <wps:bodyPr wrap="square" rtlCol="0">
                          <a:noAutofit/>
                        </wps:bodyPr>
                      </wps:wsp>
                    </wpg:wgp>
                  </a:graphicData>
                </a:graphic>
              </wp:anchor>
            </w:drawing>
          </mc:Choice>
          <mc:Fallback>
            <w:pict>
              <v:group w14:anchorId="2CEFFA65" id="Grupo 2027835987" o:spid="_x0000_s1033" style="position:absolute;left:0;text-align:left;margin-left:-3.3pt;margin-top:4.4pt;width:471.55pt;height:145.95pt;z-index:251765760;mso-position-horizontal-relative:text;mso-position-vertical-relative:text" coordsize="59888,1853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">
                <v:shape id="TextBox 25" o:spid="_x0000_s1034" type="#_x0000_t202" style="position:absolute;top:6319;width:10858;height:26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" filled="f" stroked="f">
                  <v:textbox style="mso-fit-shape-to-text:t">
                    <w:txbxContent>
                      <w:p w14:paraId="0994DDFE" w14:textId="77777777" w:rsidR="007A437C" w:rsidRPr="002C3F5E" w:rsidRDefault="007A437C" w:rsidP="007A437C">
                        <w:pPr>
                          <w:jc w:val="right"/>
                          <w:rPr>
                            <w:rFonts w:ascii="Times" w:hAnsi="Times"/>
                          </w:rPr>
                        </w:pPr>
                        <w:r w:rsidRPr="002C3F5E">
                          <w:rPr>
                            <w:rFonts w:ascii="Times" w:hAnsi="Times" w:cstheme="minorBidi"/>
                            <w:color w:val="000000" w:themeColor="text1"/>
                            <w:kern w:val="24"/>
                          </w:rPr>
                          <w:t>‘Depressed’</w:t>
                        </w:r>
                      </w:p>
                    </w:txbxContent>
                  </v:textbox>
                </v:shape>
                <v:roundrect id="Rectangle: Rounded Corners 6" o:spid="_x0000_s1035" style="position:absolute;left:10892;top:5513;width:6315;height:4008;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" fillcolor="blue" stroked="f" strokeweight="2pt"/>
                <v:roundrect id="Rectangle: Rounded Corners 5" o:spid="_x0000_s1036" style="position:absolute;left:19632;top:5513;width:6312;height:400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" fillcolor="blue" stroked="f" strokeweight="2pt">
                  <v:fill opacity="26214f"/>
                </v:roundrect>
                <v:roundrect id="Rectangle: Rounded Corners 4" o:spid="_x0000_s1037" style="position:absolute;left:36441;top:5647;width:6312;height:400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" fillcolor="yellow" stroked="f" strokeweight="2pt"/>
                <v:roundrect id="Rectangle: Rounded Corners 2" o:spid="_x0000_s1038" style="position:absolute;left:45047;top:5513;width:6315;height:4008;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" fillcolor="yellow" stroked="f" strokeweight="2pt">
                  <v:fill opacity="26214f"/>
                </v:roundrect>
                <v:shape id="TextBox 12" o:spid="_x0000_s1039" type="#_x0000_t202" style="position:absolute;left:25683;width:12859;height:44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" filled="f" stroked="f">
                  <v:textbox style="mso-fit-shape-to-text:t">
                    <w:txbxContent>
                      <w:p w14:paraId="562C6CB2" w14:textId="77777777" w:rsidR="007A437C" w:rsidRPr="002C3F5E" w:rsidRDefault="007A437C" w:rsidP="007A437C">
                        <w:pPr>
                          <w:jc w:val="center"/>
                          <w:rPr>
                            <w:rFonts w:ascii="Times" w:hAnsi="Times"/>
                          </w:rPr>
                        </w:pPr>
                        <w:r w:rsidRPr="002C3F5E">
                          <w:rPr>
                            <w:rFonts w:ascii="Times" w:hAnsi="Times" w:cstheme="minorBidi"/>
                            <w:color w:val="000000" w:themeColor="text1"/>
                            <w:kern w:val="24"/>
                          </w:rPr>
                          <w:t>American</w:t>
                        </w:r>
                        <w:r>
                          <w:rPr>
                            <w:rFonts w:ascii="Times" w:hAnsi="Times" w:cstheme="minorBidi"/>
                            <w:color w:val="000000" w:themeColor="text1"/>
                            <w:kern w:val="24"/>
                          </w:rPr>
                          <w:t xml:space="preserve"> participants</w:t>
                        </w:r>
                      </w:p>
                    </w:txbxContent>
                  </v:textbox>
                </v:shape>
                <v:shape id="TextBox 13" o:spid="_x0000_s1040" type="#_x0000_t202" style="position:absolute;left:26759;top:9950;width:9697;height:85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" filled="f" stroked="f">
                  <v:textbox>
                    <w:txbxContent>
                      <w:p w14:paraId="614CC5E4" w14:textId="77777777" w:rsidR="007A437C" w:rsidRPr="002C3F5E" w:rsidRDefault="007A437C" w:rsidP="007A437C">
                        <w:pPr>
                          <w:jc w:val="center"/>
                          <w:rPr>
                            <w:rFonts w:ascii="Times" w:hAnsi="Times"/>
                          </w:rPr>
                        </w:pPr>
                        <w:r w:rsidRPr="002C3F5E">
                          <w:rPr>
                            <w:rFonts w:ascii="Times" w:hAnsi="Times" w:cstheme="minorBidi"/>
                            <w:color w:val="000000" w:themeColor="text1"/>
                            <w:kern w:val="24"/>
                          </w:rPr>
                          <w:t>German</w:t>
                        </w:r>
                      </w:p>
                      <w:p w14:paraId="5950B6A3" w14:textId="77777777" w:rsidR="007A437C" w:rsidRPr="002C3F5E" w:rsidRDefault="007A437C" w:rsidP="007A437C">
                        <w:pPr>
                          <w:jc w:val="center"/>
                          <w:rPr>
                            <w:rFonts w:ascii="Times" w:hAnsi="Times"/>
                          </w:rPr>
                        </w:pPr>
                        <w:r w:rsidRPr="002C3F5E">
                          <w:rPr>
                            <w:rFonts w:ascii="Times" w:hAnsi="Times" w:cstheme="minorBidi"/>
                            <w:color w:val="000000" w:themeColor="text1"/>
                            <w:kern w:val="24"/>
                          </w:rPr>
                          <w:t>Italian</w:t>
                        </w:r>
                        <w:r>
                          <w:rPr>
                            <w:rFonts w:ascii="Times" w:hAnsi="Times" w:cstheme="minorBidi"/>
                            <w:color w:val="000000" w:themeColor="text1"/>
                            <w:kern w:val="24"/>
                          </w:rPr>
                          <w:t xml:space="preserve"> &amp;</w:t>
                        </w:r>
                      </w:p>
                      <w:p w14:paraId="087B655B" w14:textId="77777777" w:rsidR="007A437C" w:rsidRDefault="007A437C" w:rsidP="007A437C">
                        <w:pPr>
                          <w:jc w:val="center"/>
                          <w:rPr>
                            <w:rFonts w:ascii="Times" w:hAnsi="Times" w:cstheme="minorBidi"/>
                            <w:color w:val="000000" w:themeColor="text1"/>
                            <w:kern w:val="24"/>
                          </w:rPr>
                        </w:pPr>
                        <w:r w:rsidRPr="002C3F5E">
                          <w:rPr>
                            <w:rFonts w:ascii="Times" w:hAnsi="Times" w:cstheme="minorBidi"/>
                            <w:color w:val="000000" w:themeColor="text1"/>
                            <w:kern w:val="24"/>
                          </w:rPr>
                          <w:t>Spanish</w:t>
                        </w:r>
                      </w:p>
                      <w:p w14:paraId="00EC1B3F" w14:textId="77777777" w:rsidR="007A437C" w:rsidRPr="002C3F5E" w:rsidRDefault="007A437C" w:rsidP="007A437C">
                        <w:pPr>
                          <w:jc w:val="center"/>
                          <w:rPr>
                            <w:rFonts w:ascii="Times" w:hAnsi="Times"/>
                          </w:rPr>
                        </w:pPr>
                        <w:r>
                          <w:rPr>
                            <w:rFonts w:ascii="Times" w:hAnsi="Times" w:cstheme="minorBidi"/>
                            <w:color w:val="000000" w:themeColor="text1"/>
                            <w:kern w:val="24"/>
                          </w:rPr>
                          <w:t>participants</w:t>
                        </w:r>
                      </w:p>
                    </w:txbxContent>
                  </v:textbox>
                </v:shape>
                <v:shapetype id="_x0000_t32" coordsize="21600,21600" o:spt="32" o:oned="t" path="m,l21600,21600e" filled="f">
                  <v:path arrowok="t" fillok="f" o:connecttype="none"/>
                  <o:lock v:ext="edit" shapetype="t"/>
                </v:shapetype>
                <v:shape id="Straight Arrow Connector 15" o:spid="_x0000_s1041" type="#_x0000_t32" style="position:absolute;left:14238;top:1471;width:13924;height:3061;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" strokecolor="black [3040]" strokeweight="1.5pt">
                  <v:stroke endarrow="block"/>
                </v:shape>
                <v:shape id="Straight Arrow Connector 17" o:spid="_x0000_s1042" type="#_x0000_t32" style="position:absolute;left:36568;top:1471;width:12058;height:306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" strokecolor="black [3040]" strokeweight="1.5pt">
                  <v:stroke endarrow="block"/>
                </v:shape>
                <v:shape id="Straight Arrow Connector 19" o:spid="_x0000_s1043" type="#_x0000_t32" style="position:absolute;left:22710;top:9935;width:5031;height:2934;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" strokecolor="black [3040]" strokeweight="1.5pt">
                  <v:stroke endarrow="block"/>
                  <o:lock v:ext="edit" shapetype="f"/>
                </v:shape>
                <v:shape id="Straight Arrow Connector 21" o:spid="_x0000_s1044" type="#_x0000_t32" style="position:absolute;left:34685;top:9935;width:4743;height:360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" strokecolor="black [3040]" strokeweight="1.5pt">
                  <v:stroke endarrow="block"/>
                </v:shape>
                <v:shape id="TextBox 23" o:spid="_x0000_s1045" type="#_x0000_t202" style="position:absolute;left:50829;top:6185;width:9059;height:3143;flip:x;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" filled="f" stroked="f">
                  <v:textbox>
                    <w:txbxContent>
                      <w:p w14:paraId="674465AF" w14:textId="77777777" w:rsidR="007A437C" w:rsidRPr="002C3F5E" w:rsidRDefault="007A437C" w:rsidP="007A437C">
                        <w:pPr>
                          <w:pStyle w:val="NormalWeb"/>
                          <w:spacing w:before="0" w:beforeAutospacing="0" w:after="0" w:afterAutospacing="0"/>
                          <w:rPr>
                            <w:rFonts w:ascii="Times" w:hAnsi="Times"/>
                          </w:rPr>
                        </w:pPr>
                        <w:r w:rsidRPr="002C3F5E">
                          <w:rPr>
                            <w:rFonts w:ascii="Times" w:hAnsi="Times" w:cstheme="minorBidi"/>
                            <w:color w:val="000000" w:themeColor="text1"/>
                            <w:kern w:val="24"/>
                          </w:rPr>
                          <w:t>‘Happy’</w:t>
                        </w:r>
                      </w:p>
                    </w:txbxContent>
                  </v:textbox>
                </v:shape>
              </v:group>
            </w:pict>
          </mc:Fallback>
        </mc:AlternateContent>
      </w:r>
    </w:p>
    <w:p w14:paraId="7B85ACF7" w14:textId="77777777" w:rsidR="007A437C" w:rsidRPr="00970959" w:rsidRDefault="007A437C" w:rsidP="00582DFA">
      <w:pPr>
        <w:ind w:left="1440" w:hanging="1440"/>
        <w:jc w:val="both"/>
        <w:rPr>
          <w:lang w:val="en-US"/>
        </w:rPr>
      </w:pPr>
    </w:p>
    <w:p w14:paraId="5F64C887" w14:textId="77777777" w:rsidR="007A437C" w:rsidRPr="00970959" w:rsidRDefault="007A437C" w:rsidP="00582DFA">
      <w:pPr>
        <w:ind w:left="1440" w:hanging="1440"/>
        <w:jc w:val="both"/>
        <w:rPr>
          <w:lang w:val="en-US"/>
        </w:rPr>
      </w:pPr>
    </w:p>
    <w:p w14:paraId="4BA17AFA" w14:textId="77777777" w:rsidR="007A437C" w:rsidRPr="00970959" w:rsidRDefault="007A437C" w:rsidP="00582DFA">
      <w:pPr>
        <w:ind w:left="1440" w:hanging="1440"/>
        <w:jc w:val="both"/>
        <w:rPr>
          <w:lang w:val="en-US"/>
        </w:rPr>
      </w:pPr>
    </w:p>
    <w:p w14:paraId="04638BE3" w14:textId="77777777" w:rsidR="007A437C" w:rsidRPr="00970959" w:rsidRDefault="007A437C" w:rsidP="00582DFA">
      <w:pPr>
        <w:ind w:left="1440" w:hanging="1440"/>
        <w:jc w:val="both"/>
        <w:rPr>
          <w:lang w:val="en-US"/>
        </w:rPr>
      </w:pPr>
    </w:p>
    <w:p w14:paraId="738A6320" w14:textId="77777777" w:rsidR="007A437C" w:rsidRPr="00970959" w:rsidRDefault="007A437C" w:rsidP="00582DFA">
      <w:pPr>
        <w:ind w:left="1440" w:hanging="1440"/>
        <w:jc w:val="both"/>
        <w:rPr>
          <w:lang w:val="en-US"/>
        </w:rPr>
      </w:pPr>
    </w:p>
    <w:p w14:paraId="08695AC2" w14:textId="77777777" w:rsidR="007F0E08" w:rsidRPr="00970959" w:rsidRDefault="007F0E08" w:rsidP="00582DFA">
      <w:pPr>
        <w:ind w:left="1440" w:hanging="1440"/>
        <w:jc w:val="both"/>
        <w:rPr>
          <w:lang w:val="en-US"/>
        </w:rPr>
      </w:pPr>
    </w:p>
    <w:p w14:paraId="36D3A5A6" w14:textId="77777777" w:rsidR="007F0E08" w:rsidRPr="00970959" w:rsidRDefault="007F0E08" w:rsidP="00582DFA">
      <w:pPr>
        <w:ind w:left="1440" w:hanging="1440"/>
        <w:jc w:val="both"/>
        <w:rPr>
          <w:lang w:val="en-US"/>
        </w:rPr>
      </w:pPr>
    </w:p>
    <w:p w14:paraId="1EC5E5B9" w14:textId="77777777" w:rsidR="007F0E08" w:rsidRPr="00970959" w:rsidRDefault="007F0E08" w:rsidP="00582DFA">
      <w:pPr>
        <w:ind w:left="1440" w:hanging="1440"/>
        <w:jc w:val="both"/>
        <w:rPr>
          <w:lang w:val="en-US"/>
        </w:rPr>
      </w:pPr>
    </w:p>
    <w:p w14:paraId="186CA772" w14:textId="77777777" w:rsidR="007F0E08" w:rsidRPr="00970959" w:rsidRDefault="007F0E08" w:rsidP="00582DFA">
      <w:pPr>
        <w:ind w:left="1440" w:hanging="1440"/>
        <w:jc w:val="both"/>
        <w:rPr>
          <w:lang w:val="en-US"/>
        </w:rPr>
      </w:pPr>
    </w:p>
    <w:p w14:paraId="60530C17" w14:textId="77777777" w:rsidR="007F0E08" w:rsidRPr="00970959" w:rsidRDefault="007F0E08" w:rsidP="00582DFA">
      <w:pPr>
        <w:ind w:left="1440" w:hanging="1440"/>
        <w:jc w:val="both"/>
        <w:rPr>
          <w:lang w:val="en-US"/>
        </w:rPr>
      </w:pPr>
    </w:p>
    <w:p w14:paraId="437A53C1" w14:textId="77777777" w:rsidR="007F0E08" w:rsidRPr="00970959" w:rsidRDefault="007F0E08" w:rsidP="00582DFA">
      <w:pPr>
        <w:ind w:left="1440" w:hanging="1440"/>
        <w:jc w:val="both"/>
        <w:rPr>
          <w:lang w:val="en-US"/>
        </w:rPr>
      </w:pPr>
    </w:p>
    <w:p w14:paraId="33A68347" w14:textId="7150D2B9" w:rsidR="006A0605" w:rsidRPr="00970959" w:rsidRDefault="006A0605" w:rsidP="007F0E08">
      <w:pPr>
        <w:jc w:val="both"/>
        <w:rPr>
          <w:lang w:val="en-US"/>
        </w:rPr>
      </w:pPr>
      <w:r w:rsidRPr="00970959">
        <w:rPr>
          <w:lang w:val="en-US"/>
        </w:rPr>
        <w:t xml:space="preserve">Figure </w:t>
      </w:r>
      <w:r w:rsidR="00582DFA" w:rsidRPr="00970959">
        <w:rPr>
          <w:lang w:val="en-US"/>
        </w:rPr>
        <w:t>4.</w:t>
      </w:r>
      <w:r w:rsidR="00E97941" w:rsidRPr="00970959">
        <w:rPr>
          <w:lang w:val="en-US"/>
        </w:rPr>
        <w:t>4</w:t>
      </w:r>
      <w:r w:rsidR="00582DFA" w:rsidRPr="00970959">
        <w:rPr>
          <w:lang w:val="en-US"/>
        </w:rPr>
        <w:tab/>
      </w:r>
      <w:r w:rsidRPr="00970959">
        <w:rPr>
          <w:lang w:val="en-US"/>
        </w:rPr>
        <w:t xml:space="preserve">An illustration showing the heightened response patterns of the Americans in comparison to </w:t>
      </w:r>
      <w:r w:rsidR="00350DEB" w:rsidRPr="00970959">
        <w:rPr>
          <w:lang w:val="en-US"/>
        </w:rPr>
        <w:t>three</w:t>
      </w:r>
      <w:r w:rsidRPr="00970959">
        <w:rPr>
          <w:lang w:val="en-US"/>
        </w:rPr>
        <w:t xml:space="preserve"> other cultural groups</w:t>
      </w:r>
      <w:r w:rsidR="00240C0C" w:rsidRPr="00970959">
        <w:rPr>
          <w:lang w:val="en-US"/>
        </w:rPr>
        <w:t>: darker colours associated with negative emotions and lighter colours associated with positive emotions</w:t>
      </w:r>
    </w:p>
    <w:p w14:paraId="3E5E2024" w14:textId="3C03EB35" w:rsidR="006A0605" w:rsidRPr="00970959" w:rsidRDefault="006A0605" w:rsidP="00BA6922">
      <w:pPr>
        <w:jc w:val="both"/>
        <w:rPr>
          <w:lang w:val="en-US"/>
        </w:rPr>
      </w:pPr>
    </w:p>
    <w:p w14:paraId="261816B6" w14:textId="4AC8BC07" w:rsidR="00095088" w:rsidRPr="00970959" w:rsidRDefault="07917DCE" w:rsidP="00BA6922">
      <w:pPr>
        <w:jc w:val="both"/>
        <w:rPr>
          <w:lang w:val="en-US"/>
        </w:rPr>
      </w:pPr>
      <w:r w:rsidRPr="00970959">
        <w:rPr>
          <w:lang w:val="en-US"/>
        </w:rPr>
        <w:t>We see in Figure 4.</w:t>
      </w:r>
      <w:r w:rsidR="00E97941" w:rsidRPr="00970959">
        <w:rPr>
          <w:lang w:val="en-US"/>
        </w:rPr>
        <w:t>4</w:t>
      </w:r>
      <w:r w:rsidRPr="00970959">
        <w:rPr>
          <w:lang w:val="en-US"/>
        </w:rPr>
        <w:t xml:space="preserve"> that for the word ‘happy’ (a positively valenced word), the American participants were more likely to choose a lighter shade of yellow than their German, Italian and Spanish counterparts. Conversely, for the word ‘depressed’ (a negatively valenced word) they were more likely to choose a darker shade of blue than their German, Italian and Spanish counterparts. In other words, in comparison to other </w:t>
      </w:r>
      <w:r w:rsidR="00182440" w:rsidRPr="00970959">
        <w:rPr>
          <w:lang w:val="en-US"/>
        </w:rPr>
        <w:t>participants</w:t>
      </w:r>
      <w:r w:rsidRPr="00970959">
        <w:rPr>
          <w:lang w:val="en-US"/>
        </w:rPr>
        <w:t xml:space="preserve">, the </w:t>
      </w:r>
      <w:r w:rsidR="006C2F26" w:rsidRPr="00970959">
        <w:rPr>
          <w:lang w:val="en-US"/>
        </w:rPr>
        <w:t>American</w:t>
      </w:r>
      <w:r w:rsidRPr="00970959">
        <w:rPr>
          <w:lang w:val="en-US"/>
        </w:rPr>
        <w:t xml:space="preserve"> participants made fuller use of the whole lightness spectrum, selecting shades from the extremities of the spectrum. The difference is particularly marked at the lower end of the spectrum. </w:t>
      </w:r>
      <w:r w:rsidR="007F0E08" w:rsidRPr="00970959">
        <w:rPr>
          <w:lang w:val="en-US"/>
        </w:rPr>
        <w:t>H</w:t>
      </w:r>
      <w:r w:rsidRPr="00970959">
        <w:rPr>
          <w:lang w:val="en-US"/>
        </w:rPr>
        <w:t>ere the line representing the</w:t>
      </w:r>
      <w:r w:rsidR="006C2F26" w:rsidRPr="00970959">
        <w:rPr>
          <w:lang w:val="en-US"/>
        </w:rPr>
        <w:t xml:space="preserve"> responses provided by the </w:t>
      </w:r>
      <w:r w:rsidRPr="00970959">
        <w:rPr>
          <w:lang w:val="en-US"/>
        </w:rPr>
        <w:t>America</w:t>
      </w:r>
      <w:r w:rsidR="00DF7841" w:rsidRPr="00970959">
        <w:rPr>
          <w:lang w:val="en-US"/>
        </w:rPr>
        <w:t>n</w:t>
      </w:r>
      <w:r w:rsidRPr="00970959">
        <w:rPr>
          <w:lang w:val="en-US"/>
        </w:rPr>
        <w:t xml:space="preserve"> </w:t>
      </w:r>
      <w:r w:rsidR="006C2F26" w:rsidRPr="00970959">
        <w:rPr>
          <w:lang w:val="en-US"/>
        </w:rPr>
        <w:t>participants</w:t>
      </w:r>
      <w:r w:rsidRPr="00970959">
        <w:rPr>
          <w:lang w:val="en-US"/>
        </w:rPr>
        <w:t xml:space="preserve"> is lower than those representing all </w:t>
      </w:r>
      <w:r w:rsidR="006C2F26" w:rsidRPr="00970959">
        <w:rPr>
          <w:lang w:val="en-US"/>
        </w:rPr>
        <w:t xml:space="preserve">the responses of all </w:t>
      </w:r>
      <w:r w:rsidRPr="00970959">
        <w:rPr>
          <w:lang w:val="en-US"/>
        </w:rPr>
        <w:t xml:space="preserve">the other </w:t>
      </w:r>
      <w:r w:rsidR="006C2F26" w:rsidRPr="00970959">
        <w:rPr>
          <w:lang w:val="en-US"/>
        </w:rPr>
        <w:t>participants</w:t>
      </w:r>
      <w:r w:rsidRPr="00970959">
        <w:rPr>
          <w:lang w:val="en-US"/>
        </w:rPr>
        <w:t>. This indicates that American</w:t>
      </w:r>
      <w:r w:rsidR="006C2F26" w:rsidRPr="00970959">
        <w:rPr>
          <w:lang w:val="en-US"/>
        </w:rPr>
        <w:t xml:space="preserve"> participants</w:t>
      </w:r>
      <w:r w:rsidRPr="00970959">
        <w:rPr>
          <w:lang w:val="en-US"/>
        </w:rPr>
        <w:t xml:space="preserve"> were more likely than </w:t>
      </w:r>
      <w:r w:rsidR="008A5E54" w:rsidRPr="00970959">
        <w:rPr>
          <w:lang w:val="en-US"/>
        </w:rPr>
        <w:t>all other participants</w:t>
      </w:r>
      <w:r w:rsidRPr="00970959">
        <w:rPr>
          <w:lang w:val="en-US"/>
        </w:rPr>
        <w:t xml:space="preserve"> to choose dark</w:t>
      </w:r>
      <w:r w:rsidR="007F0E08" w:rsidRPr="00970959">
        <w:rPr>
          <w:lang w:val="en-US"/>
        </w:rPr>
        <w:t>er</w:t>
      </w:r>
      <w:r w:rsidRPr="00970959">
        <w:rPr>
          <w:lang w:val="en-US"/>
        </w:rPr>
        <w:t xml:space="preserve"> colours when presented with negative emotions.</w:t>
      </w:r>
    </w:p>
    <w:p w14:paraId="029816BF" w14:textId="77777777" w:rsidR="00182440" w:rsidRPr="00970959" w:rsidRDefault="00182440" w:rsidP="00BA6922">
      <w:pPr>
        <w:jc w:val="both"/>
        <w:rPr>
          <w:lang w:val="en-US"/>
        </w:rPr>
      </w:pPr>
    </w:p>
    <w:p w14:paraId="30BF853C" w14:textId="1A6FB5FD" w:rsidR="00182440" w:rsidRPr="00970959" w:rsidRDefault="00CC46B5" w:rsidP="00BA6922">
      <w:pPr>
        <w:jc w:val="both"/>
        <w:rPr>
          <w:lang w:val="en-US"/>
        </w:rPr>
      </w:pPr>
      <w:r w:rsidRPr="00970959">
        <w:rPr>
          <w:lang w:val="en-US"/>
        </w:rPr>
        <w:lastRenderedPageBreak/>
        <w:t>In contrast, the German participants show</w:t>
      </w:r>
      <w:r w:rsidR="00182440" w:rsidRPr="00970959">
        <w:rPr>
          <w:lang w:val="en-US"/>
        </w:rPr>
        <w:t>ed</w:t>
      </w:r>
      <w:r w:rsidRPr="00970959">
        <w:rPr>
          <w:lang w:val="en-US"/>
        </w:rPr>
        <w:t xml:space="preserve"> the opposite tendency. </w:t>
      </w:r>
      <w:bookmarkStart w:id="116" w:name="_Hlk92808206"/>
      <w:r w:rsidRPr="00970959">
        <w:rPr>
          <w:lang w:val="en-US"/>
        </w:rPr>
        <w:t xml:space="preserve">The line representing responses by the German participants </w:t>
      </w:r>
      <w:r w:rsidR="00916AC3" w:rsidRPr="00970959">
        <w:rPr>
          <w:lang w:val="en-US"/>
        </w:rPr>
        <w:t>has</w:t>
      </w:r>
      <w:r w:rsidRPr="00970959">
        <w:rPr>
          <w:lang w:val="en-US"/>
        </w:rPr>
        <w:t xml:space="preserve"> </w:t>
      </w:r>
      <w:bookmarkEnd w:id="116"/>
      <w:r w:rsidR="00FF7CFD" w:rsidRPr="00970959">
        <w:rPr>
          <w:lang w:val="en-US"/>
        </w:rPr>
        <w:t>the least steep gradient</w:t>
      </w:r>
      <w:r w:rsidR="00182440" w:rsidRPr="00970959">
        <w:rPr>
          <w:lang w:val="en-US"/>
        </w:rPr>
        <w:t>,</w:t>
      </w:r>
      <w:r w:rsidRPr="00970959">
        <w:rPr>
          <w:lang w:val="en-US"/>
        </w:rPr>
        <w:t xml:space="preserve"> indicating that the correlation between valence and lightness </w:t>
      </w:r>
      <w:r w:rsidR="00182440" w:rsidRPr="00970959">
        <w:rPr>
          <w:lang w:val="en-US"/>
        </w:rPr>
        <w:t>was</w:t>
      </w:r>
      <w:r w:rsidRPr="00970959">
        <w:rPr>
          <w:lang w:val="en-US"/>
        </w:rPr>
        <w:t xml:space="preserve"> least pronounced in German participants (while still being statistically significant</w:t>
      </w:r>
      <w:r w:rsidR="00F12540" w:rsidRPr="00970959">
        <w:rPr>
          <w:lang w:val="en-US"/>
        </w:rPr>
        <w:t>; r=0.40, p&lt;.001</w:t>
      </w:r>
      <w:r w:rsidRPr="00970959">
        <w:rPr>
          <w:lang w:val="en-US"/>
        </w:rPr>
        <w:t xml:space="preserve">). </w:t>
      </w:r>
      <w:r w:rsidR="008A5E54" w:rsidRPr="00970959">
        <w:rPr>
          <w:lang w:val="en-US"/>
        </w:rPr>
        <w:t xml:space="preserve">The </w:t>
      </w:r>
      <w:r w:rsidRPr="00970959">
        <w:rPr>
          <w:lang w:val="en-US"/>
        </w:rPr>
        <w:t>German</w:t>
      </w:r>
      <w:r w:rsidR="008A5E54" w:rsidRPr="00970959">
        <w:rPr>
          <w:lang w:val="en-US"/>
        </w:rPr>
        <w:t xml:space="preserve"> participants</w:t>
      </w:r>
      <w:r w:rsidRPr="00970959">
        <w:rPr>
          <w:lang w:val="en-US"/>
        </w:rPr>
        <w:t xml:space="preserve"> also tended to choose </w:t>
      </w:r>
      <w:r w:rsidR="006A322B" w:rsidRPr="00970959">
        <w:rPr>
          <w:lang w:val="en-US"/>
        </w:rPr>
        <w:t>darker</w:t>
      </w:r>
      <w:r w:rsidRPr="00970959">
        <w:rPr>
          <w:lang w:val="en-US"/>
        </w:rPr>
        <w:t xml:space="preserve"> colours for happy emotions compared to the other language</w:t>
      </w:r>
      <w:r w:rsidR="00182440" w:rsidRPr="00970959">
        <w:rPr>
          <w:lang w:val="en-US"/>
        </w:rPr>
        <w:t>. Thus</w:t>
      </w:r>
      <w:r w:rsidR="00E97941" w:rsidRPr="00970959">
        <w:rPr>
          <w:lang w:val="en-US"/>
        </w:rPr>
        <w:t>,</w:t>
      </w:r>
      <w:r w:rsidR="00182440" w:rsidRPr="00970959">
        <w:rPr>
          <w:lang w:val="en-US"/>
        </w:rPr>
        <w:t xml:space="preserve"> the German participants in our study appeared to be avoiding extremes in both cases.</w:t>
      </w:r>
    </w:p>
    <w:p w14:paraId="51E8BF4D" w14:textId="68FFE0F6" w:rsidR="00A758AB" w:rsidRPr="00970959" w:rsidRDefault="00A758AB" w:rsidP="00BA6922">
      <w:pPr>
        <w:jc w:val="both"/>
        <w:rPr>
          <w:lang w:val="en-US"/>
        </w:rPr>
      </w:pPr>
    </w:p>
    <w:p w14:paraId="0D68EA4B" w14:textId="157CDA80" w:rsidR="00A758AB" w:rsidRPr="00970959" w:rsidRDefault="00A758AB" w:rsidP="00A758AB">
      <w:pPr>
        <w:pStyle w:val="Ttulo3"/>
        <w:ind w:left="720" w:hanging="720"/>
      </w:pPr>
      <w:bookmarkStart w:id="117" w:name="_Toc118900207"/>
      <w:bookmarkStart w:id="118" w:name="_Toc120712781"/>
      <w:r w:rsidRPr="00970959">
        <w:t>4.2.3</w:t>
      </w:r>
      <w:r w:rsidRPr="00970959">
        <w:tab/>
        <w:t>Do</w:t>
      </w:r>
      <w:r w:rsidR="00373B26" w:rsidRPr="00970959">
        <w:t>es the relationship between</w:t>
      </w:r>
      <w:r w:rsidRPr="00970959">
        <w:t xml:space="preserve"> </w:t>
      </w:r>
      <w:r w:rsidR="00373B26" w:rsidRPr="00970959">
        <w:t xml:space="preserve">emotional </w:t>
      </w:r>
      <w:r w:rsidRPr="00970959">
        <w:t xml:space="preserve">valence </w:t>
      </w:r>
      <w:r w:rsidR="00373B26" w:rsidRPr="00970959">
        <w:t>and</w:t>
      </w:r>
      <w:r w:rsidRPr="00970959">
        <w:t xml:space="preserve"> </w:t>
      </w:r>
      <w:r w:rsidR="00373B26" w:rsidRPr="00970959">
        <w:t xml:space="preserve">colour </w:t>
      </w:r>
      <w:r w:rsidRPr="00970959">
        <w:t>lightness vary according to the gender of the prompt?</w:t>
      </w:r>
      <w:bookmarkEnd w:id="117"/>
      <w:bookmarkEnd w:id="118"/>
    </w:p>
    <w:p w14:paraId="0CF0F9EB" w14:textId="25DF032D" w:rsidR="00A758AB" w:rsidRPr="00970959" w:rsidRDefault="00A758AB" w:rsidP="00A758AB">
      <w:pPr>
        <w:jc w:val="both"/>
        <w:rPr>
          <w:lang w:val="en-US"/>
        </w:rPr>
      </w:pPr>
      <w:r w:rsidRPr="00970959">
        <w:rPr>
          <w:lang w:val="en-US"/>
        </w:rPr>
        <w:t xml:space="preserve">We saw in </w:t>
      </w:r>
      <w:r w:rsidR="0031547D" w:rsidRPr="00970959">
        <w:rPr>
          <w:lang w:val="en-US"/>
        </w:rPr>
        <w:t>Section</w:t>
      </w:r>
      <w:r w:rsidRPr="00970959">
        <w:rPr>
          <w:lang w:val="en-US"/>
        </w:rPr>
        <w:t xml:space="preserve"> 1 that people tend to associate light colours with women and dark colours with men, so </w:t>
      </w:r>
      <w:r w:rsidR="006C34EA" w:rsidRPr="00970959">
        <w:rPr>
          <w:lang w:val="en-US"/>
        </w:rPr>
        <w:t>here</w:t>
      </w:r>
      <w:r w:rsidRPr="00970959">
        <w:rPr>
          <w:lang w:val="en-US"/>
        </w:rPr>
        <w:t xml:space="preserve"> we ask: are emotions more likely to be associated with lighter colours when they appear in the feminine form? In other words, will the feminine form of the word ‘furiosa’ (‘furious’ in English) attract lighter colours than its masculine equivalent ‘furioso’?</w:t>
      </w:r>
    </w:p>
    <w:p w14:paraId="13B06877" w14:textId="77777777" w:rsidR="00A758AB" w:rsidRPr="00970959" w:rsidRDefault="00A758AB" w:rsidP="00A758AB">
      <w:pPr>
        <w:jc w:val="both"/>
        <w:rPr>
          <w:lang w:val="en-US"/>
        </w:rPr>
      </w:pPr>
    </w:p>
    <w:p w14:paraId="4B9B94AE" w14:textId="4ECC815C" w:rsidR="00A758AB" w:rsidRPr="00970959" w:rsidRDefault="00A758AB" w:rsidP="007A1767">
      <w:pPr>
        <w:jc w:val="both"/>
        <w:rPr>
          <w:lang w:val="en-US"/>
        </w:rPr>
      </w:pPr>
      <w:r w:rsidRPr="00970959">
        <w:rPr>
          <w:lang w:val="en-US"/>
        </w:rPr>
        <w:t xml:space="preserve">The mean scores and distributions for masculine and feminine prompts in terms of the overall lightness of the colours with which they were associated are shown in Figure </w:t>
      </w:r>
      <w:r w:rsidR="006C34EA" w:rsidRPr="00970959">
        <w:rPr>
          <w:lang w:val="en-US"/>
        </w:rPr>
        <w:t>4.</w:t>
      </w:r>
      <w:r w:rsidR="003742AD" w:rsidRPr="00970959">
        <w:rPr>
          <w:lang w:val="en-US"/>
        </w:rPr>
        <w:t>5</w:t>
      </w:r>
      <w:r w:rsidR="007A1767" w:rsidRPr="00970959">
        <w:rPr>
          <w:lang w:val="en-US"/>
        </w:rPr>
        <w:t xml:space="preserve"> (Spanish and Italian data only since only those </w:t>
      </w:r>
      <w:r w:rsidR="00343A96" w:rsidRPr="00970959">
        <w:rPr>
          <w:lang w:val="en-US"/>
        </w:rPr>
        <w:t>exhibit</w:t>
      </w:r>
      <w:r w:rsidR="007A1767" w:rsidRPr="00970959">
        <w:rPr>
          <w:lang w:val="en-US"/>
        </w:rPr>
        <w:t xml:space="preserve"> a gender distinction </w:t>
      </w:r>
      <w:r w:rsidR="00343A96" w:rsidRPr="00970959">
        <w:rPr>
          <w:lang w:val="en-US"/>
        </w:rPr>
        <w:t>for</w:t>
      </w:r>
      <w:r w:rsidR="007A1767" w:rsidRPr="00970959">
        <w:rPr>
          <w:lang w:val="en-US"/>
        </w:rPr>
        <w:t xml:space="preserve"> the emotion adjective)</w:t>
      </w:r>
      <w:r w:rsidRPr="00970959">
        <w:rPr>
          <w:lang w:val="en-US"/>
        </w:rPr>
        <w:t xml:space="preserve">. </w:t>
      </w:r>
    </w:p>
    <w:p w14:paraId="103F1743" w14:textId="77777777" w:rsidR="007A1767" w:rsidRPr="00970959" w:rsidRDefault="007A1767" w:rsidP="007A1767">
      <w:pPr>
        <w:jc w:val="both"/>
        <w:rPr>
          <w:lang w:val="en-US"/>
        </w:rPr>
      </w:pPr>
    </w:p>
    <w:p w14:paraId="2AA3AA28" w14:textId="25450F6B" w:rsidR="00A758AB" w:rsidRPr="00970959" w:rsidRDefault="00D26DDC" w:rsidP="00A758AB">
      <w:pPr>
        <w:jc w:val="center"/>
      </w:pPr>
      <w:r w:rsidRPr="00970959">
        <w:rPr>
          <w:noProof/>
        </w:rPr>
        <w:drawing>
          <wp:inline distT="0" distB="0" distL="0" distR="0" wp14:anchorId="656D53E9" wp14:editId="60E8E8EC">
            <wp:extent cx="5943600" cy="3169920"/>
            <wp:effectExtent l="0" t="0" r="0" b="5080"/>
            <wp:docPr id="63" name="Imagen 63"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63" descr="Imagen que contiene Diagrama&#10;&#10;Descripción generada automáticament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63C39D4A" w14:textId="7674B7D3" w:rsidR="00A758AB" w:rsidRPr="00970959" w:rsidRDefault="00A758AB" w:rsidP="00A758AB">
      <w:pPr>
        <w:ind w:left="1440" w:hanging="1440"/>
        <w:jc w:val="both"/>
        <w:rPr>
          <w:lang w:val="en-US"/>
        </w:rPr>
      </w:pPr>
      <w:r w:rsidRPr="00970959">
        <w:rPr>
          <w:lang w:val="en-US"/>
        </w:rPr>
        <w:t xml:space="preserve">Figure </w:t>
      </w:r>
      <w:r w:rsidR="006C34EA" w:rsidRPr="00970959">
        <w:rPr>
          <w:lang w:val="en-US"/>
        </w:rPr>
        <w:t>4.</w:t>
      </w:r>
      <w:r w:rsidR="003742AD" w:rsidRPr="00970959">
        <w:rPr>
          <w:lang w:val="en-US"/>
        </w:rPr>
        <w:t>5</w:t>
      </w:r>
      <w:r w:rsidRPr="00970959">
        <w:rPr>
          <w:lang w:val="en-US"/>
        </w:rPr>
        <w:tab/>
        <w:t>Mean scores and distributions of the overall lightness ratings of colours associated with masculine and feminine prompts</w:t>
      </w:r>
    </w:p>
    <w:p w14:paraId="62761B23" w14:textId="77777777" w:rsidR="00A758AB" w:rsidRPr="00970959" w:rsidRDefault="00A758AB" w:rsidP="00A758AB">
      <w:pPr>
        <w:jc w:val="both"/>
        <w:rPr>
          <w:lang w:val="en-US"/>
        </w:rPr>
      </w:pPr>
    </w:p>
    <w:p w14:paraId="67FC0633" w14:textId="77777777" w:rsidR="00A758AB" w:rsidRPr="00970959" w:rsidRDefault="00A758AB" w:rsidP="00A758AB">
      <w:pPr>
        <w:jc w:val="both"/>
        <w:rPr>
          <w:lang w:val="en-US"/>
        </w:rPr>
      </w:pPr>
      <w:r w:rsidRPr="00970959">
        <w:rPr>
          <w:lang w:val="en-US"/>
        </w:rPr>
        <w:t>No significant differences were found between the two kinds of prompt in this respect: in both Spanish and Italian masculine and feminine prompts tended to be associated with colours that had similar lightness ratings. In the Spanish data, the average lightness value for feminine adjectives was 69%, whilst for masculine adjectives it was 68%. In the Italian data, the average lightness value for feminine adjectives was 70%, whilst for masculine adjectives it was 68%.</w:t>
      </w:r>
    </w:p>
    <w:p w14:paraId="4A86AF5D" w14:textId="77777777" w:rsidR="00A758AB" w:rsidRPr="00970959" w:rsidRDefault="00A758AB" w:rsidP="00A758AB">
      <w:pPr>
        <w:jc w:val="both"/>
        <w:rPr>
          <w:b/>
          <w:bCs/>
          <w:lang w:val="en-US"/>
        </w:rPr>
      </w:pPr>
    </w:p>
    <w:p w14:paraId="2C025EA6" w14:textId="7EFE3071" w:rsidR="00A758AB" w:rsidRPr="00970959" w:rsidRDefault="00A758AB" w:rsidP="00A758AB">
      <w:pPr>
        <w:jc w:val="both"/>
        <w:rPr>
          <w:lang w:val="en-US"/>
        </w:rPr>
      </w:pPr>
      <w:r w:rsidRPr="00970959">
        <w:t xml:space="preserve">Next, we explored whether the extent to which valence maps onto lightness varies according to the gender of the prompt. </w:t>
      </w:r>
      <w:r w:rsidRPr="00970959">
        <w:rPr>
          <w:lang w:val="en-US"/>
        </w:rPr>
        <w:t>Here we found no significant interactions for the Spanish prompts but we did find a significant effect in the Italian data (p&lt;.05, AdjR</w:t>
      </w:r>
      <w:r w:rsidRPr="00970959">
        <w:rPr>
          <w:vertAlign w:val="superscript"/>
          <w:lang w:val="en-US"/>
        </w:rPr>
        <w:t>2</w:t>
      </w:r>
      <w:r w:rsidRPr="00970959">
        <w:rPr>
          <w:lang w:val="en-US"/>
        </w:rPr>
        <w:t xml:space="preserve">=0.36). This suggests that there was a small but significant tendency in the Italian participants to rate feminine adjectives with lighter colours in response to their valence, particularly at the lower end of the valence scale. </w:t>
      </w:r>
      <w:r w:rsidRPr="00970959">
        <w:t xml:space="preserve">The findings are shown in Figure </w:t>
      </w:r>
      <w:r w:rsidR="006C34EA" w:rsidRPr="00970959">
        <w:t>4.</w:t>
      </w:r>
      <w:r w:rsidR="003742AD" w:rsidRPr="00970959">
        <w:t>6</w:t>
      </w:r>
      <w:r w:rsidRPr="00970959">
        <w:t>.</w:t>
      </w:r>
    </w:p>
    <w:p w14:paraId="71F5D44D" w14:textId="77777777" w:rsidR="00A758AB" w:rsidRPr="00970959" w:rsidRDefault="00A758AB" w:rsidP="00A758AB">
      <w:pPr>
        <w:jc w:val="both"/>
        <w:rPr>
          <w:b/>
          <w:bCs/>
          <w:lang w:val="en-US"/>
        </w:rPr>
      </w:pPr>
    </w:p>
    <w:p w14:paraId="7EDE918B" w14:textId="04F2C00A" w:rsidR="00A758AB" w:rsidRPr="00970959" w:rsidRDefault="003742AD" w:rsidP="00A758AB">
      <w:pPr>
        <w:jc w:val="center"/>
      </w:pPr>
      <w:r w:rsidRPr="00970959">
        <w:rPr>
          <w:noProof/>
        </w:rPr>
        <w:drawing>
          <wp:inline distT="0" distB="0" distL="0" distR="0" wp14:anchorId="6FBE047D" wp14:editId="47DFADA9">
            <wp:extent cx="5876720" cy="2301240"/>
            <wp:effectExtent l="0" t="0" r="3810" b="0"/>
            <wp:docPr id="44" name="Imagen 4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Diagrama&#10;&#10;Descripción generada automáticamente"/>
                    <pic:cNvPicPr/>
                  </pic:nvPicPr>
                  <pic:blipFill rotWithShape="1">
                    <a:blip r:embed="rId62" cstate="print">
                      <a:extLst>
                        <a:ext uri="{28A0092B-C50C-407E-A947-70E740481C1C}">
                          <a14:useLocalDpi xmlns:a14="http://schemas.microsoft.com/office/drawing/2010/main" val="0"/>
                        </a:ext>
                      </a:extLst>
                    </a:blip>
                    <a:srcRect r="20769" b="44801"/>
                    <a:stretch/>
                  </pic:blipFill>
                  <pic:spPr bwMode="auto">
                    <a:xfrm>
                      <a:off x="0" y="0"/>
                      <a:ext cx="5881432" cy="2303085"/>
                    </a:xfrm>
                    <a:prstGeom prst="rect">
                      <a:avLst/>
                    </a:prstGeom>
                    <a:ln>
                      <a:noFill/>
                    </a:ln>
                    <a:extLst>
                      <a:ext uri="{53640926-AAD7-44D8-BBD7-CCE9431645EC}">
                        <a14:shadowObscured xmlns:a14="http://schemas.microsoft.com/office/drawing/2010/main"/>
                      </a:ext>
                    </a:extLst>
                  </pic:spPr>
                </pic:pic>
              </a:graphicData>
            </a:graphic>
          </wp:inline>
        </w:drawing>
      </w:r>
    </w:p>
    <w:p w14:paraId="3B828033" w14:textId="393C207A" w:rsidR="00A758AB" w:rsidRPr="00970959" w:rsidRDefault="00A758AB" w:rsidP="00A758AB">
      <w:pPr>
        <w:spacing w:after="120"/>
        <w:ind w:left="1440" w:hanging="1440"/>
        <w:jc w:val="both"/>
        <w:rPr>
          <w:b/>
          <w:bCs/>
          <w:sz w:val="20"/>
          <w:szCs w:val="20"/>
          <w:lang w:val="en-US"/>
        </w:rPr>
      </w:pPr>
      <w:r w:rsidRPr="00970959">
        <w:rPr>
          <w:lang w:val="en-US"/>
        </w:rPr>
        <w:t xml:space="preserve">Figure </w:t>
      </w:r>
      <w:r w:rsidR="006C34EA" w:rsidRPr="00970959">
        <w:rPr>
          <w:lang w:val="en-US"/>
        </w:rPr>
        <w:t>4.</w:t>
      </w:r>
      <w:r w:rsidR="003742AD" w:rsidRPr="00970959">
        <w:rPr>
          <w:lang w:val="en-US"/>
        </w:rPr>
        <w:t>6</w:t>
      </w:r>
      <w:r w:rsidR="003742AD" w:rsidRPr="00970959">
        <w:rPr>
          <w:lang w:val="en-US"/>
        </w:rPr>
        <w:tab/>
      </w:r>
      <w:r w:rsidRPr="00970959">
        <w:rPr>
          <w:lang w:val="en-US"/>
        </w:rPr>
        <w:t>Associations between the valence of the emotion and the lightness of the colours with which it was associated for masculine and feminine prompts (in Spanish and Italian)</w:t>
      </w:r>
    </w:p>
    <w:p w14:paraId="187D045D" w14:textId="77777777" w:rsidR="00A758AB" w:rsidRPr="00970959" w:rsidRDefault="00A758AB" w:rsidP="00A758AB">
      <w:pPr>
        <w:jc w:val="both"/>
        <w:rPr>
          <w:b/>
          <w:bCs/>
          <w:lang w:val="en-US"/>
        </w:rPr>
      </w:pPr>
    </w:p>
    <w:p w14:paraId="0F1D237A" w14:textId="71EA7FC7" w:rsidR="00A758AB" w:rsidRPr="00970959" w:rsidRDefault="00A758AB" w:rsidP="00A758AB">
      <w:pPr>
        <w:jc w:val="both"/>
        <w:rPr>
          <w:lang w:val="en-US"/>
        </w:rPr>
      </w:pPr>
      <w:r w:rsidRPr="00970959">
        <w:t xml:space="preserve">It is interesting to note in Figure </w:t>
      </w:r>
      <w:r w:rsidR="006C34EA" w:rsidRPr="00970959">
        <w:t>4.</w:t>
      </w:r>
      <w:r w:rsidR="00603EA0" w:rsidRPr="00970959">
        <w:t>6</w:t>
      </w:r>
      <w:r w:rsidRPr="00970959">
        <w:t xml:space="preserve"> that the difference between masculine and feminine prompts that was found in the Italian data is much more marked at the ‘low valence’ end of the scale than at the ‘high valence</w:t>
      </w:r>
      <w:r w:rsidR="00343A96" w:rsidRPr="00970959">
        <w:t>’</w:t>
      </w:r>
      <w:r w:rsidRPr="00970959">
        <w:t xml:space="preserve"> end of the scale. This means that differences in terms of the way gendered nouns are perceived in Italian are more noticeable for negatively valenced emotions than for positively valenced emotions. </w:t>
      </w:r>
      <w:r w:rsidRPr="00970959">
        <w:rPr>
          <w:lang w:val="en-US"/>
        </w:rPr>
        <w:t xml:space="preserve">In order to illustrate this, let us take the negatively-valenced emotion ‘depressed’ (which had a valence score of 2.27). </w:t>
      </w:r>
      <w:r w:rsidR="00603EA0" w:rsidRPr="00970959">
        <w:rPr>
          <w:lang w:val="en-US"/>
        </w:rPr>
        <w:t>As shown in Figure 4.7, w</w:t>
      </w:r>
      <w:r w:rsidRPr="00970959">
        <w:rPr>
          <w:lang w:val="en-US"/>
        </w:rPr>
        <w:t xml:space="preserve">e found that that the mean lightness score of colours that were associated with the feminine form ‘depressa’ (16.41) was lighter than the mean lightness score of colours that were associated with the masculine form ‘depresso’ (15.2). The percentages or colour choices associated with the feminine form ‘depressa’ and the masculine form ‘depresso’ are shown in Figure </w:t>
      </w:r>
      <w:r w:rsidR="00DB047A" w:rsidRPr="00970959">
        <w:rPr>
          <w:lang w:val="en-US"/>
        </w:rPr>
        <w:t>4.6</w:t>
      </w:r>
      <w:r w:rsidRPr="00970959">
        <w:rPr>
          <w:lang w:val="en-US"/>
        </w:rPr>
        <w:t>. Colours are ordered in increasing order of lightness: black (11%), brown (chocolate) (22%), green (bottle) (31%), blue (ink) (34), red (wine) (39), brown (sand) (46), purple (violet) (52%), grey (56%), blue (sea) (58%), turquoise (62%), brown (cinnamon) (63%), purple (lavender) (75%), blue (sky) (77%), brown (toffee) (88%), and blue (baby) (93%).</w:t>
      </w:r>
    </w:p>
    <w:p w14:paraId="6BE6C1EE" w14:textId="77777777" w:rsidR="00A758AB" w:rsidRPr="00970959" w:rsidRDefault="00A758AB" w:rsidP="00A758AB">
      <w:pPr>
        <w:jc w:val="both"/>
        <w:rPr>
          <w:lang w:val="en-US"/>
        </w:rPr>
      </w:pPr>
    </w:p>
    <w:p w14:paraId="0EAAB3A9" w14:textId="1F423F42" w:rsidR="00A758AB" w:rsidRPr="00970959" w:rsidRDefault="003742AD" w:rsidP="00A758AB">
      <w:pPr>
        <w:ind w:left="1440" w:hanging="1440"/>
        <w:jc w:val="both"/>
        <w:rPr>
          <w:lang w:val="en-US"/>
        </w:rPr>
      </w:pPr>
      <w:r w:rsidRPr="00970959">
        <w:rPr>
          <w:noProof/>
          <w:lang w:val="en-US"/>
        </w:rPr>
        <w:lastRenderedPageBreak/>
        <w:drawing>
          <wp:inline distT="0" distB="0" distL="0" distR="0" wp14:anchorId="4B818E75" wp14:editId="5B49ACB7">
            <wp:extent cx="5880850" cy="3345180"/>
            <wp:effectExtent l="0" t="0" r="0" b="0"/>
            <wp:docPr id="48" name="Imagen 48"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Gráfico, Gráfico de barras&#10;&#10;Descripción generada automáticamente"/>
                    <pic:cNvPicPr/>
                  </pic:nvPicPr>
                  <pic:blipFill rotWithShape="1">
                    <a:blip r:embed="rId63" cstate="print">
                      <a:extLst>
                        <a:ext uri="{28A0092B-C50C-407E-A947-70E740481C1C}">
                          <a14:useLocalDpi xmlns:a14="http://schemas.microsoft.com/office/drawing/2010/main" val="0"/>
                        </a:ext>
                      </a:extLst>
                    </a:blip>
                    <a:srcRect r="36666" b="35906"/>
                    <a:stretch/>
                  </pic:blipFill>
                  <pic:spPr bwMode="auto">
                    <a:xfrm>
                      <a:off x="0" y="0"/>
                      <a:ext cx="5889369" cy="3350026"/>
                    </a:xfrm>
                    <a:prstGeom prst="rect">
                      <a:avLst/>
                    </a:prstGeom>
                    <a:ln>
                      <a:noFill/>
                    </a:ln>
                    <a:extLst>
                      <a:ext uri="{53640926-AAD7-44D8-BBD7-CCE9431645EC}">
                        <a14:shadowObscured xmlns:a14="http://schemas.microsoft.com/office/drawing/2010/main"/>
                      </a:ext>
                    </a:extLst>
                  </pic:spPr>
                </pic:pic>
              </a:graphicData>
            </a:graphic>
          </wp:inline>
        </w:drawing>
      </w:r>
    </w:p>
    <w:p w14:paraId="45BB18F6" w14:textId="6EEE6D4E" w:rsidR="00A758AB" w:rsidRPr="00970959" w:rsidRDefault="00A758AB" w:rsidP="00A758AB">
      <w:pPr>
        <w:ind w:left="1440" w:hanging="1440"/>
        <w:jc w:val="both"/>
        <w:rPr>
          <w:lang w:val="en-US"/>
        </w:rPr>
      </w:pPr>
      <w:r w:rsidRPr="00970959">
        <w:rPr>
          <w:lang w:val="en-US"/>
        </w:rPr>
        <w:t xml:space="preserve">Figure </w:t>
      </w:r>
      <w:r w:rsidR="00DB047A" w:rsidRPr="00970959">
        <w:rPr>
          <w:lang w:val="en-US"/>
        </w:rPr>
        <w:t>4.</w:t>
      </w:r>
      <w:r w:rsidR="00603EA0" w:rsidRPr="00970959">
        <w:rPr>
          <w:lang w:val="en-US"/>
        </w:rPr>
        <w:t>7</w:t>
      </w:r>
      <w:r w:rsidRPr="00970959">
        <w:tab/>
      </w:r>
      <w:r w:rsidRPr="00970959">
        <w:rPr>
          <w:lang w:val="en-US"/>
        </w:rPr>
        <w:t>Colours that Italian participants associated with feminine ‘depressa’ and masculine ‘depresso’ expressed in percentages with their corresponding lightness values.</w:t>
      </w:r>
    </w:p>
    <w:p w14:paraId="35B9628B" w14:textId="77777777" w:rsidR="00A758AB" w:rsidRPr="00970959" w:rsidRDefault="00A758AB" w:rsidP="00A758AB">
      <w:pPr>
        <w:jc w:val="both"/>
        <w:rPr>
          <w:lang w:val="en-US"/>
        </w:rPr>
      </w:pPr>
    </w:p>
    <w:p w14:paraId="24064BC9" w14:textId="77777777" w:rsidR="00A758AB" w:rsidRPr="00970959" w:rsidRDefault="00A758AB" w:rsidP="00A758AB">
      <w:pPr>
        <w:jc w:val="both"/>
        <w:rPr>
          <w:lang w:val="en-US"/>
        </w:rPr>
      </w:pPr>
    </w:p>
    <w:p w14:paraId="209616F8" w14:textId="2D014351" w:rsidR="00A758AB" w:rsidRPr="00970959" w:rsidRDefault="00A758AB" w:rsidP="00A758AB">
      <w:pPr>
        <w:jc w:val="both"/>
        <w:rPr>
          <w:lang w:val="en-US"/>
        </w:rPr>
      </w:pPr>
      <w:r w:rsidRPr="00970959">
        <w:rPr>
          <w:lang w:val="en-US"/>
        </w:rPr>
        <w:t xml:space="preserve">We can see from Figure </w:t>
      </w:r>
      <w:r w:rsidR="00DB047A" w:rsidRPr="00970959">
        <w:rPr>
          <w:lang w:val="en-US"/>
        </w:rPr>
        <w:t>4.</w:t>
      </w:r>
      <w:r w:rsidR="00603EA0" w:rsidRPr="00970959">
        <w:rPr>
          <w:lang w:val="en-US"/>
        </w:rPr>
        <w:t>7</w:t>
      </w:r>
      <w:r w:rsidRPr="00970959">
        <w:rPr>
          <w:lang w:val="en-US"/>
        </w:rPr>
        <w:t xml:space="preserve"> that black and grey were the most frequent choices for both </w:t>
      </w:r>
      <w:r w:rsidR="00EB34C5" w:rsidRPr="00970959">
        <w:rPr>
          <w:lang w:val="en-US"/>
        </w:rPr>
        <w:t>‘</w:t>
      </w:r>
      <w:r w:rsidRPr="00970959">
        <w:rPr>
          <w:lang w:val="en-US"/>
        </w:rPr>
        <w:t>depressa</w:t>
      </w:r>
      <w:r w:rsidR="00EB34C5" w:rsidRPr="00970959">
        <w:rPr>
          <w:lang w:val="en-US"/>
        </w:rPr>
        <w:t>’</w:t>
      </w:r>
      <w:r w:rsidRPr="00970959">
        <w:rPr>
          <w:lang w:val="en-US"/>
        </w:rPr>
        <w:t xml:space="preserve"> and </w:t>
      </w:r>
      <w:r w:rsidR="00EB34C5" w:rsidRPr="00970959">
        <w:rPr>
          <w:lang w:val="en-US"/>
        </w:rPr>
        <w:t>‘</w:t>
      </w:r>
      <w:r w:rsidRPr="00970959">
        <w:rPr>
          <w:lang w:val="en-US"/>
        </w:rPr>
        <w:t>depresso</w:t>
      </w:r>
      <w:r w:rsidR="00EB34C5" w:rsidRPr="00970959">
        <w:rPr>
          <w:lang w:val="en-US"/>
        </w:rPr>
        <w:t>’</w:t>
      </w:r>
      <w:r w:rsidRPr="00970959">
        <w:rPr>
          <w:lang w:val="en-US"/>
        </w:rPr>
        <w:t xml:space="preserve">. However, they were more strongly associated with the masculine form ‘depresso’ (black: 28%; grey: 26%) than with the feminine form ‘depressa’ (black: 25%; grey: 24%). For the feminine form ‘depressa’ there was greater use of lighter colours such as blue (ink) (10%, 0% for the masculine version) and violet (6%, only 1% for the masculine version). Participants were also more likely to give ‘no association’ for masculine ‘depresso’ than for feminine ‘depressa’. Here we see gender stereotypes coming into play as feminine depression is seen as less’ dark’, more colourful and somehow ‘prettier’ than masculine depression. Or, in other words, feminine depression may be seen as less dark and therefore in a way less intense than masculine depression. There is indirect evidence of metonymic thinking in this finding as it suggests that people associate the emotion with the person experiencing the emotion before deciding what kind of emotion it is. These gendered perceptions of depression are interesting as they may have implications for how people think about men and women when they are depressed. </w:t>
      </w:r>
      <w:bookmarkStart w:id="119" w:name="_Hlk92808709"/>
      <w:r w:rsidRPr="00970959">
        <w:rPr>
          <w:lang w:val="en-US"/>
        </w:rPr>
        <w:t>More extensive research would be required to assess whether this is indeed the case.</w:t>
      </w:r>
      <w:bookmarkEnd w:id="119"/>
    </w:p>
    <w:p w14:paraId="3B661E1A" w14:textId="77777777" w:rsidR="00A758AB" w:rsidRPr="00970959" w:rsidRDefault="00A758AB" w:rsidP="00BA6922">
      <w:pPr>
        <w:jc w:val="both"/>
        <w:rPr>
          <w:lang w:val="en-US"/>
        </w:rPr>
      </w:pPr>
    </w:p>
    <w:p w14:paraId="4E1B33C2" w14:textId="01F01F1D" w:rsidR="00A503B0" w:rsidRPr="00970959" w:rsidRDefault="00A503B0" w:rsidP="00BA6922">
      <w:pPr>
        <w:pStyle w:val="Ttulo3"/>
        <w:rPr>
          <w:rFonts w:cs="Times New Roman"/>
          <w:lang w:val="en-US"/>
        </w:rPr>
      </w:pPr>
      <w:bookmarkStart w:id="120" w:name="_Toc51757135"/>
      <w:bookmarkStart w:id="121" w:name="_Toc118900208"/>
      <w:bookmarkStart w:id="122" w:name="_Toc120712782"/>
      <w:r w:rsidRPr="00970959">
        <w:rPr>
          <w:rFonts w:cs="Times New Roman"/>
          <w:lang w:val="en-US"/>
        </w:rPr>
        <w:t>4.</w:t>
      </w:r>
      <w:r w:rsidR="004410AD" w:rsidRPr="00970959">
        <w:rPr>
          <w:rFonts w:cs="Times New Roman"/>
          <w:lang w:val="en-US"/>
        </w:rPr>
        <w:t>2</w:t>
      </w:r>
      <w:r w:rsidRPr="00970959">
        <w:rPr>
          <w:rFonts w:cs="Times New Roman"/>
          <w:lang w:val="en-US"/>
        </w:rPr>
        <w:t>.</w:t>
      </w:r>
      <w:r w:rsidR="00A758AB" w:rsidRPr="00970959">
        <w:rPr>
          <w:rFonts w:cs="Times New Roman"/>
          <w:lang w:val="en-US"/>
        </w:rPr>
        <w:t>4</w:t>
      </w:r>
      <w:r w:rsidRPr="00970959">
        <w:rPr>
          <w:rFonts w:cs="Times New Roman"/>
          <w:lang w:val="en-US"/>
        </w:rPr>
        <w:tab/>
        <w:t xml:space="preserve">Does </w:t>
      </w:r>
      <w:r w:rsidR="003B77CF" w:rsidRPr="00970959">
        <w:rPr>
          <w:rFonts w:cs="Times New Roman"/>
          <w:lang w:val="en-US"/>
        </w:rPr>
        <w:t>emotional intensity</w:t>
      </w:r>
      <w:r w:rsidR="008C2851" w:rsidRPr="00970959">
        <w:rPr>
          <w:rFonts w:cs="Times New Roman"/>
          <w:lang w:val="en-US"/>
        </w:rPr>
        <w:t xml:space="preserve"> </w:t>
      </w:r>
      <w:r w:rsidRPr="00970959">
        <w:rPr>
          <w:rFonts w:cs="Times New Roman"/>
          <w:lang w:val="en-US"/>
        </w:rPr>
        <w:t xml:space="preserve">relate to </w:t>
      </w:r>
      <w:r w:rsidR="00373B26" w:rsidRPr="00970959">
        <w:rPr>
          <w:rFonts w:cs="Times New Roman"/>
          <w:lang w:val="en-US"/>
        </w:rPr>
        <w:t xml:space="preserve">colour </w:t>
      </w:r>
      <w:r w:rsidRPr="00970959">
        <w:rPr>
          <w:rFonts w:cs="Times New Roman"/>
          <w:lang w:val="en-US"/>
        </w:rPr>
        <w:t>saturation?</w:t>
      </w:r>
      <w:bookmarkEnd w:id="120"/>
      <w:bookmarkEnd w:id="121"/>
      <w:bookmarkEnd w:id="122"/>
    </w:p>
    <w:p w14:paraId="18BAE279" w14:textId="2795510E" w:rsidR="00605252" w:rsidRPr="00970959" w:rsidRDefault="675A7FCA" w:rsidP="00605252">
      <w:pPr>
        <w:jc w:val="both"/>
      </w:pPr>
      <w:r w:rsidRPr="00970959">
        <w:t xml:space="preserve">We also investigated whether emotions that have higher </w:t>
      </w:r>
      <w:r w:rsidR="003B77CF" w:rsidRPr="00970959">
        <w:t>intensity</w:t>
      </w:r>
      <w:r w:rsidRPr="00970959">
        <w:t xml:space="preserve"> ratings were more likely to be associated with more saturated colours. As predicted, </w:t>
      </w:r>
      <w:r w:rsidR="008A5E54" w:rsidRPr="00970959">
        <w:t xml:space="preserve">our correlational analyses showed </w:t>
      </w:r>
      <w:r w:rsidRPr="00970959">
        <w:t xml:space="preserve">a significant relationship between </w:t>
      </w:r>
      <w:r w:rsidR="003B77CF" w:rsidRPr="00970959">
        <w:t>intensity</w:t>
      </w:r>
      <w:r w:rsidRPr="00970959">
        <w:t xml:space="preserve"> and saturation (</w:t>
      </w:r>
      <w:r w:rsidR="00F12540" w:rsidRPr="00970959">
        <w:t xml:space="preserve">r=0.46, p&lt;.001; </w:t>
      </w:r>
      <w:r w:rsidRPr="00970959">
        <w:t xml:space="preserve">estimate of </w:t>
      </w:r>
      <w:r w:rsidR="003B77CF" w:rsidRPr="00970959">
        <w:t>intensity</w:t>
      </w:r>
      <w:r w:rsidRPr="00970959">
        <w:t xml:space="preserve"> ratings: 10.14, SE= 2.34, p&lt;.001). This model accounted for 20% of the variation in the colour associations (AdjR</w:t>
      </w:r>
      <w:r w:rsidRPr="00970959">
        <w:rPr>
          <w:vertAlign w:val="superscript"/>
        </w:rPr>
        <w:t>2</w:t>
      </w:r>
      <w:r w:rsidRPr="00970959">
        <w:t>= 0.20). The findings are shown in Figure 4.</w:t>
      </w:r>
      <w:r w:rsidR="00603EA0" w:rsidRPr="00970959">
        <w:t>8</w:t>
      </w:r>
      <w:r w:rsidRPr="00970959">
        <w:t>.</w:t>
      </w:r>
    </w:p>
    <w:p w14:paraId="39875B00" w14:textId="77777777" w:rsidR="00605252" w:rsidRPr="00970959" w:rsidRDefault="00605252" w:rsidP="00BA6922">
      <w:pPr>
        <w:jc w:val="both"/>
        <w:rPr>
          <w:lang w:val="en-US"/>
        </w:rPr>
      </w:pPr>
    </w:p>
    <w:p w14:paraId="20F79BE2" w14:textId="5F0213A4" w:rsidR="00283E56" w:rsidRPr="00970959" w:rsidRDefault="00283E56" w:rsidP="00BA6922">
      <w:pPr>
        <w:jc w:val="both"/>
      </w:pPr>
    </w:p>
    <w:p w14:paraId="62C5B924" w14:textId="565C9449" w:rsidR="00605252" w:rsidRPr="00970959" w:rsidRDefault="00605252" w:rsidP="00BA6922">
      <w:pPr>
        <w:jc w:val="both"/>
      </w:pPr>
    </w:p>
    <w:p w14:paraId="0CFE66C9" w14:textId="16115573" w:rsidR="00427200" w:rsidRPr="00970959" w:rsidRDefault="003742AD" w:rsidP="00B52437">
      <w:pPr>
        <w:jc w:val="center"/>
      </w:pPr>
      <w:r w:rsidRPr="00970959">
        <w:rPr>
          <w:noProof/>
        </w:rPr>
        <w:drawing>
          <wp:inline distT="0" distB="0" distL="0" distR="0" wp14:anchorId="3207ED1A" wp14:editId="5A677444">
            <wp:extent cx="3762174" cy="3025140"/>
            <wp:effectExtent l="0" t="0" r="0" b="0"/>
            <wp:docPr id="57" name="Imagen 57"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Imagen que contiene Gráfico&#10;&#10;Descripción generada automáticamente"/>
                    <pic:cNvPicPr/>
                  </pic:nvPicPr>
                  <pic:blipFill rotWithShape="1">
                    <a:blip r:embed="rId64" cstate="print">
                      <a:extLst>
                        <a:ext uri="{28A0092B-C50C-407E-A947-70E740481C1C}">
                          <a14:useLocalDpi xmlns:a14="http://schemas.microsoft.com/office/drawing/2010/main" val="0"/>
                        </a:ext>
                      </a:extLst>
                    </a:blip>
                    <a:srcRect r="56154" b="37274"/>
                    <a:stretch/>
                  </pic:blipFill>
                  <pic:spPr bwMode="auto">
                    <a:xfrm>
                      <a:off x="0" y="0"/>
                      <a:ext cx="3765564" cy="3027866"/>
                    </a:xfrm>
                    <a:prstGeom prst="rect">
                      <a:avLst/>
                    </a:prstGeom>
                    <a:ln>
                      <a:noFill/>
                    </a:ln>
                    <a:extLst>
                      <a:ext uri="{53640926-AAD7-44D8-BBD7-CCE9431645EC}">
                        <a14:shadowObscured xmlns:a14="http://schemas.microsoft.com/office/drawing/2010/main"/>
                      </a:ext>
                    </a:extLst>
                  </pic:spPr>
                </pic:pic>
              </a:graphicData>
            </a:graphic>
          </wp:inline>
        </w:drawing>
      </w:r>
    </w:p>
    <w:p w14:paraId="7EBDEDF5" w14:textId="679C7861" w:rsidR="00605252" w:rsidRPr="00970959" w:rsidRDefault="00605252" w:rsidP="00605252">
      <w:pPr>
        <w:jc w:val="both"/>
      </w:pPr>
      <w:r w:rsidRPr="00970959">
        <w:t>Figure 4.</w:t>
      </w:r>
      <w:r w:rsidR="00603EA0" w:rsidRPr="00970959">
        <w:t>8</w:t>
      </w:r>
      <w:r w:rsidRPr="00970959">
        <w:tab/>
        <w:t xml:space="preserve">The overall relationship between </w:t>
      </w:r>
      <w:r w:rsidR="003B77CF" w:rsidRPr="00970959">
        <w:t xml:space="preserve">emotional intensity </w:t>
      </w:r>
      <w:r w:rsidRPr="00970959">
        <w:t xml:space="preserve">and saturation </w:t>
      </w:r>
    </w:p>
    <w:p w14:paraId="1200B634" w14:textId="405AAC2D" w:rsidR="0034664F" w:rsidRPr="00970959" w:rsidRDefault="0034664F" w:rsidP="00605252">
      <w:pPr>
        <w:jc w:val="both"/>
      </w:pPr>
    </w:p>
    <w:p w14:paraId="2695FF9C" w14:textId="479A933E" w:rsidR="0034664F" w:rsidRPr="00970959" w:rsidRDefault="0034664F" w:rsidP="0034664F">
      <w:pPr>
        <w:spacing w:after="120"/>
        <w:jc w:val="both"/>
      </w:pPr>
      <w:r w:rsidRPr="00970959">
        <w:t xml:space="preserve">These findings show that there was a significant relationship between the </w:t>
      </w:r>
      <w:r w:rsidR="003B77CF" w:rsidRPr="00970959">
        <w:t>intensity</w:t>
      </w:r>
      <w:r w:rsidRPr="00970959">
        <w:t xml:space="preserve"> of an emotion and the degree of saturation of the colours that participants associated with it, across the board. This finding is</w:t>
      </w:r>
      <w:r w:rsidR="004A073B" w:rsidRPr="00970959">
        <w:t xml:space="preserve"> also</w:t>
      </w:r>
      <w:r w:rsidRPr="00970959">
        <w:t xml:space="preserve"> consistent with previous work in </w:t>
      </w:r>
      <w:r w:rsidR="00E005EF" w:rsidRPr="00970959">
        <w:t>this</w:t>
      </w:r>
      <w:r w:rsidR="004A073B" w:rsidRPr="00970959">
        <w:t xml:space="preserve"> </w:t>
      </w:r>
      <w:r w:rsidRPr="00970959">
        <w:t xml:space="preserve">area. </w:t>
      </w:r>
    </w:p>
    <w:p w14:paraId="637BD438" w14:textId="7571F45E" w:rsidR="0034664F" w:rsidRPr="00970959" w:rsidRDefault="0B4C9179" w:rsidP="0034664F">
      <w:pPr>
        <w:spacing w:after="120"/>
        <w:jc w:val="both"/>
      </w:pPr>
      <w:r w:rsidRPr="00970959">
        <w:t xml:space="preserve">In order to unpack this finding, it is useful to look at the emotions that had the lowest, middle and highest </w:t>
      </w:r>
      <w:r w:rsidR="003B77CF" w:rsidRPr="00970959">
        <w:t>intensity</w:t>
      </w:r>
      <w:r w:rsidRPr="00970959">
        <w:t xml:space="preserve"> scores and to see what kinds of colours they were associated with. These are shown in Table 4.2. </w:t>
      </w:r>
      <w:bookmarkStart w:id="123" w:name="_Hlk92898369"/>
      <w:r w:rsidRPr="00970959">
        <w:t xml:space="preserve">As we can see in this table, the emotions with the lowest and highest </w:t>
      </w:r>
      <w:r w:rsidR="003B77CF" w:rsidRPr="00970959">
        <w:t>intensity</w:t>
      </w:r>
      <w:r w:rsidRPr="00970959">
        <w:t xml:space="preserve"> levels (calm and excited) have very clear associations with unsaturated (baby blue, turquoise and white) and </w:t>
      </w:r>
      <w:r w:rsidR="00382344" w:rsidRPr="00970959">
        <w:t>highly saturated</w:t>
      </w:r>
      <w:r w:rsidRPr="00970959">
        <w:t xml:space="preserve"> colours (sun yellow and orange) respectively. </w:t>
      </w:r>
      <w:bookmarkEnd w:id="123"/>
      <w:r w:rsidRPr="00970959">
        <w:t>The colours associated with ‘calm’ appear to reflect bodily interactions with the environment, perhaps drawing on ideas related to the sea and the sky. The same can be said for the colours that are associated with ‘excited’, as they</w:t>
      </w:r>
      <w:r w:rsidR="004A073B" w:rsidRPr="00970959">
        <w:t xml:space="preserve"> may</w:t>
      </w:r>
      <w:r w:rsidRPr="00970959">
        <w:t xml:space="preserve"> relate to</w:t>
      </w:r>
      <w:r w:rsidR="004A073B" w:rsidRPr="00970959">
        <w:t xml:space="preserve"> the notion</w:t>
      </w:r>
      <w:r w:rsidRPr="00970959">
        <w:t xml:space="preserve"> of heat. In contrast, the emotions associated with ‘confident’ are more mixed. As we saw above in our discussion of the relationship between valence and lightness, mixed motivations may explain why terms such as </w:t>
      </w:r>
      <w:r w:rsidR="004A073B" w:rsidRPr="00970959">
        <w:t xml:space="preserve">‘confident’ </w:t>
      </w:r>
      <w:r w:rsidRPr="00970959">
        <w:t xml:space="preserve">are found more in the middle of the table. We examine the exact motivations of these responses in more depth in </w:t>
      </w:r>
      <w:r w:rsidR="0031547D" w:rsidRPr="00970959">
        <w:t>Section</w:t>
      </w:r>
      <w:r w:rsidRPr="00970959">
        <w:t xml:space="preserve"> 5</w:t>
      </w:r>
      <w:r w:rsidR="004A073B" w:rsidRPr="00970959">
        <w:t>.</w:t>
      </w:r>
      <w:r w:rsidRPr="00970959">
        <w:t xml:space="preserve"> </w:t>
      </w:r>
      <w:r w:rsidR="004A073B" w:rsidRPr="00970959">
        <w:t>F</w:t>
      </w:r>
      <w:r w:rsidRPr="00970959">
        <w:t xml:space="preserve">or now, it suffices to say that for both valence and lightness and for </w:t>
      </w:r>
      <w:r w:rsidR="003B77CF" w:rsidRPr="00970959">
        <w:t>intensity</w:t>
      </w:r>
      <w:r w:rsidRPr="00970959">
        <w:t xml:space="preserve"> and saturation it appears to be the case that there is more agreement between participants on the types of colours that are associated with emotions that lie </w:t>
      </w:r>
      <w:r w:rsidR="00DF7841" w:rsidRPr="00970959">
        <w:t>towards the ends</w:t>
      </w:r>
      <w:r w:rsidRPr="00970959">
        <w:t xml:space="preserve"> of the </w:t>
      </w:r>
      <w:r w:rsidR="004A073B" w:rsidRPr="00970959">
        <w:t xml:space="preserve">positive/negative </w:t>
      </w:r>
      <w:r w:rsidR="00DF7841" w:rsidRPr="00970959">
        <w:t>and the</w:t>
      </w:r>
      <w:r w:rsidR="004A073B" w:rsidRPr="00970959">
        <w:t xml:space="preserve"> </w:t>
      </w:r>
      <w:r w:rsidR="00AC344F" w:rsidRPr="00970959">
        <w:t xml:space="preserve">high/low intensity </w:t>
      </w:r>
      <w:r w:rsidRPr="00970959">
        <w:t>continuum</w:t>
      </w:r>
      <w:r w:rsidR="00182440" w:rsidRPr="00970959">
        <w:t>;</w:t>
      </w:r>
      <w:r w:rsidRPr="00970959">
        <w:t xml:space="preserve"> whereas for emotions that lie in the middle of </w:t>
      </w:r>
      <w:r w:rsidR="00DF7841" w:rsidRPr="00970959">
        <w:t>the continua</w:t>
      </w:r>
      <w:r w:rsidRPr="00970959">
        <w:t xml:space="preserve">, competing motivations appear to come into play. </w:t>
      </w:r>
    </w:p>
    <w:p w14:paraId="38B1982D" w14:textId="1027C028" w:rsidR="00605252" w:rsidRPr="00970959" w:rsidRDefault="00605252" w:rsidP="00BA6922">
      <w:pPr>
        <w:jc w:val="both"/>
      </w:pPr>
    </w:p>
    <w:p w14:paraId="60036EC9" w14:textId="77777777" w:rsidR="00605252" w:rsidRPr="00970959" w:rsidRDefault="00605252" w:rsidP="00BA6922">
      <w:pPr>
        <w:jc w:val="both"/>
      </w:pPr>
    </w:p>
    <w:tbl>
      <w:tblPr>
        <w:tblW w:w="9209" w:type="dxa"/>
        <w:tblCellMar>
          <w:left w:w="70" w:type="dxa"/>
          <w:right w:w="70" w:type="dxa"/>
        </w:tblCellMar>
        <w:tblLook w:val="04A0" w:firstRow="1" w:lastRow="0" w:firstColumn="1" w:lastColumn="0" w:noHBand="0" w:noVBand="1"/>
      </w:tblPr>
      <w:tblGrid>
        <w:gridCol w:w="2547"/>
        <w:gridCol w:w="2693"/>
        <w:gridCol w:w="3969"/>
      </w:tblGrid>
      <w:tr w:rsidR="00970959" w:rsidRPr="00970959" w14:paraId="560F697F" w14:textId="77777777" w:rsidTr="0B4C9179">
        <w:trPr>
          <w:trHeight w:val="320"/>
        </w:trPr>
        <w:tc>
          <w:tcPr>
            <w:tcW w:w="25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23F661" w14:textId="389D08BE" w:rsidR="00283E56" w:rsidRPr="00970959" w:rsidRDefault="00F66F47" w:rsidP="0034664F">
            <w:pPr>
              <w:rPr>
                <w:lang w:val="en-US"/>
              </w:rPr>
            </w:pPr>
            <w:r w:rsidRPr="00970959">
              <w:rPr>
                <w:lang w:val="en-US"/>
              </w:rPr>
              <w:lastRenderedPageBreak/>
              <w:t>Intensity</w:t>
            </w:r>
            <w:r w:rsidR="00283E56" w:rsidRPr="00970959">
              <w:rPr>
                <w:lang w:val="en-US"/>
              </w:rPr>
              <w:t xml:space="preserve"> (lowest, middle and highest value)</w:t>
            </w:r>
          </w:p>
        </w:tc>
        <w:tc>
          <w:tcPr>
            <w:tcW w:w="2693" w:type="dxa"/>
            <w:tcBorders>
              <w:top w:val="single" w:sz="4" w:space="0" w:color="auto"/>
              <w:left w:val="nil"/>
              <w:bottom w:val="single" w:sz="4" w:space="0" w:color="auto"/>
              <w:right w:val="single" w:sz="4" w:space="0" w:color="auto"/>
            </w:tcBorders>
            <w:shd w:val="clear" w:color="auto" w:fill="auto"/>
            <w:noWrap/>
            <w:vAlign w:val="bottom"/>
            <w:hideMark/>
          </w:tcPr>
          <w:p w14:paraId="3CAFD9CE" w14:textId="62693185" w:rsidR="00283E56" w:rsidRPr="00970959" w:rsidRDefault="00F66F47" w:rsidP="0034664F">
            <w:r w:rsidRPr="00970959">
              <w:t>Saturation</w:t>
            </w:r>
            <w:r w:rsidR="00283E56" w:rsidRPr="00970959">
              <w:t xml:space="preserve"> (average)</w:t>
            </w:r>
          </w:p>
        </w:tc>
        <w:tc>
          <w:tcPr>
            <w:tcW w:w="3969" w:type="dxa"/>
            <w:tcBorders>
              <w:top w:val="single" w:sz="4" w:space="0" w:color="auto"/>
              <w:left w:val="nil"/>
              <w:bottom w:val="single" w:sz="4" w:space="0" w:color="auto"/>
              <w:right w:val="single" w:sz="4" w:space="0" w:color="auto"/>
            </w:tcBorders>
          </w:tcPr>
          <w:p w14:paraId="41438343" w14:textId="630859EC" w:rsidR="00283E56" w:rsidRPr="00970959" w:rsidRDefault="00283E56" w:rsidP="0034664F">
            <w:r w:rsidRPr="00970959">
              <w:t>Most common colours associated</w:t>
            </w:r>
            <w:r w:rsidR="0034664F" w:rsidRPr="00970959">
              <w:t xml:space="preserve"> with these emotions and their saturation levels</w:t>
            </w:r>
          </w:p>
        </w:tc>
      </w:tr>
      <w:tr w:rsidR="00970959" w:rsidRPr="00970959" w14:paraId="4E00D62B" w14:textId="77777777" w:rsidTr="0B4C9179">
        <w:trPr>
          <w:trHeight w:val="320"/>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14:paraId="284F03E8" w14:textId="41473FBA" w:rsidR="00283E56" w:rsidRPr="00970959" w:rsidRDefault="0B4C9179" w:rsidP="00BA6922">
            <w:pPr>
              <w:jc w:val="both"/>
            </w:pPr>
            <w:r w:rsidRPr="00970959">
              <w:t xml:space="preserve">1.67 (e.g., </w:t>
            </w:r>
            <w:r w:rsidR="00FE421B" w:rsidRPr="00970959">
              <w:t>‘</w:t>
            </w:r>
            <w:r w:rsidRPr="00970959">
              <w:t>calm</w:t>
            </w:r>
            <w:r w:rsidR="00FE421B" w:rsidRPr="00970959">
              <w:t>’</w:t>
            </w:r>
            <w:r w:rsidRPr="00970959">
              <w:t>)</w:t>
            </w:r>
          </w:p>
        </w:tc>
        <w:tc>
          <w:tcPr>
            <w:tcW w:w="2693" w:type="dxa"/>
            <w:tcBorders>
              <w:top w:val="nil"/>
              <w:left w:val="nil"/>
              <w:bottom w:val="single" w:sz="4" w:space="0" w:color="auto"/>
              <w:right w:val="single" w:sz="4" w:space="0" w:color="auto"/>
            </w:tcBorders>
            <w:shd w:val="clear" w:color="auto" w:fill="auto"/>
            <w:noWrap/>
            <w:vAlign w:val="bottom"/>
            <w:hideMark/>
          </w:tcPr>
          <w:p w14:paraId="7A559BCB" w14:textId="39A7D28E" w:rsidR="00283E56" w:rsidRPr="00970959" w:rsidRDefault="00283E56" w:rsidP="00BA6922">
            <w:pPr>
              <w:jc w:val="both"/>
            </w:pPr>
            <w:r w:rsidRPr="00970959">
              <w:t>45.70</w:t>
            </w:r>
            <w:r w:rsidR="00322175" w:rsidRPr="00970959">
              <w:t>%</w:t>
            </w:r>
          </w:p>
        </w:tc>
        <w:tc>
          <w:tcPr>
            <w:tcW w:w="3969" w:type="dxa"/>
            <w:tcBorders>
              <w:top w:val="nil"/>
              <w:left w:val="nil"/>
              <w:bottom w:val="single" w:sz="4" w:space="0" w:color="auto"/>
              <w:right w:val="single" w:sz="4" w:space="0" w:color="auto"/>
            </w:tcBorders>
          </w:tcPr>
          <w:p w14:paraId="5BA3DF3A" w14:textId="5C3CFA53" w:rsidR="00322175" w:rsidRPr="00970959" w:rsidRDefault="00322175" w:rsidP="00BA6922">
            <w:pPr>
              <w:jc w:val="both"/>
            </w:pPr>
            <w:r w:rsidRPr="00970959">
              <w:rPr>
                <w:noProof/>
                <w:lang w:val="en-US" w:eastAsia="zh-CN"/>
              </w:rPr>
              <w:drawing>
                <wp:inline distT="0" distB="0" distL="0" distR="0" wp14:anchorId="2A5C2C1A" wp14:editId="3A39CDA3">
                  <wp:extent cx="1046285" cy="237158"/>
                  <wp:effectExtent l="0" t="0" r="0" b="4445"/>
                  <wp:docPr id="198" name="Imagen 198"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Imagen 198" descr="Forma, Rectángulo&#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1053636" cy="238824"/>
                          </a:xfrm>
                          <a:prstGeom prst="rect">
                            <a:avLst/>
                          </a:prstGeom>
                        </pic:spPr>
                      </pic:pic>
                    </a:graphicData>
                  </a:graphic>
                </wp:inline>
              </w:drawing>
            </w:r>
            <w:r w:rsidR="00283E56" w:rsidRPr="00970959">
              <w:t>(</w:t>
            </w:r>
            <w:r w:rsidRPr="00970959">
              <w:t xml:space="preserve">baby blue, </w:t>
            </w:r>
            <w:r w:rsidR="00283E56" w:rsidRPr="00970959">
              <w:t>49</w:t>
            </w:r>
            <w:r w:rsidRPr="00970959">
              <w:t>%</w:t>
            </w:r>
            <w:r w:rsidR="00283E56" w:rsidRPr="00970959">
              <w:t>)</w:t>
            </w:r>
          </w:p>
          <w:p w14:paraId="193733BB" w14:textId="5481D13E" w:rsidR="00322175" w:rsidRPr="00970959" w:rsidRDefault="00322175" w:rsidP="00BA6922">
            <w:pPr>
              <w:jc w:val="both"/>
            </w:pPr>
            <w:r w:rsidRPr="00970959">
              <w:rPr>
                <w:noProof/>
                <w:lang w:val="en-US" w:eastAsia="zh-CN"/>
              </w:rPr>
              <w:drawing>
                <wp:inline distT="0" distB="0" distL="0" distR="0" wp14:anchorId="1345169C" wp14:editId="1352C40D">
                  <wp:extent cx="1066802" cy="246185"/>
                  <wp:effectExtent l="0" t="0" r="0" b="0"/>
                  <wp:docPr id="199" name="Imagen 199" descr="Forma, Rectángu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Imagen 199" descr="Forma, Rectángulo&#10;&#10;Descripción generada automáticamente"/>
                          <pic:cNvPicPr/>
                        </pic:nvPicPr>
                        <pic:blipFill>
                          <a:blip r:embed="rId23">
                            <a:extLst>
                              <a:ext uri="{28A0092B-C50C-407E-A947-70E740481C1C}">
                                <a14:useLocalDpi xmlns:a14="http://schemas.microsoft.com/office/drawing/2010/main" val="0"/>
                              </a:ext>
                            </a:extLst>
                          </a:blip>
                          <a:stretch>
                            <a:fillRect/>
                          </a:stretch>
                        </pic:blipFill>
                        <pic:spPr>
                          <a:xfrm>
                            <a:off x="0" y="0"/>
                            <a:ext cx="1136329" cy="262230"/>
                          </a:xfrm>
                          <a:prstGeom prst="rect">
                            <a:avLst/>
                          </a:prstGeom>
                        </pic:spPr>
                      </pic:pic>
                    </a:graphicData>
                  </a:graphic>
                </wp:inline>
              </w:drawing>
            </w:r>
            <w:r w:rsidR="00283E56" w:rsidRPr="00970959">
              <w:t>(</w:t>
            </w:r>
            <w:r w:rsidRPr="00970959">
              <w:t xml:space="preserve">turquoise, </w:t>
            </w:r>
            <w:r w:rsidR="00283E56" w:rsidRPr="00970959">
              <w:t>35</w:t>
            </w:r>
            <w:r w:rsidRPr="00970959">
              <w:t>%</w:t>
            </w:r>
            <w:r w:rsidR="00283E56" w:rsidRPr="00970959">
              <w:t>)</w:t>
            </w:r>
          </w:p>
          <w:p w14:paraId="4146A3A5" w14:textId="0DC041F3" w:rsidR="00283E56" w:rsidRPr="00970959" w:rsidRDefault="00322175" w:rsidP="00BA6922">
            <w:pPr>
              <w:jc w:val="both"/>
            </w:pPr>
            <w:r w:rsidRPr="00970959">
              <w:rPr>
                <w:noProof/>
                <w:lang w:val="en-US" w:eastAsia="zh-CN"/>
              </w:rPr>
              <w:drawing>
                <wp:inline distT="0" distB="0" distL="0" distR="0" wp14:anchorId="23AEC937" wp14:editId="0E4E9D7D">
                  <wp:extent cx="1046477" cy="219808"/>
                  <wp:effectExtent l="0" t="0" r="0" b="0"/>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Imagen 200"/>
                          <pic:cNvPicPr/>
                        </pic:nvPicPr>
                        <pic:blipFill>
                          <a:blip r:embed="rId8">
                            <a:extLst>
                              <a:ext uri="{28A0092B-C50C-407E-A947-70E740481C1C}">
                                <a14:useLocalDpi xmlns:a14="http://schemas.microsoft.com/office/drawing/2010/main" val="0"/>
                              </a:ext>
                            </a:extLst>
                          </a:blip>
                          <a:stretch>
                            <a:fillRect/>
                          </a:stretch>
                        </pic:blipFill>
                        <pic:spPr>
                          <a:xfrm>
                            <a:off x="0" y="0"/>
                            <a:ext cx="1069833" cy="224714"/>
                          </a:xfrm>
                          <a:prstGeom prst="rect">
                            <a:avLst/>
                          </a:prstGeom>
                        </pic:spPr>
                      </pic:pic>
                    </a:graphicData>
                  </a:graphic>
                </wp:inline>
              </w:drawing>
            </w:r>
            <w:r w:rsidR="00283E56" w:rsidRPr="00970959">
              <w:t>(</w:t>
            </w:r>
            <w:r w:rsidRPr="00970959">
              <w:t xml:space="preserve">white </w:t>
            </w:r>
            <w:r w:rsidR="00283E56" w:rsidRPr="00970959">
              <w:t>0</w:t>
            </w:r>
            <w:r w:rsidRPr="00970959">
              <w:t>%</w:t>
            </w:r>
            <w:r w:rsidR="00283E56" w:rsidRPr="00970959">
              <w:t>)</w:t>
            </w:r>
          </w:p>
        </w:tc>
      </w:tr>
      <w:tr w:rsidR="00970959" w:rsidRPr="00970959" w14:paraId="0D103412" w14:textId="77777777" w:rsidTr="0B4C9179">
        <w:trPr>
          <w:trHeight w:val="320"/>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14:paraId="112518AC" w14:textId="170AEF67" w:rsidR="00283E56" w:rsidRPr="00970959" w:rsidRDefault="0B4C9179" w:rsidP="00BA6922">
            <w:pPr>
              <w:jc w:val="both"/>
            </w:pPr>
            <w:r w:rsidRPr="00970959">
              <w:t xml:space="preserve">4.62 (e.g., </w:t>
            </w:r>
            <w:r w:rsidR="00FE421B" w:rsidRPr="00970959">
              <w:t>‘</w:t>
            </w:r>
            <w:r w:rsidRPr="00970959">
              <w:t>confident</w:t>
            </w:r>
            <w:r w:rsidR="00FE421B" w:rsidRPr="00970959">
              <w:t>’</w:t>
            </w:r>
            <w:r w:rsidRPr="00970959">
              <w:t>)</w:t>
            </w:r>
          </w:p>
        </w:tc>
        <w:tc>
          <w:tcPr>
            <w:tcW w:w="2693" w:type="dxa"/>
            <w:tcBorders>
              <w:top w:val="nil"/>
              <w:left w:val="nil"/>
              <w:bottom w:val="single" w:sz="4" w:space="0" w:color="auto"/>
              <w:right w:val="single" w:sz="4" w:space="0" w:color="auto"/>
            </w:tcBorders>
            <w:shd w:val="clear" w:color="auto" w:fill="auto"/>
            <w:noWrap/>
            <w:vAlign w:val="bottom"/>
            <w:hideMark/>
          </w:tcPr>
          <w:p w14:paraId="57304B49" w14:textId="36454789" w:rsidR="00283E56" w:rsidRPr="00970959" w:rsidRDefault="00283E56" w:rsidP="00BA6922">
            <w:pPr>
              <w:jc w:val="both"/>
            </w:pPr>
            <w:r w:rsidRPr="00970959">
              <w:t>61.96</w:t>
            </w:r>
            <w:r w:rsidR="00322175" w:rsidRPr="00970959">
              <w:t>%</w:t>
            </w:r>
          </w:p>
        </w:tc>
        <w:tc>
          <w:tcPr>
            <w:tcW w:w="3969" w:type="dxa"/>
            <w:tcBorders>
              <w:top w:val="nil"/>
              <w:left w:val="nil"/>
              <w:bottom w:val="single" w:sz="4" w:space="0" w:color="auto"/>
              <w:right w:val="single" w:sz="4" w:space="0" w:color="auto"/>
            </w:tcBorders>
          </w:tcPr>
          <w:p w14:paraId="36CD8F2C" w14:textId="067913C8" w:rsidR="00322175" w:rsidRPr="00970959" w:rsidRDefault="00322175" w:rsidP="00BA6922">
            <w:pPr>
              <w:jc w:val="both"/>
              <w:rPr>
                <w:lang w:val="es-ES"/>
              </w:rPr>
            </w:pPr>
            <w:r w:rsidRPr="00970959">
              <w:rPr>
                <w:noProof/>
                <w:lang w:val="en-US" w:eastAsia="zh-CN"/>
              </w:rPr>
              <w:drawing>
                <wp:inline distT="0" distB="0" distL="0" distR="0" wp14:anchorId="6DF89334" wp14:editId="5700EEB6">
                  <wp:extent cx="1066800" cy="233363"/>
                  <wp:effectExtent l="0" t="0" r="0" b="0"/>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Imagen 201"/>
                          <pic:cNvPicPr/>
                        </pic:nvPicPr>
                        <pic:blipFill>
                          <a:blip r:embed="rId21">
                            <a:extLst>
                              <a:ext uri="{28A0092B-C50C-407E-A947-70E740481C1C}">
                                <a14:useLocalDpi xmlns:a14="http://schemas.microsoft.com/office/drawing/2010/main" val="0"/>
                              </a:ext>
                            </a:extLst>
                          </a:blip>
                          <a:stretch>
                            <a:fillRect/>
                          </a:stretch>
                        </pic:blipFill>
                        <pic:spPr>
                          <a:xfrm>
                            <a:off x="0" y="0"/>
                            <a:ext cx="1080551" cy="236371"/>
                          </a:xfrm>
                          <a:prstGeom prst="rect">
                            <a:avLst/>
                          </a:prstGeom>
                        </pic:spPr>
                      </pic:pic>
                    </a:graphicData>
                  </a:graphic>
                </wp:inline>
              </w:drawing>
            </w:r>
            <w:r w:rsidRPr="00970959">
              <w:rPr>
                <w:lang w:val="es-ES"/>
              </w:rPr>
              <w:t xml:space="preserve">(sea blue, </w:t>
            </w:r>
            <w:r w:rsidR="00283E56" w:rsidRPr="00970959">
              <w:rPr>
                <w:lang w:val="es-ES"/>
              </w:rPr>
              <w:t>85</w:t>
            </w:r>
            <w:r w:rsidRPr="00970959">
              <w:rPr>
                <w:lang w:val="es-ES"/>
              </w:rPr>
              <w:t>%</w:t>
            </w:r>
            <w:r w:rsidR="00283E56" w:rsidRPr="00970959">
              <w:rPr>
                <w:lang w:val="es-ES"/>
              </w:rPr>
              <w:t>)</w:t>
            </w:r>
          </w:p>
          <w:p w14:paraId="72C51053" w14:textId="7ADC5257" w:rsidR="00283E56" w:rsidRPr="00970959" w:rsidRDefault="00322175" w:rsidP="00BA6922">
            <w:pPr>
              <w:jc w:val="both"/>
              <w:rPr>
                <w:lang w:val="es-ES"/>
              </w:rPr>
            </w:pPr>
            <w:r w:rsidRPr="00970959">
              <w:rPr>
                <w:noProof/>
                <w:lang w:val="en-US" w:eastAsia="zh-CN"/>
              </w:rPr>
              <w:drawing>
                <wp:inline distT="0" distB="0" distL="0" distR="0" wp14:anchorId="714FC319" wp14:editId="6975A59A">
                  <wp:extent cx="1066800" cy="219205"/>
                  <wp:effectExtent l="0" t="0" r="0" b="0"/>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Imagen 202"/>
                          <pic:cNvPicPr/>
                        </pic:nvPicPr>
                        <pic:blipFill>
                          <a:blip r:embed="rId12">
                            <a:extLst>
                              <a:ext uri="{28A0092B-C50C-407E-A947-70E740481C1C}">
                                <a14:useLocalDpi xmlns:a14="http://schemas.microsoft.com/office/drawing/2010/main" val="0"/>
                              </a:ext>
                            </a:extLst>
                          </a:blip>
                          <a:stretch>
                            <a:fillRect/>
                          </a:stretch>
                        </pic:blipFill>
                        <pic:spPr>
                          <a:xfrm>
                            <a:off x="0" y="0"/>
                            <a:ext cx="1086556" cy="223264"/>
                          </a:xfrm>
                          <a:prstGeom prst="rect">
                            <a:avLst/>
                          </a:prstGeom>
                        </pic:spPr>
                      </pic:pic>
                    </a:graphicData>
                  </a:graphic>
                </wp:inline>
              </w:drawing>
            </w:r>
            <w:r w:rsidR="005E425B" w:rsidRPr="00970959">
              <w:rPr>
                <w:lang w:val="es-ES"/>
              </w:rPr>
              <w:t>(ruby</w:t>
            </w:r>
            <w:r w:rsidRPr="00970959">
              <w:rPr>
                <w:lang w:val="es-ES"/>
              </w:rPr>
              <w:t xml:space="preserve"> red, </w:t>
            </w:r>
            <w:r w:rsidR="00283E56" w:rsidRPr="00970959">
              <w:rPr>
                <w:lang w:val="es-ES"/>
              </w:rPr>
              <w:t>93</w:t>
            </w:r>
            <w:r w:rsidRPr="00970959">
              <w:rPr>
                <w:lang w:val="es-ES"/>
              </w:rPr>
              <w:t>%</w:t>
            </w:r>
            <w:r w:rsidR="00283E56" w:rsidRPr="00970959">
              <w:rPr>
                <w:lang w:val="es-ES"/>
              </w:rPr>
              <w:t>)</w:t>
            </w:r>
          </w:p>
        </w:tc>
      </w:tr>
      <w:tr w:rsidR="00283E56" w:rsidRPr="00970959" w14:paraId="599FCDAD" w14:textId="77777777" w:rsidTr="0B4C9179">
        <w:trPr>
          <w:trHeight w:val="320"/>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14:paraId="41AA4A04" w14:textId="644A9D04" w:rsidR="00283E56" w:rsidRPr="00970959" w:rsidRDefault="00283E56" w:rsidP="00BA6922">
            <w:pPr>
              <w:jc w:val="both"/>
            </w:pPr>
            <w:r w:rsidRPr="00970959">
              <w:t>6.43 (</w:t>
            </w:r>
            <w:r w:rsidR="00FE421B" w:rsidRPr="00970959">
              <w:t>‘</w:t>
            </w:r>
            <w:r w:rsidRPr="00970959">
              <w:t>excited</w:t>
            </w:r>
            <w:r w:rsidR="00FE421B" w:rsidRPr="00970959">
              <w:t>’</w:t>
            </w:r>
            <w:r w:rsidRPr="00970959">
              <w:t>)</w:t>
            </w:r>
          </w:p>
        </w:tc>
        <w:tc>
          <w:tcPr>
            <w:tcW w:w="2693" w:type="dxa"/>
            <w:tcBorders>
              <w:top w:val="nil"/>
              <w:left w:val="nil"/>
              <w:bottom w:val="single" w:sz="4" w:space="0" w:color="auto"/>
              <w:right w:val="single" w:sz="4" w:space="0" w:color="auto"/>
            </w:tcBorders>
            <w:shd w:val="clear" w:color="auto" w:fill="auto"/>
            <w:noWrap/>
            <w:vAlign w:val="bottom"/>
            <w:hideMark/>
          </w:tcPr>
          <w:p w14:paraId="3CE64D20" w14:textId="2BA9BEBA" w:rsidR="00283E56" w:rsidRPr="00970959" w:rsidRDefault="00283E56" w:rsidP="00BA6922">
            <w:pPr>
              <w:jc w:val="both"/>
            </w:pPr>
            <w:r w:rsidRPr="00970959">
              <w:t>73.10</w:t>
            </w:r>
            <w:r w:rsidR="00322175" w:rsidRPr="00970959">
              <w:t>%</w:t>
            </w:r>
          </w:p>
        </w:tc>
        <w:tc>
          <w:tcPr>
            <w:tcW w:w="3969" w:type="dxa"/>
            <w:tcBorders>
              <w:top w:val="nil"/>
              <w:left w:val="nil"/>
              <w:bottom w:val="single" w:sz="4" w:space="0" w:color="auto"/>
              <w:right w:val="single" w:sz="4" w:space="0" w:color="auto"/>
            </w:tcBorders>
          </w:tcPr>
          <w:p w14:paraId="57744A31" w14:textId="60ED20FB" w:rsidR="00322175" w:rsidRPr="00970959" w:rsidRDefault="00322175" w:rsidP="00BA6922">
            <w:pPr>
              <w:jc w:val="both"/>
            </w:pPr>
            <w:r w:rsidRPr="00970959">
              <w:rPr>
                <w:noProof/>
                <w:lang w:val="en-US" w:eastAsia="zh-CN"/>
              </w:rPr>
              <w:drawing>
                <wp:inline distT="0" distB="0" distL="0" distR="0" wp14:anchorId="04172051" wp14:editId="01535A78">
                  <wp:extent cx="1066800" cy="232756"/>
                  <wp:effectExtent l="0" t="0" r="0" b="0"/>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Imagen 203"/>
                          <pic:cNvPicPr/>
                        </pic:nvPicPr>
                        <pic:blipFill>
                          <a:blip r:embed="rId9">
                            <a:extLst>
                              <a:ext uri="{28A0092B-C50C-407E-A947-70E740481C1C}">
                                <a14:useLocalDpi xmlns:a14="http://schemas.microsoft.com/office/drawing/2010/main" val="0"/>
                              </a:ext>
                            </a:extLst>
                          </a:blip>
                          <a:stretch>
                            <a:fillRect/>
                          </a:stretch>
                        </pic:blipFill>
                        <pic:spPr>
                          <a:xfrm>
                            <a:off x="0" y="0"/>
                            <a:ext cx="1075163" cy="234581"/>
                          </a:xfrm>
                          <a:prstGeom prst="rect">
                            <a:avLst/>
                          </a:prstGeom>
                        </pic:spPr>
                      </pic:pic>
                    </a:graphicData>
                  </a:graphic>
                </wp:inline>
              </w:drawing>
            </w:r>
            <w:r w:rsidR="00283E56" w:rsidRPr="00970959">
              <w:t>(</w:t>
            </w:r>
            <w:r w:rsidRPr="00970959">
              <w:t xml:space="preserve">sun yellow, </w:t>
            </w:r>
            <w:r w:rsidR="00283E56" w:rsidRPr="00970959">
              <w:t>80</w:t>
            </w:r>
            <w:r w:rsidRPr="00970959">
              <w:t>%</w:t>
            </w:r>
            <w:r w:rsidR="00283E56" w:rsidRPr="00970959">
              <w:t xml:space="preserve">) </w:t>
            </w:r>
          </w:p>
          <w:p w14:paraId="6A299E03" w14:textId="5A959BC3" w:rsidR="00283E56" w:rsidRPr="00970959" w:rsidRDefault="00322175" w:rsidP="00BA6922">
            <w:pPr>
              <w:jc w:val="both"/>
            </w:pPr>
            <w:r w:rsidRPr="00970959">
              <w:rPr>
                <w:noProof/>
                <w:lang w:val="en-US" w:eastAsia="zh-CN"/>
              </w:rPr>
              <w:drawing>
                <wp:inline distT="0" distB="0" distL="0" distR="0" wp14:anchorId="388560B5" wp14:editId="0D4F06DC">
                  <wp:extent cx="1066800" cy="226876"/>
                  <wp:effectExtent l="0" t="0" r="0" b="1905"/>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Imagen 204"/>
                          <pic:cNvPicPr/>
                        </pic:nvPicPr>
                        <pic:blipFill>
                          <a:blip r:embed="rId11">
                            <a:extLst>
                              <a:ext uri="{28A0092B-C50C-407E-A947-70E740481C1C}">
                                <a14:useLocalDpi xmlns:a14="http://schemas.microsoft.com/office/drawing/2010/main" val="0"/>
                              </a:ext>
                            </a:extLst>
                          </a:blip>
                          <a:stretch>
                            <a:fillRect/>
                          </a:stretch>
                        </pic:blipFill>
                        <pic:spPr>
                          <a:xfrm>
                            <a:off x="0" y="0"/>
                            <a:ext cx="1088993" cy="231596"/>
                          </a:xfrm>
                          <a:prstGeom prst="rect">
                            <a:avLst/>
                          </a:prstGeom>
                        </pic:spPr>
                      </pic:pic>
                    </a:graphicData>
                  </a:graphic>
                </wp:inline>
              </w:drawing>
            </w:r>
            <w:r w:rsidR="00283E56" w:rsidRPr="00970959">
              <w:t>(</w:t>
            </w:r>
            <w:r w:rsidRPr="00970959">
              <w:t xml:space="preserve">orange, </w:t>
            </w:r>
            <w:r w:rsidR="00283E56" w:rsidRPr="00970959">
              <w:t>85</w:t>
            </w:r>
            <w:r w:rsidRPr="00970959">
              <w:t>%</w:t>
            </w:r>
            <w:r w:rsidR="00283E56" w:rsidRPr="00970959">
              <w:t>)</w:t>
            </w:r>
          </w:p>
        </w:tc>
      </w:tr>
    </w:tbl>
    <w:p w14:paraId="7AD80826" w14:textId="6C03402F" w:rsidR="00283E56" w:rsidRPr="00970959" w:rsidRDefault="00283E56" w:rsidP="00BA6922">
      <w:pPr>
        <w:jc w:val="both"/>
        <w:rPr>
          <w:lang w:val="en-US"/>
        </w:rPr>
      </w:pPr>
    </w:p>
    <w:p w14:paraId="5F251C18" w14:textId="4E5E0270" w:rsidR="00AD4694" w:rsidRPr="00970959" w:rsidRDefault="07917DCE" w:rsidP="00AD4694">
      <w:pPr>
        <w:ind w:left="1440" w:hanging="1440"/>
        <w:jc w:val="both"/>
      </w:pPr>
      <w:r w:rsidRPr="00970959">
        <w:t>Table 4.2</w:t>
      </w:r>
      <w:r w:rsidR="00AD4694" w:rsidRPr="00970959">
        <w:tab/>
      </w:r>
      <w:r w:rsidRPr="00970959">
        <w:t xml:space="preserve">Emotions with the lowest, middle and highest </w:t>
      </w:r>
      <w:r w:rsidR="003B77CF" w:rsidRPr="00970959">
        <w:t>intensity</w:t>
      </w:r>
      <w:r w:rsidRPr="00970959">
        <w:t xml:space="preserve"> scores, and their associated colours</w:t>
      </w:r>
    </w:p>
    <w:p w14:paraId="53C246DB" w14:textId="77777777" w:rsidR="00AD4694" w:rsidRPr="00970959" w:rsidRDefault="00AD4694" w:rsidP="00BA6922">
      <w:pPr>
        <w:jc w:val="both"/>
        <w:rPr>
          <w:lang w:val="en-US"/>
        </w:rPr>
      </w:pPr>
    </w:p>
    <w:p w14:paraId="05DAC8ED" w14:textId="6BB86BF1" w:rsidR="00406146" w:rsidRPr="00970959" w:rsidRDefault="00406146" w:rsidP="00BA6922">
      <w:pPr>
        <w:pStyle w:val="Ttulo3"/>
        <w:rPr>
          <w:rFonts w:cs="Times New Roman"/>
          <w:lang w:val="en-US"/>
        </w:rPr>
      </w:pPr>
      <w:bookmarkStart w:id="124" w:name="_Toc51757136"/>
      <w:bookmarkStart w:id="125" w:name="_Toc118900209"/>
      <w:bookmarkStart w:id="126" w:name="_Toc120712783"/>
      <w:r w:rsidRPr="00970959">
        <w:rPr>
          <w:rFonts w:cs="Times New Roman"/>
          <w:lang w:val="en-US"/>
        </w:rPr>
        <w:t>4.</w:t>
      </w:r>
      <w:r w:rsidR="004410AD" w:rsidRPr="00970959">
        <w:rPr>
          <w:rFonts w:cs="Times New Roman"/>
          <w:lang w:val="en-US"/>
        </w:rPr>
        <w:t>2</w:t>
      </w:r>
      <w:r w:rsidRPr="00970959">
        <w:rPr>
          <w:rFonts w:cs="Times New Roman"/>
          <w:lang w:val="en-US"/>
        </w:rPr>
        <w:t>.</w:t>
      </w:r>
      <w:r w:rsidR="00A758AB" w:rsidRPr="00970959">
        <w:rPr>
          <w:rFonts w:cs="Times New Roman"/>
          <w:lang w:val="en-US"/>
        </w:rPr>
        <w:t>5</w:t>
      </w:r>
      <w:r w:rsidRPr="00970959">
        <w:rPr>
          <w:rFonts w:cs="Times New Roman"/>
          <w:lang w:val="en-US"/>
        </w:rPr>
        <w:tab/>
        <w:t xml:space="preserve">Does the relationship between </w:t>
      </w:r>
      <w:r w:rsidR="00373B26" w:rsidRPr="00970959">
        <w:rPr>
          <w:rFonts w:cs="Times New Roman"/>
          <w:lang w:val="en-US"/>
        </w:rPr>
        <w:t xml:space="preserve">emotional </w:t>
      </w:r>
      <w:r w:rsidR="003B77CF" w:rsidRPr="00970959">
        <w:rPr>
          <w:rFonts w:cs="Times New Roman"/>
          <w:lang w:val="en-US"/>
        </w:rPr>
        <w:t>intensity</w:t>
      </w:r>
      <w:r w:rsidRPr="00970959">
        <w:rPr>
          <w:rFonts w:cs="Times New Roman"/>
          <w:lang w:val="en-US"/>
        </w:rPr>
        <w:t xml:space="preserve"> and </w:t>
      </w:r>
      <w:r w:rsidR="00373B26" w:rsidRPr="00970959">
        <w:rPr>
          <w:rFonts w:cs="Times New Roman"/>
          <w:lang w:val="en-US"/>
        </w:rPr>
        <w:t xml:space="preserve">colour </w:t>
      </w:r>
      <w:r w:rsidRPr="00970959">
        <w:rPr>
          <w:rFonts w:cs="Times New Roman"/>
          <w:lang w:val="en-US"/>
        </w:rPr>
        <w:t xml:space="preserve">saturation vary </w:t>
      </w:r>
      <w:r w:rsidR="000F3C7D" w:rsidRPr="00970959">
        <w:rPr>
          <w:rFonts w:cs="Times New Roman"/>
          <w:lang w:val="en-US"/>
        </w:rPr>
        <w:t>according to linguistic background</w:t>
      </w:r>
      <w:r w:rsidRPr="00970959">
        <w:rPr>
          <w:rFonts w:cs="Times New Roman"/>
          <w:lang w:val="en-US"/>
        </w:rPr>
        <w:t>?</w:t>
      </w:r>
      <w:bookmarkEnd w:id="124"/>
      <w:bookmarkEnd w:id="125"/>
      <w:bookmarkEnd w:id="126"/>
    </w:p>
    <w:p w14:paraId="167B020C" w14:textId="080A3EEF" w:rsidR="004B3F6A" w:rsidRPr="00970959" w:rsidRDefault="004B3F6A" w:rsidP="00BA6922">
      <w:pPr>
        <w:jc w:val="both"/>
        <w:rPr>
          <w:lang w:val="en-US"/>
        </w:rPr>
      </w:pPr>
    </w:p>
    <w:p w14:paraId="3D70A912" w14:textId="4C497814" w:rsidR="0097009E" w:rsidRPr="00970959" w:rsidRDefault="00B11832" w:rsidP="0097009E">
      <w:pPr>
        <w:jc w:val="both"/>
        <w:rPr>
          <w:lang w:val="en-US"/>
        </w:rPr>
      </w:pPr>
      <w:r w:rsidRPr="00970959">
        <w:rPr>
          <w:lang w:val="en-US"/>
        </w:rPr>
        <w:t>In order to explore this question, we enter</w:t>
      </w:r>
      <w:r w:rsidR="00C11CD3" w:rsidRPr="00970959">
        <w:rPr>
          <w:lang w:val="en-US"/>
        </w:rPr>
        <w:t>ed</w:t>
      </w:r>
      <w:r w:rsidRPr="00970959">
        <w:rPr>
          <w:lang w:val="en-US"/>
        </w:rPr>
        <w:t xml:space="preserve"> in our mixed linear model </w:t>
      </w:r>
      <w:r w:rsidR="00FE421B" w:rsidRPr="00970959">
        <w:rPr>
          <w:lang w:val="en-US"/>
        </w:rPr>
        <w:t>‘</w:t>
      </w:r>
      <w:r w:rsidR="003B77CF" w:rsidRPr="00970959">
        <w:rPr>
          <w:lang w:val="en-US"/>
        </w:rPr>
        <w:t>Intensity</w:t>
      </w:r>
      <w:r w:rsidR="00FE421B" w:rsidRPr="00970959">
        <w:rPr>
          <w:lang w:val="en-US"/>
        </w:rPr>
        <w:t>’</w:t>
      </w:r>
      <w:r w:rsidRPr="00970959">
        <w:rPr>
          <w:lang w:val="en-US"/>
        </w:rPr>
        <w:t xml:space="preserve"> as predictor in interaction with </w:t>
      </w:r>
      <w:r w:rsidR="00FE421B" w:rsidRPr="00970959">
        <w:rPr>
          <w:lang w:val="en-US"/>
        </w:rPr>
        <w:t>‘</w:t>
      </w:r>
      <w:r w:rsidRPr="00970959">
        <w:rPr>
          <w:lang w:val="en-US"/>
        </w:rPr>
        <w:t>Linguistic Background</w:t>
      </w:r>
      <w:r w:rsidR="00FE421B" w:rsidRPr="00970959">
        <w:rPr>
          <w:lang w:val="en-US"/>
        </w:rPr>
        <w:t>’</w:t>
      </w:r>
      <w:r w:rsidRPr="00970959">
        <w:rPr>
          <w:lang w:val="en-US"/>
        </w:rPr>
        <w:t xml:space="preserve"> and </w:t>
      </w:r>
      <w:r w:rsidR="00FE421B" w:rsidRPr="00970959">
        <w:rPr>
          <w:lang w:val="en-US"/>
        </w:rPr>
        <w:t>‘</w:t>
      </w:r>
      <w:r w:rsidRPr="00970959">
        <w:rPr>
          <w:lang w:val="en-US"/>
        </w:rPr>
        <w:t>Saturation</w:t>
      </w:r>
      <w:r w:rsidR="00FE421B" w:rsidRPr="00970959">
        <w:rPr>
          <w:lang w:val="en-US"/>
        </w:rPr>
        <w:t>’</w:t>
      </w:r>
      <w:r w:rsidRPr="00970959">
        <w:rPr>
          <w:lang w:val="en-US"/>
        </w:rPr>
        <w:t xml:space="preserve"> as outcome. As we did for our analysis of valence, we also </w:t>
      </w:r>
      <w:r w:rsidR="00D263EA" w:rsidRPr="00970959">
        <w:rPr>
          <w:lang w:val="en-US"/>
        </w:rPr>
        <w:t>added</w:t>
      </w:r>
      <w:r w:rsidRPr="00970959">
        <w:rPr>
          <w:lang w:val="en-US"/>
        </w:rPr>
        <w:t xml:space="preserve"> </w:t>
      </w:r>
      <w:r w:rsidR="00FE421B" w:rsidRPr="00970959">
        <w:rPr>
          <w:lang w:val="en-US"/>
        </w:rPr>
        <w:t>‘</w:t>
      </w:r>
      <w:r w:rsidRPr="00970959">
        <w:rPr>
          <w:lang w:val="en-US"/>
        </w:rPr>
        <w:t>Participant</w:t>
      </w:r>
      <w:r w:rsidR="00FE421B" w:rsidRPr="00970959">
        <w:rPr>
          <w:lang w:val="en-US"/>
        </w:rPr>
        <w:t>’</w:t>
      </w:r>
      <w:r w:rsidRPr="00970959">
        <w:rPr>
          <w:lang w:val="en-US"/>
        </w:rPr>
        <w:t xml:space="preserve"> and </w:t>
      </w:r>
      <w:r w:rsidR="00FE421B" w:rsidRPr="00970959">
        <w:rPr>
          <w:lang w:val="en-US"/>
        </w:rPr>
        <w:t>‘</w:t>
      </w:r>
      <w:r w:rsidRPr="00970959">
        <w:rPr>
          <w:lang w:val="en-US"/>
        </w:rPr>
        <w:t>Item</w:t>
      </w:r>
      <w:r w:rsidR="00FE421B" w:rsidRPr="00970959">
        <w:rPr>
          <w:lang w:val="en-US"/>
        </w:rPr>
        <w:t>’</w:t>
      </w:r>
      <w:r w:rsidRPr="00970959">
        <w:rPr>
          <w:lang w:val="en-US"/>
        </w:rPr>
        <w:t xml:space="preserve"> as random effects. </w:t>
      </w:r>
      <w:r w:rsidR="0097009E" w:rsidRPr="00970959">
        <w:rPr>
          <w:lang w:val="en-US"/>
        </w:rPr>
        <w:t xml:space="preserve">Our findings showed that the relationship between the </w:t>
      </w:r>
      <w:r w:rsidR="003B77CF" w:rsidRPr="00970959">
        <w:rPr>
          <w:lang w:val="en-US"/>
        </w:rPr>
        <w:t>intensity</w:t>
      </w:r>
      <w:r w:rsidR="0097009E" w:rsidRPr="00970959">
        <w:rPr>
          <w:lang w:val="en-US"/>
        </w:rPr>
        <w:t xml:space="preserve"> of the emotion and degree of saturation of the colour with which it was associated was susceptible to variation across the </w:t>
      </w:r>
      <w:r w:rsidR="000F3C7D" w:rsidRPr="00970959">
        <w:rPr>
          <w:lang w:val="en-US"/>
        </w:rPr>
        <w:t>speakers of different languages</w:t>
      </w:r>
      <w:r w:rsidR="0097009E" w:rsidRPr="00970959">
        <w:rPr>
          <w:lang w:val="en-US"/>
        </w:rPr>
        <w:t>. The different patterns are shown in Figure 4.</w:t>
      </w:r>
      <w:r w:rsidR="00603EA0" w:rsidRPr="00970959">
        <w:rPr>
          <w:lang w:val="en-US"/>
        </w:rPr>
        <w:t>9</w:t>
      </w:r>
      <w:r w:rsidR="0097009E" w:rsidRPr="00970959">
        <w:rPr>
          <w:lang w:val="en-US"/>
        </w:rPr>
        <w:t>.</w:t>
      </w:r>
    </w:p>
    <w:p w14:paraId="699DDCAC" w14:textId="515FA36D" w:rsidR="006A0605" w:rsidRPr="00970959" w:rsidRDefault="006A0605" w:rsidP="00BA6922">
      <w:pPr>
        <w:jc w:val="both"/>
        <w:rPr>
          <w:lang w:val="en-US"/>
        </w:rPr>
      </w:pPr>
    </w:p>
    <w:p w14:paraId="5D0D7FD6" w14:textId="729D2DAB" w:rsidR="00156FC9" w:rsidRPr="00970959" w:rsidRDefault="003742AD" w:rsidP="00B52437">
      <w:pPr>
        <w:jc w:val="center"/>
        <w:rPr>
          <w:b/>
          <w:bCs/>
          <w:lang w:val="en-US"/>
        </w:rPr>
      </w:pPr>
      <w:r w:rsidRPr="00970959">
        <w:rPr>
          <w:b/>
          <w:bCs/>
          <w:noProof/>
          <w:lang w:val="en-US"/>
        </w:rPr>
        <w:drawing>
          <wp:inline distT="0" distB="0" distL="0" distR="0" wp14:anchorId="12EDF50E" wp14:editId="7DC50233">
            <wp:extent cx="4880610" cy="2788920"/>
            <wp:effectExtent l="0" t="0" r="0" b="5080"/>
            <wp:docPr id="59" name="Imagen 59"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Gráfico&#10;&#10;Descripción generada automáticamente con confianza media"/>
                    <pic:cNvPicPr/>
                  </pic:nvPicPr>
                  <pic:blipFill rotWithShape="1">
                    <a:blip r:embed="rId65" cstate="print">
                      <a:extLst>
                        <a:ext uri="{28A0092B-C50C-407E-A947-70E740481C1C}">
                          <a14:useLocalDpi xmlns:a14="http://schemas.microsoft.com/office/drawing/2010/main" val="0"/>
                        </a:ext>
                      </a:extLst>
                    </a:blip>
                    <a:srcRect r="38975" b="37958"/>
                    <a:stretch/>
                  </pic:blipFill>
                  <pic:spPr bwMode="auto">
                    <a:xfrm>
                      <a:off x="0" y="0"/>
                      <a:ext cx="4881039" cy="2789165"/>
                    </a:xfrm>
                    <a:prstGeom prst="rect">
                      <a:avLst/>
                    </a:prstGeom>
                    <a:ln>
                      <a:noFill/>
                    </a:ln>
                    <a:extLst>
                      <a:ext uri="{53640926-AAD7-44D8-BBD7-CCE9431645EC}">
                        <a14:shadowObscured xmlns:a14="http://schemas.microsoft.com/office/drawing/2010/main"/>
                      </a:ext>
                    </a:extLst>
                  </pic:spPr>
                </pic:pic>
              </a:graphicData>
            </a:graphic>
          </wp:inline>
        </w:drawing>
      </w:r>
    </w:p>
    <w:p w14:paraId="62AEAEED" w14:textId="6EFB33D6" w:rsidR="0097009E" w:rsidRPr="00970959" w:rsidRDefault="0097009E" w:rsidP="00DF7841">
      <w:pPr>
        <w:ind w:left="1440" w:hanging="1440"/>
        <w:jc w:val="both"/>
        <w:rPr>
          <w:lang w:val="en-US"/>
        </w:rPr>
      </w:pPr>
      <w:r w:rsidRPr="00970959">
        <w:rPr>
          <w:lang w:val="en-US"/>
        </w:rPr>
        <w:lastRenderedPageBreak/>
        <w:t>Figure 4.</w:t>
      </w:r>
      <w:r w:rsidR="00603EA0" w:rsidRPr="00970959">
        <w:rPr>
          <w:lang w:val="en-US"/>
        </w:rPr>
        <w:t>9</w:t>
      </w:r>
      <w:r w:rsidRPr="00970959">
        <w:rPr>
          <w:lang w:val="en-US"/>
        </w:rPr>
        <w:t xml:space="preserve"> </w:t>
      </w:r>
      <w:r w:rsidRPr="00970959">
        <w:rPr>
          <w:lang w:val="en-US"/>
        </w:rPr>
        <w:tab/>
        <w:t xml:space="preserve">The relationship between </w:t>
      </w:r>
      <w:r w:rsidR="003B77CF" w:rsidRPr="00970959">
        <w:rPr>
          <w:lang w:val="en-US"/>
        </w:rPr>
        <w:t>intensity</w:t>
      </w:r>
      <w:r w:rsidRPr="00970959">
        <w:rPr>
          <w:lang w:val="en-US"/>
        </w:rPr>
        <w:t xml:space="preserve"> and saturation across the six </w:t>
      </w:r>
      <w:r w:rsidR="00DF7841" w:rsidRPr="00970959">
        <w:rPr>
          <w:lang w:val="en-US"/>
        </w:rPr>
        <w:t>linguistic backgrounds</w:t>
      </w:r>
      <w:r w:rsidRPr="00970959">
        <w:rPr>
          <w:lang w:val="en-US"/>
        </w:rPr>
        <w:t xml:space="preserve"> </w:t>
      </w:r>
    </w:p>
    <w:p w14:paraId="6E9D1F4E" w14:textId="77777777" w:rsidR="0097009E" w:rsidRPr="00970959" w:rsidRDefault="0097009E" w:rsidP="00BA6922">
      <w:pPr>
        <w:jc w:val="both"/>
        <w:rPr>
          <w:lang w:val="en-US"/>
        </w:rPr>
      </w:pPr>
    </w:p>
    <w:p w14:paraId="1318B952" w14:textId="77777777" w:rsidR="0097009E" w:rsidRPr="00970959" w:rsidRDefault="0097009E" w:rsidP="00BA6922">
      <w:pPr>
        <w:jc w:val="both"/>
        <w:rPr>
          <w:lang w:val="en-US"/>
        </w:rPr>
      </w:pPr>
    </w:p>
    <w:p w14:paraId="680652A5" w14:textId="70B80090" w:rsidR="00283E56" w:rsidRPr="00970959" w:rsidRDefault="0097009E" w:rsidP="00BA6922">
      <w:pPr>
        <w:jc w:val="both"/>
        <w:rPr>
          <w:lang w:val="en-US"/>
        </w:rPr>
      </w:pPr>
      <w:r w:rsidRPr="00970959">
        <w:rPr>
          <w:lang w:val="en-US"/>
        </w:rPr>
        <w:t>On balance, the</w:t>
      </w:r>
      <w:r w:rsidR="00946216" w:rsidRPr="00970959">
        <w:rPr>
          <w:lang w:val="en-US"/>
        </w:rPr>
        <w:t xml:space="preserve"> </w:t>
      </w:r>
      <w:r w:rsidR="000F3C7D" w:rsidRPr="00970959">
        <w:rPr>
          <w:lang w:val="en-US"/>
        </w:rPr>
        <w:t>Cantonese</w:t>
      </w:r>
      <w:r w:rsidRPr="00970959">
        <w:rPr>
          <w:lang w:val="en-US"/>
        </w:rPr>
        <w:t xml:space="preserve">, </w:t>
      </w:r>
      <w:r w:rsidR="000F166D" w:rsidRPr="00970959">
        <w:rPr>
          <w:lang w:val="en-US"/>
        </w:rPr>
        <w:t xml:space="preserve">the </w:t>
      </w:r>
      <w:r w:rsidRPr="00970959">
        <w:rPr>
          <w:lang w:val="en-US"/>
        </w:rPr>
        <w:t xml:space="preserve">British </w:t>
      </w:r>
      <w:r w:rsidR="000F3C7D" w:rsidRPr="00970959">
        <w:rPr>
          <w:lang w:val="en-US"/>
        </w:rPr>
        <w:t xml:space="preserve">English </w:t>
      </w:r>
      <w:r w:rsidR="000F166D" w:rsidRPr="00970959">
        <w:rPr>
          <w:lang w:val="en-US"/>
        </w:rPr>
        <w:t xml:space="preserve">and the American English-speaking </w:t>
      </w:r>
      <w:r w:rsidR="00946216" w:rsidRPr="00970959">
        <w:rPr>
          <w:lang w:val="en-US"/>
        </w:rPr>
        <w:t xml:space="preserve">participants </w:t>
      </w:r>
      <w:r w:rsidRPr="00970959">
        <w:rPr>
          <w:lang w:val="en-US"/>
        </w:rPr>
        <w:t>tended to choose</w:t>
      </w:r>
      <w:r w:rsidR="00946216" w:rsidRPr="00970959">
        <w:rPr>
          <w:lang w:val="en-US"/>
        </w:rPr>
        <w:t xml:space="preserve"> more saturated colours </w:t>
      </w:r>
      <w:r w:rsidRPr="00970959">
        <w:rPr>
          <w:lang w:val="en-US"/>
        </w:rPr>
        <w:t xml:space="preserve">than the participants from the other </w:t>
      </w:r>
      <w:r w:rsidR="00DF7841" w:rsidRPr="00970959">
        <w:rPr>
          <w:lang w:val="en-US"/>
        </w:rPr>
        <w:t>linguistic backgrounds</w:t>
      </w:r>
      <w:r w:rsidR="00F35F50" w:rsidRPr="00970959">
        <w:rPr>
          <w:lang w:val="en-US"/>
        </w:rPr>
        <w:t xml:space="preserve"> (p&lt;.001)</w:t>
      </w:r>
      <w:r w:rsidRPr="00970959">
        <w:rPr>
          <w:lang w:val="en-US"/>
        </w:rPr>
        <w:t xml:space="preserve">, whereas the </w:t>
      </w:r>
      <w:r w:rsidR="00B85BA8" w:rsidRPr="00970959">
        <w:rPr>
          <w:lang w:val="en-US"/>
        </w:rPr>
        <w:t>Span</w:t>
      </w:r>
      <w:r w:rsidR="00C137A7" w:rsidRPr="00970959">
        <w:rPr>
          <w:lang w:val="en-US"/>
        </w:rPr>
        <w:t>i</w:t>
      </w:r>
      <w:r w:rsidR="00B85BA8" w:rsidRPr="00970959">
        <w:rPr>
          <w:lang w:val="en-US"/>
        </w:rPr>
        <w:t xml:space="preserve">sh </w:t>
      </w:r>
      <w:r w:rsidR="00F35F50" w:rsidRPr="00970959">
        <w:rPr>
          <w:lang w:val="en-US"/>
        </w:rPr>
        <w:t xml:space="preserve">(p&lt;.01) </w:t>
      </w:r>
      <w:r w:rsidR="00E97941" w:rsidRPr="00970959">
        <w:rPr>
          <w:lang w:val="en-US"/>
        </w:rPr>
        <w:t xml:space="preserve">and Italian </w:t>
      </w:r>
      <w:r w:rsidR="00F35F50" w:rsidRPr="00970959">
        <w:rPr>
          <w:lang w:val="en-US"/>
        </w:rPr>
        <w:t xml:space="preserve">(p&lt;.001) </w:t>
      </w:r>
      <w:r w:rsidR="00B85BA8" w:rsidRPr="00970959">
        <w:rPr>
          <w:lang w:val="en-US"/>
        </w:rPr>
        <w:t>participants tended to choose the least saturated colours.</w:t>
      </w:r>
      <w:r w:rsidR="00E97941" w:rsidRPr="00970959">
        <w:rPr>
          <w:lang w:val="en-US"/>
        </w:rPr>
        <w:t xml:space="preserve"> </w:t>
      </w:r>
    </w:p>
    <w:p w14:paraId="559D6772" w14:textId="77777777" w:rsidR="00283E56" w:rsidRPr="00970959" w:rsidRDefault="00283E56" w:rsidP="00BA6922">
      <w:pPr>
        <w:jc w:val="both"/>
        <w:rPr>
          <w:lang w:val="en-US"/>
        </w:rPr>
      </w:pPr>
    </w:p>
    <w:p w14:paraId="7DA9B35C" w14:textId="012E98CA" w:rsidR="00350DEB" w:rsidRPr="00970959" w:rsidRDefault="0097009E" w:rsidP="00350DEB">
      <w:pPr>
        <w:jc w:val="both"/>
        <w:rPr>
          <w:lang w:val="en-US"/>
        </w:rPr>
      </w:pPr>
      <w:r w:rsidRPr="00970959">
        <w:rPr>
          <w:lang w:val="en-US"/>
        </w:rPr>
        <w:t>Interestingly however</w:t>
      </w:r>
      <w:r w:rsidR="00C137A7" w:rsidRPr="00970959">
        <w:rPr>
          <w:lang w:val="en-US"/>
        </w:rPr>
        <w:t xml:space="preserve">, in contrast to our findings concerning the relationship between valence and lightness, the relationship between </w:t>
      </w:r>
      <w:r w:rsidR="003B77CF" w:rsidRPr="00970959">
        <w:rPr>
          <w:lang w:val="en-US"/>
        </w:rPr>
        <w:t>intensity</w:t>
      </w:r>
      <w:r w:rsidR="00C137A7" w:rsidRPr="00970959">
        <w:rPr>
          <w:lang w:val="en-US"/>
        </w:rPr>
        <w:t xml:space="preserve"> and saturation </w:t>
      </w:r>
      <w:r w:rsidRPr="00970959">
        <w:rPr>
          <w:lang w:val="en-US"/>
        </w:rPr>
        <w:t>was</w:t>
      </w:r>
      <w:r w:rsidR="00C137A7" w:rsidRPr="00970959">
        <w:rPr>
          <w:lang w:val="en-US"/>
        </w:rPr>
        <w:t xml:space="preserve"> weake</w:t>
      </w:r>
      <w:r w:rsidR="007A7988" w:rsidRPr="00970959">
        <w:rPr>
          <w:lang w:val="en-US"/>
        </w:rPr>
        <w:t>st</w:t>
      </w:r>
      <w:r w:rsidR="00C137A7" w:rsidRPr="00970959">
        <w:rPr>
          <w:lang w:val="en-US"/>
        </w:rPr>
        <w:t xml:space="preserve"> in the American </w:t>
      </w:r>
      <w:r w:rsidR="008A5E54" w:rsidRPr="00970959">
        <w:rPr>
          <w:lang w:val="en-US"/>
        </w:rPr>
        <w:t>participants</w:t>
      </w:r>
      <w:r w:rsidR="00095088" w:rsidRPr="00970959">
        <w:rPr>
          <w:lang w:val="en-US"/>
        </w:rPr>
        <w:t>.</w:t>
      </w:r>
      <w:r w:rsidRPr="00970959">
        <w:rPr>
          <w:lang w:val="en-US"/>
        </w:rPr>
        <w:t xml:space="preserve"> In other words, the </w:t>
      </w:r>
      <w:r w:rsidR="00916AC3" w:rsidRPr="00970959">
        <w:rPr>
          <w:lang w:val="en-US"/>
        </w:rPr>
        <w:t xml:space="preserve">gradient of the </w:t>
      </w:r>
      <w:r w:rsidRPr="00970959">
        <w:rPr>
          <w:lang w:val="en-US"/>
        </w:rPr>
        <w:t xml:space="preserve">slope showing the responses of the American participants is </w:t>
      </w:r>
      <w:r w:rsidR="00FF7CFD" w:rsidRPr="00970959">
        <w:rPr>
          <w:lang w:val="en-US"/>
        </w:rPr>
        <w:t>mu</w:t>
      </w:r>
      <w:r w:rsidR="00D263EA" w:rsidRPr="00970959">
        <w:rPr>
          <w:lang w:val="en-US"/>
        </w:rPr>
        <w:t>c</w:t>
      </w:r>
      <w:r w:rsidR="00FF7CFD" w:rsidRPr="00970959">
        <w:rPr>
          <w:lang w:val="en-US"/>
        </w:rPr>
        <w:t>h less steep</w:t>
      </w:r>
      <w:r w:rsidRPr="00970959">
        <w:rPr>
          <w:lang w:val="en-US"/>
        </w:rPr>
        <w:t xml:space="preserve"> than those for the participants from the other cultural backgrounds.</w:t>
      </w:r>
      <w:r w:rsidR="00350DEB" w:rsidRPr="00970959">
        <w:rPr>
          <w:lang w:val="en-US"/>
        </w:rPr>
        <w:t xml:space="preserve"> </w:t>
      </w:r>
      <w:r w:rsidR="00D21F52" w:rsidRPr="00970959">
        <w:rPr>
          <w:lang w:val="en-US"/>
        </w:rPr>
        <w:t xml:space="preserve">This suggests that the Americans were more likely to choose more </w:t>
      </w:r>
      <w:r w:rsidR="00D263EA" w:rsidRPr="00970959">
        <w:rPr>
          <w:lang w:val="en-US"/>
        </w:rPr>
        <w:t xml:space="preserve">saturated </w:t>
      </w:r>
      <w:r w:rsidR="00D21F52" w:rsidRPr="00970959">
        <w:rPr>
          <w:lang w:val="en-US"/>
        </w:rPr>
        <w:t xml:space="preserve">colours on average for emotions that were low in intensity (feelings like ‘calm’) than the British, Cantonese and German participants; and, conversely, less saturated colours for feelings high in intensity (e.g. ‘furious’) than their British, Cantonese and German counterparts. </w:t>
      </w:r>
      <w:r w:rsidR="00350DEB" w:rsidRPr="00970959">
        <w:rPr>
          <w:lang w:val="en-US"/>
        </w:rPr>
        <w:t xml:space="preserve">To illustrate what this means, let us look at how the responses </w:t>
      </w:r>
      <w:r w:rsidR="00FE7345" w:rsidRPr="00970959">
        <w:rPr>
          <w:lang w:val="en-US"/>
        </w:rPr>
        <w:t xml:space="preserve">provided by the American participants </w:t>
      </w:r>
      <w:r w:rsidR="00350DEB" w:rsidRPr="00970959">
        <w:rPr>
          <w:lang w:val="en-US"/>
        </w:rPr>
        <w:t xml:space="preserve">to a high </w:t>
      </w:r>
      <w:r w:rsidR="003B77CF" w:rsidRPr="00970959">
        <w:rPr>
          <w:lang w:val="en-US"/>
        </w:rPr>
        <w:t>intensity</w:t>
      </w:r>
      <w:r w:rsidR="00350DEB" w:rsidRPr="00970959">
        <w:rPr>
          <w:lang w:val="en-US"/>
        </w:rPr>
        <w:t xml:space="preserve"> emotion (furious) and a low </w:t>
      </w:r>
      <w:r w:rsidR="003B77CF" w:rsidRPr="00970959">
        <w:rPr>
          <w:lang w:val="en-US"/>
        </w:rPr>
        <w:t>intensity</w:t>
      </w:r>
      <w:r w:rsidR="00350DEB" w:rsidRPr="00970959">
        <w:rPr>
          <w:lang w:val="en-US"/>
        </w:rPr>
        <w:t xml:space="preserve"> emotion (calm) compared with the responses provided by participants from three other </w:t>
      </w:r>
      <w:r w:rsidR="00FE7345" w:rsidRPr="00970959">
        <w:rPr>
          <w:lang w:val="en-US"/>
        </w:rPr>
        <w:t>linguistic</w:t>
      </w:r>
      <w:r w:rsidR="00350DEB" w:rsidRPr="00970959">
        <w:rPr>
          <w:lang w:val="en-US"/>
        </w:rPr>
        <w:t xml:space="preserve"> backgrounds. Figure 4.</w:t>
      </w:r>
      <w:r w:rsidR="00603EA0" w:rsidRPr="00970959">
        <w:rPr>
          <w:lang w:val="en-US"/>
        </w:rPr>
        <w:t>10</w:t>
      </w:r>
      <w:r w:rsidR="00350DEB" w:rsidRPr="00970959">
        <w:rPr>
          <w:lang w:val="en-US"/>
        </w:rPr>
        <w:t xml:space="preserve"> takes these two emotions and shows how the responses of the American</w:t>
      </w:r>
      <w:r w:rsidR="00FE7345" w:rsidRPr="00970959">
        <w:rPr>
          <w:lang w:val="en-US"/>
        </w:rPr>
        <w:t xml:space="preserve"> participants</w:t>
      </w:r>
      <w:r w:rsidR="00350DEB" w:rsidRPr="00970959">
        <w:rPr>
          <w:lang w:val="en-US"/>
        </w:rPr>
        <w:t xml:space="preserve"> compared with those of the British, </w:t>
      </w:r>
      <w:r w:rsidR="00FE7345" w:rsidRPr="00970959">
        <w:rPr>
          <w:lang w:val="en-US"/>
        </w:rPr>
        <w:t>Cantonese</w:t>
      </w:r>
      <w:r w:rsidR="00350DEB" w:rsidRPr="00970959">
        <w:rPr>
          <w:lang w:val="en-US"/>
        </w:rPr>
        <w:t xml:space="preserve"> and German participants.</w:t>
      </w:r>
    </w:p>
    <w:p w14:paraId="776BA857" w14:textId="782600B9" w:rsidR="00474B8A" w:rsidRPr="00970959" w:rsidRDefault="00474B8A" w:rsidP="00350DEB">
      <w:pPr>
        <w:jc w:val="both"/>
        <w:rPr>
          <w:lang w:val="en-US"/>
        </w:rPr>
      </w:pPr>
    </w:p>
    <w:p w14:paraId="64F6A16E" w14:textId="649BEC46" w:rsidR="00474B8A" w:rsidRPr="00970959" w:rsidRDefault="00474B8A" w:rsidP="00350DEB">
      <w:pPr>
        <w:jc w:val="both"/>
        <w:rPr>
          <w:lang w:val="en-US"/>
        </w:rPr>
      </w:pPr>
    </w:p>
    <w:p w14:paraId="4CC4282C" w14:textId="1C460BA9" w:rsidR="00474B8A" w:rsidRPr="00970959" w:rsidRDefault="00474B8A" w:rsidP="00350DEB">
      <w:pPr>
        <w:jc w:val="both"/>
        <w:rPr>
          <w:lang w:val="en-US"/>
        </w:rPr>
      </w:pPr>
    </w:p>
    <w:p w14:paraId="463A068B" w14:textId="77777777" w:rsidR="00474B8A" w:rsidRPr="00970959" w:rsidRDefault="00474B8A" w:rsidP="00350DEB">
      <w:pPr>
        <w:jc w:val="both"/>
        <w:rPr>
          <w:lang w:val="en-US"/>
        </w:rPr>
      </w:pPr>
    </w:p>
    <w:p w14:paraId="2F69F8D6" w14:textId="77777777" w:rsidR="001276D1" w:rsidRPr="00970959" w:rsidRDefault="001276D1" w:rsidP="000E17C9">
      <w:pPr>
        <w:jc w:val="both"/>
        <w:rPr>
          <w:lang w:val="en-US"/>
        </w:rPr>
      </w:pPr>
    </w:p>
    <w:p w14:paraId="1895E5F9" w14:textId="3F295335" w:rsidR="000E17C9" w:rsidRPr="00970959" w:rsidRDefault="000E17C9" w:rsidP="000E17C9">
      <w:pPr>
        <w:jc w:val="both"/>
        <w:rPr>
          <w:lang w:val="en-US"/>
        </w:rPr>
      </w:pPr>
      <w:r w:rsidRPr="00970959">
        <w:rPr>
          <w:noProof/>
          <w:lang w:val="en-US" w:eastAsia="zh-CN"/>
        </w:rPr>
        <mc:AlternateContent>
          <mc:Choice Requires="wpg">
            <w:drawing>
              <wp:anchor distT="0" distB="0" distL="114300" distR="114300" simplePos="0" relativeHeight="251767808" behindDoc="0" locked="0" layoutInCell="1" allowOverlap="1" wp14:anchorId="74E35C26" wp14:editId="1F2D927E">
                <wp:simplePos x="0" y="0"/>
                <wp:positionH relativeFrom="column">
                  <wp:posOffset>389965</wp:posOffset>
                </wp:positionH>
                <wp:positionV relativeFrom="paragraph">
                  <wp:posOffset>39408</wp:posOffset>
                </wp:positionV>
                <wp:extent cx="5469591" cy="1611069"/>
                <wp:effectExtent l="0" t="0" r="0" b="27305"/>
                <wp:wrapNone/>
                <wp:docPr id="102" name="Grupo 2027835991"/>
                <wp:cNvGraphicFramePr/>
                <a:graphic xmlns:a="http://schemas.openxmlformats.org/drawingml/2006/main">
                  <a:graphicData uri="http://schemas.microsoft.com/office/word/2010/wordprocessingGroup">
                    <wpg:wgp>
                      <wpg:cNvGrpSpPr/>
                      <wpg:grpSpPr>
                        <a:xfrm>
                          <a:off x="0" y="0"/>
                          <a:ext cx="5469591" cy="1611069"/>
                          <a:chOff x="0" y="0"/>
                          <a:chExt cx="5469591" cy="1611069"/>
                        </a:xfrm>
                      </wpg:grpSpPr>
                      <wps:wsp>
                        <wps:cNvPr id="103" name="Rectangle: Rounded Corners 8"/>
                        <wps:cNvSpPr/>
                        <wps:spPr>
                          <a:xfrm>
                            <a:off x="1532965" y="860611"/>
                            <a:ext cx="823595" cy="259715"/>
                          </a:xfrm>
                          <a:prstGeom prst="roundRect">
                            <a:avLst/>
                          </a:prstGeom>
                          <a:solidFill>
                            <a:srgbClr val="C94A4A"/>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4" name="Rectangle: Rounded Corners 7"/>
                        <wps:cNvSpPr/>
                        <wps:spPr>
                          <a:xfrm>
                            <a:off x="591671" y="860611"/>
                            <a:ext cx="790575" cy="259715"/>
                          </a:xfrm>
                          <a:prstGeom prst="roundRect">
                            <a:avLst/>
                          </a:prstGeom>
                          <a:solidFill>
                            <a:srgbClr val="880906"/>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6" name="Rectangle: Rounded Corners 6"/>
                        <wps:cNvSpPr/>
                        <wps:spPr>
                          <a:xfrm>
                            <a:off x="3012141" y="860611"/>
                            <a:ext cx="885825" cy="254952"/>
                          </a:xfrm>
                          <a:prstGeom prst="roundRect">
                            <a:avLst/>
                          </a:prstGeom>
                          <a:solidFill>
                            <a:schemeClr val="accent5">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7" name="Rectangle: Rounded Corners 2"/>
                        <wps:cNvSpPr/>
                        <wps:spPr>
                          <a:xfrm>
                            <a:off x="4007224" y="860611"/>
                            <a:ext cx="842963" cy="254635"/>
                          </a:xfrm>
                          <a:prstGeom prst="roundRect">
                            <a:avLst/>
                          </a:prstGeom>
                          <a:solidFill>
                            <a:schemeClr val="accent1">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8" name="Text Box 108"/>
                        <wps:cNvSpPr txBox="1">
                          <a:spLocks noChangeArrowheads="1"/>
                        </wps:cNvSpPr>
                        <wps:spPr bwMode="auto">
                          <a:xfrm>
                            <a:off x="1990165" y="1304364"/>
                            <a:ext cx="1710055" cy="306705"/>
                          </a:xfrm>
                          <a:prstGeom prst="rect">
                            <a:avLst/>
                          </a:prstGeom>
                          <a:solidFill>
                            <a:srgbClr val="FFFFFF"/>
                          </a:solidFill>
                          <a:ln w="9525">
                            <a:solidFill>
                              <a:schemeClr val="bg1"/>
                            </a:solidFill>
                            <a:miter lim="800000"/>
                            <a:headEnd/>
                            <a:tailEnd/>
                          </a:ln>
                        </wps:spPr>
                        <wps:txbx>
                          <w:txbxContent>
                            <w:p w14:paraId="7E488BB1" w14:textId="77777777" w:rsidR="000E17C9" w:rsidRDefault="000E17C9" w:rsidP="000E17C9">
                              <w:r>
                                <w:t>American participants</w:t>
                              </w:r>
                            </w:p>
                          </w:txbxContent>
                        </wps:txbx>
                        <wps:bodyPr rot="0" vert="horz" wrap="square" lIns="91440" tIns="45720" rIns="91440" bIns="45720" anchor="t" anchorCtr="0">
                          <a:noAutofit/>
                        </wps:bodyPr>
                      </wps:wsp>
                      <wps:wsp>
                        <wps:cNvPr id="109" name="Text Box 2"/>
                        <wps:cNvSpPr txBox="1">
                          <a:spLocks noChangeArrowheads="1"/>
                        </wps:cNvSpPr>
                        <wps:spPr bwMode="auto">
                          <a:xfrm>
                            <a:off x="1855694" y="0"/>
                            <a:ext cx="1838325" cy="629920"/>
                          </a:xfrm>
                          <a:prstGeom prst="rect">
                            <a:avLst/>
                          </a:prstGeom>
                          <a:solidFill>
                            <a:srgbClr val="FFFFFF"/>
                          </a:solidFill>
                          <a:ln w="9525">
                            <a:noFill/>
                            <a:miter lim="800000"/>
                            <a:headEnd/>
                            <a:tailEnd/>
                          </a:ln>
                        </wps:spPr>
                        <wps:txbx>
                          <w:txbxContent>
                            <w:p w14:paraId="3DCC3C07" w14:textId="77777777" w:rsidR="000E17C9" w:rsidRDefault="000E17C9" w:rsidP="000E17C9">
                              <w:pPr>
                                <w:jc w:val="center"/>
                              </w:pPr>
                              <w:r>
                                <w:t>British participants</w:t>
                              </w:r>
                            </w:p>
                            <w:p w14:paraId="5F27A09F" w14:textId="77777777" w:rsidR="000E17C9" w:rsidRDefault="000E17C9" w:rsidP="000E17C9">
                              <w:pPr>
                                <w:jc w:val="center"/>
                              </w:pPr>
                              <w:r>
                                <w:t>Cantonese participants</w:t>
                              </w:r>
                            </w:p>
                            <w:p w14:paraId="0E49E9ED" w14:textId="77777777" w:rsidR="000E17C9" w:rsidRDefault="000E17C9" w:rsidP="000E17C9">
                              <w:pPr>
                                <w:jc w:val="center"/>
                              </w:pPr>
                              <w:r>
                                <w:t>German participants</w:t>
                              </w:r>
                            </w:p>
                          </w:txbxContent>
                        </wps:txbx>
                        <wps:bodyPr rot="0" vert="horz" wrap="square" lIns="91440" tIns="45720" rIns="91440" bIns="45720" anchor="t" anchorCtr="0">
                          <a:noAutofit/>
                        </wps:bodyPr>
                      </wps:wsp>
                      <wps:wsp>
                        <wps:cNvPr id="111" name="Text Box 2"/>
                        <wps:cNvSpPr txBox="1">
                          <a:spLocks noChangeArrowheads="1"/>
                        </wps:cNvSpPr>
                        <wps:spPr bwMode="auto">
                          <a:xfrm>
                            <a:off x="4840941" y="874058"/>
                            <a:ext cx="628650" cy="275590"/>
                          </a:xfrm>
                          <a:prstGeom prst="rect">
                            <a:avLst/>
                          </a:prstGeom>
                          <a:solidFill>
                            <a:srgbClr val="FFFFFF"/>
                          </a:solidFill>
                          <a:ln w="9525">
                            <a:noFill/>
                            <a:miter lim="800000"/>
                            <a:headEnd/>
                            <a:tailEnd/>
                          </a:ln>
                        </wps:spPr>
                        <wps:txbx>
                          <w:txbxContent>
                            <w:p w14:paraId="46700775" w14:textId="77777777" w:rsidR="000E17C9" w:rsidRDefault="000E17C9" w:rsidP="000E17C9">
                              <w:r>
                                <w:t>Calm</w:t>
                              </w:r>
                            </w:p>
                          </w:txbxContent>
                        </wps:txbx>
                        <wps:bodyPr rot="0" vert="horz" wrap="square" lIns="91440" tIns="45720" rIns="91440" bIns="45720" anchor="t" anchorCtr="0">
                          <a:spAutoFit/>
                        </wps:bodyPr>
                      </wps:wsp>
                      <wps:wsp>
                        <wps:cNvPr id="114" name="Straight Arrow Connector 114"/>
                        <wps:cNvCnPr/>
                        <wps:spPr>
                          <a:xfrm flipH="1">
                            <a:off x="1033929" y="282388"/>
                            <a:ext cx="968189" cy="50818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5" name="Straight Arrow Connector 115"/>
                        <wps:cNvCnPr/>
                        <wps:spPr>
                          <a:xfrm>
                            <a:off x="3536576" y="282388"/>
                            <a:ext cx="876300" cy="504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9" name="Straight Arrow Connector 119"/>
                        <wps:cNvCnPr/>
                        <wps:spPr>
                          <a:xfrm flipH="1" flipV="1">
                            <a:off x="2001371" y="1154205"/>
                            <a:ext cx="152400" cy="2355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0" name="Straight Arrow Connector 120"/>
                        <wps:cNvCnPr/>
                        <wps:spPr>
                          <a:xfrm flipV="1">
                            <a:off x="3281082" y="1154953"/>
                            <a:ext cx="141755" cy="23483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1" name="Cuadro de texto 2027835990"/>
                        <wps:cNvSpPr txBox="1"/>
                        <wps:spPr>
                          <a:xfrm>
                            <a:off x="0" y="847141"/>
                            <a:ext cx="655320" cy="273050"/>
                          </a:xfrm>
                          <a:prstGeom prst="rect">
                            <a:avLst/>
                          </a:prstGeom>
                          <a:noFill/>
                          <a:ln w="6350">
                            <a:noFill/>
                          </a:ln>
                        </wps:spPr>
                        <wps:txbx>
                          <w:txbxContent>
                            <w:p w14:paraId="360C20E8" w14:textId="77777777" w:rsidR="000E17C9" w:rsidRPr="00BC0CA6" w:rsidRDefault="000E17C9" w:rsidP="000E17C9">
                              <w:pPr>
                                <w:jc w:val="both"/>
                                <w:rPr>
                                  <w:lang w:val="en-US"/>
                                </w:rPr>
                              </w:pPr>
                              <w:r w:rsidRPr="00DE2C05">
                                <w:rPr>
                                  <w:lang w:val="en-US"/>
                                </w:rPr>
                                <w:t>Furiou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wgp>
                  </a:graphicData>
                </a:graphic>
              </wp:anchor>
            </w:drawing>
          </mc:Choice>
          <mc:Fallback>
            <w:pict>
              <v:group w14:anchorId="74E35C26" id="Grupo 2027835991" o:spid="_x0000_s1046" style="position:absolute;left:0;text-align:left;margin-left:30.7pt;margin-top:3.1pt;width:430.7pt;height:126.85pt;z-index:251767808;mso-position-horizontal-relative:text;mso-position-vertical-relative:text" coordsize="54695,1611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">
                <v:roundrect id="Rectangle: Rounded Corners 8" o:spid="_x0000_s1047" style="position:absolute;left:15329;top:8606;width:8236;height:259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" fillcolor="#c94a4a" stroked="f" strokeweight="2pt"/>
                <v:roundrect id="Rectangle: Rounded Corners 7" o:spid="_x0000_s1048" style="position:absolute;left:5916;top:8606;width:7906;height:259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" fillcolor="#880906" stroked="f" strokeweight="2pt"/>
                <v:roundrect id="Rectangle: Rounded Corners 6" o:spid="_x0000_s1049" style="position:absolute;left:30121;top:8606;width:8858;height:254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" fillcolor="#b6dde8 [1304]" stroked="f" strokeweight="2pt"/>
                <v:roundrect id="Rectangle: Rounded Corners 2" o:spid="_x0000_s1050" style="position:absolute;left:40072;top:8606;width:8429;height:254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" fillcolor="#dbe5f1 [660]" stroked="f" strokeweight="2pt"/>
                <v:shape id="Text Box 108" o:spid="_x0000_s1051" type="#_x0000_t202" style="position:absolute;left:19901;top:13043;width:17101;height:30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" strokecolor="white [3212]">
                  <v:textbox>
                    <w:txbxContent>
                      <w:p w14:paraId="7E488BB1" w14:textId="77777777" w:rsidR="000E17C9" w:rsidRDefault="000E17C9" w:rsidP="000E17C9">
                        <w:r>
                          <w:t>American participants</w:t>
                        </w:r>
                      </w:p>
                    </w:txbxContent>
                  </v:textbox>
                </v:shape>
                <v:shape id="Text Box 2" o:spid="_x0000_s1052" type="#_x0000_t202" style="position:absolute;left:18556;width:18384;height:62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" stroked="f">
                  <v:textbox>
                    <w:txbxContent>
                      <w:p w14:paraId="3DCC3C07" w14:textId="77777777" w:rsidR="000E17C9" w:rsidRDefault="000E17C9" w:rsidP="000E17C9">
                        <w:pPr>
                          <w:jc w:val="center"/>
                        </w:pPr>
                        <w:r>
                          <w:t>British participants</w:t>
                        </w:r>
                      </w:p>
                      <w:p w14:paraId="5F27A09F" w14:textId="77777777" w:rsidR="000E17C9" w:rsidRDefault="000E17C9" w:rsidP="000E17C9">
                        <w:pPr>
                          <w:jc w:val="center"/>
                        </w:pPr>
                        <w:r>
                          <w:t>Cantonese participants</w:t>
                        </w:r>
                      </w:p>
                      <w:p w14:paraId="0E49E9ED" w14:textId="77777777" w:rsidR="000E17C9" w:rsidRDefault="000E17C9" w:rsidP="000E17C9">
                        <w:pPr>
                          <w:jc w:val="center"/>
                        </w:pPr>
                        <w:r>
                          <w:t>German participants</w:t>
                        </w:r>
                      </w:p>
                    </w:txbxContent>
                  </v:textbox>
                </v:shape>
                <v:shape id="Text Box 2" o:spid="_x0000_s1053" type="#_x0000_t202" style="position:absolute;left:48409;top:8740;width:6286;height:27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" stroked="f">
                  <v:textbox style="mso-fit-shape-to-text:t">
                    <w:txbxContent>
                      <w:p w14:paraId="46700775" w14:textId="77777777" w:rsidR="000E17C9" w:rsidRDefault="000E17C9" w:rsidP="000E17C9">
                        <w:r>
                          <w:t>Calm</w:t>
                        </w:r>
                      </w:p>
                    </w:txbxContent>
                  </v:textbox>
                </v:shape>
                <v:shape id="Straight Arrow Connector 114" o:spid="_x0000_s1054" type="#_x0000_t32" style="position:absolute;left:10339;top:2823;width:9682;height:5082;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" strokecolor="black [3040]">
                  <v:stroke endarrow="block"/>
                </v:shape>
                <v:shape id="Straight Arrow Connector 115" o:spid="_x0000_s1055" type="#_x0000_t32" style="position:absolute;left:35365;top:2823;width:8763;height:504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" strokecolor="black [3040]">
                  <v:stroke endarrow="block"/>
                </v:shape>
                <v:shape id="Straight Arrow Connector 119" o:spid="_x0000_s1056" type="#_x0000_t32" style="position:absolute;left:20013;top:11542;width:1524;height:2355;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" strokecolor="black [3040]">
                  <v:stroke endarrow="block"/>
                </v:shape>
                <v:shape id="Straight Arrow Connector 120" o:spid="_x0000_s1057" type="#_x0000_t32" style="position:absolute;left:32810;top:11549;width:1418;height:2348;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" strokecolor="black [3040]">
                  <v:stroke endarrow="block"/>
                </v:shape>
                <v:shape id="Cuadro de texto 2027835990" o:spid="_x0000_s1058" type="#_x0000_t202" style="position:absolute;top:8471;width:6553;height:273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" filled="f" stroked="f" strokeweight=".5pt">
                  <v:textbox style="mso-fit-shape-to-text:t">
                    <w:txbxContent>
                      <w:p w14:paraId="360C20E8" w14:textId="77777777" w:rsidR="000E17C9" w:rsidRPr="00BC0CA6" w:rsidRDefault="000E17C9" w:rsidP="000E17C9">
                        <w:pPr>
                          <w:jc w:val="both"/>
                          <w:rPr>
                            <w:lang w:val="en-US"/>
                          </w:rPr>
                        </w:pPr>
                        <w:r w:rsidRPr="00DE2C05">
                          <w:rPr>
                            <w:lang w:val="en-US"/>
                          </w:rPr>
                          <w:t>Furious</w:t>
                        </w:r>
                      </w:p>
                    </w:txbxContent>
                  </v:textbox>
                </v:shape>
              </v:group>
            </w:pict>
          </mc:Fallback>
        </mc:AlternateContent>
      </w:r>
    </w:p>
    <w:p w14:paraId="49A451DB" w14:textId="14A76353" w:rsidR="000E17C9" w:rsidRPr="00970959" w:rsidRDefault="000E17C9" w:rsidP="000E17C9">
      <w:pPr>
        <w:jc w:val="both"/>
        <w:rPr>
          <w:lang w:val="en-US"/>
        </w:rPr>
      </w:pPr>
    </w:p>
    <w:p w14:paraId="3FE51494" w14:textId="4B584AC5" w:rsidR="000E17C9" w:rsidRPr="00970959" w:rsidRDefault="000E17C9" w:rsidP="000E17C9">
      <w:pPr>
        <w:jc w:val="both"/>
        <w:rPr>
          <w:lang w:val="en-US"/>
        </w:rPr>
      </w:pPr>
    </w:p>
    <w:p w14:paraId="52533952" w14:textId="3CF1C0B5" w:rsidR="000E17C9" w:rsidRPr="00970959" w:rsidRDefault="000E17C9" w:rsidP="000E17C9">
      <w:pPr>
        <w:jc w:val="both"/>
        <w:rPr>
          <w:lang w:val="en-US"/>
        </w:rPr>
      </w:pPr>
    </w:p>
    <w:p w14:paraId="5DCAEA89" w14:textId="13D6951E" w:rsidR="000E17C9" w:rsidRPr="00970959" w:rsidRDefault="000E17C9" w:rsidP="000E17C9">
      <w:pPr>
        <w:jc w:val="both"/>
        <w:rPr>
          <w:lang w:val="en-US"/>
        </w:rPr>
      </w:pPr>
    </w:p>
    <w:p w14:paraId="4C946B40" w14:textId="678CC3CE" w:rsidR="000E17C9" w:rsidRPr="00970959" w:rsidRDefault="000E17C9" w:rsidP="000E17C9">
      <w:pPr>
        <w:jc w:val="both"/>
        <w:rPr>
          <w:lang w:val="en-US"/>
        </w:rPr>
      </w:pPr>
    </w:p>
    <w:p w14:paraId="325C650A" w14:textId="77777777" w:rsidR="000E17C9" w:rsidRPr="00970959" w:rsidRDefault="000E17C9" w:rsidP="00BA6922">
      <w:pPr>
        <w:jc w:val="both"/>
        <w:rPr>
          <w:lang w:val="en-US"/>
        </w:rPr>
      </w:pPr>
    </w:p>
    <w:p w14:paraId="14BB531A" w14:textId="77777777" w:rsidR="000E17C9" w:rsidRPr="00970959" w:rsidRDefault="000E17C9" w:rsidP="00BA6922">
      <w:pPr>
        <w:jc w:val="both"/>
        <w:rPr>
          <w:lang w:val="en-US"/>
        </w:rPr>
      </w:pPr>
    </w:p>
    <w:p w14:paraId="557B9409" w14:textId="77777777" w:rsidR="000E17C9" w:rsidRPr="00970959" w:rsidRDefault="000E17C9" w:rsidP="00BA6922">
      <w:pPr>
        <w:jc w:val="both"/>
        <w:rPr>
          <w:lang w:val="en-US"/>
        </w:rPr>
      </w:pPr>
    </w:p>
    <w:p w14:paraId="581F1E27" w14:textId="77777777" w:rsidR="000E17C9" w:rsidRPr="00970959" w:rsidRDefault="000E17C9" w:rsidP="00BA6922">
      <w:pPr>
        <w:jc w:val="both"/>
        <w:rPr>
          <w:lang w:val="en-US"/>
        </w:rPr>
      </w:pPr>
    </w:p>
    <w:p w14:paraId="0D53C197" w14:textId="77777777" w:rsidR="000E17C9" w:rsidRPr="00970959" w:rsidRDefault="000E17C9" w:rsidP="00BA6922">
      <w:pPr>
        <w:jc w:val="both"/>
        <w:rPr>
          <w:lang w:val="en-US"/>
        </w:rPr>
      </w:pPr>
    </w:p>
    <w:p w14:paraId="1E2E43C7" w14:textId="40D2E971" w:rsidR="00350DEB" w:rsidRPr="00970959" w:rsidRDefault="00350DEB" w:rsidP="00B52437">
      <w:pPr>
        <w:jc w:val="both"/>
        <w:rPr>
          <w:lang w:val="en-US"/>
        </w:rPr>
      </w:pPr>
      <w:r w:rsidRPr="00970959">
        <w:rPr>
          <w:lang w:val="en-US"/>
        </w:rPr>
        <w:t>Figure 4.</w:t>
      </w:r>
      <w:r w:rsidR="00603EA0" w:rsidRPr="00970959">
        <w:rPr>
          <w:lang w:val="en-US"/>
        </w:rPr>
        <w:t>10</w:t>
      </w:r>
      <w:r w:rsidRPr="00970959">
        <w:rPr>
          <w:lang w:val="en-US"/>
        </w:rPr>
        <w:tab/>
        <w:t>An illustration showing the less extreme response patterns of the Americans in comparison to three other cultural groups</w:t>
      </w:r>
      <w:r w:rsidR="0072676A" w:rsidRPr="00970959">
        <w:rPr>
          <w:lang w:val="en-US"/>
        </w:rPr>
        <w:t xml:space="preserve">: colours associated with intense emotions are on average less saturated </w:t>
      </w:r>
      <w:r w:rsidR="005526F2" w:rsidRPr="00970959">
        <w:rPr>
          <w:lang w:val="en-US"/>
        </w:rPr>
        <w:t>(</w:t>
      </w:r>
      <w:r w:rsidR="00F80957" w:rsidRPr="00970959">
        <w:rPr>
          <w:lang w:val="en-US"/>
        </w:rPr>
        <w:t>dull, muted</w:t>
      </w:r>
      <w:r w:rsidR="005526F2" w:rsidRPr="00970959">
        <w:rPr>
          <w:lang w:val="en-US"/>
        </w:rPr>
        <w:t>) while colours associated with non-intense emotions are more saturated (with less grey).</w:t>
      </w:r>
    </w:p>
    <w:p w14:paraId="2A53C613" w14:textId="77777777" w:rsidR="00A524CA" w:rsidRPr="00970959" w:rsidRDefault="00A524CA" w:rsidP="00B52437">
      <w:pPr>
        <w:jc w:val="both"/>
        <w:rPr>
          <w:lang w:val="en-US"/>
        </w:rPr>
      </w:pPr>
    </w:p>
    <w:p w14:paraId="482C3C34" w14:textId="059641CA" w:rsidR="24751F22" w:rsidRPr="00970959" w:rsidRDefault="24751F22" w:rsidP="00BA6922">
      <w:pPr>
        <w:jc w:val="both"/>
        <w:rPr>
          <w:lang w:val="en-US"/>
        </w:rPr>
      </w:pPr>
    </w:p>
    <w:p w14:paraId="44F10304" w14:textId="68D0F3D9" w:rsidR="00283E56" w:rsidRPr="00970959" w:rsidRDefault="07917DCE" w:rsidP="0B4C9179">
      <w:pPr>
        <w:jc w:val="both"/>
        <w:rPr>
          <w:lang w:val="en-US"/>
        </w:rPr>
      </w:pPr>
      <w:r w:rsidRPr="00970959">
        <w:rPr>
          <w:lang w:val="en-US"/>
        </w:rPr>
        <w:t>We see in Figure 4.</w:t>
      </w:r>
      <w:r w:rsidR="00DB047A" w:rsidRPr="00970959">
        <w:rPr>
          <w:lang w:val="en-US"/>
        </w:rPr>
        <w:t>9</w:t>
      </w:r>
      <w:r w:rsidRPr="00970959">
        <w:rPr>
          <w:lang w:val="en-US"/>
        </w:rPr>
        <w:t xml:space="preserve"> that for the word ‘furious’ (a ‘high </w:t>
      </w:r>
      <w:r w:rsidR="003B77CF" w:rsidRPr="00970959">
        <w:rPr>
          <w:lang w:val="en-US"/>
        </w:rPr>
        <w:t>intensity</w:t>
      </w:r>
      <w:r w:rsidRPr="00970959">
        <w:rPr>
          <w:lang w:val="en-US"/>
        </w:rPr>
        <w:t xml:space="preserve">’ word), the American participants were likely to choose </w:t>
      </w:r>
      <w:r w:rsidR="00D263EA" w:rsidRPr="00970959">
        <w:rPr>
          <w:lang w:val="en-US"/>
        </w:rPr>
        <w:t xml:space="preserve">a </w:t>
      </w:r>
      <w:r w:rsidRPr="00970959">
        <w:rPr>
          <w:lang w:val="en-US"/>
        </w:rPr>
        <w:t>less saturated</w:t>
      </w:r>
      <w:r w:rsidR="00D263EA" w:rsidRPr="00970959">
        <w:rPr>
          <w:lang w:val="en-US"/>
        </w:rPr>
        <w:t xml:space="preserve"> shade</w:t>
      </w:r>
      <w:r w:rsidRPr="00970959">
        <w:rPr>
          <w:lang w:val="en-US"/>
        </w:rPr>
        <w:t xml:space="preserve"> of red than their British, </w:t>
      </w:r>
      <w:r w:rsidR="009E2203" w:rsidRPr="00970959">
        <w:rPr>
          <w:lang w:val="en-US"/>
        </w:rPr>
        <w:t>Cantonese</w:t>
      </w:r>
      <w:r w:rsidRPr="00970959">
        <w:rPr>
          <w:lang w:val="en-US"/>
        </w:rPr>
        <w:t xml:space="preserve"> and German </w:t>
      </w:r>
      <w:r w:rsidRPr="00970959">
        <w:rPr>
          <w:lang w:val="en-US"/>
        </w:rPr>
        <w:lastRenderedPageBreak/>
        <w:t xml:space="preserve">counterparts. Conversely, for the word ‘calm’ (a ‘low </w:t>
      </w:r>
      <w:r w:rsidR="003B77CF" w:rsidRPr="00970959">
        <w:rPr>
          <w:lang w:val="en-US"/>
        </w:rPr>
        <w:t>intensity</w:t>
      </w:r>
      <w:r w:rsidRPr="00970959">
        <w:rPr>
          <w:lang w:val="en-US"/>
        </w:rPr>
        <w:t xml:space="preserve">’ word) they were more likely to choose a more saturated shade of blue than their British, </w:t>
      </w:r>
      <w:r w:rsidR="0042451A" w:rsidRPr="00970959">
        <w:rPr>
          <w:lang w:val="en-US"/>
        </w:rPr>
        <w:t>Cantonese</w:t>
      </w:r>
      <w:r w:rsidRPr="00970959">
        <w:rPr>
          <w:lang w:val="en-US"/>
        </w:rPr>
        <w:t xml:space="preserve"> and German counterparts. In other words, in comparison to other </w:t>
      </w:r>
      <w:r w:rsidR="0042451A" w:rsidRPr="00970959">
        <w:rPr>
          <w:lang w:val="en-US"/>
        </w:rPr>
        <w:t>participants</w:t>
      </w:r>
      <w:r w:rsidRPr="00970959">
        <w:rPr>
          <w:lang w:val="en-US"/>
        </w:rPr>
        <w:t xml:space="preserve">, the American participants made less use of the whole saturation spectrum, avoiding shades from the extremities of the spectrum. The difference is particularly marked at the lower end of the spectrum. Here the line representing the </w:t>
      </w:r>
      <w:r w:rsidR="003A4408" w:rsidRPr="00970959">
        <w:rPr>
          <w:lang w:val="en-US"/>
        </w:rPr>
        <w:t xml:space="preserve">responses provided by the </w:t>
      </w:r>
      <w:r w:rsidRPr="00970959">
        <w:rPr>
          <w:lang w:val="en-US"/>
        </w:rPr>
        <w:t>America</w:t>
      </w:r>
      <w:r w:rsidR="003A4408" w:rsidRPr="00970959">
        <w:rPr>
          <w:lang w:val="en-US"/>
        </w:rPr>
        <w:t>n participants</w:t>
      </w:r>
      <w:r w:rsidRPr="00970959">
        <w:rPr>
          <w:lang w:val="en-US"/>
        </w:rPr>
        <w:t xml:space="preserve"> is higher than those representing</w:t>
      </w:r>
      <w:r w:rsidR="003A4408" w:rsidRPr="00970959">
        <w:rPr>
          <w:lang w:val="en-US"/>
        </w:rPr>
        <w:t xml:space="preserve"> the responses of</w:t>
      </w:r>
      <w:r w:rsidRPr="00970959">
        <w:rPr>
          <w:lang w:val="en-US"/>
        </w:rPr>
        <w:t xml:space="preserve"> all the other </w:t>
      </w:r>
      <w:r w:rsidR="003A4408" w:rsidRPr="00970959">
        <w:rPr>
          <w:lang w:val="en-US"/>
        </w:rPr>
        <w:t>participants</w:t>
      </w:r>
      <w:r w:rsidRPr="00970959">
        <w:rPr>
          <w:lang w:val="en-US"/>
        </w:rPr>
        <w:t xml:space="preserve">. This indicates that </w:t>
      </w:r>
      <w:r w:rsidR="003A4408" w:rsidRPr="00970959">
        <w:rPr>
          <w:lang w:val="en-US"/>
        </w:rPr>
        <w:t>the</w:t>
      </w:r>
      <w:r w:rsidRPr="00970959">
        <w:rPr>
          <w:lang w:val="en-US"/>
        </w:rPr>
        <w:t xml:space="preserve"> American</w:t>
      </w:r>
      <w:r w:rsidR="003A4408" w:rsidRPr="00970959">
        <w:rPr>
          <w:lang w:val="en-US"/>
        </w:rPr>
        <w:t xml:space="preserve"> participants</w:t>
      </w:r>
      <w:r w:rsidRPr="00970959">
        <w:rPr>
          <w:lang w:val="en-US"/>
        </w:rPr>
        <w:t xml:space="preserve"> were less likely than </w:t>
      </w:r>
      <w:r w:rsidR="003A4408" w:rsidRPr="00970959">
        <w:rPr>
          <w:lang w:val="en-US"/>
        </w:rPr>
        <w:t>participants</w:t>
      </w:r>
      <w:r w:rsidRPr="00970959">
        <w:rPr>
          <w:lang w:val="en-US"/>
        </w:rPr>
        <w:t xml:space="preserve"> </w:t>
      </w:r>
      <w:r w:rsidR="003A4408" w:rsidRPr="00970959">
        <w:rPr>
          <w:lang w:val="en-US"/>
        </w:rPr>
        <w:t>with other linguistic</w:t>
      </w:r>
      <w:r w:rsidRPr="00970959">
        <w:rPr>
          <w:lang w:val="en-US"/>
        </w:rPr>
        <w:t xml:space="preserve"> backgrounds to choose saturated colours when presented with high </w:t>
      </w:r>
      <w:r w:rsidR="003B77CF" w:rsidRPr="00970959">
        <w:rPr>
          <w:lang w:val="en-US"/>
        </w:rPr>
        <w:t>intensity</w:t>
      </w:r>
      <w:r w:rsidRPr="00970959">
        <w:rPr>
          <w:lang w:val="en-US"/>
        </w:rPr>
        <w:t xml:space="preserve"> emotions. It is interesting to compare this finding to </w:t>
      </w:r>
      <w:r w:rsidR="003A4408" w:rsidRPr="00970959">
        <w:rPr>
          <w:lang w:val="en-US"/>
        </w:rPr>
        <w:t>the finding that we made regarding</w:t>
      </w:r>
      <w:r w:rsidRPr="00970959">
        <w:rPr>
          <w:lang w:val="en-US"/>
        </w:rPr>
        <w:t xml:space="preserve"> the relationship between valence and lightness. Whereas American</w:t>
      </w:r>
      <w:r w:rsidR="003A4408" w:rsidRPr="00970959">
        <w:rPr>
          <w:lang w:val="en-US"/>
        </w:rPr>
        <w:t xml:space="preserve"> participants </w:t>
      </w:r>
      <w:r w:rsidRPr="00970959">
        <w:rPr>
          <w:lang w:val="en-US"/>
        </w:rPr>
        <w:t xml:space="preserve">appear to be highly sensitive to valence, in expressing their associations between colours and emotions, especially negative valence, they appear to be much less sensitive than the </w:t>
      </w:r>
      <w:r w:rsidR="00DF7841" w:rsidRPr="00970959">
        <w:rPr>
          <w:lang w:val="en-US"/>
        </w:rPr>
        <w:t>participants from other linguistic backgrounds</w:t>
      </w:r>
      <w:r w:rsidRPr="00970959">
        <w:rPr>
          <w:lang w:val="en-US"/>
        </w:rPr>
        <w:t xml:space="preserve"> to </w:t>
      </w:r>
      <w:r w:rsidR="003B77CF" w:rsidRPr="00970959">
        <w:rPr>
          <w:lang w:val="en-US"/>
        </w:rPr>
        <w:t>intensity</w:t>
      </w:r>
      <w:r w:rsidRPr="00970959">
        <w:rPr>
          <w:lang w:val="en-US"/>
        </w:rPr>
        <w:t xml:space="preserve">, in this specific task. It is somewhat difficult to explain this finding. One explanation may relate to relatively high levels of extraversion in US citizens in comparison with other nationalities </w:t>
      </w:r>
      <w:r w:rsidR="0B4C9179" w:rsidRPr="00970959">
        <w:rPr>
          <w:lang w:val="en-US"/>
        </w:rPr>
        <w:fldChar w:fldCharType="begin"/>
      </w:r>
      <w:r w:rsidR="00B20965" w:rsidRPr="00970959">
        <w:rPr>
          <w:lang w:val="en-US"/>
        </w:rPr>
        <w:instrText xml:space="preserve"> ADDIN ZOTERO_ITEM CSL_CITATION {"citationID":"KpM8kDIS","properties":{"formattedCitation":"(Lynn &amp; Martin, 1995)","plainCitation":"(Lynn &amp; Martin, 1995)","noteIndex":0},"citationItems":[{"id":54,"uris":["http://zotero.org/users/6094700/items/XCGLQDWI"],"itemData":{"id":54,"type":"article-journal","abstract":"National mean scores for extraversion, neuroticism and psychoticism were obtained for a large sample of nations together with national means for the work ethic and competitiveness. These data were intercorrelated with additional variables including per capita incomes and national prevalence rates of suicide, homicide and alcoholism. The results showed a number of significant relationships. Factor analysis revealed the presence of three factors which were interpreted as extraversion, neuroticism and psychoticism. The contribution of questionnaire data and demographic indices as methods for measuring national differences in personality is discussed.","container-title":"Personality and Individual Differences","DOI":"10.1016/0191-8869(95)00054-A","ISSN":"0191-8869","issue":"3","journalAbbreviation":"Personality and Individual Differences","language":"en","page":"403-406","source":"ScienceDirect","title":"National differences for thirty-seven nations in extraversion, neuroticism, psychoticism and economic, demographic and other correlates","volume":"19","author":[{"family":"Lynn","given":"Richard"},{"family":"Martin","given":"Terence"}],"issued":{"date-parts":[["1995",9,1]]}}}],"schema":"https://github.com/citation-style-language/schema/raw/master/csl-citation.json"} </w:instrText>
      </w:r>
      <w:r w:rsidR="0B4C9179" w:rsidRPr="00970959">
        <w:rPr>
          <w:lang w:val="en-US"/>
        </w:rPr>
        <w:fldChar w:fldCharType="separate"/>
      </w:r>
      <w:r w:rsidRPr="00970959">
        <w:t>(Lynn &amp; Martin, 1995)</w:t>
      </w:r>
      <w:r w:rsidR="0B4C9179" w:rsidRPr="00970959">
        <w:rPr>
          <w:lang w:val="en-US"/>
        </w:rPr>
        <w:fldChar w:fldCharType="end"/>
      </w:r>
      <w:r w:rsidRPr="00970959">
        <w:rPr>
          <w:lang w:val="en-US"/>
        </w:rPr>
        <w:t xml:space="preserve">; high levels of extraversion have been found to relate to a reduced sensitivity to the arousing properties of emotions </w:t>
      </w:r>
      <w:r w:rsidR="0B4C9179" w:rsidRPr="00970959">
        <w:rPr>
          <w:lang w:val="en-US"/>
        </w:rPr>
        <w:fldChar w:fldCharType="begin"/>
      </w:r>
      <w:r w:rsidR="00B20965" w:rsidRPr="00970959">
        <w:rPr>
          <w:lang w:val="en-US"/>
        </w:rPr>
        <w:instrText xml:space="preserve"> ADDIN ZOTERO_ITEM CSL_CITATION {"citationID":"QpPVIyQV","properties":{"formattedCitation":"(Kehoe, Toomey, Balsters, &amp; Bokde, 2012)","plainCitation":"(Kehoe, Toomey, Balsters, &amp; Bokde, 2012)","noteIndex":0},"citationItems":[{"id":56,"uris":["http://zotero.org/users/6094700/items/2BMW4YHC"],"itemData":{"id":56,"type":"article-journal","container-title":"Social cognitive and affective neuroscience","ISSN":"1749-5024","issue":"7","journalAbbreviation":"Social cognitive and affective neuroscience","note":"publisher: Oxford University Press","page":"858-870","title":"Personality modulates the effects of emotional arousal and valence on brain activation","volume":"7","author":[{"family":"Kehoe","given":"Elizabeth G"},{"family":"Toomey","given":"John M"},{"family":"Balsters","given":"Joshua H"},{"family":"Bokde","given":"Arun LW"}],"issued":{"date-parts":[["2012"]]}}}],"schema":"https://github.com/citation-style-language/schema/raw/master/csl-citation.json"} </w:instrText>
      </w:r>
      <w:r w:rsidR="0B4C9179" w:rsidRPr="00970959">
        <w:rPr>
          <w:lang w:val="en-US"/>
        </w:rPr>
        <w:fldChar w:fldCharType="separate"/>
      </w:r>
      <w:r w:rsidRPr="00970959">
        <w:t>(Kehoe, Toomey, Balsters, &amp; Bokde, 2012)</w:t>
      </w:r>
      <w:r w:rsidR="0B4C9179" w:rsidRPr="00970959">
        <w:rPr>
          <w:lang w:val="en-US"/>
        </w:rPr>
        <w:fldChar w:fldCharType="end"/>
      </w:r>
      <w:r w:rsidRPr="00970959">
        <w:rPr>
          <w:lang w:val="en-US"/>
        </w:rPr>
        <w:t xml:space="preserve">. </w:t>
      </w:r>
    </w:p>
    <w:p w14:paraId="65E013AF" w14:textId="6060038E" w:rsidR="00A758AB" w:rsidRPr="00970959" w:rsidRDefault="00A758AB" w:rsidP="0B4C9179">
      <w:pPr>
        <w:jc w:val="both"/>
        <w:rPr>
          <w:lang w:val="en-US"/>
        </w:rPr>
      </w:pPr>
    </w:p>
    <w:p w14:paraId="07570842" w14:textId="55D3E1B9" w:rsidR="00A758AB" w:rsidRPr="00970959" w:rsidRDefault="00A758AB" w:rsidP="00A758AB">
      <w:pPr>
        <w:pStyle w:val="Ttulo3"/>
        <w:ind w:left="720" w:hanging="720"/>
      </w:pPr>
      <w:bookmarkStart w:id="127" w:name="_Toc118900210"/>
      <w:bookmarkStart w:id="128" w:name="_Toc120712784"/>
      <w:r w:rsidRPr="00970959">
        <w:t>4.2.6</w:t>
      </w:r>
      <w:r w:rsidRPr="00970959">
        <w:tab/>
        <w:t>Do</w:t>
      </w:r>
      <w:r w:rsidR="00373B26" w:rsidRPr="00970959">
        <w:t>es the relationship between</w:t>
      </w:r>
      <w:r w:rsidRPr="00970959">
        <w:t xml:space="preserve"> </w:t>
      </w:r>
      <w:r w:rsidR="00373B26" w:rsidRPr="00970959">
        <w:t xml:space="preserve">emotional </w:t>
      </w:r>
      <w:r w:rsidRPr="00970959">
        <w:t xml:space="preserve">intensity </w:t>
      </w:r>
      <w:r w:rsidR="00373B26" w:rsidRPr="00970959">
        <w:t>and</w:t>
      </w:r>
      <w:r w:rsidRPr="00970959">
        <w:t xml:space="preserve"> colour saturation vary according to the gender of the prompt?</w:t>
      </w:r>
      <w:bookmarkEnd w:id="127"/>
      <w:bookmarkEnd w:id="128"/>
    </w:p>
    <w:p w14:paraId="1FB904B6" w14:textId="77777777" w:rsidR="00A758AB" w:rsidRPr="00970959" w:rsidRDefault="00A758AB" w:rsidP="00A758AB">
      <w:pPr>
        <w:rPr>
          <w:lang w:val="en" w:eastAsia="en-GB"/>
        </w:rPr>
      </w:pPr>
    </w:p>
    <w:p w14:paraId="30E483B9" w14:textId="1CDC24F7" w:rsidR="00A758AB" w:rsidRPr="00970959" w:rsidRDefault="00A758AB" w:rsidP="00A758AB">
      <w:pPr>
        <w:jc w:val="both"/>
        <w:rPr>
          <w:lang w:val="en-US"/>
        </w:rPr>
      </w:pPr>
      <w:r w:rsidRPr="00970959">
        <w:rPr>
          <w:lang w:val="en-US"/>
        </w:rPr>
        <w:t xml:space="preserve">In </w:t>
      </w:r>
      <w:r w:rsidR="0031547D" w:rsidRPr="00970959">
        <w:rPr>
          <w:lang w:val="en-US"/>
        </w:rPr>
        <w:t>Section</w:t>
      </w:r>
      <w:r w:rsidRPr="00970959">
        <w:rPr>
          <w:lang w:val="en-US"/>
        </w:rPr>
        <w:t xml:space="preserve"> 1, we </w:t>
      </w:r>
      <w:r w:rsidR="00347B0A" w:rsidRPr="00970959">
        <w:rPr>
          <w:lang w:val="en-US"/>
        </w:rPr>
        <w:t>saw</w:t>
      </w:r>
      <w:r w:rsidRPr="00970959">
        <w:rPr>
          <w:lang w:val="en-US"/>
        </w:rPr>
        <w:t xml:space="preserve"> that in many cultures women are expected to experience, and to express, more ‘muted’ emotions than men. Men’s emotions in contrast are expected to be more ‘intense’. This leads us to ask whether emotions are more likely to be associated with more saturated colours when they appear in the masculine form. In other words, will an emotion such as ‘furiosa/o’ be associated with more saturated colours when it appears in its masculine form (‘furioso’) than when it appears in its feminine form (‘furiosa’)? The mean scores and distributions for the degree of saturation selected for the different prompts in our Spanish and Italian participants are shown in Figure </w:t>
      </w:r>
      <w:r w:rsidR="00DB047A" w:rsidRPr="00970959">
        <w:rPr>
          <w:lang w:val="en-US"/>
        </w:rPr>
        <w:t>4.1</w:t>
      </w:r>
      <w:r w:rsidR="00603EA0" w:rsidRPr="00970959">
        <w:rPr>
          <w:lang w:val="en-US"/>
        </w:rPr>
        <w:t>1</w:t>
      </w:r>
      <w:r w:rsidRPr="00970959">
        <w:rPr>
          <w:lang w:val="en-US"/>
        </w:rPr>
        <w:t>.</w:t>
      </w:r>
    </w:p>
    <w:p w14:paraId="499E2F71" w14:textId="77777777" w:rsidR="00A758AB" w:rsidRPr="00970959" w:rsidRDefault="00A758AB" w:rsidP="00A758AB">
      <w:pPr>
        <w:jc w:val="both"/>
        <w:rPr>
          <w:lang w:val="en-US"/>
        </w:rPr>
      </w:pPr>
    </w:p>
    <w:p w14:paraId="548ED6B8" w14:textId="34BBBD32" w:rsidR="00A758AB" w:rsidRPr="00970959" w:rsidRDefault="001647F5" w:rsidP="00A758AB">
      <w:pPr>
        <w:jc w:val="center"/>
        <w:rPr>
          <w:lang w:val="en-US"/>
        </w:rPr>
      </w:pPr>
      <w:r w:rsidRPr="00970959">
        <w:rPr>
          <w:noProof/>
          <w:lang w:val="en-US"/>
        </w:rPr>
        <w:lastRenderedPageBreak/>
        <w:drawing>
          <wp:inline distT="0" distB="0" distL="0" distR="0" wp14:anchorId="2155F46B" wp14:editId="0E24EDC7">
            <wp:extent cx="5943600" cy="3169920"/>
            <wp:effectExtent l="0" t="0" r="0" b="5080"/>
            <wp:docPr id="73" name="Imagen 73" descr="Form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Forma&#10;&#10;Descripción generada automáticamente con confianza baja"/>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06D0346D" w14:textId="77777777" w:rsidR="00A758AB" w:rsidRPr="00970959" w:rsidRDefault="00A758AB" w:rsidP="00A758AB">
      <w:pPr>
        <w:jc w:val="both"/>
        <w:rPr>
          <w:lang w:val="en-US"/>
        </w:rPr>
      </w:pPr>
    </w:p>
    <w:p w14:paraId="7C77FC6E" w14:textId="69A35773" w:rsidR="00A758AB" w:rsidRPr="00970959" w:rsidRDefault="00A758AB" w:rsidP="00A758AB">
      <w:pPr>
        <w:ind w:left="1440" w:hanging="1440"/>
        <w:jc w:val="both"/>
        <w:rPr>
          <w:lang w:val="en-US"/>
        </w:rPr>
      </w:pPr>
      <w:r w:rsidRPr="00970959">
        <w:rPr>
          <w:lang w:val="en-US"/>
        </w:rPr>
        <w:t xml:space="preserve">Figure </w:t>
      </w:r>
      <w:r w:rsidR="00DB047A" w:rsidRPr="00970959">
        <w:rPr>
          <w:lang w:val="en-US"/>
        </w:rPr>
        <w:t>4.1</w:t>
      </w:r>
      <w:r w:rsidR="00603EA0" w:rsidRPr="00970959">
        <w:rPr>
          <w:lang w:val="en-US"/>
        </w:rPr>
        <w:t>1</w:t>
      </w:r>
      <w:r w:rsidRPr="00970959">
        <w:rPr>
          <w:lang w:val="en-US"/>
        </w:rPr>
        <w:tab/>
        <w:t>Mean scores and distributions of saturation values of the colours selected for masculine and feminine prompts in Spanish and Italian</w:t>
      </w:r>
    </w:p>
    <w:p w14:paraId="221C0911" w14:textId="77777777" w:rsidR="00A758AB" w:rsidRPr="00970959" w:rsidRDefault="00A758AB" w:rsidP="00A758AB">
      <w:pPr>
        <w:jc w:val="both"/>
        <w:rPr>
          <w:lang w:val="en-US"/>
        </w:rPr>
      </w:pPr>
    </w:p>
    <w:p w14:paraId="28948374" w14:textId="77777777" w:rsidR="00A758AB" w:rsidRPr="00970959" w:rsidRDefault="00A758AB" w:rsidP="00A758AB">
      <w:pPr>
        <w:jc w:val="both"/>
        <w:rPr>
          <w:b/>
          <w:bCs/>
          <w:sz w:val="22"/>
          <w:lang w:val="en-US"/>
        </w:rPr>
      </w:pPr>
      <w:r w:rsidRPr="00970959">
        <w:rPr>
          <w:lang w:val="en-US"/>
        </w:rPr>
        <w:t>There were no significant differences between the mean saturation values of the colours selected for masculine prompts and for feminine prompts in either Spanish (mean saturation value for feminine prompts: 53%; mean saturation value for masculine prompts: 55%) or Italian (mean saturation value for feminine prompts: 56%; mean saturation value for colours associated with masculine prompts: 55%).</w:t>
      </w:r>
    </w:p>
    <w:p w14:paraId="6483CE68" w14:textId="77777777" w:rsidR="00A758AB" w:rsidRPr="00970959" w:rsidRDefault="00A758AB" w:rsidP="00A758AB">
      <w:pPr>
        <w:jc w:val="both"/>
        <w:rPr>
          <w:lang w:val="en-US"/>
        </w:rPr>
      </w:pPr>
    </w:p>
    <w:p w14:paraId="2F9260BF" w14:textId="530E2C7E" w:rsidR="00A758AB" w:rsidRPr="00970959" w:rsidRDefault="00A758AB" w:rsidP="00A758AB">
      <w:pPr>
        <w:jc w:val="both"/>
        <w:rPr>
          <w:lang w:val="en-US"/>
        </w:rPr>
      </w:pPr>
      <w:r w:rsidRPr="00970959">
        <w:rPr>
          <w:lang w:val="en-US"/>
        </w:rPr>
        <w:t xml:space="preserve">We then looked at </w:t>
      </w:r>
      <w:r w:rsidR="00F6405C" w:rsidRPr="00970959">
        <w:rPr>
          <w:lang w:val="en-US"/>
        </w:rPr>
        <w:t xml:space="preserve">the </w:t>
      </w:r>
      <w:r w:rsidRPr="00970959">
        <w:rPr>
          <w:lang w:val="en-US"/>
        </w:rPr>
        <w:t xml:space="preserve">extent to which intensity </w:t>
      </w:r>
      <w:r w:rsidR="00F6405C" w:rsidRPr="00970959">
        <w:rPr>
          <w:lang w:val="en-US"/>
        </w:rPr>
        <w:t xml:space="preserve">of an emotion </w:t>
      </w:r>
      <w:r w:rsidRPr="00970959">
        <w:rPr>
          <w:lang w:val="en-US"/>
        </w:rPr>
        <w:t xml:space="preserve">served as a predictor for saturation, in order to see whether there are differences between the choices made for masculine and feminine adjectives in this respect. In other words, we compared the respective gradients of the slopes for the masculine and feminine prompts in both Spanish and Italian. These are shown in Figure </w:t>
      </w:r>
      <w:r w:rsidR="00DB047A" w:rsidRPr="00970959">
        <w:rPr>
          <w:lang w:val="en-US"/>
        </w:rPr>
        <w:t>4.1</w:t>
      </w:r>
      <w:r w:rsidR="00603EA0" w:rsidRPr="00970959">
        <w:rPr>
          <w:lang w:val="en-US"/>
        </w:rPr>
        <w:t>2</w:t>
      </w:r>
      <w:r w:rsidRPr="00970959">
        <w:rPr>
          <w:lang w:val="en-US"/>
        </w:rPr>
        <w:t xml:space="preserve">. </w:t>
      </w:r>
    </w:p>
    <w:p w14:paraId="1D96479F" w14:textId="5062D34F" w:rsidR="00A758AB" w:rsidRPr="00970959" w:rsidRDefault="003742AD" w:rsidP="00A758AB">
      <w:pPr>
        <w:jc w:val="center"/>
        <w:rPr>
          <w:b/>
          <w:bCs/>
          <w:lang w:val="en-US"/>
        </w:rPr>
      </w:pPr>
      <w:r w:rsidRPr="00970959">
        <w:rPr>
          <w:b/>
          <w:bCs/>
          <w:noProof/>
          <w:lang w:val="en-US"/>
        </w:rPr>
        <w:lastRenderedPageBreak/>
        <w:drawing>
          <wp:inline distT="0" distB="0" distL="0" distR="0" wp14:anchorId="7A516CF7" wp14:editId="3EC50008">
            <wp:extent cx="5748618" cy="2606040"/>
            <wp:effectExtent l="0" t="0" r="5080" b="0"/>
            <wp:docPr id="62" name="Imagen 6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62" descr="Diagrama&#10;&#10;Descripción generada automáticamente"/>
                    <pic:cNvPicPr/>
                  </pic:nvPicPr>
                  <pic:blipFill rotWithShape="1">
                    <a:blip r:embed="rId67" cstate="print">
                      <a:extLst>
                        <a:ext uri="{28A0092B-C50C-407E-A947-70E740481C1C}">
                          <a14:useLocalDpi xmlns:a14="http://schemas.microsoft.com/office/drawing/2010/main" val="0"/>
                        </a:ext>
                      </a:extLst>
                    </a:blip>
                    <a:srcRect r="32692" b="45714"/>
                    <a:stretch/>
                  </pic:blipFill>
                  <pic:spPr bwMode="auto">
                    <a:xfrm>
                      <a:off x="0" y="0"/>
                      <a:ext cx="5753231" cy="2608131"/>
                    </a:xfrm>
                    <a:prstGeom prst="rect">
                      <a:avLst/>
                    </a:prstGeom>
                    <a:ln>
                      <a:noFill/>
                    </a:ln>
                    <a:extLst>
                      <a:ext uri="{53640926-AAD7-44D8-BBD7-CCE9431645EC}">
                        <a14:shadowObscured xmlns:a14="http://schemas.microsoft.com/office/drawing/2010/main"/>
                      </a:ext>
                    </a:extLst>
                  </pic:spPr>
                </pic:pic>
              </a:graphicData>
            </a:graphic>
          </wp:inline>
        </w:drawing>
      </w:r>
    </w:p>
    <w:p w14:paraId="29465623" w14:textId="5F50FC0F" w:rsidR="00A758AB" w:rsidRPr="00970959" w:rsidRDefault="00A758AB" w:rsidP="00A758AB">
      <w:pPr>
        <w:spacing w:after="120"/>
        <w:ind w:left="1440" w:hanging="1440"/>
        <w:jc w:val="both"/>
        <w:rPr>
          <w:lang w:val="en-US"/>
        </w:rPr>
      </w:pPr>
      <w:r w:rsidRPr="00970959">
        <w:rPr>
          <w:lang w:val="en-US"/>
        </w:rPr>
        <w:t xml:space="preserve">Figure </w:t>
      </w:r>
      <w:r w:rsidR="00DB047A" w:rsidRPr="00970959">
        <w:rPr>
          <w:lang w:val="en-US"/>
        </w:rPr>
        <w:t>4.1</w:t>
      </w:r>
      <w:r w:rsidR="00603EA0" w:rsidRPr="00970959">
        <w:rPr>
          <w:lang w:val="en-US"/>
        </w:rPr>
        <w:t>2</w:t>
      </w:r>
      <w:r w:rsidRPr="00970959">
        <w:rPr>
          <w:lang w:val="en-US"/>
        </w:rPr>
        <w:tab/>
        <w:t>Associations between the intensity of the emotion and the saturation levels of the colours with which it was associated for masculine and feminine prompts (in Spanish and Italian)</w:t>
      </w:r>
    </w:p>
    <w:p w14:paraId="0A63391C" w14:textId="77777777" w:rsidR="00A758AB" w:rsidRPr="00970959" w:rsidRDefault="00A758AB" w:rsidP="00A758AB">
      <w:pPr>
        <w:jc w:val="both"/>
        <w:rPr>
          <w:lang w:val="en-US"/>
        </w:rPr>
      </w:pPr>
    </w:p>
    <w:p w14:paraId="5E753666" w14:textId="4EE10320" w:rsidR="00A758AB" w:rsidRPr="00970959" w:rsidRDefault="00A758AB" w:rsidP="0B4C9179">
      <w:pPr>
        <w:jc w:val="both"/>
        <w:rPr>
          <w:lang w:val="en-US"/>
        </w:rPr>
      </w:pPr>
      <w:r w:rsidRPr="00970959">
        <w:rPr>
          <w:lang w:val="en-US"/>
        </w:rPr>
        <w:t>Here we found no significant interactions for the Spanish prompts (p=.48) or for the Italian prompts (p=.76). In other words, saturation is not more strongly related to intensity in either the masculine or the feminine prompts.</w:t>
      </w:r>
    </w:p>
    <w:p w14:paraId="6D0D8B7E" w14:textId="6367ED37" w:rsidR="00283E56" w:rsidRPr="00970959" w:rsidRDefault="006A0377" w:rsidP="00BA6922">
      <w:pPr>
        <w:pStyle w:val="Ttulo2"/>
        <w:rPr>
          <w:rFonts w:cs="Times New Roman"/>
          <w:sz w:val="28"/>
          <w:szCs w:val="28"/>
        </w:rPr>
      </w:pPr>
      <w:bookmarkStart w:id="129" w:name="_Toc51757137"/>
      <w:bookmarkStart w:id="130" w:name="_Toc120712785"/>
      <w:r w:rsidRPr="00970959">
        <w:rPr>
          <w:rFonts w:cs="Times New Roman"/>
          <w:sz w:val="28"/>
          <w:szCs w:val="28"/>
        </w:rPr>
        <w:t>4.</w:t>
      </w:r>
      <w:r w:rsidR="004410AD" w:rsidRPr="00970959">
        <w:rPr>
          <w:rFonts w:cs="Times New Roman"/>
          <w:sz w:val="28"/>
          <w:szCs w:val="28"/>
        </w:rPr>
        <w:t>3</w:t>
      </w:r>
      <w:r w:rsidRPr="00970959">
        <w:rPr>
          <w:rFonts w:cs="Times New Roman"/>
          <w:sz w:val="28"/>
          <w:szCs w:val="28"/>
        </w:rPr>
        <w:t xml:space="preserve"> </w:t>
      </w:r>
      <w:bookmarkEnd w:id="129"/>
      <w:r w:rsidR="0088736A" w:rsidRPr="00970959">
        <w:rPr>
          <w:rFonts w:cs="Times New Roman"/>
          <w:sz w:val="28"/>
          <w:szCs w:val="28"/>
        </w:rPr>
        <w:tab/>
      </w:r>
      <w:r w:rsidR="00EC0E4F" w:rsidRPr="00970959">
        <w:rPr>
          <w:rFonts w:cs="Times New Roman"/>
          <w:sz w:val="28"/>
          <w:szCs w:val="28"/>
        </w:rPr>
        <w:t>Conclusion</w:t>
      </w:r>
      <w:bookmarkEnd w:id="130"/>
    </w:p>
    <w:p w14:paraId="24468C01" w14:textId="47B31815" w:rsidR="008E5B4A" w:rsidRPr="00970959" w:rsidRDefault="00A311CD" w:rsidP="008E5B4A">
      <w:pPr>
        <w:spacing w:after="120"/>
        <w:jc w:val="both"/>
        <w:rPr>
          <w:lang w:val="en" w:eastAsia="en-GB"/>
        </w:rPr>
      </w:pPr>
      <w:r w:rsidRPr="00970959">
        <w:rPr>
          <w:lang w:val="en" w:eastAsia="en-GB"/>
        </w:rPr>
        <w:t xml:space="preserve">In this </w:t>
      </w:r>
      <w:r w:rsidR="0031547D" w:rsidRPr="00970959">
        <w:rPr>
          <w:lang w:val="en" w:eastAsia="en-GB"/>
        </w:rPr>
        <w:t>Section</w:t>
      </w:r>
      <w:r w:rsidR="004A073B" w:rsidRPr="00970959">
        <w:rPr>
          <w:lang w:val="en" w:eastAsia="en-GB"/>
        </w:rPr>
        <w:t>,</w:t>
      </w:r>
      <w:r w:rsidRPr="00970959">
        <w:rPr>
          <w:lang w:val="en" w:eastAsia="en-GB"/>
        </w:rPr>
        <w:t xml:space="preserve"> we have seen that the valence of an emotion is </w:t>
      </w:r>
      <w:r w:rsidR="0063032E" w:rsidRPr="00970959">
        <w:rPr>
          <w:lang w:val="en" w:eastAsia="en-GB"/>
        </w:rPr>
        <w:t xml:space="preserve">metaphorically </w:t>
      </w:r>
      <w:r w:rsidRPr="00970959">
        <w:rPr>
          <w:lang w:val="en" w:eastAsia="en-GB"/>
        </w:rPr>
        <w:t>related to the lightness of the colour that it is associated</w:t>
      </w:r>
      <w:r w:rsidR="004A073B" w:rsidRPr="00970959">
        <w:rPr>
          <w:lang w:val="en" w:eastAsia="en-GB"/>
        </w:rPr>
        <w:t xml:space="preserve"> with</w:t>
      </w:r>
      <w:r w:rsidRPr="00970959">
        <w:rPr>
          <w:lang w:val="en" w:eastAsia="en-GB"/>
        </w:rPr>
        <w:t xml:space="preserve">; that is to say, more positive emotions tend to be associated with lighter colours and more negative emotions are associated with darker colours. </w:t>
      </w:r>
      <w:r w:rsidR="003B77CF" w:rsidRPr="00970959">
        <w:rPr>
          <w:lang w:val="en" w:eastAsia="en-GB"/>
        </w:rPr>
        <w:t>More intense emotions</w:t>
      </w:r>
      <w:r w:rsidRPr="00970959">
        <w:rPr>
          <w:lang w:val="en" w:eastAsia="en-GB"/>
        </w:rPr>
        <w:t xml:space="preserve"> tend to be associated with more saturated colours</w:t>
      </w:r>
      <w:r w:rsidR="0068033D" w:rsidRPr="00970959">
        <w:rPr>
          <w:lang w:val="en" w:eastAsia="en-GB"/>
        </w:rPr>
        <w:t>,</w:t>
      </w:r>
      <w:r w:rsidRPr="00970959">
        <w:rPr>
          <w:lang w:val="en" w:eastAsia="en-GB"/>
        </w:rPr>
        <w:t xml:space="preserve"> and </w:t>
      </w:r>
      <w:r w:rsidR="0054115C" w:rsidRPr="00970959">
        <w:rPr>
          <w:lang w:val="en" w:eastAsia="en-GB"/>
        </w:rPr>
        <w:t>less intense</w:t>
      </w:r>
      <w:r w:rsidRPr="00970959">
        <w:rPr>
          <w:lang w:val="en" w:eastAsia="en-GB"/>
        </w:rPr>
        <w:t xml:space="preserve"> emotions tend to be associated with less saturated colours. Both of these findings were highly significant across the board. However</w:t>
      </w:r>
      <w:r w:rsidR="002775D0" w:rsidRPr="00970959">
        <w:rPr>
          <w:lang w:val="en" w:eastAsia="en-GB"/>
        </w:rPr>
        <w:t>,</w:t>
      </w:r>
      <w:r w:rsidRPr="00970959">
        <w:rPr>
          <w:lang w:val="en" w:eastAsia="en-GB"/>
        </w:rPr>
        <w:t xml:space="preserve"> there were cross-cultural differences both in terms of the overall levels of lightness and saturation and in terms</w:t>
      </w:r>
      <w:r w:rsidR="00F6405C" w:rsidRPr="00970959">
        <w:rPr>
          <w:lang w:val="en" w:eastAsia="en-GB"/>
        </w:rPr>
        <w:t xml:space="preserve"> </w:t>
      </w:r>
      <w:r w:rsidRPr="00970959">
        <w:rPr>
          <w:lang w:val="en" w:eastAsia="en-GB"/>
        </w:rPr>
        <w:t>o</w:t>
      </w:r>
      <w:r w:rsidR="00F6405C" w:rsidRPr="00970959">
        <w:rPr>
          <w:lang w:val="en" w:eastAsia="en-GB"/>
        </w:rPr>
        <w:t>f</w:t>
      </w:r>
      <w:r w:rsidRPr="00970959">
        <w:rPr>
          <w:lang w:val="en" w:eastAsia="en-GB"/>
        </w:rPr>
        <w:t xml:space="preserve"> the degree to which these properties were associated.</w:t>
      </w:r>
      <w:r w:rsidR="002775D0" w:rsidRPr="00970959">
        <w:rPr>
          <w:lang w:val="en" w:eastAsia="en-GB"/>
        </w:rPr>
        <w:t xml:space="preserve"> </w:t>
      </w:r>
    </w:p>
    <w:p w14:paraId="59DA6B69" w14:textId="1E8300B5" w:rsidR="008E5B4A" w:rsidRPr="00970959" w:rsidRDefault="07917DCE" w:rsidP="008E5B4A">
      <w:pPr>
        <w:spacing w:after="120"/>
        <w:jc w:val="both"/>
        <w:rPr>
          <w:lang w:val="en" w:eastAsia="en-GB"/>
        </w:rPr>
      </w:pPr>
      <w:r w:rsidRPr="00970959">
        <w:rPr>
          <w:lang w:val="en" w:eastAsia="en-GB"/>
        </w:rPr>
        <w:t xml:space="preserve">In terms of the lightness of the colours selected, </w:t>
      </w:r>
      <w:r w:rsidR="00BB403A" w:rsidRPr="00970959">
        <w:rPr>
          <w:lang w:val="en" w:eastAsia="en-GB"/>
        </w:rPr>
        <w:t>British</w:t>
      </w:r>
      <w:r w:rsidRPr="00970959">
        <w:rPr>
          <w:lang w:val="en" w:eastAsia="en-GB"/>
        </w:rPr>
        <w:t xml:space="preserve"> and </w:t>
      </w:r>
      <w:r w:rsidR="000F3C7D" w:rsidRPr="00970959">
        <w:rPr>
          <w:lang w:val="en" w:eastAsia="en-GB"/>
        </w:rPr>
        <w:t>Cantonese</w:t>
      </w:r>
      <w:r w:rsidRPr="00970959">
        <w:rPr>
          <w:lang w:val="en" w:eastAsia="en-GB"/>
        </w:rPr>
        <w:t xml:space="preserve"> participants tended to choose colours that were lighter overall in comparison with the other participants, regardless of the emotions with which they were associated. There are two ways to interpret this finding. Firstly, it could be that </w:t>
      </w:r>
      <w:r w:rsidR="00F6405C" w:rsidRPr="00970959">
        <w:rPr>
          <w:lang w:val="en" w:eastAsia="en-GB"/>
        </w:rPr>
        <w:t>these groups</w:t>
      </w:r>
      <w:r w:rsidRPr="00970959">
        <w:rPr>
          <w:lang w:val="en" w:eastAsia="en-GB"/>
        </w:rPr>
        <w:t xml:space="preserve"> perceive the emotions in a more positive light than the other participants, or it could simply be that they prefer lighter colours more generally. The fact that </w:t>
      </w:r>
      <w:r w:rsidR="00BB403A" w:rsidRPr="00970959">
        <w:rPr>
          <w:lang w:val="en" w:eastAsia="en-GB"/>
        </w:rPr>
        <w:t>British</w:t>
      </w:r>
      <w:r w:rsidRPr="00970959">
        <w:rPr>
          <w:lang w:val="en" w:eastAsia="en-GB"/>
        </w:rPr>
        <w:t xml:space="preserve"> and </w:t>
      </w:r>
      <w:r w:rsidR="000F3C7D" w:rsidRPr="00970959">
        <w:rPr>
          <w:lang w:val="en" w:eastAsia="en-GB"/>
        </w:rPr>
        <w:t>Cantonese</w:t>
      </w:r>
      <w:r w:rsidRPr="00970959">
        <w:rPr>
          <w:lang w:val="en" w:eastAsia="en-GB"/>
        </w:rPr>
        <w:t xml:space="preserve"> participants pattern together in this respect</w:t>
      </w:r>
      <w:r w:rsidR="00BB403A" w:rsidRPr="00970959">
        <w:rPr>
          <w:lang w:val="en" w:eastAsia="en-GB"/>
        </w:rPr>
        <w:t xml:space="preserve"> </w:t>
      </w:r>
      <w:r w:rsidRPr="00970959">
        <w:rPr>
          <w:lang w:val="en" w:eastAsia="en-GB"/>
        </w:rPr>
        <w:t xml:space="preserve">may reflect their shared cultural history, as we have discussed above. In terms of the relationship between the valence of the emotion and the lightness of the colours with which it was associated, </w:t>
      </w:r>
      <w:r w:rsidR="00BB403A" w:rsidRPr="00970959">
        <w:rPr>
          <w:lang w:val="en" w:eastAsia="en-GB"/>
        </w:rPr>
        <w:t>American</w:t>
      </w:r>
      <w:r w:rsidRPr="00970959">
        <w:rPr>
          <w:lang w:val="en" w:eastAsia="en-GB"/>
        </w:rPr>
        <w:t xml:space="preserve"> participants were significantly more sensitive than participants </w:t>
      </w:r>
      <w:r w:rsidR="0042451A" w:rsidRPr="00970959">
        <w:rPr>
          <w:lang w:val="en" w:eastAsia="en-GB"/>
        </w:rPr>
        <w:t>with</w:t>
      </w:r>
      <w:r w:rsidR="006464DB" w:rsidRPr="00970959">
        <w:rPr>
          <w:lang w:val="en" w:eastAsia="en-GB"/>
        </w:rPr>
        <w:t xml:space="preserve"> </w:t>
      </w:r>
      <w:r w:rsidR="0042451A" w:rsidRPr="00970959">
        <w:rPr>
          <w:lang w:val="en" w:eastAsia="en-GB"/>
        </w:rPr>
        <w:t>other linguistic backgrounds</w:t>
      </w:r>
      <w:r w:rsidRPr="00970959">
        <w:rPr>
          <w:lang w:val="en" w:eastAsia="en-GB"/>
        </w:rPr>
        <w:t>.</w:t>
      </w:r>
    </w:p>
    <w:p w14:paraId="78C6E330" w14:textId="77B86EB8" w:rsidR="008E5B4A" w:rsidRPr="00970959" w:rsidRDefault="00CF41BC" w:rsidP="008E5B4A">
      <w:pPr>
        <w:spacing w:after="120"/>
        <w:jc w:val="both"/>
        <w:rPr>
          <w:lang w:val="en" w:eastAsia="en-GB"/>
        </w:rPr>
      </w:pPr>
      <w:r w:rsidRPr="00970959">
        <w:rPr>
          <w:lang w:val="en" w:eastAsia="en-GB"/>
        </w:rPr>
        <w:t>As for saturation, Spanish and Italian participants tended to select colours that were less saturated overall</w:t>
      </w:r>
      <w:r w:rsidR="008E5B4A" w:rsidRPr="00970959">
        <w:rPr>
          <w:lang w:val="en" w:eastAsia="en-GB"/>
        </w:rPr>
        <w:t>, in comparison with the other participants</w:t>
      </w:r>
      <w:r w:rsidRPr="00970959">
        <w:rPr>
          <w:lang w:val="en" w:eastAsia="en-GB"/>
        </w:rPr>
        <w:t xml:space="preserve">. In terms of the relationship between the </w:t>
      </w:r>
      <w:r w:rsidR="003B77CF" w:rsidRPr="00970959">
        <w:rPr>
          <w:lang w:val="en" w:eastAsia="en-GB"/>
        </w:rPr>
        <w:t>intensity</w:t>
      </w:r>
      <w:r w:rsidRPr="00970959">
        <w:rPr>
          <w:lang w:val="en" w:eastAsia="en-GB"/>
        </w:rPr>
        <w:t xml:space="preserve"> of the emotion and the degree of </w:t>
      </w:r>
      <w:r w:rsidR="006464DB" w:rsidRPr="00970959">
        <w:rPr>
          <w:lang w:val="en" w:eastAsia="en-GB"/>
        </w:rPr>
        <w:t xml:space="preserve">saturation </w:t>
      </w:r>
      <w:r w:rsidRPr="00970959">
        <w:rPr>
          <w:lang w:val="en" w:eastAsia="en-GB"/>
        </w:rPr>
        <w:t xml:space="preserve">of the colours with which it was associated, </w:t>
      </w:r>
      <w:r w:rsidR="00BB403A" w:rsidRPr="00970959">
        <w:rPr>
          <w:lang w:val="en" w:eastAsia="en-GB"/>
        </w:rPr>
        <w:t>American</w:t>
      </w:r>
      <w:r w:rsidRPr="00970959">
        <w:rPr>
          <w:lang w:val="en" w:eastAsia="en-GB"/>
        </w:rPr>
        <w:t xml:space="preserve"> participants were significantly </w:t>
      </w:r>
      <w:r w:rsidRPr="00970959">
        <w:rPr>
          <w:i/>
          <w:iCs/>
          <w:lang w:val="en" w:eastAsia="en-GB"/>
        </w:rPr>
        <w:t>less</w:t>
      </w:r>
      <w:r w:rsidRPr="00970959">
        <w:rPr>
          <w:lang w:val="en" w:eastAsia="en-GB"/>
        </w:rPr>
        <w:t xml:space="preserve"> sensitive than participants </w:t>
      </w:r>
      <w:r w:rsidR="0042451A" w:rsidRPr="00970959">
        <w:rPr>
          <w:lang w:val="en" w:eastAsia="en-GB"/>
        </w:rPr>
        <w:t>with other linguistic backgrounds</w:t>
      </w:r>
      <w:r w:rsidRPr="00970959">
        <w:rPr>
          <w:lang w:val="en" w:eastAsia="en-GB"/>
        </w:rPr>
        <w:t xml:space="preserve">. It </w:t>
      </w:r>
      <w:r w:rsidRPr="00970959">
        <w:rPr>
          <w:lang w:val="en" w:eastAsia="en-GB"/>
        </w:rPr>
        <w:lastRenderedPageBreak/>
        <w:t xml:space="preserve">is interesting to observe this reverse patterning in </w:t>
      </w:r>
      <w:r w:rsidR="008E5B4A" w:rsidRPr="00970959">
        <w:rPr>
          <w:lang w:val="en" w:eastAsia="en-GB"/>
        </w:rPr>
        <w:t>t</w:t>
      </w:r>
      <w:r w:rsidRPr="00970959">
        <w:rPr>
          <w:lang w:val="en" w:eastAsia="en-GB"/>
        </w:rPr>
        <w:t xml:space="preserve">he </w:t>
      </w:r>
      <w:r w:rsidR="00BB403A" w:rsidRPr="00970959">
        <w:rPr>
          <w:lang w:val="en" w:eastAsia="en-GB"/>
        </w:rPr>
        <w:t>American</w:t>
      </w:r>
      <w:r w:rsidRPr="00970959">
        <w:rPr>
          <w:lang w:val="en" w:eastAsia="en-GB"/>
        </w:rPr>
        <w:t xml:space="preserve"> participants. They appear to be much more sensitive to valence than to </w:t>
      </w:r>
      <w:r w:rsidR="003B77CF" w:rsidRPr="00970959">
        <w:rPr>
          <w:lang w:val="en" w:eastAsia="en-GB"/>
        </w:rPr>
        <w:t>intensity</w:t>
      </w:r>
      <w:r w:rsidR="008E5B4A" w:rsidRPr="00970959">
        <w:rPr>
          <w:lang w:val="en" w:eastAsia="en-GB"/>
        </w:rPr>
        <w:t>, when asked to associate emotions with colours.</w:t>
      </w:r>
      <w:r w:rsidR="00891A32" w:rsidRPr="00970959">
        <w:rPr>
          <w:lang w:val="en" w:eastAsia="en-GB"/>
        </w:rPr>
        <w:t xml:space="preserve"> This finding may relate to levels of extraversion in </w:t>
      </w:r>
      <w:r w:rsidR="00BB403A" w:rsidRPr="00970959">
        <w:rPr>
          <w:lang w:val="en" w:eastAsia="en-GB"/>
        </w:rPr>
        <w:t xml:space="preserve">the </w:t>
      </w:r>
      <w:r w:rsidR="00891A32" w:rsidRPr="00970959">
        <w:rPr>
          <w:lang w:val="en" w:eastAsia="en-GB"/>
        </w:rPr>
        <w:t xml:space="preserve">American </w:t>
      </w:r>
      <w:r w:rsidR="00864120" w:rsidRPr="00970959">
        <w:rPr>
          <w:lang w:val="en" w:eastAsia="en-GB"/>
        </w:rPr>
        <w:t>participants</w:t>
      </w:r>
      <w:r w:rsidR="00BB403A" w:rsidRPr="00970959">
        <w:rPr>
          <w:lang w:val="en" w:eastAsia="en-GB"/>
        </w:rPr>
        <w:t>,</w:t>
      </w:r>
      <w:r w:rsidR="00864120" w:rsidRPr="00970959">
        <w:rPr>
          <w:lang w:val="en" w:eastAsia="en-GB"/>
        </w:rPr>
        <w:t xml:space="preserve"> but further research would be required to confirm or </w:t>
      </w:r>
      <w:r w:rsidR="00A93D03" w:rsidRPr="00970959">
        <w:rPr>
          <w:lang w:val="en" w:eastAsia="en-GB"/>
        </w:rPr>
        <w:t xml:space="preserve">disconfirm </w:t>
      </w:r>
      <w:r w:rsidR="00864120" w:rsidRPr="00970959">
        <w:rPr>
          <w:lang w:val="en" w:eastAsia="en-GB"/>
        </w:rPr>
        <w:t>this link</w:t>
      </w:r>
      <w:r w:rsidR="00891A32" w:rsidRPr="00970959">
        <w:rPr>
          <w:lang w:val="en" w:eastAsia="en-GB"/>
        </w:rPr>
        <w:t>.</w:t>
      </w:r>
    </w:p>
    <w:p w14:paraId="36B424F0" w14:textId="77777777" w:rsidR="006563B7" w:rsidRPr="00970959" w:rsidRDefault="006563B7" w:rsidP="006563B7">
      <w:pPr>
        <w:spacing w:after="120"/>
        <w:jc w:val="both"/>
        <w:rPr>
          <w:lang w:val="en-US" w:eastAsia="en-GB"/>
        </w:rPr>
      </w:pPr>
      <w:r w:rsidRPr="00970959">
        <w:rPr>
          <w:lang w:eastAsia="en-GB"/>
        </w:rPr>
        <w:t xml:space="preserve">When we looked at the gender of the prompt, we saw that masculine adjectives exhibited a stronger relationship between valence and lightness than feminine adjectives. The strongest differences were found at the negative end of the scale suggesting that when negative emotions are presented, they are more likely to be associated with darker colours when they appear in the masculine form than when they appear in the feminine form. These findings suggest that, for example, male sadness may be considered more ‘negative’ than female sadness. </w:t>
      </w:r>
      <w:r w:rsidRPr="00970959">
        <w:rPr>
          <w:lang w:val="en-US" w:eastAsia="en-GB"/>
        </w:rPr>
        <w:t xml:space="preserve">No differences were found between masculine and feminine adjectives for the relationship between intensity and saturation. </w:t>
      </w:r>
    </w:p>
    <w:p w14:paraId="797C757D" w14:textId="77777777" w:rsidR="006563B7" w:rsidRPr="00970959" w:rsidRDefault="006563B7" w:rsidP="008E5B4A">
      <w:pPr>
        <w:spacing w:after="120"/>
        <w:jc w:val="both"/>
        <w:rPr>
          <w:lang w:val="en-US" w:eastAsia="en-GB"/>
        </w:rPr>
      </w:pPr>
    </w:p>
    <w:p w14:paraId="4C8CB249" w14:textId="77777777" w:rsidR="00FD45D4" w:rsidRPr="00970959" w:rsidRDefault="00FD45D4" w:rsidP="00BA6922">
      <w:pPr>
        <w:spacing w:after="120"/>
        <w:jc w:val="both"/>
        <w:rPr>
          <w:b/>
          <w:bCs/>
          <w:sz w:val="20"/>
          <w:szCs w:val="20"/>
        </w:rPr>
      </w:pPr>
    </w:p>
    <w:p w14:paraId="5ABD7D5F" w14:textId="579823B4" w:rsidR="00335BF7" w:rsidRPr="00970959" w:rsidRDefault="00520D23" w:rsidP="00DB047A">
      <w:pPr>
        <w:pStyle w:val="Ttulo1"/>
        <w:rPr>
          <w:rFonts w:cs="Times New Roman"/>
        </w:rPr>
      </w:pPr>
      <w:bookmarkStart w:id="131" w:name="_gpgsihhtif9l" w:colFirst="0" w:colLast="0"/>
      <w:bookmarkEnd w:id="131"/>
      <w:r w:rsidRPr="00970959">
        <w:br w:type="page"/>
      </w:r>
      <w:bookmarkStart w:id="132" w:name="_Toc51757138"/>
      <w:bookmarkStart w:id="133" w:name="_Toc120712786"/>
      <w:r w:rsidR="0031547D" w:rsidRPr="00970959">
        <w:rPr>
          <w:rFonts w:cs="Times New Roman"/>
        </w:rPr>
        <w:lastRenderedPageBreak/>
        <w:t>Section</w:t>
      </w:r>
      <w:r w:rsidR="675A7FCA" w:rsidRPr="00970959">
        <w:rPr>
          <w:rFonts w:cs="Times New Roman"/>
        </w:rPr>
        <w:t xml:space="preserve"> 5 </w:t>
      </w:r>
      <w:bookmarkEnd w:id="132"/>
      <w:r w:rsidR="00073B80" w:rsidRPr="00970959">
        <w:t xml:space="preserve">What reasons do people provide for emotion-colour associations and how do these reasons vary according </w:t>
      </w:r>
      <w:r w:rsidR="00347B0A" w:rsidRPr="00970959">
        <w:t xml:space="preserve">to </w:t>
      </w:r>
      <w:r w:rsidR="00073B80" w:rsidRPr="00970959">
        <w:t xml:space="preserve">linguistic background, the emotion being discussed, and the colour being selected? </w:t>
      </w:r>
      <w:r w:rsidR="002369A8" w:rsidRPr="00970959">
        <w:t>If an association is bodily-related is it more likely to be widely shared?</w:t>
      </w:r>
      <w:bookmarkEnd w:id="133"/>
    </w:p>
    <w:p w14:paraId="327F820D" w14:textId="77777777" w:rsidR="00335BF7" w:rsidRPr="00970959" w:rsidRDefault="00335BF7" w:rsidP="00335BF7">
      <w:pPr>
        <w:pStyle w:val="Ttulo2"/>
        <w:rPr>
          <w:rFonts w:cs="Times New Roman"/>
        </w:rPr>
      </w:pPr>
      <w:bookmarkStart w:id="134" w:name="_Toc51757139"/>
      <w:bookmarkStart w:id="135" w:name="_Toc120712787"/>
      <w:bookmarkStart w:id="136" w:name="_Hlk92898683"/>
      <w:r w:rsidRPr="00970959">
        <w:rPr>
          <w:rFonts w:cs="Times New Roman"/>
        </w:rPr>
        <w:t>5.1</w:t>
      </w:r>
      <w:r w:rsidRPr="00970959">
        <w:rPr>
          <w:rFonts w:cs="Times New Roman"/>
        </w:rPr>
        <w:tab/>
        <w:t>Introduction</w:t>
      </w:r>
      <w:bookmarkEnd w:id="134"/>
      <w:bookmarkEnd w:id="135"/>
    </w:p>
    <w:p w14:paraId="6F3D9E17" w14:textId="7C2D1F09" w:rsidR="00307B9B" w:rsidRPr="00970959" w:rsidRDefault="00307B9B" w:rsidP="00B93A90">
      <w:pPr>
        <w:pStyle w:val="NormalWeb"/>
      </w:pPr>
      <w:bookmarkStart w:id="137" w:name="_Hlk92899625"/>
      <w:r w:rsidRPr="00970959">
        <w:t xml:space="preserve">In this </w:t>
      </w:r>
      <w:r w:rsidR="00CD3273" w:rsidRPr="00970959">
        <w:t>s</w:t>
      </w:r>
      <w:r w:rsidR="0031547D" w:rsidRPr="00970959">
        <w:t>ection</w:t>
      </w:r>
      <w:r w:rsidRPr="00970959">
        <w:t xml:space="preserve"> we answer the third research question in </w:t>
      </w:r>
      <w:r w:rsidR="00436B23" w:rsidRPr="00970959">
        <w:t>o</w:t>
      </w:r>
      <w:r w:rsidRPr="00970959">
        <w:t>ur study:</w:t>
      </w:r>
    </w:p>
    <w:p w14:paraId="30E1D323" w14:textId="14BE086C" w:rsidR="002369A8" w:rsidRPr="00970959" w:rsidRDefault="00436B23" w:rsidP="002369A8">
      <w:pPr>
        <w:pStyle w:val="NormalWeb"/>
        <w:ind w:left="720" w:hanging="720"/>
        <w:rPr>
          <w:i/>
          <w:iCs/>
        </w:rPr>
      </w:pPr>
      <w:r w:rsidRPr="00970959">
        <w:rPr>
          <w:i/>
          <w:iCs/>
        </w:rPr>
        <w:t>RQ3</w:t>
      </w:r>
      <w:r w:rsidRPr="00970959">
        <w:rPr>
          <w:i/>
          <w:iCs/>
        </w:rPr>
        <w:tab/>
        <w:t>What reasons do people provide for emotion-colour associations and how do these reasons vary according</w:t>
      </w:r>
      <w:r w:rsidR="00CD3273" w:rsidRPr="00970959">
        <w:rPr>
          <w:i/>
          <w:iCs/>
        </w:rPr>
        <w:t xml:space="preserve"> to</w:t>
      </w:r>
      <w:r w:rsidRPr="00970959">
        <w:rPr>
          <w:i/>
          <w:iCs/>
        </w:rPr>
        <w:t xml:space="preserve"> linguistic background, the emotion being discussed, and the colour being selected? </w:t>
      </w:r>
      <w:r w:rsidR="002369A8" w:rsidRPr="00970959">
        <w:rPr>
          <w:i/>
          <w:iCs/>
        </w:rPr>
        <w:t>If an association is bodily-related</w:t>
      </w:r>
      <w:r w:rsidR="00CD3273" w:rsidRPr="00970959">
        <w:rPr>
          <w:i/>
          <w:iCs/>
        </w:rPr>
        <w:t>,</w:t>
      </w:r>
      <w:r w:rsidR="002369A8" w:rsidRPr="00970959">
        <w:rPr>
          <w:i/>
          <w:iCs/>
        </w:rPr>
        <w:t xml:space="preserve"> is it more likely to be widely shared?</w:t>
      </w:r>
    </w:p>
    <w:p w14:paraId="21EBAC20" w14:textId="23D0FEBD" w:rsidR="00B93A90" w:rsidRPr="00970959" w:rsidRDefault="00412A7B" w:rsidP="002369A8">
      <w:pPr>
        <w:pStyle w:val="NormalWeb"/>
      </w:pPr>
      <w:r w:rsidRPr="00970959">
        <w:t xml:space="preserve">By </w:t>
      </w:r>
      <w:r w:rsidR="007C3AB5" w:rsidRPr="00970959">
        <w:t>inviting participants to explain</w:t>
      </w:r>
      <w:r w:rsidRPr="00970959">
        <w:t xml:space="preserve"> the </w:t>
      </w:r>
      <w:r w:rsidR="007C3AB5" w:rsidRPr="00970959">
        <w:t>reasons</w:t>
      </w:r>
      <w:r w:rsidRPr="00970959">
        <w:t xml:space="preserve"> for </w:t>
      </w:r>
      <w:r w:rsidR="007C3AB5" w:rsidRPr="00970959">
        <w:t>their</w:t>
      </w:r>
      <w:r w:rsidRPr="00970959">
        <w:t xml:space="preserve"> </w:t>
      </w:r>
      <w:r w:rsidR="00180ED5" w:rsidRPr="00970959">
        <w:t>emotion-colour</w:t>
      </w:r>
      <w:r w:rsidRPr="00970959">
        <w:t xml:space="preserve"> association</w:t>
      </w:r>
      <w:r w:rsidR="007C3AB5" w:rsidRPr="00970959">
        <w:t>s</w:t>
      </w:r>
      <w:r w:rsidRPr="00970959">
        <w:t xml:space="preserve">, we hoped to tap into people’s explicit as well as </w:t>
      </w:r>
      <w:r w:rsidR="00057067" w:rsidRPr="00970959">
        <w:t xml:space="preserve">their </w:t>
      </w:r>
      <w:r w:rsidRPr="00970959">
        <w:t>implicit conceptualization</w:t>
      </w:r>
      <w:r w:rsidR="007C3AB5" w:rsidRPr="00970959">
        <w:t>s</w:t>
      </w:r>
      <w:r w:rsidRPr="00970959">
        <w:t xml:space="preserve"> of emotion terms</w:t>
      </w:r>
      <w:r w:rsidR="00017597" w:rsidRPr="00970959">
        <w:t xml:space="preserve">, and </w:t>
      </w:r>
      <w:r w:rsidR="00057067" w:rsidRPr="00970959">
        <w:t xml:space="preserve">to discover how </w:t>
      </w:r>
      <w:r w:rsidR="00017597" w:rsidRPr="00970959">
        <w:t xml:space="preserve">they vary across </w:t>
      </w:r>
      <w:r w:rsidR="00057067" w:rsidRPr="00970959">
        <w:t xml:space="preserve">different </w:t>
      </w:r>
      <w:r w:rsidR="00017597" w:rsidRPr="00970959">
        <w:t>linguistic backgrounds</w:t>
      </w:r>
      <w:r w:rsidRPr="00970959">
        <w:t xml:space="preserve">. </w:t>
      </w:r>
      <w:r w:rsidR="7E47F573" w:rsidRPr="00970959">
        <w:t xml:space="preserve">In this </w:t>
      </w:r>
      <w:r w:rsidR="00CD3273" w:rsidRPr="00970959">
        <w:t>s</w:t>
      </w:r>
      <w:r w:rsidR="0031547D" w:rsidRPr="00970959">
        <w:t>ection</w:t>
      </w:r>
      <w:r w:rsidR="7E47F573" w:rsidRPr="00970959">
        <w:t xml:space="preserve"> we </w:t>
      </w:r>
      <w:r w:rsidR="00B93A90" w:rsidRPr="00970959">
        <w:t xml:space="preserve">therefore </w:t>
      </w:r>
      <w:r w:rsidR="7E47F573" w:rsidRPr="00970959">
        <w:t xml:space="preserve">explore the reasons </w:t>
      </w:r>
      <w:r w:rsidR="00180ED5" w:rsidRPr="00970959">
        <w:t xml:space="preserve">or ‘motivations’ </w:t>
      </w:r>
      <w:r w:rsidR="7E47F573" w:rsidRPr="00970959">
        <w:t xml:space="preserve">that the </w:t>
      </w:r>
      <w:r w:rsidR="00C969FC" w:rsidRPr="00970959">
        <w:t>participants</w:t>
      </w:r>
      <w:r w:rsidR="7E47F573" w:rsidRPr="00970959">
        <w:t xml:space="preserve"> provided for their </w:t>
      </w:r>
      <w:r w:rsidRPr="00970959">
        <w:t>choices</w:t>
      </w:r>
      <w:r w:rsidR="004E4601" w:rsidRPr="00970959">
        <w:t xml:space="preserve"> in response to the open-answer format questions.</w:t>
      </w:r>
      <w:r w:rsidR="00B93A90" w:rsidRPr="00970959">
        <w:t xml:space="preserve"> </w:t>
      </w:r>
      <w:r w:rsidR="7E47F573" w:rsidRPr="00970959">
        <w:t xml:space="preserve">We begin by looking at the </w:t>
      </w:r>
      <w:r w:rsidR="00382344" w:rsidRPr="00970959">
        <w:t xml:space="preserve">relative numbers of the </w:t>
      </w:r>
      <w:r w:rsidR="7E47F573" w:rsidRPr="00970959">
        <w:t>overall types of motivation provided</w:t>
      </w:r>
      <w:r w:rsidR="00382344" w:rsidRPr="00970959">
        <w:t>. We then look at</w:t>
      </w:r>
      <w:r w:rsidR="7E47F573" w:rsidRPr="00970959">
        <w:t xml:space="preserve"> how these differed according to the </w:t>
      </w:r>
      <w:r w:rsidRPr="00970959">
        <w:t>linguistic backgrounds</w:t>
      </w:r>
      <w:r w:rsidR="7E47F573" w:rsidRPr="00970959">
        <w:t xml:space="preserve"> of the participants</w:t>
      </w:r>
      <w:r w:rsidR="00382344" w:rsidRPr="00970959">
        <w:t xml:space="preserve">, the emotions being discussed and the colours being selected. </w:t>
      </w:r>
      <w:r w:rsidR="7E47F573" w:rsidRPr="00970959">
        <w:t xml:space="preserve">In the final section, we </w:t>
      </w:r>
      <w:r w:rsidR="00382344" w:rsidRPr="00970959">
        <w:t>explore whether</w:t>
      </w:r>
      <w:r w:rsidR="7E47F573" w:rsidRPr="00970959">
        <w:t xml:space="preserve"> bodily-based motivations </w:t>
      </w:r>
      <w:r w:rsidR="00C20663" w:rsidRPr="00970959">
        <w:t xml:space="preserve">are </w:t>
      </w:r>
      <w:r w:rsidR="7E47F573" w:rsidRPr="00970959">
        <w:t xml:space="preserve">more </w:t>
      </w:r>
      <w:r w:rsidR="00E32288" w:rsidRPr="00970959">
        <w:t>widely shared</w:t>
      </w:r>
      <w:r w:rsidR="7E47F573" w:rsidRPr="00970959">
        <w:t xml:space="preserve"> than linguistic and culturally-mediated motivations</w:t>
      </w:r>
      <w:r w:rsidR="001C411C" w:rsidRPr="00970959">
        <w:t>.</w:t>
      </w:r>
    </w:p>
    <w:p w14:paraId="1D86C676" w14:textId="19959D65" w:rsidR="00335BF7" w:rsidRPr="00970959" w:rsidRDefault="00335BF7" w:rsidP="00335BF7">
      <w:pPr>
        <w:pStyle w:val="Ttulo2"/>
        <w:ind w:left="720" w:hanging="720"/>
      </w:pPr>
      <w:bookmarkStart w:id="138" w:name="_Toc120712788"/>
      <w:bookmarkEnd w:id="137"/>
      <w:r w:rsidRPr="00970959">
        <w:t>5.2</w:t>
      </w:r>
      <w:r w:rsidRPr="00970959">
        <w:tab/>
        <w:t>What are the most common motivations?</w:t>
      </w:r>
      <w:bookmarkEnd w:id="138"/>
    </w:p>
    <w:p w14:paraId="5D081CBF" w14:textId="7BA824FF" w:rsidR="00335BF7" w:rsidRPr="00970959" w:rsidRDefault="675A7FCA" w:rsidP="00335BF7">
      <w:pPr>
        <w:spacing w:after="120"/>
        <w:jc w:val="both"/>
      </w:pPr>
      <w:r w:rsidRPr="00970959">
        <w:t>The</w:t>
      </w:r>
      <w:r w:rsidR="00F368C4" w:rsidRPr="00970959">
        <w:t xml:space="preserve"> </w:t>
      </w:r>
      <w:r w:rsidR="00E20718" w:rsidRPr="00970959">
        <w:t xml:space="preserve">percentages of </w:t>
      </w:r>
      <w:r w:rsidR="005253A1" w:rsidRPr="00970959">
        <w:t xml:space="preserve">motivation </w:t>
      </w:r>
      <w:r w:rsidR="00F368C4" w:rsidRPr="00970959">
        <w:t xml:space="preserve">types chosen </w:t>
      </w:r>
      <w:r w:rsidR="005253A1" w:rsidRPr="00970959">
        <w:t>by all participants</w:t>
      </w:r>
      <w:r w:rsidR="00F368C4" w:rsidRPr="00970959">
        <w:t xml:space="preserve"> are shown in </w:t>
      </w:r>
      <w:r w:rsidRPr="00970959">
        <w:t>Figure 5.1</w:t>
      </w:r>
      <w:r w:rsidR="00CD3273" w:rsidRPr="00970959">
        <w:t>.</w:t>
      </w:r>
      <w:r w:rsidR="00D1162E" w:rsidRPr="00970959">
        <w:rPr>
          <w:rStyle w:val="Refdenotaalpie"/>
        </w:rPr>
        <w:footnoteReference w:id="14"/>
      </w:r>
    </w:p>
    <w:bookmarkEnd w:id="136"/>
    <w:p w14:paraId="4513AA49" w14:textId="2A3871E9" w:rsidR="0041043E" w:rsidRPr="00970959" w:rsidRDefault="0041043E" w:rsidP="00335BF7">
      <w:pPr>
        <w:spacing w:after="120"/>
        <w:jc w:val="both"/>
      </w:pPr>
    </w:p>
    <w:p w14:paraId="4C5AAC94" w14:textId="20B64961" w:rsidR="00AD04A3" w:rsidRPr="00970959" w:rsidRDefault="00AD04A3" w:rsidP="00335BF7">
      <w:pPr>
        <w:spacing w:after="120"/>
        <w:jc w:val="both"/>
      </w:pPr>
    </w:p>
    <w:p w14:paraId="01AF62C7" w14:textId="54570B9B" w:rsidR="004B1B57" w:rsidRPr="00970959" w:rsidRDefault="00F30DC4" w:rsidP="000D26FD">
      <w:pPr>
        <w:spacing w:after="120"/>
        <w:jc w:val="center"/>
      </w:pPr>
      <w:r w:rsidRPr="00970959">
        <w:rPr>
          <w:noProof/>
        </w:rPr>
        <w:lastRenderedPageBreak/>
        <w:drawing>
          <wp:inline distT="0" distB="0" distL="0" distR="0" wp14:anchorId="2A6508F6" wp14:editId="050A35ED">
            <wp:extent cx="3467386" cy="2852329"/>
            <wp:effectExtent l="0" t="0" r="0" b="5715"/>
            <wp:docPr id="72" name="Imagen 72"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n 72" descr="Gráfico, Gráfico de barras&#10;&#10;Descripción generada automáticamente"/>
                    <pic:cNvPicPr/>
                  </pic:nvPicPr>
                  <pic:blipFill>
                    <a:blip r:embed="rId68"/>
                    <a:stretch>
                      <a:fillRect/>
                    </a:stretch>
                  </pic:blipFill>
                  <pic:spPr>
                    <a:xfrm>
                      <a:off x="0" y="0"/>
                      <a:ext cx="3471578" cy="2855778"/>
                    </a:xfrm>
                    <a:prstGeom prst="rect">
                      <a:avLst/>
                    </a:prstGeom>
                  </pic:spPr>
                </pic:pic>
              </a:graphicData>
            </a:graphic>
          </wp:inline>
        </w:drawing>
      </w:r>
    </w:p>
    <w:p w14:paraId="2C61989E" w14:textId="580B06E2" w:rsidR="005B7FF3" w:rsidRPr="00970959" w:rsidRDefault="7E47F573" w:rsidP="00804958">
      <w:pPr>
        <w:spacing w:after="120"/>
        <w:jc w:val="both"/>
      </w:pPr>
      <w:r w:rsidRPr="00970959">
        <w:t>Figure 5.1</w:t>
      </w:r>
      <w:r w:rsidR="005B7FF3" w:rsidRPr="00970959">
        <w:tab/>
      </w:r>
      <w:r w:rsidR="00E20718" w:rsidRPr="00970959">
        <w:t>Percentages</w:t>
      </w:r>
      <w:r w:rsidRPr="00970959">
        <w:t xml:space="preserve"> of motivation types chosen (N = 8,5</w:t>
      </w:r>
      <w:r w:rsidR="00BE7A2F" w:rsidRPr="00970959">
        <w:t>20</w:t>
      </w:r>
      <w:r w:rsidR="00CD3273" w:rsidRPr="00970959">
        <w:t>/100%</w:t>
      </w:r>
      <w:r w:rsidRPr="00970959">
        <w:t>)</w:t>
      </w:r>
    </w:p>
    <w:p w14:paraId="2C860F26" w14:textId="77777777" w:rsidR="005B7FF3" w:rsidRPr="00970959" w:rsidRDefault="005B7FF3" w:rsidP="00804958">
      <w:pPr>
        <w:spacing w:after="120"/>
        <w:jc w:val="both"/>
      </w:pPr>
    </w:p>
    <w:p w14:paraId="48067373" w14:textId="7EECEDAC" w:rsidR="00F368C4" w:rsidRPr="00970959" w:rsidRDefault="00804958" w:rsidP="00804958">
      <w:pPr>
        <w:spacing w:after="120"/>
        <w:jc w:val="both"/>
      </w:pPr>
      <w:r w:rsidRPr="00970959">
        <w:t>We can see in Figure 5.1 that in cases where a motivation was provided</w:t>
      </w:r>
      <w:r w:rsidR="00A82380" w:rsidRPr="00970959">
        <w:t xml:space="preserve"> (i.e. disregarding</w:t>
      </w:r>
      <w:r w:rsidR="004D67BB" w:rsidRPr="00970959">
        <w:t xml:space="preserve"> the categories</w:t>
      </w:r>
      <w:r w:rsidR="00A82380" w:rsidRPr="00970959">
        <w:t xml:space="preserve"> ‘not specified’ and ‘NA’)</w:t>
      </w:r>
      <w:r w:rsidRPr="00970959">
        <w:t>, the most common kind of motivation was cross-modal, followed by environmental, then bodily-motivated</w:t>
      </w:r>
      <w:r w:rsidR="00CD3273" w:rsidRPr="00970959">
        <w:t>,</w:t>
      </w:r>
      <w:r w:rsidRPr="00970959">
        <w:t xml:space="preserve"> then linguistic.</w:t>
      </w:r>
      <w:r w:rsidR="00F368C4" w:rsidRPr="00970959">
        <w:t xml:space="preserve"> It should be noted at this point that this ordering does not represent any overall ‘universal’ ordering that people might have for selecting a type of motivation. If we had included a different set of emotions in our study, we may well have seen a different pattern of responses. However, they do serve as a baseline against which we can study the ways in which motivations varied according to the </w:t>
      </w:r>
      <w:r w:rsidR="00052782" w:rsidRPr="00970959">
        <w:t>linguistic background</w:t>
      </w:r>
      <w:r w:rsidR="00F368C4" w:rsidRPr="00970959">
        <w:t xml:space="preserve"> of the participants, the emotion being considered and the colour that it was being associated with. It is therefore useful to discuss these motivation types in a little more detail here in order to </w:t>
      </w:r>
      <w:r w:rsidR="0056293F" w:rsidRPr="00970959">
        <w:t>provide</w:t>
      </w:r>
      <w:r w:rsidR="00F368C4" w:rsidRPr="00970959">
        <w:t xml:space="preserve"> </w:t>
      </w:r>
      <w:r w:rsidR="0056293F" w:rsidRPr="00970959">
        <w:t>a richer</w:t>
      </w:r>
      <w:r w:rsidR="00F368C4" w:rsidRPr="00970959">
        <w:t xml:space="preserve"> background for the </w:t>
      </w:r>
      <w:r w:rsidR="0056293F" w:rsidRPr="00970959">
        <w:t xml:space="preserve">discussions that we provide in the </w:t>
      </w:r>
      <w:r w:rsidR="00F368C4" w:rsidRPr="00970959">
        <w:t xml:space="preserve">rest of the </w:t>
      </w:r>
      <w:r w:rsidR="00CD3273" w:rsidRPr="00970959">
        <w:t>s</w:t>
      </w:r>
      <w:r w:rsidR="0031547D" w:rsidRPr="00970959">
        <w:t>ection</w:t>
      </w:r>
      <w:r w:rsidR="00F368C4" w:rsidRPr="00970959">
        <w:t>.</w:t>
      </w:r>
      <w:r w:rsidR="00622783" w:rsidRPr="00970959">
        <w:t xml:space="preserve"> We discuss them in order of the number of responses that were found in each category, beginning with the category that received the highest number of responses: cross-modal motivations.</w:t>
      </w:r>
    </w:p>
    <w:p w14:paraId="3675191A" w14:textId="77777777" w:rsidR="00F55E8E" w:rsidRPr="00970959" w:rsidRDefault="00F55E8E" w:rsidP="00F22187">
      <w:pPr>
        <w:pStyle w:val="Ttulo3"/>
      </w:pPr>
      <w:bookmarkStart w:id="139" w:name="_Toc118900215"/>
      <w:bookmarkStart w:id="140" w:name="_Toc120712789"/>
      <w:r w:rsidRPr="00970959">
        <w:t>Cross-modal motivations</w:t>
      </w:r>
      <w:bookmarkEnd w:id="139"/>
      <w:bookmarkEnd w:id="140"/>
    </w:p>
    <w:p w14:paraId="6F223E19" w14:textId="3C7A2CA7" w:rsidR="002E1D82" w:rsidRPr="00970959" w:rsidRDefault="3455F869" w:rsidP="3455F869">
      <w:pPr>
        <w:pStyle w:val="NormalWeb"/>
      </w:pPr>
      <w:r w:rsidRPr="00970959">
        <w:t xml:space="preserve">As we saw in </w:t>
      </w:r>
      <w:r w:rsidR="0031547D" w:rsidRPr="00970959">
        <w:t>Section</w:t>
      </w:r>
      <w:r w:rsidRPr="00970959">
        <w:t xml:space="preserve"> 2, motivations that fell into the ‘cross-modal’ category often involved a </w:t>
      </w:r>
      <w:r w:rsidR="004D536B" w:rsidRPr="00970959">
        <w:t xml:space="preserve">metaphorical </w:t>
      </w:r>
      <w:r w:rsidRPr="00970959">
        <w:t xml:space="preserve">mapping of traits directly from the emotion to the colour, without being mediated through any kind of bodily experience. Participants often made reference to the relationship between </w:t>
      </w:r>
      <w:r w:rsidR="008F3B11" w:rsidRPr="00970959">
        <w:t>emotional intensity</w:t>
      </w:r>
      <w:r w:rsidRPr="00970959">
        <w:t xml:space="preserve"> and </w:t>
      </w:r>
      <w:r w:rsidR="008F3B11" w:rsidRPr="00970959">
        <w:t>colour saturation</w:t>
      </w:r>
      <w:r w:rsidRPr="00970959">
        <w:t xml:space="preserve">. For example, one participant accounted for the relationship between furious and red by explaining that </w:t>
      </w:r>
      <w:r w:rsidR="00B86637" w:rsidRPr="00970959">
        <w:t>“</w:t>
      </w:r>
      <w:r w:rsidRPr="00970959">
        <w:t>both the colo</w:t>
      </w:r>
      <w:r w:rsidR="00905403" w:rsidRPr="00970959">
        <w:t>u</w:t>
      </w:r>
      <w:r w:rsidRPr="00970959">
        <w:t>r and the feeling are strong and bold</w:t>
      </w:r>
      <w:r w:rsidR="00B86637" w:rsidRPr="00970959">
        <w:t>”</w:t>
      </w:r>
      <w:r w:rsidRPr="00970959">
        <w:t xml:space="preserve">. These kinds of associations may well explain the relationship between </w:t>
      </w:r>
      <w:r w:rsidR="003B77CF" w:rsidRPr="00970959">
        <w:t>intensity</w:t>
      </w:r>
      <w:r w:rsidRPr="00970959">
        <w:t xml:space="preserve"> and saturation that was discussed in </w:t>
      </w:r>
      <w:r w:rsidR="0031547D" w:rsidRPr="00970959">
        <w:t>Section</w:t>
      </w:r>
      <w:r w:rsidRPr="00970959">
        <w:t xml:space="preserve"> 4. Further evidence for this contention comes from the fact that participants often compared the emotion-colour associations with other similar emotion-colour correspondences. For example, one participant, who had selected a dark shade of red for the emotion ‘furious’ commented that they had chosen </w:t>
      </w:r>
      <w:r w:rsidR="00D7670E" w:rsidRPr="00970959">
        <w:t>“</w:t>
      </w:r>
      <w:r w:rsidRPr="00970959">
        <w:t xml:space="preserve">dark red because furious is a bit stronger </w:t>
      </w:r>
      <w:r w:rsidRPr="00970959">
        <w:lastRenderedPageBreak/>
        <w:t>and, therefore, darker than the red of anger</w:t>
      </w:r>
      <w:r w:rsidR="00D7670E" w:rsidRPr="00970959">
        <w:t>”</w:t>
      </w:r>
      <w:r w:rsidRPr="00970959">
        <w:t xml:space="preserve">. </w:t>
      </w:r>
      <w:r w:rsidR="00D91F01" w:rsidRPr="00970959">
        <w:t>A similar comment was found among the Spanish respondents</w:t>
      </w:r>
      <w:r w:rsidR="002E1D82" w:rsidRPr="00970959">
        <w:t xml:space="preserve"> (example 1).</w:t>
      </w:r>
    </w:p>
    <w:p w14:paraId="3583B20C" w14:textId="19464DAE" w:rsidR="002E1D82" w:rsidRPr="00970959" w:rsidRDefault="00D91F01" w:rsidP="002E1D82">
      <w:pPr>
        <w:pStyle w:val="NormalWeb"/>
        <w:numPr>
          <w:ilvl w:val="0"/>
          <w:numId w:val="40"/>
        </w:numPr>
        <w:rPr>
          <w:lang w:val="en-US"/>
        </w:rPr>
      </w:pPr>
      <w:r w:rsidRPr="00970959">
        <w:rPr>
          <w:lang w:val="it-IT"/>
        </w:rPr>
        <w:t xml:space="preserve">La pasión es intensa, profunda. </w:t>
      </w:r>
      <w:r w:rsidRPr="00970959">
        <w:rPr>
          <w:lang w:val="es-ES"/>
        </w:rPr>
        <w:t>Es quizá un rojo granate, más que el rojo chillón, que relaciono más con el enfado</w:t>
      </w:r>
      <w:r w:rsidR="00AF34D3" w:rsidRPr="00970959">
        <w:rPr>
          <w:lang w:val="es-ES"/>
        </w:rPr>
        <w:t>.</w:t>
      </w:r>
      <w:r w:rsidRPr="00970959">
        <w:rPr>
          <w:lang w:val="es-ES"/>
        </w:rPr>
        <w:t xml:space="preserve"> </w:t>
      </w:r>
      <w:r w:rsidRPr="00970959">
        <w:rPr>
          <w:lang w:val="it-IT"/>
        </w:rPr>
        <w:t xml:space="preserve">(Passion is intense, </w:t>
      </w:r>
      <w:r w:rsidR="00CD3273" w:rsidRPr="00970959">
        <w:rPr>
          <w:lang w:val="it-IT"/>
        </w:rPr>
        <w:t>d</w:t>
      </w:r>
      <w:r w:rsidRPr="00970959">
        <w:rPr>
          <w:lang w:val="it-IT"/>
        </w:rPr>
        <w:t xml:space="preserve">eep. </w:t>
      </w:r>
      <w:r w:rsidRPr="00970959">
        <w:rPr>
          <w:lang w:val="en-US"/>
        </w:rPr>
        <w:t xml:space="preserve">It is perhaps maroon rather than bright red, which I associate with anger). </w:t>
      </w:r>
    </w:p>
    <w:p w14:paraId="7E185EE0" w14:textId="5886D256" w:rsidR="002E1D82" w:rsidRPr="00970959" w:rsidRDefault="3455F869" w:rsidP="002E1D82">
      <w:pPr>
        <w:pStyle w:val="NormalWeb"/>
        <w:rPr>
          <w:lang w:val="en-US"/>
        </w:rPr>
      </w:pPr>
      <w:r w:rsidRPr="00970959">
        <w:t xml:space="preserve">Another </w:t>
      </w:r>
      <w:r w:rsidR="00622783" w:rsidRPr="00970959">
        <w:t xml:space="preserve">(British) </w:t>
      </w:r>
      <w:r w:rsidRPr="00970959">
        <w:t>participant who had associated excitement with orange commented</w:t>
      </w:r>
      <w:r w:rsidR="00AF34D3" w:rsidRPr="00970959">
        <w:t xml:space="preserve"> in the following way (example 2):</w:t>
      </w:r>
    </w:p>
    <w:p w14:paraId="6DDCAACF" w14:textId="7DC42927" w:rsidR="5574CF84" w:rsidRPr="00970959" w:rsidRDefault="3455F869" w:rsidP="002E1D82">
      <w:pPr>
        <w:pStyle w:val="NormalWeb"/>
        <w:numPr>
          <w:ilvl w:val="0"/>
          <w:numId w:val="40"/>
        </w:numPr>
        <w:rPr>
          <w:lang w:val="en-US"/>
        </w:rPr>
      </w:pPr>
      <w:r w:rsidRPr="00970959">
        <w:t>Excited is like joy (yellow), but more anxious and maybe nervous. Orange has the same brightness of joy, but a brightness tempered by more ambivalent feelings of anticipation.</w:t>
      </w:r>
    </w:p>
    <w:p w14:paraId="1DC26402" w14:textId="3D3F3899" w:rsidR="00541C33" w:rsidRPr="00970959" w:rsidRDefault="00541C33" w:rsidP="00541C33">
      <w:pPr>
        <w:pStyle w:val="NormalWeb"/>
      </w:pPr>
      <w:r w:rsidRPr="00970959">
        <w:t>Interestingly, another Spanish participant referred to orange (in association with ‘fearful’) as inheriting properties from the personalities of yellow and red, the two colours which orange originates from</w:t>
      </w:r>
      <w:r w:rsidR="00AF34D3" w:rsidRPr="00970959">
        <w:t xml:space="preserve"> (example 3):</w:t>
      </w:r>
      <w:r w:rsidRPr="00970959">
        <w:t xml:space="preserve"> </w:t>
      </w:r>
    </w:p>
    <w:p w14:paraId="768952D1" w14:textId="4D1CB714" w:rsidR="00541C33" w:rsidRPr="00970959" w:rsidRDefault="00541C33" w:rsidP="00AF34D3">
      <w:pPr>
        <w:pStyle w:val="NormalWeb"/>
        <w:numPr>
          <w:ilvl w:val="0"/>
          <w:numId w:val="40"/>
        </w:numPr>
        <w:rPr>
          <w:lang w:val="en-US"/>
        </w:rPr>
      </w:pPr>
      <w:r w:rsidRPr="00970959">
        <w:rPr>
          <w:lang w:val="es-ES"/>
        </w:rPr>
        <w:t>El naranja tiene el peligro del rojo y la crispación del amarillo</w:t>
      </w:r>
      <w:r w:rsidR="00A72E86" w:rsidRPr="00970959">
        <w:rPr>
          <w:lang w:val="es-ES"/>
        </w:rPr>
        <w:t>.</w:t>
      </w:r>
      <w:r w:rsidR="00AF34D3" w:rsidRPr="00970959">
        <w:rPr>
          <w:lang w:val="es-ES"/>
        </w:rPr>
        <w:t xml:space="preserve"> </w:t>
      </w:r>
      <w:r w:rsidR="00AF34D3" w:rsidRPr="00970959">
        <w:rPr>
          <w:lang w:val="en-US"/>
        </w:rPr>
        <w:t>(</w:t>
      </w:r>
      <w:r w:rsidRPr="00970959">
        <w:t>Orange has the danger of red and the tension of yellow.</w:t>
      </w:r>
      <w:r w:rsidR="00AF34D3" w:rsidRPr="00970959">
        <w:t>)</w:t>
      </w:r>
    </w:p>
    <w:p w14:paraId="4286FEE3" w14:textId="67E07E46" w:rsidR="00541C33" w:rsidRPr="00970959" w:rsidRDefault="00073934" w:rsidP="00804958">
      <w:pPr>
        <w:pStyle w:val="NormalWeb"/>
      </w:pPr>
      <w:r w:rsidRPr="00970959">
        <w:t xml:space="preserve">Many of the </w:t>
      </w:r>
      <w:r w:rsidR="0056293F" w:rsidRPr="00970959">
        <w:t>responses</w:t>
      </w:r>
      <w:r w:rsidRPr="00970959">
        <w:t xml:space="preserve"> in </w:t>
      </w:r>
      <w:r w:rsidR="0056293F" w:rsidRPr="00970959">
        <w:t>the cross-modal</w:t>
      </w:r>
      <w:r w:rsidRPr="00970959">
        <w:t xml:space="preserve"> category involved a degree of personification of the colour. For example, one </w:t>
      </w:r>
      <w:r w:rsidR="00366987" w:rsidRPr="00970959">
        <w:t xml:space="preserve">American </w:t>
      </w:r>
      <w:r w:rsidRPr="00970959">
        <w:t>participant who had associated passionate with the colour blue, commented</w:t>
      </w:r>
      <w:r w:rsidR="001B77A9" w:rsidRPr="00970959">
        <w:t xml:space="preserve"> </w:t>
      </w:r>
      <w:r w:rsidRPr="00970959">
        <w:t>t</w:t>
      </w:r>
      <w:r w:rsidR="001B77A9" w:rsidRPr="00970959">
        <w:t>h</w:t>
      </w:r>
      <w:r w:rsidRPr="00970959">
        <w:t xml:space="preserve">at </w:t>
      </w:r>
      <w:r w:rsidR="00A72E86" w:rsidRPr="00970959">
        <w:t>“</w:t>
      </w:r>
      <w:r w:rsidRPr="00970959">
        <w:t>blue is blue and proud</w:t>
      </w:r>
      <w:r w:rsidR="00A72E86" w:rsidRPr="00970959">
        <w:t>”</w:t>
      </w:r>
      <w:r w:rsidR="00CD3273" w:rsidRPr="00970959">
        <w:t xml:space="preserve">; </w:t>
      </w:r>
      <w:r w:rsidR="00D91F01" w:rsidRPr="00970959">
        <w:t xml:space="preserve">in Spanish, another respondent chose ink blue for bored because it was “serious and boring”. </w:t>
      </w:r>
    </w:p>
    <w:p w14:paraId="02AD0E6B" w14:textId="0B9ACBC6" w:rsidR="00AF34D3" w:rsidRPr="00970959" w:rsidRDefault="001B77A9" w:rsidP="00AF34D3">
      <w:pPr>
        <w:pStyle w:val="NormalWeb"/>
      </w:pPr>
      <w:r w:rsidRPr="00970959">
        <w:t>Another</w:t>
      </w:r>
      <w:r w:rsidR="00CD3273" w:rsidRPr="00970959">
        <w:t xml:space="preserve"> </w:t>
      </w:r>
      <w:r w:rsidR="00541C33" w:rsidRPr="00970959">
        <w:t>American participant</w:t>
      </w:r>
      <w:r w:rsidR="00366987" w:rsidRPr="00970959">
        <w:t xml:space="preserve">, </w:t>
      </w:r>
      <w:r w:rsidRPr="00970959">
        <w:t xml:space="preserve">who had associated passionate with purple commented </w:t>
      </w:r>
      <w:r w:rsidR="00AF34D3" w:rsidRPr="00970959">
        <w:t>the following (example 4):</w:t>
      </w:r>
    </w:p>
    <w:p w14:paraId="47640FC7" w14:textId="6D1F1F2F" w:rsidR="0056744D" w:rsidRPr="00970959" w:rsidRDefault="00541C33" w:rsidP="00AF34D3">
      <w:pPr>
        <w:pStyle w:val="NormalWeb"/>
        <w:numPr>
          <w:ilvl w:val="0"/>
          <w:numId w:val="40"/>
        </w:numPr>
      </w:pPr>
      <w:r w:rsidRPr="00970959">
        <w:t>P</w:t>
      </w:r>
      <w:r w:rsidR="001B77A9" w:rsidRPr="00970959">
        <w:t>assion runs deep and commands respect; a dark, royal purple reflects that depth and awe</w:t>
      </w:r>
      <w:r w:rsidR="00A72E86" w:rsidRPr="00970959">
        <w:t>.</w:t>
      </w:r>
    </w:p>
    <w:p w14:paraId="676CB9B7" w14:textId="2A3EFB56" w:rsidR="00F444F2" w:rsidRPr="00970959" w:rsidRDefault="002437EE" w:rsidP="00804958">
      <w:pPr>
        <w:pStyle w:val="NormalWeb"/>
      </w:pPr>
      <w:r w:rsidRPr="00970959">
        <w:t xml:space="preserve">And another </w:t>
      </w:r>
      <w:r w:rsidR="0099723C" w:rsidRPr="00970959">
        <w:t xml:space="preserve">British </w:t>
      </w:r>
      <w:r w:rsidRPr="00970959">
        <w:t xml:space="preserve">participant who had associated excitement with orange commented </w:t>
      </w:r>
      <w:r w:rsidR="00A72E86" w:rsidRPr="00970959">
        <w:t>“</w:t>
      </w:r>
      <w:r w:rsidRPr="00970959">
        <w:t>Bright colors scream energy</w:t>
      </w:r>
      <w:r w:rsidR="00A72E86" w:rsidRPr="00970959">
        <w:t>”</w:t>
      </w:r>
      <w:r w:rsidRPr="00970959">
        <w:t>. This kind of personification was also found in the Cantonese data.</w:t>
      </w:r>
      <w:r w:rsidR="00817808" w:rsidRPr="00970959">
        <w:t xml:space="preserve"> </w:t>
      </w:r>
      <w:r w:rsidR="003E2549" w:rsidRPr="00970959">
        <w:t>One</w:t>
      </w:r>
      <w:r w:rsidRPr="00970959">
        <w:t xml:space="preserve"> Cantonese participant associat</w:t>
      </w:r>
      <w:r w:rsidR="003E2549" w:rsidRPr="00970959">
        <w:t>ed</w:t>
      </w:r>
      <w:r w:rsidRPr="00970959">
        <w:t xml:space="preserve"> ‘confident’ with the colour brown</w:t>
      </w:r>
      <w:r w:rsidR="003E2549" w:rsidRPr="00970959">
        <w:t xml:space="preserve">, </w:t>
      </w:r>
      <w:r w:rsidRPr="00970959">
        <w:t xml:space="preserve">suggesting that </w:t>
      </w:r>
      <w:r w:rsidR="00A72E86" w:rsidRPr="00970959">
        <w:t>“</w:t>
      </w:r>
      <w:r w:rsidRPr="00970959">
        <w:t>it gives a feeling of a person being prudent and proud</w:t>
      </w:r>
      <w:r w:rsidR="00A72E86" w:rsidRPr="00970959">
        <w:t>”</w:t>
      </w:r>
      <w:r w:rsidRPr="00970959">
        <w:t xml:space="preserve">. The colour white was also found to be frequently associated with ‘confident’ in the Cantonese data. For example, two Cantonese participants </w:t>
      </w:r>
      <w:r w:rsidR="003E2549" w:rsidRPr="00970959">
        <w:t>explained</w:t>
      </w:r>
      <w:r w:rsidRPr="00970959">
        <w:t xml:space="preserve"> association</w:t>
      </w:r>
      <w:r w:rsidR="003E2549" w:rsidRPr="00970959">
        <w:t>s with the colour white</w:t>
      </w:r>
      <w:r w:rsidRPr="00970959">
        <w:t xml:space="preserve"> by saying that</w:t>
      </w:r>
      <w:r w:rsidR="00622783" w:rsidRPr="00970959">
        <w:t>:</w:t>
      </w:r>
    </w:p>
    <w:p w14:paraId="3DF41DEF" w14:textId="5FAC8C08" w:rsidR="0048068C" w:rsidRPr="00970959" w:rsidRDefault="0048068C" w:rsidP="0048068C">
      <w:pPr>
        <w:pStyle w:val="Prrafodelista"/>
        <w:numPr>
          <w:ilvl w:val="0"/>
          <w:numId w:val="40"/>
        </w:numPr>
        <w:rPr>
          <w:rFonts w:ascii="Times New Roman" w:eastAsia="Microsoft JhengHei" w:hAnsi="Times New Roman" w:cs="Times New Roman"/>
          <w:lang w:val="en-US" w:eastAsia="zh-TW"/>
        </w:rPr>
      </w:pPr>
      <w:r w:rsidRPr="00970959">
        <w:rPr>
          <w:rFonts w:ascii="Times New Roman" w:eastAsia="MS Gothic" w:hAnsi="Times New Roman" w:cs="Times New Roman"/>
          <w:lang w:val="en-US" w:eastAsia="zh-TW"/>
        </w:rPr>
        <w:t>“</w:t>
      </w:r>
      <w:r w:rsidRPr="00970959">
        <w:rPr>
          <w:rFonts w:ascii="Times New Roman" w:eastAsia="MS Gothic" w:hAnsi="Times New Roman" w:cs="Times New Roman"/>
          <w:lang w:val="en-US" w:eastAsia="zh-TW"/>
        </w:rPr>
        <w:t>光明磊落</w:t>
      </w:r>
      <w:r w:rsidRPr="00970959">
        <w:rPr>
          <w:rFonts w:ascii="Times New Roman" w:eastAsia="MS Gothic" w:hAnsi="Times New Roman" w:cs="Times New Roman"/>
          <w:lang w:val="en-US" w:eastAsia="zh-TW"/>
        </w:rPr>
        <w:t>,</w:t>
      </w:r>
      <w:r w:rsidRPr="00970959">
        <w:rPr>
          <w:rFonts w:ascii="Times New Roman" w:eastAsia="MS Gothic" w:hAnsi="Times New Roman" w:cs="Times New Roman"/>
          <w:lang w:val="en-US" w:eastAsia="zh-TW"/>
        </w:rPr>
        <w:t>純白無瑕</w:t>
      </w:r>
      <w:r w:rsidRPr="00970959">
        <w:rPr>
          <w:rFonts w:ascii="Times New Roman" w:eastAsia="Microsoft JhengHei" w:hAnsi="Times New Roman" w:cs="Times New Roman"/>
          <w:lang w:val="en-US" w:eastAsia="zh-TW"/>
        </w:rPr>
        <w:t>疪</w:t>
      </w:r>
      <w:r w:rsidRPr="00970959">
        <w:rPr>
          <w:rFonts w:ascii="Times New Roman" w:eastAsia="Microsoft JhengHei" w:hAnsi="Times New Roman" w:cs="Times New Roman"/>
          <w:lang w:val="en-US" w:eastAsia="zh-TW"/>
        </w:rPr>
        <w:t>.</w:t>
      </w:r>
      <w:r w:rsidR="00AF34D3" w:rsidRPr="00970959">
        <w:rPr>
          <w:rFonts w:ascii="Times New Roman" w:eastAsia="MS Gothic" w:hAnsi="Times New Roman" w:cs="Times New Roman"/>
          <w:lang w:val="en-US" w:eastAsia="zh-TW"/>
        </w:rPr>
        <w:t xml:space="preserve"> (</w:t>
      </w:r>
      <w:r w:rsidRPr="00970959">
        <w:rPr>
          <w:rFonts w:ascii="Times New Roman" w:hAnsi="Times New Roman" w:cs="Times New Roman"/>
        </w:rPr>
        <w:t>White is honesty and flawlessness.</w:t>
      </w:r>
      <w:r w:rsidR="00AF34D3" w:rsidRPr="00970959">
        <w:rPr>
          <w:rFonts w:ascii="Times New Roman" w:hAnsi="Times New Roman" w:cs="Times New Roman"/>
        </w:rPr>
        <w:t>)</w:t>
      </w:r>
    </w:p>
    <w:p w14:paraId="58AC4162" w14:textId="635543BC" w:rsidR="00F444F2" w:rsidRPr="00970959" w:rsidRDefault="002437EE" w:rsidP="00D91F01">
      <w:pPr>
        <w:pStyle w:val="NormalWeb"/>
      </w:pPr>
      <w:r w:rsidRPr="00970959">
        <w:t xml:space="preserve">and </w:t>
      </w:r>
    </w:p>
    <w:p w14:paraId="184DBAF2" w14:textId="04CC97B2" w:rsidR="0056744D" w:rsidRPr="00970959" w:rsidRDefault="0048068C" w:rsidP="00AF34D3">
      <w:pPr>
        <w:pStyle w:val="NormalWeb"/>
        <w:numPr>
          <w:ilvl w:val="0"/>
          <w:numId w:val="40"/>
        </w:numPr>
      </w:pPr>
      <w:r w:rsidRPr="00970959">
        <w:rPr>
          <w:rFonts w:eastAsia="MS Gothic"/>
        </w:rPr>
        <w:t>有自信就成個人發光</w:t>
      </w:r>
      <w:r w:rsidRPr="00970959">
        <w:rPr>
          <w:rFonts w:eastAsia="MS Gothic"/>
        </w:rPr>
        <w:t>.</w:t>
      </w:r>
      <w:r w:rsidRPr="00970959">
        <w:t xml:space="preserve"> </w:t>
      </w:r>
      <w:r w:rsidR="00AF34D3" w:rsidRPr="00970959">
        <w:t>(</w:t>
      </w:r>
      <w:r w:rsidRPr="00970959">
        <w:t>W</w:t>
      </w:r>
      <w:r w:rsidR="002437EE" w:rsidRPr="00970959">
        <w:t>hite is the glowing light from a confident person</w:t>
      </w:r>
      <w:r w:rsidR="00A72E86" w:rsidRPr="00970959">
        <w:t>.</w:t>
      </w:r>
      <w:r w:rsidR="00AF34D3" w:rsidRPr="00970959">
        <w:t>)</w:t>
      </w:r>
    </w:p>
    <w:p w14:paraId="6869D7FB" w14:textId="65D25183" w:rsidR="00496050" w:rsidRPr="00970959" w:rsidRDefault="5574CF84" w:rsidP="00804958">
      <w:pPr>
        <w:pStyle w:val="NormalWeb"/>
      </w:pPr>
      <w:r w:rsidRPr="00970959">
        <w:lastRenderedPageBreak/>
        <w:t xml:space="preserve">The way in which the emotion-colour associations </w:t>
      </w:r>
      <w:r w:rsidR="00366987" w:rsidRPr="00970959">
        <w:t>were</w:t>
      </w:r>
      <w:r w:rsidRPr="00970959">
        <w:t xml:space="preserve"> personified often map</w:t>
      </w:r>
      <w:r w:rsidR="003E2549" w:rsidRPr="00970959">
        <w:t>ped</w:t>
      </w:r>
      <w:r w:rsidRPr="00970959">
        <w:t xml:space="preserve"> the emotion’s intensity onto the </w:t>
      </w:r>
      <w:r w:rsidR="008B53AB" w:rsidRPr="00970959">
        <w:t>saturation or lightness</w:t>
      </w:r>
      <w:r w:rsidRPr="00970959">
        <w:t xml:space="preserve"> of the colour. In the </w:t>
      </w:r>
      <w:r w:rsidR="00E77E28" w:rsidRPr="00970959">
        <w:t xml:space="preserve">both the Spanish and the </w:t>
      </w:r>
      <w:r w:rsidRPr="00970959">
        <w:t xml:space="preserve">German data, for example, the emotion ‘excited’ was often associated with orange, because orange was considered a </w:t>
      </w:r>
      <w:r w:rsidR="00A72E86" w:rsidRPr="00970959">
        <w:t>“</w:t>
      </w:r>
      <w:r w:rsidR="00E77E28" w:rsidRPr="00970959">
        <w:t>daring</w:t>
      </w:r>
      <w:r w:rsidR="00A72E86" w:rsidRPr="00970959">
        <w:t>”</w:t>
      </w:r>
      <w:r w:rsidR="00E77E28" w:rsidRPr="00970959">
        <w:t xml:space="preserve">, </w:t>
      </w:r>
      <w:r w:rsidR="00A72E86" w:rsidRPr="00970959">
        <w:t>“</w:t>
      </w:r>
      <w:r w:rsidR="00E77E28" w:rsidRPr="00970959">
        <w:t>vibrant</w:t>
      </w:r>
      <w:r w:rsidR="00A72E86" w:rsidRPr="00970959">
        <w:t>”</w:t>
      </w:r>
      <w:r w:rsidR="00E77E28" w:rsidRPr="00970959">
        <w:t xml:space="preserve">, and </w:t>
      </w:r>
      <w:r w:rsidR="00A72E86" w:rsidRPr="00970959">
        <w:t>“</w:t>
      </w:r>
      <w:r w:rsidRPr="00970959">
        <w:t>active</w:t>
      </w:r>
      <w:r w:rsidR="00A72E86" w:rsidRPr="00970959">
        <w:t>”</w:t>
      </w:r>
      <w:r w:rsidRPr="00970959">
        <w:t xml:space="preserve"> colour, </w:t>
      </w:r>
      <w:r w:rsidR="005673F3" w:rsidRPr="00970959">
        <w:t>thus drawing attention to the high degrees of ‘intensity’ o</w:t>
      </w:r>
      <w:r w:rsidR="00D66C6E" w:rsidRPr="00970959">
        <w:t>f</w:t>
      </w:r>
      <w:r w:rsidR="005673F3" w:rsidRPr="00970959">
        <w:t xml:space="preserve"> both the emotion and the colours with which it is associated</w:t>
      </w:r>
      <w:r w:rsidRPr="00970959">
        <w:t xml:space="preserve">. Fearful (German ‘ängstlich’), on the other hand, was associated with a rather muted turquoise by one participant, who said that the colour, like being fearful, was </w:t>
      </w:r>
      <w:r w:rsidR="00407C8C" w:rsidRPr="00970959">
        <w:t>“</w:t>
      </w:r>
      <w:r w:rsidRPr="00970959">
        <w:t>hiding in the background</w:t>
      </w:r>
      <w:r w:rsidR="00407C8C" w:rsidRPr="00970959">
        <w:t>”</w:t>
      </w:r>
      <w:r w:rsidR="00AF34D3" w:rsidRPr="00970959">
        <w:t xml:space="preserve"> (example 7)</w:t>
      </w:r>
      <w:r w:rsidR="00F906ED" w:rsidRPr="00970959">
        <w:t>:</w:t>
      </w:r>
      <w:r w:rsidRPr="00970959">
        <w:t xml:space="preserve"> </w:t>
      </w:r>
    </w:p>
    <w:p w14:paraId="546ABC22" w14:textId="40E20D4F" w:rsidR="00F906ED" w:rsidRPr="00970959" w:rsidRDefault="002400AA" w:rsidP="00AF34D3">
      <w:pPr>
        <w:pStyle w:val="NormalWeb"/>
        <w:numPr>
          <w:ilvl w:val="0"/>
          <w:numId w:val="40"/>
        </w:numPr>
      </w:pPr>
      <w:r w:rsidRPr="00970959">
        <w:rPr>
          <w:lang w:val="de-DE"/>
        </w:rPr>
        <w:t>Ä</w:t>
      </w:r>
      <w:r w:rsidR="00F906ED" w:rsidRPr="00970959">
        <w:rPr>
          <w:lang w:val="de-DE"/>
        </w:rPr>
        <w:t xml:space="preserve">ngstlich sein ist </w:t>
      </w:r>
      <w:r w:rsidRPr="00970959">
        <w:rPr>
          <w:lang w:val="de-DE"/>
        </w:rPr>
        <w:t>ä</w:t>
      </w:r>
      <w:r w:rsidR="00F906ED" w:rsidRPr="00970959">
        <w:rPr>
          <w:lang w:val="de-DE"/>
        </w:rPr>
        <w:t>hnlich wie sch</w:t>
      </w:r>
      <w:r w:rsidRPr="00970959">
        <w:rPr>
          <w:lang w:val="de-DE"/>
        </w:rPr>
        <w:t>ü</w:t>
      </w:r>
      <w:r w:rsidR="00F906ED" w:rsidRPr="00970959">
        <w:rPr>
          <w:lang w:val="de-DE"/>
        </w:rPr>
        <w:t xml:space="preserve">chtern eine Farbe, die </w:t>
      </w:r>
      <w:r w:rsidR="00D66C6E" w:rsidRPr="00970959">
        <w:rPr>
          <w:lang w:val="de-DE"/>
        </w:rPr>
        <w:t>sich im</w:t>
      </w:r>
      <w:r w:rsidR="00F906ED" w:rsidRPr="00970959">
        <w:rPr>
          <w:lang w:val="de-DE"/>
        </w:rPr>
        <w:t xml:space="preserve"> Hintergrund verkriecht</w:t>
      </w:r>
      <w:r w:rsidR="00A72E86" w:rsidRPr="00970959">
        <w:rPr>
          <w:lang w:val="de-DE"/>
        </w:rPr>
        <w:t>.</w:t>
      </w:r>
      <w:r w:rsidR="00AF34D3" w:rsidRPr="00970959">
        <w:rPr>
          <w:lang w:val="de-DE"/>
        </w:rPr>
        <w:t xml:space="preserve"> </w:t>
      </w:r>
      <w:r w:rsidR="00AF34D3" w:rsidRPr="00970959">
        <w:t>(</w:t>
      </w:r>
      <w:r w:rsidR="00541C33" w:rsidRPr="00970959">
        <w:t>B</w:t>
      </w:r>
      <w:r w:rsidR="00F906ED" w:rsidRPr="00970959">
        <w:t>eing fearful is similar to being shy, a colour that hides in the background</w:t>
      </w:r>
      <w:r w:rsidR="00A72E86" w:rsidRPr="00970959">
        <w:t>.</w:t>
      </w:r>
      <w:r w:rsidR="00AF34D3" w:rsidRPr="00970959">
        <w:t>)</w:t>
      </w:r>
    </w:p>
    <w:p w14:paraId="02159A25" w14:textId="19B936D5" w:rsidR="00771936" w:rsidRPr="00970959" w:rsidRDefault="5574CF84" w:rsidP="00804958">
      <w:pPr>
        <w:pStyle w:val="NormalWeb"/>
      </w:pPr>
      <w:r w:rsidRPr="00970959">
        <w:t>Many of the answers in th</w:t>
      </w:r>
      <w:r w:rsidR="005673F3" w:rsidRPr="00970959">
        <w:t>is</w:t>
      </w:r>
      <w:r w:rsidRPr="00970959">
        <w:t xml:space="preserve"> category also contained references to valence that were then </w:t>
      </w:r>
      <w:r w:rsidR="004D536B" w:rsidRPr="00970959">
        <w:t xml:space="preserve">metaphorically </w:t>
      </w:r>
      <w:r w:rsidRPr="00970959">
        <w:t xml:space="preserve">mapped onto the associated colours. For example, one participant who had associated happiness with pink commented </w:t>
      </w:r>
      <w:r w:rsidR="00DE5730" w:rsidRPr="00970959">
        <w:t>“</w:t>
      </w:r>
      <w:r w:rsidRPr="00970959">
        <w:t>pink is a light colour and is pretty</w:t>
      </w:r>
      <w:r w:rsidR="00DE5730" w:rsidRPr="00970959">
        <w:t>”</w:t>
      </w:r>
      <w:r w:rsidRPr="00970959">
        <w:t xml:space="preserve">. Likewise, when associating ‘joyful’ with the colour yellow, </w:t>
      </w:r>
      <w:r w:rsidR="003E2549" w:rsidRPr="00970959">
        <w:t>a</w:t>
      </w:r>
      <w:r w:rsidRPr="00970959">
        <w:t xml:space="preserve"> Cantonese participant suggested that </w:t>
      </w:r>
      <w:r w:rsidR="00CC6A46" w:rsidRPr="00970959">
        <w:t>“</w:t>
      </w:r>
      <w:r w:rsidRPr="00970959">
        <w:t>yellow is a bright colour and is exciting</w:t>
      </w:r>
      <w:r w:rsidR="00CC6A46" w:rsidRPr="00970959">
        <w:t>”</w:t>
      </w:r>
      <w:r w:rsidRPr="00970959">
        <w:t xml:space="preserve">. These kinds of associations may well explain the relationship between valence and lightness that was discussed in </w:t>
      </w:r>
      <w:r w:rsidR="0031547D" w:rsidRPr="00970959">
        <w:t>Section</w:t>
      </w:r>
      <w:r w:rsidRPr="00970959">
        <w:t xml:space="preserve"> 4. </w:t>
      </w:r>
    </w:p>
    <w:p w14:paraId="4F78E9A0" w14:textId="4F0CB449" w:rsidR="00811E13" w:rsidRPr="00970959" w:rsidRDefault="5574CF84" w:rsidP="00804958">
      <w:pPr>
        <w:pStyle w:val="NormalWeb"/>
      </w:pPr>
      <w:r w:rsidRPr="00970959">
        <w:t xml:space="preserve">Another quality that was mapped from the emotion to the colour was complexity. For example, one </w:t>
      </w:r>
      <w:r w:rsidR="00162DE5" w:rsidRPr="00970959">
        <w:t xml:space="preserve">American </w:t>
      </w:r>
      <w:r w:rsidRPr="00970959">
        <w:t xml:space="preserve">participant, who had associated happiness with purple commented that </w:t>
      </w:r>
      <w:r w:rsidR="00DE5730" w:rsidRPr="00970959">
        <w:t>“</w:t>
      </w:r>
      <w:r w:rsidRPr="00970959">
        <w:t>happiness is the combination of different things, purple is a combination of colors</w:t>
      </w:r>
      <w:r w:rsidR="00DE5730" w:rsidRPr="00970959">
        <w:t>”</w:t>
      </w:r>
      <w:r w:rsidRPr="00970959">
        <w:t>. Another</w:t>
      </w:r>
      <w:r w:rsidR="00DD1B77" w:rsidRPr="00970959">
        <w:t xml:space="preserve"> </w:t>
      </w:r>
      <w:r w:rsidR="00162DE5" w:rsidRPr="00970959">
        <w:t xml:space="preserve">American </w:t>
      </w:r>
      <w:r w:rsidRPr="00970959">
        <w:t xml:space="preserve">participant, </w:t>
      </w:r>
      <w:r w:rsidR="00E77E28" w:rsidRPr="00970959">
        <w:t>associated</w:t>
      </w:r>
      <w:r w:rsidRPr="00970959">
        <w:t xml:space="preserve"> jealousy with dark red, commented ‘jealous because it was bright red in its prime but now it</w:t>
      </w:r>
      <w:r w:rsidR="00DD1B77" w:rsidRPr="00970959">
        <w:t>’</w:t>
      </w:r>
      <w:r w:rsidRPr="00970959">
        <w:t>s ageing and turning dark red until its ultimate demise of turning brown’.</w:t>
      </w:r>
      <w:r w:rsidR="00736A8D" w:rsidRPr="00970959">
        <w:t xml:space="preserve"> Similarly, a Cantonese participant explained the</w:t>
      </w:r>
      <w:r w:rsidR="00162DE5" w:rsidRPr="00970959">
        <w:t>ir</w:t>
      </w:r>
      <w:r w:rsidR="00736A8D" w:rsidRPr="00970959">
        <w:t xml:space="preserve"> choice of brown for ‘fearful’ as a matter of complexity in that </w:t>
      </w:r>
      <w:r w:rsidR="00DE5730" w:rsidRPr="00970959">
        <w:t>“</w:t>
      </w:r>
      <w:r w:rsidR="009D07CA" w:rsidRPr="00970959">
        <w:t>fearful is like many feelings mixed together and brown is a colour mixed with many different colours</w:t>
      </w:r>
      <w:r w:rsidR="00DE5730" w:rsidRPr="00970959">
        <w:t>”</w:t>
      </w:r>
      <w:r w:rsidR="009D07CA" w:rsidRPr="00970959">
        <w:t>.</w:t>
      </w:r>
    </w:p>
    <w:p w14:paraId="4F2748F3" w14:textId="02C5FB69" w:rsidR="005C3808" w:rsidRPr="00970959" w:rsidRDefault="00EE12B4" w:rsidP="005C3808">
      <w:pPr>
        <w:spacing w:after="120" w:line="259" w:lineRule="auto"/>
        <w:jc w:val="both"/>
      </w:pPr>
      <w:r w:rsidRPr="00970959">
        <w:t xml:space="preserve">Metaphorical thinking appears to have played a key role in the explanations that can be found in this category. In some cases, as we saw above, this took the form of personification, or at least the attribution of agency to a particular colour. In other cases, metaphorical comparisons were set up between the emotions and the colours and specific correspondences (such as the fact that both the emotion and </w:t>
      </w:r>
      <w:r w:rsidR="00D90E03" w:rsidRPr="00970959">
        <w:t>t</w:t>
      </w:r>
      <w:r w:rsidRPr="00970959">
        <w:t xml:space="preserve">he colour were ‘complex’ or ‘strong’). The highly personal, </w:t>
      </w:r>
      <w:r w:rsidR="005C3808" w:rsidRPr="00970959">
        <w:t xml:space="preserve">almost ‘poetic’ nature of some of the responses </w:t>
      </w:r>
      <w:r w:rsidRPr="00970959">
        <w:t>in this category suggests that some</w:t>
      </w:r>
      <w:r w:rsidR="005C3808" w:rsidRPr="00970959">
        <w:t xml:space="preserve"> colours </w:t>
      </w:r>
      <w:r w:rsidRPr="00970959">
        <w:t>have the ability to</w:t>
      </w:r>
      <w:r w:rsidR="005C3808" w:rsidRPr="00970959">
        <w:t xml:space="preserve"> trigger </w:t>
      </w:r>
      <w:r w:rsidRPr="00970959">
        <w:t xml:space="preserve">an </w:t>
      </w:r>
      <w:r w:rsidR="005C3808" w:rsidRPr="00970959">
        <w:t>emotional response in humans</w:t>
      </w:r>
      <w:r w:rsidRPr="00970959">
        <w:t>, which is characterised by</w:t>
      </w:r>
      <w:r w:rsidR="005C3808" w:rsidRPr="00970959">
        <w:t xml:space="preserve"> a degree of empathy</w:t>
      </w:r>
      <w:r w:rsidRPr="00970959">
        <w:t>, which is conducive to metaphorical thinking</w:t>
      </w:r>
      <w:r w:rsidR="005C3808" w:rsidRPr="00970959">
        <w:t xml:space="preserve">. </w:t>
      </w:r>
      <w:r w:rsidR="00283C48" w:rsidRPr="00970959">
        <w:t xml:space="preserve">For instance, </w:t>
      </w:r>
      <w:r w:rsidR="00DE0E01" w:rsidRPr="00970959">
        <w:t xml:space="preserve">an Italian participant associated </w:t>
      </w:r>
      <w:r w:rsidR="0028304E" w:rsidRPr="00970959">
        <w:t>‘bored’ with a shade of brown (in particular, sand brown)</w:t>
      </w:r>
      <w:r w:rsidR="006536D5" w:rsidRPr="00970959">
        <w:t xml:space="preserve"> and motivated this association saying that such colour is </w:t>
      </w:r>
      <w:r w:rsidR="00DE5730" w:rsidRPr="00970959">
        <w:t>“</w:t>
      </w:r>
      <w:r w:rsidR="006536D5" w:rsidRPr="00970959">
        <w:t>sciapo</w:t>
      </w:r>
      <w:r w:rsidR="00DE5730" w:rsidRPr="00970959">
        <w:t>”</w:t>
      </w:r>
      <w:r w:rsidR="006536D5" w:rsidRPr="00970959">
        <w:t xml:space="preserve">, a rather informal word that can be translated </w:t>
      </w:r>
      <w:r w:rsidR="00BF71D4" w:rsidRPr="00970959">
        <w:t>as</w:t>
      </w:r>
      <w:r w:rsidR="006536D5" w:rsidRPr="00970959">
        <w:t xml:space="preserve"> </w:t>
      </w:r>
      <w:r w:rsidR="00BF71D4" w:rsidRPr="00970959">
        <w:t>‘</w:t>
      </w:r>
      <w:r w:rsidR="006536D5" w:rsidRPr="00970959">
        <w:t>bland</w:t>
      </w:r>
      <w:r w:rsidR="00BF71D4" w:rsidRPr="00970959">
        <w:t>’</w:t>
      </w:r>
      <w:r w:rsidR="006536D5" w:rsidRPr="00970959">
        <w:t xml:space="preserve">, </w:t>
      </w:r>
      <w:r w:rsidR="00BF71D4" w:rsidRPr="00970959">
        <w:t>‘</w:t>
      </w:r>
      <w:r w:rsidR="006536D5" w:rsidRPr="00970959">
        <w:t>unsalted</w:t>
      </w:r>
      <w:r w:rsidR="00BF71D4" w:rsidRPr="00970959">
        <w:t>’</w:t>
      </w:r>
      <w:r w:rsidR="006536D5" w:rsidRPr="00970959">
        <w:t xml:space="preserve">, </w:t>
      </w:r>
      <w:r w:rsidR="00BF71D4" w:rsidRPr="00970959">
        <w:t>or ‘</w:t>
      </w:r>
      <w:r w:rsidR="006536D5" w:rsidRPr="00970959">
        <w:t>lacking flavour</w:t>
      </w:r>
      <w:r w:rsidR="00BF71D4" w:rsidRPr="00970959">
        <w:t>’</w:t>
      </w:r>
      <w:r w:rsidR="006536D5" w:rsidRPr="00970959">
        <w:t>.</w:t>
      </w:r>
      <w:r w:rsidR="00DE0E01" w:rsidRPr="00970959">
        <w:t xml:space="preserve"> </w:t>
      </w:r>
      <w:r w:rsidR="00E77E28" w:rsidRPr="00970959">
        <w:t xml:space="preserve">In Spanish, another participant said that anger should be associated with </w:t>
      </w:r>
      <w:r w:rsidR="00DE5730" w:rsidRPr="00970959">
        <w:t>“</w:t>
      </w:r>
      <w:r w:rsidR="00E77E28" w:rsidRPr="00970959">
        <w:t>rojo chillón</w:t>
      </w:r>
      <w:r w:rsidR="00DE5730" w:rsidRPr="00970959">
        <w:t>”</w:t>
      </w:r>
      <w:r w:rsidR="00E77E28" w:rsidRPr="00970959">
        <w:t xml:space="preserve"> (literally, </w:t>
      </w:r>
      <w:r w:rsidR="00DE5730" w:rsidRPr="00970959">
        <w:t>“</w:t>
      </w:r>
      <w:r w:rsidR="00E77E28" w:rsidRPr="00970959">
        <w:t>shrieking red</w:t>
      </w:r>
      <w:r w:rsidR="00DE5730" w:rsidRPr="00970959">
        <w:t>”</w:t>
      </w:r>
      <w:r w:rsidR="00E77E28" w:rsidRPr="00970959">
        <w:t xml:space="preserve">). </w:t>
      </w:r>
      <w:r w:rsidR="0072520B" w:rsidRPr="00970959">
        <w:t>The</w:t>
      </w:r>
      <w:r w:rsidR="005C3808" w:rsidRPr="00970959">
        <w:t xml:space="preserve"> participants in our study also attributed gender, personality as well as social and affective characteristics to the colours which they then referred to when associating them </w:t>
      </w:r>
      <w:r w:rsidR="00C925BB" w:rsidRPr="00970959">
        <w:t xml:space="preserve">with </w:t>
      </w:r>
      <w:r w:rsidR="005C3808" w:rsidRPr="00970959">
        <w:t xml:space="preserve">the emotions under consideration. The </w:t>
      </w:r>
      <w:r w:rsidRPr="00970959">
        <w:t xml:space="preserve">fact that this was the most common category across all languages is interesting as it suggests that the </w:t>
      </w:r>
      <w:r w:rsidR="005C3808" w:rsidRPr="00970959">
        <w:t xml:space="preserve">use of </w:t>
      </w:r>
      <w:r w:rsidRPr="00970959">
        <w:t xml:space="preserve">metaphor, and in particular </w:t>
      </w:r>
      <w:r w:rsidR="005C3808" w:rsidRPr="00970959">
        <w:t xml:space="preserve">personification, and the subsequent entailments that it affords </w:t>
      </w:r>
      <w:r w:rsidRPr="00970959">
        <w:t>is</w:t>
      </w:r>
      <w:r w:rsidR="005C3808" w:rsidRPr="00970959">
        <w:t xml:space="preserve"> a key </w:t>
      </w:r>
      <w:r w:rsidRPr="00970959">
        <w:t xml:space="preserve">(and </w:t>
      </w:r>
      <w:r w:rsidR="002369A8" w:rsidRPr="00970959">
        <w:t>widely used)</w:t>
      </w:r>
      <w:r w:rsidRPr="00970959">
        <w:t xml:space="preserve"> </w:t>
      </w:r>
      <w:r w:rsidR="00E32288" w:rsidRPr="00970959">
        <w:t xml:space="preserve">strategy </w:t>
      </w:r>
      <w:r w:rsidR="002369A8" w:rsidRPr="00970959">
        <w:t>for</w:t>
      </w:r>
      <w:r w:rsidR="005C3808" w:rsidRPr="00970959">
        <w:t xml:space="preserve"> associating emotions with colours.</w:t>
      </w:r>
    </w:p>
    <w:p w14:paraId="316C23B9" w14:textId="77777777" w:rsidR="00F22187" w:rsidRPr="00970959" w:rsidRDefault="00F22187" w:rsidP="00F22187">
      <w:pPr>
        <w:pStyle w:val="Ttulo3"/>
      </w:pPr>
      <w:bookmarkStart w:id="141" w:name="_Toc118900216"/>
      <w:bookmarkStart w:id="142" w:name="_Toc120712790"/>
      <w:r w:rsidRPr="00970959">
        <w:lastRenderedPageBreak/>
        <w:t>Environmental motivations</w:t>
      </w:r>
      <w:bookmarkEnd w:id="141"/>
      <w:bookmarkEnd w:id="142"/>
    </w:p>
    <w:p w14:paraId="0D50983A" w14:textId="7A45B153" w:rsidR="00F444F2" w:rsidRPr="00970959" w:rsidRDefault="5574CF84" w:rsidP="006D6C76">
      <w:pPr>
        <w:pStyle w:val="NormalWeb"/>
      </w:pPr>
      <w:r w:rsidRPr="00970959">
        <w:t xml:space="preserve">The </w:t>
      </w:r>
      <w:r w:rsidR="00A07F1B" w:rsidRPr="00970959">
        <w:t>‘</w:t>
      </w:r>
      <w:r w:rsidRPr="00970959">
        <w:t>environmental</w:t>
      </w:r>
      <w:r w:rsidR="00A07F1B" w:rsidRPr="00970959">
        <w:t>’</w:t>
      </w:r>
      <w:r w:rsidRPr="00970959">
        <w:t xml:space="preserve"> category </w:t>
      </w:r>
      <w:r w:rsidR="00D90E03" w:rsidRPr="00970959">
        <w:t xml:space="preserve">was the second most popular category in our data. It </w:t>
      </w:r>
      <w:r w:rsidRPr="00970959">
        <w:t xml:space="preserve">included references to both the </w:t>
      </w:r>
      <w:r w:rsidR="002D2D16" w:rsidRPr="00970959">
        <w:t xml:space="preserve">natural </w:t>
      </w:r>
      <w:r w:rsidRPr="00970959">
        <w:t xml:space="preserve">physical environment and the cultural environment. References to the </w:t>
      </w:r>
      <w:r w:rsidR="002D2D16" w:rsidRPr="00970959">
        <w:t xml:space="preserve">natural </w:t>
      </w:r>
      <w:r w:rsidRPr="00970959">
        <w:t>physical environment mainly contained references to nature and how nature makes one feel</w:t>
      </w:r>
      <w:r w:rsidR="00EE12B4" w:rsidRPr="00970959">
        <w:t>, thus evoking a metonymic cause-effect relationship between the colour and the emotion</w:t>
      </w:r>
      <w:r w:rsidRPr="00970959">
        <w:t xml:space="preserve">. Respondents talked about how sunshine made them feel happy (motivating the happy is yellow association), about how the sea or the </w:t>
      </w:r>
      <w:r w:rsidR="00A07F1B" w:rsidRPr="00970959">
        <w:t xml:space="preserve">ocean </w:t>
      </w:r>
      <w:r w:rsidRPr="00970959">
        <w:t xml:space="preserve">made them feel calm or at times sad, how grey weather made them feel depressed, and how the dark made them fearful. Responses also showed how interactions with the </w:t>
      </w:r>
      <w:r w:rsidR="000D34A0" w:rsidRPr="00970959">
        <w:t>environment,</w:t>
      </w:r>
      <w:r w:rsidRPr="00970959">
        <w:t xml:space="preserve"> or the absence of any interaction may motivate associations, as shown by the following response by one of our German participants for the association between ‘bored’ and grey</w:t>
      </w:r>
      <w:r w:rsidR="00AF34D3" w:rsidRPr="00970959">
        <w:t xml:space="preserve"> (example 8)</w:t>
      </w:r>
      <w:r w:rsidRPr="00970959">
        <w:t xml:space="preserve">: </w:t>
      </w:r>
    </w:p>
    <w:p w14:paraId="679644D3" w14:textId="4AFEEF51" w:rsidR="00F444F2" w:rsidRPr="00970959" w:rsidRDefault="5574CF84" w:rsidP="00AF34D3">
      <w:pPr>
        <w:pStyle w:val="Prrafodelista"/>
        <w:numPr>
          <w:ilvl w:val="0"/>
          <w:numId w:val="40"/>
        </w:numPr>
        <w:rPr>
          <w:rFonts w:ascii="Times New Roman" w:hAnsi="Times New Roman" w:cs="Times New Roman"/>
          <w:lang w:val="en-US"/>
        </w:rPr>
      </w:pPr>
      <w:r w:rsidRPr="00970959">
        <w:rPr>
          <w:rFonts w:ascii="Times New Roman" w:hAnsi="Times New Roman" w:cs="Times New Roman"/>
          <w:lang w:val="de-DE"/>
        </w:rPr>
        <w:t>Staub ist grau und legt sich nieder, wenn nichts passiert und keine Bewegung da ist</w:t>
      </w:r>
      <w:r w:rsidR="00DE5730" w:rsidRPr="00970959">
        <w:rPr>
          <w:rFonts w:ascii="Times New Roman" w:hAnsi="Times New Roman" w:cs="Times New Roman"/>
          <w:lang w:val="de-DE"/>
        </w:rPr>
        <w:t>.</w:t>
      </w:r>
      <w:r w:rsidR="00AF34D3" w:rsidRPr="00970959">
        <w:rPr>
          <w:rFonts w:ascii="Times New Roman" w:hAnsi="Times New Roman" w:cs="Times New Roman"/>
          <w:lang w:val="de-DE"/>
        </w:rPr>
        <w:t xml:space="preserve"> </w:t>
      </w:r>
      <w:r w:rsidR="00AF34D3" w:rsidRPr="00970959">
        <w:rPr>
          <w:rFonts w:ascii="Times New Roman" w:hAnsi="Times New Roman" w:cs="Times New Roman"/>
          <w:lang w:val="en-US"/>
        </w:rPr>
        <w:t>(</w:t>
      </w:r>
      <w:r w:rsidR="00F444F2" w:rsidRPr="00970959">
        <w:rPr>
          <w:rFonts w:ascii="Times New Roman" w:hAnsi="Times New Roman" w:cs="Times New Roman"/>
        </w:rPr>
        <w:t>D</w:t>
      </w:r>
      <w:r w:rsidRPr="00970959">
        <w:rPr>
          <w:rFonts w:ascii="Times New Roman" w:hAnsi="Times New Roman" w:cs="Times New Roman"/>
        </w:rPr>
        <w:t>ust is grey and it forms (lit. ‘comes down’) when nothing happens and when there is no motion.</w:t>
      </w:r>
      <w:r w:rsidR="00AF34D3" w:rsidRPr="00970959">
        <w:rPr>
          <w:rFonts w:ascii="Times New Roman" w:hAnsi="Times New Roman" w:cs="Times New Roman"/>
        </w:rPr>
        <w:t>)</w:t>
      </w:r>
    </w:p>
    <w:p w14:paraId="7AC9157F" w14:textId="52896819" w:rsidR="00EC6AE3" w:rsidRPr="00970959" w:rsidRDefault="00302F1F" w:rsidP="006D6C76">
      <w:pPr>
        <w:pStyle w:val="NormalWeb"/>
      </w:pPr>
      <w:r w:rsidRPr="00970959">
        <w:t xml:space="preserve">Similarly, Italian participants </w:t>
      </w:r>
      <w:r w:rsidR="00DB6BED" w:rsidRPr="00970959">
        <w:t>often</w:t>
      </w:r>
      <w:r w:rsidRPr="00970959">
        <w:t xml:space="preserve"> motivate</w:t>
      </w:r>
      <w:r w:rsidR="00DB6BED" w:rsidRPr="00970959">
        <w:t>d</w:t>
      </w:r>
      <w:r w:rsidRPr="00970959">
        <w:t xml:space="preserve"> their associations between </w:t>
      </w:r>
      <w:r w:rsidR="00EC6AE3" w:rsidRPr="00970959">
        <w:t>‘bored’ and grey by saying, for instance</w:t>
      </w:r>
      <w:r w:rsidR="00AF34D3" w:rsidRPr="00970959">
        <w:t xml:space="preserve"> (example 9)</w:t>
      </w:r>
      <w:r w:rsidR="00EC6AE3" w:rsidRPr="00970959">
        <w:t>:</w:t>
      </w:r>
    </w:p>
    <w:p w14:paraId="44531703" w14:textId="6410EE3B" w:rsidR="00EC6AE3" w:rsidRPr="00970959" w:rsidRDefault="00EC6AE3" w:rsidP="00AF34D3">
      <w:pPr>
        <w:pStyle w:val="NormalWeb"/>
        <w:numPr>
          <w:ilvl w:val="0"/>
          <w:numId w:val="40"/>
        </w:numPr>
        <w:rPr>
          <w:lang w:val="en-US"/>
        </w:rPr>
      </w:pPr>
      <w:r w:rsidRPr="00970959">
        <w:rPr>
          <w:lang w:val="it-IT"/>
        </w:rPr>
        <w:t>La noia delle giornate uggiose o nebbiose</w:t>
      </w:r>
      <w:r w:rsidR="00AF34D3" w:rsidRPr="00970959">
        <w:rPr>
          <w:lang w:val="it-IT"/>
        </w:rPr>
        <w:t xml:space="preserve">. </w:t>
      </w:r>
      <w:r w:rsidR="00AF34D3" w:rsidRPr="00970959">
        <w:rPr>
          <w:lang w:val="en-US"/>
        </w:rPr>
        <w:t>(</w:t>
      </w:r>
      <w:r w:rsidR="00300E2A" w:rsidRPr="00970959">
        <w:rPr>
          <w:lang w:val="en-US"/>
        </w:rPr>
        <w:t>The boredom of dull and foggy days</w:t>
      </w:r>
      <w:r w:rsidR="00DE5730" w:rsidRPr="00970959">
        <w:rPr>
          <w:lang w:val="en-US"/>
        </w:rPr>
        <w:t>.</w:t>
      </w:r>
      <w:r w:rsidR="00AF34D3" w:rsidRPr="00970959">
        <w:rPr>
          <w:lang w:val="en-US"/>
        </w:rPr>
        <w:t>)</w:t>
      </w:r>
    </w:p>
    <w:p w14:paraId="3C0BCC5C" w14:textId="3A8F40E5" w:rsidR="0079441E" w:rsidRPr="00970959" w:rsidRDefault="0079441E" w:rsidP="006D6C76">
      <w:pPr>
        <w:pStyle w:val="NormalWeb"/>
      </w:pPr>
      <w:r w:rsidRPr="00970959">
        <w:t xml:space="preserve">Not surprisingly, </w:t>
      </w:r>
      <w:r w:rsidR="00FD1AFF" w:rsidRPr="00970959">
        <w:t>associations between</w:t>
      </w:r>
      <w:r w:rsidRPr="00970959">
        <w:t xml:space="preserve"> ‘bored’ </w:t>
      </w:r>
      <w:r w:rsidR="00FD3E7D" w:rsidRPr="00970959">
        <w:t>and</w:t>
      </w:r>
      <w:r w:rsidRPr="00970959">
        <w:t xml:space="preserve"> grey </w:t>
      </w:r>
      <w:r w:rsidR="00FD1AFF" w:rsidRPr="00970959">
        <w:t xml:space="preserve">that were explained through references to </w:t>
      </w:r>
      <w:r w:rsidRPr="00970959">
        <w:t xml:space="preserve">nature and how nature makes one feel </w:t>
      </w:r>
      <w:r w:rsidR="00FD1AFF" w:rsidRPr="00970959">
        <w:t>were</w:t>
      </w:r>
      <w:r w:rsidRPr="00970959">
        <w:t xml:space="preserve"> also found in Cantonese</w:t>
      </w:r>
      <w:r w:rsidR="00AF34D3" w:rsidRPr="00970959">
        <w:t xml:space="preserve"> (example 10)</w:t>
      </w:r>
      <w:r w:rsidRPr="00970959">
        <w:t>:</w:t>
      </w:r>
    </w:p>
    <w:p w14:paraId="134333DD" w14:textId="748D7709" w:rsidR="0079441E" w:rsidRPr="00970959" w:rsidRDefault="0079441E" w:rsidP="006D1322">
      <w:pPr>
        <w:pStyle w:val="Prrafodelista"/>
        <w:numPr>
          <w:ilvl w:val="0"/>
          <w:numId w:val="40"/>
        </w:numPr>
        <w:rPr>
          <w:rFonts w:ascii="Times New Roman" w:eastAsia="MS Gothic" w:hAnsi="Times New Roman" w:cs="Times New Roman"/>
          <w:lang w:val="en-HK" w:eastAsia="en-HK"/>
        </w:rPr>
      </w:pPr>
      <w:r w:rsidRPr="00970959">
        <w:rPr>
          <w:rFonts w:ascii="Times New Roman" w:eastAsia="MS Gothic" w:hAnsi="Times New Roman" w:cs="Times New Roman"/>
          <w:lang w:val="en-HK" w:eastAsia="en-HK"/>
        </w:rPr>
        <w:t>灰濛濛的天很悶</w:t>
      </w:r>
      <w:r w:rsidR="00550CF0" w:rsidRPr="00970959">
        <w:rPr>
          <w:rFonts w:ascii="Times New Roman" w:eastAsia="MS Gothic" w:hAnsi="Times New Roman" w:cs="Times New Roman"/>
          <w:lang w:val="en-HK" w:eastAsia="en-HK"/>
        </w:rPr>
        <w:t>.</w:t>
      </w:r>
      <w:r w:rsidR="006D1322" w:rsidRPr="00970959">
        <w:rPr>
          <w:rFonts w:ascii="Times New Roman" w:eastAsia="MS Gothic" w:hAnsi="Times New Roman" w:cs="Times New Roman"/>
          <w:lang w:val="en-HK" w:eastAsia="en-HK"/>
        </w:rPr>
        <w:t xml:space="preserve"> (</w:t>
      </w:r>
      <w:r w:rsidRPr="00970959">
        <w:rPr>
          <w:rFonts w:ascii="Times New Roman" w:eastAsia="MS Gothic" w:hAnsi="Times New Roman" w:cs="Times New Roman"/>
          <w:lang w:val="en-HK" w:eastAsia="en-HK"/>
        </w:rPr>
        <w:t xml:space="preserve">Grey sky is </w:t>
      </w:r>
      <w:r w:rsidR="007C3E15" w:rsidRPr="00970959">
        <w:rPr>
          <w:rFonts w:ascii="Times New Roman" w:eastAsia="MS Gothic" w:hAnsi="Times New Roman" w:cs="Times New Roman"/>
          <w:lang w:val="en-HK" w:eastAsia="en-HK"/>
        </w:rPr>
        <w:t xml:space="preserve">very </w:t>
      </w:r>
      <w:r w:rsidRPr="00970959">
        <w:rPr>
          <w:rFonts w:ascii="Times New Roman" w:eastAsia="MS Gothic" w:hAnsi="Times New Roman" w:cs="Times New Roman"/>
          <w:lang w:val="en-HK" w:eastAsia="en-HK"/>
        </w:rPr>
        <w:t>boring</w:t>
      </w:r>
      <w:r w:rsidR="00DE5730" w:rsidRPr="00970959">
        <w:rPr>
          <w:rFonts w:ascii="Times New Roman" w:eastAsia="MS Gothic" w:hAnsi="Times New Roman" w:cs="Times New Roman"/>
          <w:lang w:val="en-HK" w:eastAsia="en-HK"/>
        </w:rPr>
        <w:t>.</w:t>
      </w:r>
      <w:r w:rsidR="006D1322" w:rsidRPr="00970959">
        <w:rPr>
          <w:rFonts w:ascii="Times New Roman" w:eastAsia="MS Gothic" w:hAnsi="Times New Roman" w:cs="Times New Roman"/>
          <w:lang w:val="en-HK" w:eastAsia="en-HK"/>
        </w:rPr>
        <w:t>)</w:t>
      </w:r>
    </w:p>
    <w:p w14:paraId="3754DDD8" w14:textId="7AE918C0" w:rsidR="0003304F" w:rsidRPr="00970959" w:rsidRDefault="0003304F" w:rsidP="006D6C76">
      <w:pPr>
        <w:pStyle w:val="NormalWeb"/>
      </w:pPr>
      <w:r w:rsidRPr="00970959">
        <w:t>Some other responses described richer references to nature, as in the case of this Spanish respondent</w:t>
      </w:r>
      <w:r w:rsidR="006D1322" w:rsidRPr="00970959">
        <w:t xml:space="preserve"> (example 11)</w:t>
      </w:r>
      <w:r w:rsidRPr="00970959">
        <w:t xml:space="preserve">: </w:t>
      </w:r>
    </w:p>
    <w:p w14:paraId="1C1607EA" w14:textId="6AFB1A8C" w:rsidR="0003304F" w:rsidRPr="00970959" w:rsidRDefault="0003304F" w:rsidP="006D1322">
      <w:pPr>
        <w:pStyle w:val="NormalWeb"/>
        <w:numPr>
          <w:ilvl w:val="0"/>
          <w:numId w:val="40"/>
        </w:numPr>
        <w:rPr>
          <w:lang w:val="en-US"/>
        </w:rPr>
      </w:pPr>
      <w:r w:rsidRPr="00970959">
        <w:rPr>
          <w:lang w:val="es-ES"/>
        </w:rPr>
        <w:t>El azul verdoso es una mezcla de la tranquilidad de la naturaleza y la melancolía que puede evocar un día sin sol, nublado.</w:t>
      </w:r>
      <w:r w:rsidR="006D1322" w:rsidRPr="00970959">
        <w:rPr>
          <w:lang w:val="es-ES"/>
        </w:rPr>
        <w:t xml:space="preserve"> </w:t>
      </w:r>
      <w:r w:rsidR="006D1322" w:rsidRPr="00970959">
        <w:rPr>
          <w:lang w:val="en-US"/>
        </w:rPr>
        <w:t>(</w:t>
      </w:r>
      <w:r w:rsidRPr="00970959">
        <w:rPr>
          <w:lang w:val="en-US"/>
        </w:rPr>
        <w:t>Greenish blue is a mixture between the tranquility of nature and the melancholy evoked by a cloudy sky without sun.</w:t>
      </w:r>
      <w:r w:rsidR="006D1322" w:rsidRPr="00970959">
        <w:rPr>
          <w:lang w:val="en-US"/>
        </w:rPr>
        <w:t>)</w:t>
      </w:r>
    </w:p>
    <w:p w14:paraId="6B3DF9B3" w14:textId="2BB597B2" w:rsidR="000A6E66" w:rsidRPr="00970959" w:rsidRDefault="5574CF84" w:rsidP="006D6C76">
      <w:pPr>
        <w:pStyle w:val="NormalWeb"/>
      </w:pPr>
      <w:r w:rsidRPr="00970959">
        <w:t>References to the cultural environment were more diverse and subjective, and included comments about man-made environments such as spas, which are intended to make people feel calm and which often contain white towels</w:t>
      </w:r>
      <w:r w:rsidR="000D34A0" w:rsidRPr="00970959">
        <w:t xml:space="preserve"> and white bed sheets;</w:t>
      </w:r>
      <w:r w:rsidR="0041152A" w:rsidRPr="00970959">
        <w:t xml:space="preserve"> or to empty rooms </w:t>
      </w:r>
      <w:r w:rsidR="00103391" w:rsidRPr="00970959">
        <w:t>with</w:t>
      </w:r>
      <w:r w:rsidR="0041152A" w:rsidRPr="00970959">
        <w:t xml:space="preserve"> </w:t>
      </w:r>
      <w:r w:rsidR="00103391" w:rsidRPr="00970959">
        <w:t>white walls,</w:t>
      </w:r>
      <w:r w:rsidR="004A782A" w:rsidRPr="00970959">
        <w:t xml:space="preserve"> which were associated by an Italian participant </w:t>
      </w:r>
      <w:r w:rsidR="00FD3E7D" w:rsidRPr="00970959">
        <w:t>with</w:t>
      </w:r>
      <w:r w:rsidR="004A782A" w:rsidRPr="00970959">
        <w:t xml:space="preserve"> boredom, because </w:t>
      </w:r>
      <w:r w:rsidR="00FD3E7D" w:rsidRPr="00970959">
        <w:t>“</w:t>
      </w:r>
      <w:r w:rsidR="004A782A" w:rsidRPr="00970959">
        <w:t>in empty rooms there is nothing to do</w:t>
      </w:r>
      <w:r w:rsidR="00FD3E7D" w:rsidRPr="00970959">
        <w:t>”</w:t>
      </w:r>
      <w:r w:rsidR="004A782A" w:rsidRPr="00970959">
        <w:t>.</w:t>
      </w:r>
      <w:r w:rsidR="00103391" w:rsidRPr="00970959">
        <w:t xml:space="preserve"> </w:t>
      </w:r>
      <w:r w:rsidRPr="00970959">
        <w:t xml:space="preserve">There were also references to TV shows such as one that featured a character known as ‘Mr Grey’ who was meant to represent a former British Prime Minister who was often characterised as ‘boring’. </w:t>
      </w:r>
      <w:r w:rsidR="00A07F1B" w:rsidRPr="00970959">
        <w:t>One</w:t>
      </w:r>
      <w:r w:rsidRPr="00970959">
        <w:t xml:space="preserve"> Cantonese </w:t>
      </w:r>
      <w:r w:rsidR="00A07F1B" w:rsidRPr="00970959">
        <w:t xml:space="preserve">participant commented that </w:t>
      </w:r>
      <w:r w:rsidRPr="00970959">
        <w:t>‘bored is blue</w:t>
      </w:r>
      <w:r w:rsidR="00180ED5" w:rsidRPr="00970959">
        <w:t>’</w:t>
      </w:r>
      <w:r w:rsidRPr="00970959">
        <w:t xml:space="preserve"> because </w:t>
      </w:r>
      <w:r w:rsidR="009846E3" w:rsidRPr="00970959">
        <w:t>“</w:t>
      </w:r>
      <w:r w:rsidRPr="00970959">
        <w:t>the life and work of the blue-collar workers are boring</w:t>
      </w:r>
      <w:r w:rsidR="009846E3" w:rsidRPr="00970959">
        <w:t>”</w:t>
      </w:r>
      <w:r w:rsidRPr="00970959">
        <w:t>.</w:t>
      </w:r>
      <w:r w:rsidR="00B30B83" w:rsidRPr="00970959">
        <w:t xml:space="preserve"> In another case, an Italian participant associated </w:t>
      </w:r>
      <w:r w:rsidR="00D66C6E" w:rsidRPr="00970959">
        <w:t>teal</w:t>
      </w:r>
      <w:r w:rsidR="00B30B83" w:rsidRPr="00970959">
        <w:t xml:space="preserve"> blue with boredom motivating such choice with the following</w:t>
      </w:r>
      <w:r w:rsidR="000A6E66" w:rsidRPr="00970959">
        <w:t xml:space="preserve"> statement</w:t>
      </w:r>
      <w:r w:rsidR="006D1322" w:rsidRPr="00970959">
        <w:t xml:space="preserve"> (example 12)</w:t>
      </w:r>
      <w:r w:rsidR="000A6E66" w:rsidRPr="00970959">
        <w:t>:</w:t>
      </w:r>
    </w:p>
    <w:p w14:paraId="69D0E84F" w14:textId="03CACB1A" w:rsidR="000A6E66" w:rsidRPr="00970959" w:rsidRDefault="000A6E66" w:rsidP="006D1322">
      <w:pPr>
        <w:pStyle w:val="NormalWeb"/>
        <w:numPr>
          <w:ilvl w:val="0"/>
          <w:numId w:val="40"/>
        </w:numPr>
        <w:rPr>
          <w:lang w:val="en-US"/>
        </w:rPr>
      </w:pPr>
      <w:r w:rsidRPr="00970959">
        <w:rPr>
          <w:lang w:val="it-IT"/>
        </w:rPr>
        <w:lastRenderedPageBreak/>
        <w:t>Il colore della copertina Bompiani del romanzo La Noia di Moravia.</w:t>
      </w:r>
      <w:r w:rsidR="006D1322" w:rsidRPr="00970959">
        <w:rPr>
          <w:lang w:val="it-IT"/>
        </w:rPr>
        <w:t xml:space="preserve"> </w:t>
      </w:r>
      <w:r w:rsidR="006D1322" w:rsidRPr="00970959">
        <w:rPr>
          <w:lang w:val="en-US"/>
        </w:rPr>
        <w:t>(</w:t>
      </w:r>
      <w:r w:rsidRPr="00970959">
        <w:rPr>
          <w:lang w:val="en-US"/>
        </w:rPr>
        <w:t xml:space="preserve">The colour of the book cover </w:t>
      </w:r>
      <w:r w:rsidR="00643CD7" w:rsidRPr="00970959">
        <w:rPr>
          <w:lang w:val="en-US"/>
        </w:rPr>
        <w:t>by Bompiani Publishers for the novel “La Noia” [the boredom] by Moravia.</w:t>
      </w:r>
      <w:r w:rsidR="006D1322" w:rsidRPr="00970959">
        <w:rPr>
          <w:lang w:val="en-US"/>
        </w:rPr>
        <w:t>)</w:t>
      </w:r>
    </w:p>
    <w:p w14:paraId="7DA4CABA" w14:textId="25B69019" w:rsidR="007251CE" w:rsidRPr="00970959" w:rsidRDefault="00FD3E7D" w:rsidP="006D6C76">
      <w:pPr>
        <w:pStyle w:val="NormalWeb"/>
      </w:pPr>
      <w:r w:rsidRPr="00970959">
        <w:t>In some cases,</w:t>
      </w:r>
      <w:r w:rsidR="007251CE" w:rsidRPr="00970959">
        <w:t xml:space="preserve"> cultural associations emerged that reflected how context-dependent</w:t>
      </w:r>
      <w:r w:rsidRPr="00970959">
        <w:t xml:space="preserve"> </w:t>
      </w:r>
      <w:r w:rsidR="007251CE" w:rsidRPr="00970959">
        <w:t xml:space="preserve">the </w:t>
      </w:r>
      <w:r w:rsidRPr="00970959">
        <w:t xml:space="preserve">environmental </w:t>
      </w:r>
      <w:r w:rsidR="007251CE" w:rsidRPr="00970959">
        <w:t xml:space="preserve">associations </w:t>
      </w:r>
      <w:r w:rsidRPr="00970959">
        <w:t>could be</w:t>
      </w:r>
      <w:r w:rsidR="007251CE" w:rsidRPr="00970959">
        <w:t xml:space="preserve">. One of the Spanish participants associated fury with </w:t>
      </w:r>
      <w:r w:rsidR="000D34A0" w:rsidRPr="00970959">
        <w:t xml:space="preserve">ruby </w:t>
      </w:r>
      <w:r w:rsidR="007251CE" w:rsidRPr="00970959">
        <w:t>red</w:t>
      </w:r>
      <w:r w:rsidRPr="00970959">
        <w:t>,</w:t>
      </w:r>
      <w:r w:rsidR="007251CE" w:rsidRPr="00970959">
        <w:t xml:space="preserve"> not because of the strength of the feeling (as </w:t>
      </w:r>
      <w:r w:rsidRPr="00970959">
        <w:t>was the case</w:t>
      </w:r>
      <w:r w:rsidR="007251CE" w:rsidRPr="00970959">
        <w:t xml:space="preserve"> with most of the responses), but because of the relationship with </w:t>
      </w:r>
      <w:r w:rsidR="00A96041" w:rsidRPr="00970959">
        <w:t>“</w:t>
      </w:r>
      <w:r w:rsidR="007251CE" w:rsidRPr="00970959">
        <w:t>bullfighting</w:t>
      </w:r>
      <w:r w:rsidR="00A96041" w:rsidRPr="00970959">
        <w:t>”</w:t>
      </w:r>
      <w:r w:rsidRPr="00970959">
        <w:t xml:space="preserve">, </w:t>
      </w:r>
      <w:r w:rsidR="007251CE" w:rsidRPr="00970959">
        <w:t xml:space="preserve">although it is unclear whether such relationship lies in the </w:t>
      </w:r>
      <w:r w:rsidR="00B92636" w:rsidRPr="00970959">
        <w:t xml:space="preserve">resemblance with the </w:t>
      </w:r>
      <w:r w:rsidR="007251CE" w:rsidRPr="00970959">
        <w:t>blood of the wounded bull or the colour of the bullfighter</w:t>
      </w:r>
      <w:r w:rsidRPr="00970959">
        <w:t>’s</w:t>
      </w:r>
      <w:r w:rsidR="007251CE" w:rsidRPr="00970959">
        <w:t xml:space="preserve"> cape. </w:t>
      </w:r>
    </w:p>
    <w:p w14:paraId="01CDDB72" w14:textId="19D25EAF" w:rsidR="00D22C8A" w:rsidRPr="00970959" w:rsidRDefault="0096510F" w:rsidP="006D6C76">
      <w:pPr>
        <w:pStyle w:val="NormalWeb"/>
      </w:pPr>
      <w:r w:rsidRPr="00970959">
        <w:t>While ‘shy is pink’ was not found in the top ten most frequent emotion-colour associations for any of the European languages in the study, the association ranked 4</w:t>
      </w:r>
      <w:r w:rsidRPr="00970959">
        <w:rPr>
          <w:vertAlign w:val="superscript"/>
        </w:rPr>
        <w:t>th</w:t>
      </w:r>
      <w:r w:rsidRPr="00970959">
        <w:t xml:space="preserve"> in Cantonese (Table 3.3a). </w:t>
      </w:r>
      <w:r w:rsidR="00C422A0" w:rsidRPr="00970959">
        <w:t>The fairly high ranking received by ‘shy is pink’ in Cantone</w:t>
      </w:r>
      <w:r w:rsidR="000C7828" w:rsidRPr="00970959">
        <w:t xml:space="preserve">se </w:t>
      </w:r>
      <w:r w:rsidR="00C422A0" w:rsidRPr="00970959">
        <w:t>can possibly</w:t>
      </w:r>
      <w:r w:rsidR="00D22C8A" w:rsidRPr="00970959">
        <w:t xml:space="preserve"> </w:t>
      </w:r>
      <w:r w:rsidR="00C422A0" w:rsidRPr="00970959">
        <w:t xml:space="preserve">be explained by </w:t>
      </w:r>
      <w:r w:rsidR="00680C2B" w:rsidRPr="00970959">
        <w:t>the</w:t>
      </w:r>
      <w:r w:rsidR="00D22C8A" w:rsidRPr="00970959">
        <w:t xml:space="preserve"> </w:t>
      </w:r>
      <w:r w:rsidR="00C422A0" w:rsidRPr="00970959">
        <w:t xml:space="preserve">fact that many Cantonese participants made reference to </w:t>
      </w:r>
      <w:r w:rsidR="00F21830" w:rsidRPr="00970959">
        <w:t xml:space="preserve">a </w:t>
      </w:r>
      <w:r w:rsidR="00C422A0" w:rsidRPr="00970959">
        <w:t>man</w:t>
      </w:r>
      <w:r w:rsidR="00B66AD6" w:rsidRPr="00970959">
        <w:t>-</w:t>
      </w:r>
      <w:r w:rsidR="00C422A0" w:rsidRPr="00970959">
        <w:t xml:space="preserve">made or culturally-mediated </w:t>
      </w:r>
      <w:r w:rsidR="00F21830" w:rsidRPr="00970959">
        <w:t>stereotype</w:t>
      </w:r>
      <w:r w:rsidR="00D22C8A" w:rsidRPr="00970959">
        <w:t xml:space="preserve"> specifically related to </w:t>
      </w:r>
      <w:r w:rsidR="00FD3E7D" w:rsidRPr="00970959">
        <w:t>women and girls</w:t>
      </w:r>
      <w:r w:rsidR="006D1322" w:rsidRPr="00970959">
        <w:t xml:space="preserve"> (examples 13 to 16)</w:t>
      </w:r>
      <w:r w:rsidR="00D22C8A" w:rsidRPr="00970959">
        <w:t>:</w:t>
      </w:r>
    </w:p>
    <w:p w14:paraId="4EC19A75" w14:textId="5FB325A4" w:rsidR="00B30FCE" w:rsidRPr="00970959" w:rsidRDefault="00B30FCE" w:rsidP="00B30FCE">
      <w:pPr>
        <w:jc w:val="both"/>
        <w:rPr>
          <w:rFonts w:ascii="Arial" w:hAnsi="Arial" w:cs="Arial"/>
          <w:sz w:val="20"/>
          <w:szCs w:val="20"/>
          <w:lang w:val="en-HK" w:eastAsia="en-HK"/>
        </w:rPr>
      </w:pPr>
    </w:p>
    <w:p w14:paraId="5274EF26" w14:textId="5389C441" w:rsidR="00B30FCE" w:rsidRPr="00970959" w:rsidRDefault="00B30FCE" w:rsidP="006D1322">
      <w:pPr>
        <w:pStyle w:val="Prrafodelista"/>
        <w:numPr>
          <w:ilvl w:val="0"/>
          <w:numId w:val="40"/>
        </w:numPr>
        <w:rPr>
          <w:rFonts w:ascii="Times New Roman" w:eastAsia="MS Gothic" w:hAnsi="Times New Roman" w:cs="Times New Roman"/>
          <w:lang w:val="en-HK" w:eastAsia="en-HK"/>
        </w:rPr>
      </w:pPr>
      <w:r w:rsidRPr="00970959">
        <w:rPr>
          <w:rFonts w:ascii="Times New Roman" w:eastAsia="MS Gothic" w:hAnsi="Times New Roman" w:cs="Times New Roman"/>
          <w:lang w:val="en-HK" w:eastAsia="en-HK"/>
        </w:rPr>
        <w:t>少</w:t>
      </w:r>
      <w:r w:rsidRPr="00970959">
        <w:rPr>
          <w:rFonts w:ascii="Times New Roman" w:hAnsi="Times New Roman" w:cs="Times New Roman"/>
          <w:lang w:val="en-HK" w:eastAsia="en-HK"/>
        </w:rPr>
        <w:t>female</w:t>
      </w:r>
      <w:r w:rsidRPr="00970959">
        <w:rPr>
          <w:rFonts w:ascii="Times New Roman" w:eastAsia="MS Gothic" w:hAnsi="Times New Roman" w:cs="Times New Roman"/>
          <w:lang w:val="en-HK" w:eastAsia="en-HK"/>
        </w:rPr>
        <w:t>粉紅</w:t>
      </w:r>
      <w:r w:rsidRPr="00970959">
        <w:rPr>
          <w:rFonts w:ascii="Times New Roman" w:eastAsia="MS Gothic" w:hAnsi="Times New Roman" w:cs="Times New Roman"/>
          <w:lang w:val="en-HK" w:eastAsia="en-HK"/>
        </w:rPr>
        <w:t>,</w:t>
      </w:r>
      <w:r w:rsidR="00846D65" w:rsidRPr="00970959">
        <w:rPr>
          <w:rFonts w:ascii="Times New Roman" w:eastAsia="MS Gothic" w:hAnsi="Times New Roman" w:cs="Times New Roman"/>
          <w:lang w:val="en-HK" w:eastAsia="en-HK"/>
        </w:rPr>
        <w:t xml:space="preserve"> </w:t>
      </w:r>
      <w:r w:rsidRPr="00970959">
        <w:rPr>
          <w:rFonts w:ascii="Times New Roman" w:eastAsia="MS Gothic" w:hAnsi="Times New Roman" w:cs="Times New Roman"/>
          <w:lang w:val="en-HK" w:eastAsia="en-HK"/>
        </w:rPr>
        <w:t>代表年輕所以比較改羞</w:t>
      </w:r>
      <w:r w:rsidR="00550CF0" w:rsidRPr="00970959">
        <w:rPr>
          <w:rFonts w:ascii="Times New Roman" w:eastAsia="MS Gothic" w:hAnsi="Times New Roman" w:cs="Times New Roman"/>
          <w:lang w:val="en-HK" w:eastAsia="en-HK"/>
        </w:rPr>
        <w:t>.</w:t>
      </w:r>
      <w:r w:rsidR="006D1322" w:rsidRPr="00970959">
        <w:rPr>
          <w:rFonts w:ascii="Times New Roman" w:eastAsia="MS Gothic" w:hAnsi="Times New Roman" w:cs="Times New Roman"/>
          <w:lang w:val="en-HK" w:eastAsia="en-HK"/>
        </w:rPr>
        <w:t xml:space="preserve"> (</w:t>
      </w:r>
      <w:r w:rsidRPr="00970959">
        <w:rPr>
          <w:rFonts w:ascii="Times New Roman" w:hAnsi="Times New Roman" w:cs="Times New Roman"/>
          <w:lang w:val="en-HK" w:eastAsia="en-HK"/>
        </w:rPr>
        <w:t>Young female is pink, meaning young and shy</w:t>
      </w:r>
      <w:r w:rsidR="00550CF0" w:rsidRPr="00970959">
        <w:rPr>
          <w:rFonts w:ascii="Times New Roman" w:hAnsi="Times New Roman" w:cs="Times New Roman"/>
          <w:lang w:val="en-HK" w:eastAsia="en-HK"/>
        </w:rPr>
        <w:t>.</w:t>
      </w:r>
      <w:r w:rsidR="006D1322" w:rsidRPr="00970959">
        <w:rPr>
          <w:rFonts w:ascii="Times New Roman" w:hAnsi="Times New Roman" w:cs="Times New Roman"/>
          <w:lang w:val="en-HK" w:eastAsia="en-HK"/>
        </w:rPr>
        <w:t>)</w:t>
      </w:r>
    </w:p>
    <w:p w14:paraId="46C2F45E" w14:textId="77777777" w:rsidR="00B30FCE" w:rsidRPr="00970959" w:rsidRDefault="00B30FCE" w:rsidP="00415422">
      <w:pPr>
        <w:ind w:left="709"/>
        <w:jc w:val="both"/>
        <w:rPr>
          <w:rFonts w:eastAsia="MS Gothic"/>
          <w:lang w:val="en-HK" w:eastAsia="en-HK"/>
        </w:rPr>
      </w:pPr>
    </w:p>
    <w:p w14:paraId="7858E364" w14:textId="77777777" w:rsidR="00FE23E6" w:rsidRPr="00970959" w:rsidRDefault="00FE23E6" w:rsidP="00FE23E6">
      <w:pPr>
        <w:ind w:left="709"/>
        <w:jc w:val="both"/>
        <w:rPr>
          <w:rFonts w:eastAsia="MS Gothic"/>
          <w:lang w:val="en-HK" w:eastAsia="en-HK"/>
        </w:rPr>
      </w:pPr>
    </w:p>
    <w:p w14:paraId="7164F4F0" w14:textId="12541049" w:rsidR="00B30FCE" w:rsidRPr="00970959" w:rsidRDefault="00550CF0" w:rsidP="006D1322">
      <w:pPr>
        <w:pStyle w:val="Prrafodelista"/>
        <w:numPr>
          <w:ilvl w:val="0"/>
          <w:numId w:val="40"/>
        </w:numPr>
        <w:rPr>
          <w:rFonts w:eastAsia="MS Gothic"/>
          <w:lang w:val="en-HK" w:eastAsia="en-HK"/>
        </w:rPr>
      </w:pPr>
      <w:r w:rsidRPr="00970959">
        <w:rPr>
          <w:rFonts w:ascii="Times New Roman" w:eastAsia="MS Gothic" w:hAnsi="Times New Roman" w:cs="Times New Roman"/>
          <w:lang w:val="en-HK" w:eastAsia="en-HK"/>
        </w:rPr>
        <w:t>“</w:t>
      </w:r>
      <w:r w:rsidR="00B30FCE" w:rsidRPr="00970959">
        <w:rPr>
          <w:rFonts w:ascii="Times New Roman" w:eastAsia="MS Gothic" w:hAnsi="Times New Roman" w:cs="Times New Roman"/>
          <w:lang w:val="en-HK" w:eastAsia="en-HK"/>
        </w:rPr>
        <w:t>代表</w:t>
      </w:r>
      <w:r w:rsidR="00B30FCE" w:rsidRPr="00970959">
        <w:rPr>
          <w:rFonts w:ascii="Times New Roman" w:hAnsi="Times New Roman" w:cs="Times New Roman"/>
          <w:lang w:val="en-HK" w:eastAsia="en-HK"/>
        </w:rPr>
        <w:t>female</w:t>
      </w:r>
      <w:r w:rsidR="00B30FCE" w:rsidRPr="00970959">
        <w:rPr>
          <w:rFonts w:ascii="Times New Roman" w:eastAsia="MS Gothic" w:hAnsi="Times New Roman" w:cs="Times New Roman"/>
          <w:lang w:val="en-HK" w:eastAsia="en-HK"/>
        </w:rPr>
        <w:t>孩子的顏色</w:t>
      </w:r>
      <w:r w:rsidR="00B30FCE" w:rsidRPr="00970959">
        <w:rPr>
          <w:rFonts w:ascii="Times New Roman" w:eastAsia="MS Gothic" w:hAnsi="Times New Roman" w:cs="Times New Roman"/>
          <w:lang w:val="en-HK" w:eastAsia="en-HK"/>
        </w:rPr>
        <w:t>,</w:t>
      </w:r>
      <w:r w:rsidR="00846D65" w:rsidRPr="00970959">
        <w:rPr>
          <w:rFonts w:ascii="Times New Roman" w:eastAsia="MS Gothic" w:hAnsi="Times New Roman" w:cs="Times New Roman"/>
          <w:lang w:val="en-HK" w:eastAsia="en-HK"/>
        </w:rPr>
        <w:t xml:space="preserve"> </w:t>
      </w:r>
      <w:r w:rsidR="00B30FCE" w:rsidRPr="00970959">
        <w:rPr>
          <w:rFonts w:ascii="Times New Roman" w:hAnsi="Times New Roman" w:cs="Times New Roman"/>
          <w:lang w:val="en-HK" w:eastAsia="en-HK"/>
        </w:rPr>
        <w:t>female</w:t>
      </w:r>
      <w:r w:rsidR="00B30FCE" w:rsidRPr="00970959">
        <w:rPr>
          <w:rFonts w:ascii="Times New Roman" w:eastAsia="MS Gothic" w:hAnsi="Times New Roman" w:cs="Times New Roman"/>
          <w:lang w:val="en-HK" w:eastAsia="en-HK"/>
        </w:rPr>
        <w:t>性較容易害羞</w:t>
      </w:r>
      <w:r w:rsidRPr="00970959">
        <w:rPr>
          <w:rFonts w:ascii="Times New Roman" w:eastAsia="MS Gothic" w:hAnsi="Times New Roman" w:cs="Times New Roman"/>
          <w:lang w:val="en-HK" w:eastAsia="en-HK"/>
        </w:rPr>
        <w:t>.</w:t>
      </w:r>
      <w:r w:rsidR="006D1322" w:rsidRPr="00970959">
        <w:rPr>
          <w:rFonts w:ascii="Times New Roman" w:eastAsia="MS Gothic" w:hAnsi="Times New Roman" w:cs="Times New Roman"/>
          <w:lang w:val="en-HK" w:eastAsia="en-HK"/>
        </w:rPr>
        <w:t xml:space="preserve"> (</w:t>
      </w:r>
      <w:r w:rsidR="00F21830" w:rsidRPr="00970959">
        <w:rPr>
          <w:rFonts w:ascii="Times New Roman" w:eastAsia="MS Gothic" w:hAnsi="Times New Roman" w:cs="Times New Roman"/>
          <w:lang w:val="en-HK" w:eastAsia="en-HK"/>
        </w:rPr>
        <w:t>Meaning a female children colour, female tends to be more shy</w:t>
      </w:r>
      <w:r w:rsidRPr="00970959">
        <w:rPr>
          <w:rFonts w:ascii="Times New Roman" w:eastAsia="MS Gothic" w:hAnsi="Times New Roman" w:cs="Times New Roman"/>
          <w:lang w:val="en-HK" w:eastAsia="en-HK"/>
        </w:rPr>
        <w:t>.</w:t>
      </w:r>
      <w:r w:rsidR="006D1322" w:rsidRPr="00970959">
        <w:rPr>
          <w:rFonts w:ascii="Times New Roman" w:eastAsia="MS Gothic" w:hAnsi="Times New Roman" w:cs="Times New Roman"/>
          <w:lang w:val="en-HK" w:eastAsia="en-HK"/>
        </w:rPr>
        <w:t>)</w:t>
      </w:r>
    </w:p>
    <w:p w14:paraId="7E8E0CDA" w14:textId="77777777" w:rsidR="00B30FCE" w:rsidRPr="00970959" w:rsidRDefault="00B30FCE" w:rsidP="00415422">
      <w:pPr>
        <w:ind w:left="709"/>
        <w:jc w:val="both"/>
        <w:rPr>
          <w:rFonts w:eastAsia="MS Gothic"/>
          <w:lang w:val="en-HK" w:eastAsia="en-HK"/>
        </w:rPr>
      </w:pPr>
    </w:p>
    <w:p w14:paraId="00853A5F" w14:textId="77777777" w:rsidR="00FE23E6" w:rsidRPr="00970959" w:rsidRDefault="00FE23E6" w:rsidP="00FE23E6">
      <w:pPr>
        <w:ind w:left="709"/>
        <w:jc w:val="both"/>
        <w:rPr>
          <w:rFonts w:eastAsia="MS Gothic"/>
          <w:lang w:val="en-HK" w:eastAsia="en-HK"/>
        </w:rPr>
      </w:pPr>
    </w:p>
    <w:p w14:paraId="24C3431E" w14:textId="38FEC03C" w:rsidR="00F21830" w:rsidRPr="00970959" w:rsidRDefault="00B30FCE" w:rsidP="006D1322">
      <w:pPr>
        <w:pStyle w:val="Prrafodelista"/>
        <w:numPr>
          <w:ilvl w:val="0"/>
          <w:numId w:val="40"/>
        </w:numPr>
        <w:rPr>
          <w:rFonts w:ascii="Times New Roman" w:eastAsia="MS Gothic" w:hAnsi="Times New Roman" w:cs="Times New Roman"/>
          <w:lang w:val="en-HK" w:eastAsia="en-HK"/>
        </w:rPr>
      </w:pPr>
      <w:r w:rsidRPr="00970959">
        <w:rPr>
          <w:rFonts w:ascii="Times New Roman" w:eastAsia="MS Gothic" w:hAnsi="Times New Roman" w:cs="Times New Roman"/>
          <w:lang w:val="en-HK" w:eastAsia="en-HK"/>
        </w:rPr>
        <w:t>比較少</w:t>
      </w:r>
      <w:r w:rsidRPr="00970959">
        <w:rPr>
          <w:rFonts w:ascii="Times New Roman" w:hAnsi="Times New Roman" w:cs="Times New Roman"/>
          <w:lang w:val="en-HK" w:eastAsia="en-HK"/>
        </w:rPr>
        <w:t>female</w:t>
      </w:r>
      <w:r w:rsidRPr="00970959">
        <w:rPr>
          <w:rFonts w:ascii="Times New Roman" w:eastAsia="MS Gothic" w:hAnsi="Times New Roman" w:cs="Times New Roman"/>
          <w:lang w:val="en-HK" w:eastAsia="en-HK"/>
        </w:rPr>
        <w:t>的感覺</w:t>
      </w:r>
      <w:r w:rsidR="00550CF0" w:rsidRPr="00970959">
        <w:rPr>
          <w:rFonts w:ascii="Times New Roman" w:eastAsia="MS Gothic" w:hAnsi="Times New Roman" w:cs="Times New Roman"/>
          <w:lang w:val="en-HK" w:eastAsia="en-HK"/>
        </w:rPr>
        <w:t>.</w:t>
      </w:r>
      <w:r w:rsidR="006D1322" w:rsidRPr="00970959">
        <w:rPr>
          <w:rFonts w:ascii="Times New Roman" w:eastAsia="MS Gothic" w:hAnsi="Times New Roman" w:cs="Times New Roman"/>
          <w:lang w:val="en-HK" w:eastAsia="en-HK"/>
        </w:rPr>
        <w:t xml:space="preserve"> (</w:t>
      </w:r>
      <w:r w:rsidR="00F21830" w:rsidRPr="00970959">
        <w:rPr>
          <w:rFonts w:ascii="Times New Roman" w:eastAsia="MS Gothic" w:hAnsi="Times New Roman" w:cs="Times New Roman"/>
          <w:lang w:val="en-HK" w:eastAsia="en-HK"/>
        </w:rPr>
        <w:t>A more young female feeling</w:t>
      </w:r>
      <w:r w:rsidR="00550CF0" w:rsidRPr="00970959">
        <w:rPr>
          <w:rFonts w:ascii="Times New Roman" w:eastAsia="MS Gothic" w:hAnsi="Times New Roman" w:cs="Times New Roman"/>
          <w:lang w:val="en-HK" w:eastAsia="en-HK"/>
        </w:rPr>
        <w:t>.</w:t>
      </w:r>
      <w:r w:rsidR="006D1322" w:rsidRPr="00970959">
        <w:rPr>
          <w:rFonts w:ascii="Times New Roman" w:eastAsia="MS Gothic" w:hAnsi="Times New Roman" w:cs="Times New Roman"/>
          <w:lang w:val="en-HK" w:eastAsia="en-HK"/>
        </w:rPr>
        <w:t>)</w:t>
      </w:r>
    </w:p>
    <w:p w14:paraId="0823CECD" w14:textId="77777777" w:rsidR="00B30FCE" w:rsidRPr="00970959" w:rsidRDefault="00B30FCE" w:rsidP="00415422">
      <w:pPr>
        <w:ind w:left="709"/>
        <w:jc w:val="both"/>
        <w:rPr>
          <w:rFonts w:eastAsia="MS Gothic"/>
          <w:lang w:val="en-HK" w:eastAsia="en-HK"/>
        </w:rPr>
      </w:pPr>
    </w:p>
    <w:p w14:paraId="4CC140E1" w14:textId="77777777" w:rsidR="00FE23E6" w:rsidRPr="00970959" w:rsidRDefault="00FE23E6" w:rsidP="00FE23E6">
      <w:pPr>
        <w:ind w:left="709"/>
        <w:jc w:val="both"/>
        <w:rPr>
          <w:lang w:val="en-HK" w:eastAsia="en-HK"/>
        </w:rPr>
      </w:pPr>
    </w:p>
    <w:p w14:paraId="07294B52" w14:textId="07D6EF38" w:rsidR="002A5D25" w:rsidRPr="00970959" w:rsidRDefault="00B30FCE" w:rsidP="006D1322">
      <w:pPr>
        <w:pStyle w:val="Prrafodelista"/>
        <w:numPr>
          <w:ilvl w:val="0"/>
          <w:numId w:val="40"/>
        </w:numPr>
        <w:rPr>
          <w:rFonts w:ascii="Times New Roman" w:hAnsi="Times New Roman" w:cs="Times New Roman"/>
        </w:rPr>
      </w:pPr>
      <w:r w:rsidRPr="00970959">
        <w:rPr>
          <w:rFonts w:ascii="Times New Roman" w:hAnsi="Times New Roman" w:cs="Times New Roman"/>
          <w:lang w:val="en-HK" w:eastAsia="en-HK"/>
        </w:rPr>
        <w:t>Pink is like a cute and pure girl</w:t>
      </w:r>
      <w:r w:rsidR="00550CF0" w:rsidRPr="00970959">
        <w:rPr>
          <w:rFonts w:ascii="Times New Roman" w:hAnsi="Times New Roman" w:cs="Times New Roman"/>
          <w:lang w:val="en-HK" w:eastAsia="en-HK"/>
        </w:rPr>
        <w:t>.</w:t>
      </w:r>
      <w:r w:rsidR="00A5578F" w:rsidRPr="00970959">
        <w:rPr>
          <w:rFonts w:ascii="Times New Roman" w:hAnsi="Times New Roman" w:cs="Times New Roman"/>
          <w:lang w:val="en-HK" w:eastAsia="en-HK"/>
        </w:rPr>
        <w:t xml:space="preserve"> (response provided in English)</w:t>
      </w:r>
    </w:p>
    <w:p w14:paraId="6F26AE61" w14:textId="77777777" w:rsidR="00EE2E31" w:rsidRPr="00970959" w:rsidRDefault="00EE2E31" w:rsidP="006D6C76">
      <w:pPr>
        <w:pStyle w:val="NormalWeb"/>
      </w:pPr>
    </w:p>
    <w:p w14:paraId="567F84A6" w14:textId="1EC9476B" w:rsidR="00804958" w:rsidRPr="00970959" w:rsidRDefault="5574CF84" w:rsidP="006D6C76">
      <w:pPr>
        <w:pStyle w:val="NormalWeb"/>
      </w:pPr>
      <w:r w:rsidRPr="00970959">
        <w:t xml:space="preserve">In some responses the division between </w:t>
      </w:r>
      <w:r w:rsidR="00180ED5" w:rsidRPr="00970959">
        <w:t xml:space="preserve">the </w:t>
      </w:r>
      <w:r w:rsidRPr="00970959">
        <w:t xml:space="preserve">natural and </w:t>
      </w:r>
      <w:r w:rsidR="00180ED5" w:rsidRPr="00970959">
        <w:t xml:space="preserve">the </w:t>
      </w:r>
      <w:r w:rsidRPr="00970959">
        <w:t>man-made environment was blurred. For example, in the German data ‘happy’ was often associated with green and the motivation provided for th</w:t>
      </w:r>
      <w:r w:rsidR="00057554" w:rsidRPr="00970959">
        <w:t>is</w:t>
      </w:r>
      <w:r w:rsidRPr="00970959">
        <w:t xml:space="preserve"> was the 4-petalled clover, which in German culture</w:t>
      </w:r>
      <w:r w:rsidR="00F55E8E" w:rsidRPr="00970959">
        <w:t>, as in many cultures,</w:t>
      </w:r>
      <w:r w:rsidRPr="00970959">
        <w:t xml:space="preserve"> is a symbol for luck (given the fact that clovers usually only have three petals and four-petalled ones are rare). </w:t>
      </w:r>
      <w:r w:rsidR="00F55E8E" w:rsidRPr="00970959">
        <w:t xml:space="preserve">Interestingly, the German participants were the only ones to mention this fact. </w:t>
      </w:r>
      <w:r w:rsidRPr="00970959">
        <w:t>So, while on the one hand</w:t>
      </w:r>
      <w:r w:rsidR="00D66C6E" w:rsidRPr="00970959">
        <w:t>,</w:t>
      </w:r>
      <w:r w:rsidRPr="00970959">
        <w:t xml:space="preserve"> the motivation for the association is grounded in the natural environment, </w:t>
      </w:r>
      <w:r w:rsidR="00057554" w:rsidRPr="00970959">
        <w:t xml:space="preserve">references to this particular association were </w:t>
      </w:r>
      <w:r w:rsidRPr="00970959">
        <w:t>culture</w:t>
      </w:r>
      <w:r w:rsidR="00057554" w:rsidRPr="00970959">
        <w:t xml:space="preserve"> </w:t>
      </w:r>
      <w:r w:rsidRPr="00970959">
        <w:t>specific.</w:t>
      </w:r>
    </w:p>
    <w:p w14:paraId="0882F2E6" w14:textId="39FCA1C5" w:rsidR="00F22187" w:rsidRPr="00970959" w:rsidRDefault="00F22187" w:rsidP="00F22187">
      <w:pPr>
        <w:pStyle w:val="Ttulo3"/>
      </w:pPr>
      <w:bookmarkStart w:id="143" w:name="_Toc118900217"/>
      <w:bookmarkStart w:id="144" w:name="_Toc120712791"/>
      <w:r w:rsidRPr="00970959">
        <w:t>Bodily-based motivations</w:t>
      </w:r>
      <w:bookmarkEnd w:id="143"/>
      <w:bookmarkEnd w:id="144"/>
    </w:p>
    <w:p w14:paraId="2BD6D703" w14:textId="77777777" w:rsidR="00EE2E31" w:rsidRPr="00970959" w:rsidRDefault="00EE2E31" w:rsidP="00415422"/>
    <w:p w14:paraId="633495A3" w14:textId="3FC7347E" w:rsidR="00C91783" w:rsidRPr="00970959" w:rsidRDefault="0B4C9179" w:rsidP="00804958">
      <w:pPr>
        <w:spacing w:after="120"/>
        <w:jc w:val="both"/>
      </w:pPr>
      <w:r w:rsidRPr="00970959">
        <w:t xml:space="preserve">The </w:t>
      </w:r>
      <w:r w:rsidR="00A07F1B" w:rsidRPr="00970959">
        <w:t>‘</w:t>
      </w:r>
      <w:r w:rsidRPr="00970959">
        <w:t>bodily-based</w:t>
      </w:r>
      <w:r w:rsidR="00A07F1B" w:rsidRPr="00970959">
        <w:t>’</w:t>
      </w:r>
      <w:r w:rsidRPr="00970959">
        <w:t xml:space="preserve"> category of motivation types was</w:t>
      </w:r>
      <w:r w:rsidR="00C03E94" w:rsidRPr="00970959">
        <w:t xml:space="preserve"> the third most popular category. It contained many</w:t>
      </w:r>
      <w:r w:rsidRPr="00970959">
        <w:t xml:space="preserve"> </w:t>
      </w:r>
      <w:r w:rsidR="00EE12B4" w:rsidRPr="00970959">
        <w:t xml:space="preserve">metonymic </w:t>
      </w:r>
      <w:r w:rsidRPr="00970959">
        <w:t>references to the face</w:t>
      </w:r>
      <w:r w:rsidR="00D66C6E" w:rsidRPr="00970959">
        <w:t>,</w:t>
      </w:r>
      <w:r w:rsidRPr="00970959">
        <w:t xml:space="preserve"> e.g. </w:t>
      </w:r>
      <w:r w:rsidR="00550CF0" w:rsidRPr="00970959">
        <w:t>“</w:t>
      </w:r>
      <w:r w:rsidRPr="00970959">
        <w:t>people turn red when they’re angry</w:t>
      </w:r>
      <w:r w:rsidR="00550CF0" w:rsidRPr="00970959">
        <w:t>”</w:t>
      </w:r>
      <w:r w:rsidRPr="00970959">
        <w:t xml:space="preserve">. As we will see below, the majority of responses in this category referred to the colour red and either anger itself </w:t>
      </w:r>
      <w:r w:rsidRPr="00970959">
        <w:lastRenderedPageBreak/>
        <w:t>or an emotion that was similar to anger such as fur</w:t>
      </w:r>
      <w:r w:rsidR="00180ED5" w:rsidRPr="00970959">
        <w:t>y</w:t>
      </w:r>
      <w:r w:rsidRPr="00970959">
        <w:t xml:space="preserve">. </w:t>
      </w:r>
      <w:r w:rsidR="00C91783" w:rsidRPr="00970959">
        <w:t>An alternative association was offered by a Spanish participant, who associated anger with black because</w:t>
      </w:r>
      <w:r w:rsidR="006D1322" w:rsidRPr="00970959">
        <w:t xml:space="preserve"> (example 17)</w:t>
      </w:r>
      <w:r w:rsidR="00C91783" w:rsidRPr="00970959">
        <w:t xml:space="preserve">: </w:t>
      </w:r>
    </w:p>
    <w:p w14:paraId="645C6B90" w14:textId="77777777" w:rsidR="006D1322" w:rsidRPr="00970959" w:rsidRDefault="006D1322" w:rsidP="00804958">
      <w:pPr>
        <w:spacing w:after="120"/>
        <w:jc w:val="both"/>
      </w:pPr>
    </w:p>
    <w:p w14:paraId="1DEF59B6" w14:textId="50067533" w:rsidR="00C91783" w:rsidRPr="00970959" w:rsidRDefault="00C91783" w:rsidP="006D1322">
      <w:pPr>
        <w:pStyle w:val="Prrafodelista"/>
        <w:numPr>
          <w:ilvl w:val="0"/>
          <w:numId w:val="40"/>
        </w:numPr>
        <w:spacing w:after="120"/>
        <w:rPr>
          <w:rFonts w:ascii="Times New Roman" w:hAnsi="Times New Roman" w:cs="Times New Roman"/>
          <w:lang w:val="en-US"/>
        </w:rPr>
      </w:pPr>
      <w:r w:rsidRPr="00970959">
        <w:rPr>
          <w:rFonts w:ascii="Times New Roman" w:hAnsi="Times New Roman" w:cs="Times New Roman"/>
          <w:lang w:val="es-ES"/>
        </w:rPr>
        <w:t>Cuando se está enfadado no se aprecian los demás colores y se ve todo negro.</w:t>
      </w:r>
      <w:r w:rsidR="006D1322" w:rsidRPr="00970959">
        <w:rPr>
          <w:rFonts w:ascii="Times New Roman" w:hAnsi="Times New Roman" w:cs="Times New Roman"/>
          <w:lang w:val="es-ES"/>
        </w:rPr>
        <w:t xml:space="preserve"> </w:t>
      </w:r>
      <w:r w:rsidR="006D1322" w:rsidRPr="00970959">
        <w:rPr>
          <w:rFonts w:ascii="Times New Roman" w:hAnsi="Times New Roman" w:cs="Times New Roman"/>
          <w:lang w:val="en-US"/>
        </w:rPr>
        <w:t>(</w:t>
      </w:r>
      <w:r w:rsidRPr="00970959">
        <w:rPr>
          <w:rFonts w:ascii="Times New Roman" w:hAnsi="Times New Roman" w:cs="Times New Roman"/>
        </w:rPr>
        <w:t>When you are angry, you cannot discern the rest of colours and see everything black.</w:t>
      </w:r>
      <w:r w:rsidR="006D1322" w:rsidRPr="00970959">
        <w:rPr>
          <w:rFonts w:ascii="Times New Roman" w:hAnsi="Times New Roman" w:cs="Times New Roman"/>
        </w:rPr>
        <w:t>)</w:t>
      </w:r>
    </w:p>
    <w:p w14:paraId="65A68221" w14:textId="77777777" w:rsidR="00C91783" w:rsidRPr="00970959" w:rsidRDefault="00C91783" w:rsidP="00804958">
      <w:pPr>
        <w:spacing w:after="120"/>
        <w:jc w:val="both"/>
      </w:pPr>
    </w:p>
    <w:p w14:paraId="045C70FA" w14:textId="37E96F5A" w:rsidR="00F925B2" w:rsidRPr="00970959" w:rsidRDefault="0B4C9179" w:rsidP="00804958">
      <w:pPr>
        <w:spacing w:after="120"/>
        <w:jc w:val="both"/>
      </w:pPr>
      <w:r w:rsidRPr="00970959">
        <w:t xml:space="preserve">There were occasional references to fear and its relationship with white (e.g. </w:t>
      </w:r>
      <w:r w:rsidR="00550CF0" w:rsidRPr="00970959">
        <w:t>“</w:t>
      </w:r>
      <w:r w:rsidRPr="00970959">
        <w:t>pallid face, drained of blood</w:t>
      </w:r>
      <w:r w:rsidR="00550CF0" w:rsidRPr="00970959">
        <w:t>”</w:t>
      </w:r>
      <w:r w:rsidRPr="00970959">
        <w:t>)</w:t>
      </w:r>
      <w:r w:rsidR="00F925B2" w:rsidRPr="00970959">
        <w:t>,</w:t>
      </w:r>
      <w:r w:rsidRPr="00970959">
        <w:t xml:space="preserve"> shyness and its relationship with pink (e.g. </w:t>
      </w:r>
      <w:r w:rsidR="00550CF0" w:rsidRPr="00970959">
        <w:t>“</w:t>
      </w:r>
      <w:r w:rsidRPr="00970959">
        <w:t>blushing</w:t>
      </w:r>
      <w:r w:rsidR="00550CF0" w:rsidRPr="00970959">
        <w:t>”</w:t>
      </w:r>
      <w:r w:rsidRPr="00970959">
        <w:t>)</w:t>
      </w:r>
      <w:r w:rsidR="00F925B2" w:rsidRPr="00970959">
        <w:t xml:space="preserve">, and associations of sadness with the colour blue (e.g., </w:t>
      </w:r>
      <w:r w:rsidR="00550CF0" w:rsidRPr="00970959">
        <w:t>“</w:t>
      </w:r>
      <w:r w:rsidR="00F925B2" w:rsidRPr="00970959">
        <w:t>related to being cold and the numbness that comes with being cold</w:t>
      </w:r>
      <w:r w:rsidR="00550CF0" w:rsidRPr="00970959">
        <w:t>”</w:t>
      </w:r>
      <w:r w:rsidR="00F925B2" w:rsidRPr="00970959">
        <w:t>).</w:t>
      </w:r>
      <w:r w:rsidRPr="00970959">
        <w:t xml:space="preserve"> The association of depressed with the colour black </w:t>
      </w:r>
      <w:r w:rsidR="00C03E94" w:rsidRPr="00970959">
        <w:t>also</w:t>
      </w:r>
      <w:r w:rsidRPr="00970959">
        <w:t xml:space="preserve"> triggered </w:t>
      </w:r>
      <w:r w:rsidR="00C03E94" w:rsidRPr="00970959">
        <w:t xml:space="preserve">some </w:t>
      </w:r>
      <w:r w:rsidRPr="00970959">
        <w:t>bodily-based responses</w:t>
      </w:r>
      <w:r w:rsidR="00F925B2" w:rsidRPr="00970959">
        <w:t xml:space="preserve">, </w:t>
      </w:r>
      <w:r w:rsidRPr="00970959">
        <w:t>e.g.</w:t>
      </w:r>
      <w:r w:rsidR="006D6C76" w:rsidRPr="00970959">
        <w:t xml:space="preserve"> </w:t>
      </w:r>
      <w:r w:rsidR="00550CF0" w:rsidRPr="00970959">
        <w:t>“</w:t>
      </w:r>
      <w:r w:rsidRPr="00970959">
        <w:t>can’t see the light</w:t>
      </w:r>
      <w:r w:rsidR="00550CF0" w:rsidRPr="00970959">
        <w:t>”</w:t>
      </w:r>
      <w:r w:rsidR="00F925B2" w:rsidRPr="00970959">
        <w:t xml:space="preserve"> in English</w:t>
      </w:r>
      <w:r w:rsidR="006D6C76" w:rsidRPr="00970959">
        <w:t>, or a particularly vivid one</w:t>
      </w:r>
      <w:r w:rsidR="00F925B2" w:rsidRPr="00970959">
        <w:t xml:space="preserve"> in German</w:t>
      </w:r>
      <w:r w:rsidR="00826173" w:rsidRPr="00970959">
        <w:t xml:space="preserve"> (example 18)</w:t>
      </w:r>
      <w:r w:rsidR="006D6C76" w:rsidRPr="00970959">
        <w:t xml:space="preserve">: </w:t>
      </w:r>
    </w:p>
    <w:p w14:paraId="4CFBB179" w14:textId="77777777" w:rsidR="00F925B2" w:rsidRPr="00970959" w:rsidRDefault="00F925B2" w:rsidP="00804958">
      <w:pPr>
        <w:spacing w:after="120"/>
        <w:jc w:val="both"/>
      </w:pPr>
    </w:p>
    <w:p w14:paraId="3DB05F1C" w14:textId="72F8BD7D" w:rsidR="006D6C76" w:rsidRPr="00970959" w:rsidRDefault="00F925B2" w:rsidP="00826173">
      <w:pPr>
        <w:pStyle w:val="Prrafodelista"/>
        <w:numPr>
          <w:ilvl w:val="0"/>
          <w:numId w:val="40"/>
        </w:numPr>
        <w:spacing w:after="120"/>
        <w:rPr>
          <w:rFonts w:ascii="Times New Roman" w:hAnsi="Times New Roman" w:cs="Times New Roman"/>
          <w:lang w:val="en-US"/>
        </w:rPr>
      </w:pPr>
      <w:r w:rsidRPr="00970959">
        <w:rPr>
          <w:rFonts w:ascii="Times New Roman" w:hAnsi="Times New Roman" w:cs="Times New Roman"/>
          <w:lang w:val="de-DE"/>
        </w:rPr>
        <w:t>Depressionen sind der schwarze Mantel, der auf den Schultern liegt und alles herunterdrueckt</w:t>
      </w:r>
      <w:r w:rsidR="00550CF0" w:rsidRPr="00970959">
        <w:rPr>
          <w:rFonts w:ascii="Times New Roman" w:hAnsi="Times New Roman" w:cs="Times New Roman"/>
          <w:lang w:val="de-DE"/>
        </w:rPr>
        <w:t>.</w:t>
      </w:r>
      <w:r w:rsidR="00826173" w:rsidRPr="00970959">
        <w:rPr>
          <w:rFonts w:ascii="Times New Roman" w:hAnsi="Times New Roman" w:cs="Times New Roman"/>
          <w:lang w:val="de-DE"/>
        </w:rPr>
        <w:t xml:space="preserve"> </w:t>
      </w:r>
      <w:r w:rsidR="00826173" w:rsidRPr="00970959">
        <w:rPr>
          <w:rFonts w:ascii="Times New Roman" w:hAnsi="Times New Roman" w:cs="Times New Roman"/>
          <w:lang w:val="en-US"/>
        </w:rPr>
        <w:t>(</w:t>
      </w:r>
      <w:r w:rsidR="00C91783" w:rsidRPr="00970959">
        <w:rPr>
          <w:rFonts w:ascii="Times New Roman" w:hAnsi="Times New Roman" w:cs="Times New Roman"/>
          <w:lang w:val="en-US"/>
        </w:rPr>
        <w:t>D</w:t>
      </w:r>
      <w:r w:rsidR="006D6C76" w:rsidRPr="00970959">
        <w:rPr>
          <w:rFonts w:ascii="Times New Roman" w:hAnsi="Times New Roman" w:cs="Times New Roman"/>
          <w:lang w:val="en-US"/>
        </w:rPr>
        <w:t>epressions are the black cloak on your shoulders weighing everything down</w:t>
      </w:r>
      <w:r w:rsidR="00550CF0" w:rsidRPr="00970959">
        <w:rPr>
          <w:rFonts w:ascii="Times New Roman" w:hAnsi="Times New Roman" w:cs="Times New Roman"/>
          <w:lang w:val="en-US"/>
        </w:rPr>
        <w:t>.</w:t>
      </w:r>
      <w:r w:rsidR="00826173" w:rsidRPr="00970959">
        <w:rPr>
          <w:rFonts w:ascii="Times New Roman" w:hAnsi="Times New Roman" w:cs="Times New Roman"/>
          <w:lang w:val="en-US"/>
        </w:rPr>
        <w:t>)</w:t>
      </w:r>
    </w:p>
    <w:p w14:paraId="14A563FD" w14:textId="77777777" w:rsidR="00CE44E2" w:rsidRPr="00970959" w:rsidRDefault="00CE44E2" w:rsidP="00CE44E2">
      <w:pPr>
        <w:spacing w:after="120"/>
        <w:jc w:val="both"/>
        <w:rPr>
          <w:sz w:val="20"/>
          <w:szCs w:val="20"/>
          <w:lang w:val="en-US"/>
        </w:rPr>
      </w:pPr>
    </w:p>
    <w:p w14:paraId="4FB43703" w14:textId="6D5340CB" w:rsidR="00C91783" w:rsidRPr="00970959" w:rsidRDefault="00CE44E2" w:rsidP="00CE44E2">
      <w:pPr>
        <w:spacing w:after="120"/>
        <w:jc w:val="both"/>
      </w:pPr>
      <w:r w:rsidRPr="00970959">
        <w:t>Another bodily-based motivation was provided</w:t>
      </w:r>
      <w:r w:rsidR="00D20AD1" w:rsidRPr="00970959">
        <w:t xml:space="preserve"> by Italian speakers in relation </w:t>
      </w:r>
      <w:r w:rsidR="00C03E94" w:rsidRPr="00970959">
        <w:t>to</w:t>
      </w:r>
      <w:r w:rsidR="00D20AD1" w:rsidRPr="00970959">
        <w:t xml:space="preserve"> the emotion ‘depressed’, which was associated to the colour purple</w:t>
      </w:r>
      <w:r w:rsidR="007F18D4" w:rsidRPr="00970959">
        <w:t xml:space="preserve"> by some participants. The motivation provided was that</w:t>
      </w:r>
      <w:r w:rsidR="003320E8" w:rsidRPr="00970959">
        <w:t xml:space="preserve"> depressed </w:t>
      </w:r>
      <w:r w:rsidR="00C03E94" w:rsidRPr="00970959">
        <w:t xml:space="preserve">people often have dark purple shadows under their eyes. </w:t>
      </w:r>
      <w:r w:rsidR="00C91783" w:rsidRPr="00970959">
        <w:t xml:space="preserve">We also found in both the Spanish and the Cantonese datasets references to </w:t>
      </w:r>
      <w:r w:rsidR="00BB7DF8" w:rsidRPr="00970959">
        <w:t xml:space="preserve">‘sad’ </w:t>
      </w:r>
      <w:r w:rsidR="00C91783" w:rsidRPr="00970959">
        <w:t xml:space="preserve">as being </w:t>
      </w:r>
      <w:r w:rsidR="00BB7DF8" w:rsidRPr="00970959">
        <w:t>blue</w:t>
      </w:r>
      <w:r w:rsidR="00C03E94" w:rsidRPr="00970959">
        <w:t>, which were accompanied by the</w:t>
      </w:r>
      <w:r w:rsidR="00BB7DF8" w:rsidRPr="00970959">
        <w:t xml:space="preserve"> bodily-based motivation</w:t>
      </w:r>
      <w:r w:rsidR="00C03E94" w:rsidRPr="00970959">
        <w:t xml:space="preserve"> that</w:t>
      </w:r>
      <w:r w:rsidR="00BB7DF8" w:rsidRPr="00970959">
        <w:t xml:space="preserve"> </w:t>
      </w:r>
      <w:r w:rsidR="00C03E94" w:rsidRPr="00970959">
        <w:t>‘</w:t>
      </w:r>
      <w:r w:rsidR="00BB7DF8" w:rsidRPr="00970959">
        <w:t xml:space="preserve">tears </w:t>
      </w:r>
      <w:r w:rsidR="005704F5" w:rsidRPr="00970959">
        <w:t>are blue</w:t>
      </w:r>
      <w:r w:rsidR="00C03E94" w:rsidRPr="00970959">
        <w:t>’</w:t>
      </w:r>
      <w:r w:rsidR="005704F5" w:rsidRPr="00970959">
        <w:t xml:space="preserve">. </w:t>
      </w:r>
    </w:p>
    <w:p w14:paraId="7D8613B5" w14:textId="109BE6FB" w:rsidR="00F22187" w:rsidRPr="00970959" w:rsidRDefault="00F22187" w:rsidP="00F22187">
      <w:pPr>
        <w:pStyle w:val="Ttulo3"/>
      </w:pPr>
      <w:bookmarkStart w:id="145" w:name="_Toc118900218"/>
      <w:bookmarkStart w:id="146" w:name="_Toc120712792"/>
      <w:r w:rsidRPr="00970959">
        <w:t>Linguistic motivations</w:t>
      </w:r>
      <w:bookmarkEnd w:id="145"/>
      <w:bookmarkEnd w:id="146"/>
    </w:p>
    <w:p w14:paraId="7BAEDAC1" w14:textId="77777777" w:rsidR="00BD7D0A" w:rsidRPr="00970959" w:rsidRDefault="00BD7D0A" w:rsidP="00415422"/>
    <w:p w14:paraId="13AB95A3" w14:textId="77777777" w:rsidR="00767960" w:rsidRPr="00970959" w:rsidRDefault="005767A8" w:rsidP="00804958">
      <w:pPr>
        <w:spacing w:after="120"/>
        <w:jc w:val="both"/>
      </w:pPr>
      <w:r w:rsidRPr="00970959">
        <w:t>Finally, the</w:t>
      </w:r>
      <w:r w:rsidR="00804958" w:rsidRPr="00970959">
        <w:t xml:space="preserve"> </w:t>
      </w:r>
      <w:r w:rsidR="00A07F1B" w:rsidRPr="00970959">
        <w:t>‘</w:t>
      </w:r>
      <w:r w:rsidR="002437EE" w:rsidRPr="00970959">
        <w:t>linguistic</w:t>
      </w:r>
      <w:r w:rsidR="00A07F1B" w:rsidRPr="00970959">
        <w:t>’</w:t>
      </w:r>
      <w:r w:rsidR="00804958" w:rsidRPr="00970959">
        <w:t xml:space="preserve"> categor</w:t>
      </w:r>
      <w:r w:rsidR="00252014" w:rsidRPr="00970959">
        <w:t xml:space="preserve">y </w:t>
      </w:r>
      <w:r w:rsidRPr="00970959">
        <w:t>of motivation types</w:t>
      </w:r>
      <w:r w:rsidR="0039323B" w:rsidRPr="00970959">
        <w:t xml:space="preserve"> was the least popular of all the categories. This category</w:t>
      </w:r>
      <w:r w:rsidRPr="00970959">
        <w:t xml:space="preserve"> </w:t>
      </w:r>
      <w:r w:rsidR="00252014" w:rsidRPr="00970959">
        <w:t>contained references to linguistic expressions, usually idioms</w:t>
      </w:r>
      <w:r w:rsidRPr="00970959">
        <w:t xml:space="preserve">. Some of these </w:t>
      </w:r>
      <w:r w:rsidR="00BB087B" w:rsidRPr="00970959">
        <w:t xml:space="preserve">idioms </w:t>
      </w:r>
      <w:r w:rsidR="00252014" w:rsidRPr="00970959">
        <w:t xml:space="preserve">had a clear bodily basis, </w:t>
      </w:r>
      <w:r w:rsidRPr="00970959">
        <w:t>such as the expression</w:t>
      </w:r>
      <w:r w:rsidR="00252014" w:rsidRPr="00970959">
        <w:t xml:space="preserve"> </w:t>
      </w:r>
      <w:r w:rsidR="00021DEC" w:rsidRPr="00970959">
        <w:t>“</w:t>
      </w:r>
      <w:r w:rsidR="00252014" w:rsidRPr="00970959">
        <w:t>seeing red</w:t>
      </w:r>
      <w:r w:rsidR="00021DEC" w:rsidRPr="00970959">
        <w:t>”</w:t>
      </w:r>
      <w:r w:rsidRPr="00970959">
        <w:t>, which refers to</w:t>
      </w:r>
      <w:r w:rsidR="00252014" w:rsidRPr="00970959">
        <w:t xml:space="preserve"> anger</w:t>
      </w:r>
      <w:r w:rsidRPr="00970959">
        <w:t xml:space="preserve">. This expression is arguably related to aforementioned bodily-based associations between anger and red faces. Other responses in this category had a less clearly bodily-based motivation. These included idioms </w:t>
      </w:r>
      <w:r w:rsidR="00252014" w:rsidRPr="00970959">
        <w:t xml:space="preserve">such as </w:t>
      </w:r>
      <w:r w:rsidR="009846E3" w:rsidRPr="00970959">
        <w:t>“</w:t>
      </w:r>
      <w:r w:rsidR="00252014" w:rsidRPr="00970959">
        <w:t>green with envy</w:t>
      </w:r>
      <w:r w:rsidR="009846E3" w:rsidRPr="00970959">
        <w:t>”</w:t>
      </w:r>
      <w:r w:rsidR="00252014" w:rsidRPr="00970959">
        <w:t xml:space="preserve"> which </w:t>
      </w:r>
      <w:r w:rsidRPr="00970959">
        <w:t>is difficult to trace back to a bodily-response – people do not turn green when they are enviou</w:t>
      </w:r>
      <w:r w:rsidR="00C91783" w:rsidRPr="00970959">
        <w:t xml:space="preserve">s (however, and by way of exception, it should be noted that </w:t>
      </w:r>
      <w:r w:rsidR="00541C33" w:rsidRPr="00970959">
        <w:t xml:space="preserve">some </w:t>
      </w:r>
      <w:r w:rsidR="00F628BE" w:rsidRPr="00970959">
        <w:t xml:space="preserve">of the </w:t>
      </w:r>
      <w:r w:rsidR="00C91783" w:rsidRPr="00970959">
        <w:t xml:space="preserve">Spanish </w:t>
      </w:r>
      <w:r w:rsidR="00F628BE" w:rsidRPr="00970959">
        <w:t xml:space="preserve">and German </w:t>
      </w:r>
      <w:r w:rsidR="00C91783" w:rsidRPr="00970959">
        <w:t xml:space="preserve">participants </w:t>
      </w:r>
      <w:r w:rsidR="00541C33" w:rsidRPr="00970959">
        <w:t xml:space="preserve">also </w:t>
      </w:r>
      <w:r w:rsidR="00C91783" w:rsidRPr="00970959">
        <w:t>associate</w:t>
      </w:r>
      <w:r w:rsidR="00541C33" w:rsidRPr="00970959">
        <w:t>d</w:t>
      </w:r>
      <w:r w:rsidR="00C91783" w:rsidRPr="00970959">
        <w:t xml:space="preserve"> green </w:t>
      </w:r>
      <w:r w:rsidR="00F628BE" w:rsidRPr="00970959">
        <w:t xml:space="preserve">as well as yellow </w:t>
      </w:r>
      <w:r w:rsidR="00C91783" w:rsidRPr="00970959">
        <w:t>with ‘jealous’ because it was the colour of “repugnant”, “rotten”, and “disgusting” things such as “bile” or “bowels”).</w:t>
      </w:r>
      <w:r w:rsidR="00767960" w:rsidRPr="00970959">
        <w:t xml:space="preserve"> </w:t>
      </w:r>
      <w:r w:rsidR="00252014" w:rsidRPr="00970959">
        <w:t xml:space="preserve">Similarly, our eyes do not turn red when we are jealous of others. But interestingly there is a Cantonese idiom </w:t>
      </w:r>
      <w:r w:rsidR="00021DEC" w:rsidRPr="00970959">
        <w:t>“</w:t>
      </w:r>
      <w:r w:rsidR="002C3930" w:rsidRPr="00970959">
        <w:rPr>
          <w:rFonts w:eastAsia="MS Gothic" w:hint="eastAsia"/>
          <w:sz w:val="20"/>
          <w:szCs w:val="20"/>
          <w:lang w:eastAsia="en-GB"/>
        </w:rPr>
        <w:t>眼紅</w:t>
      </w:r>
      <w:r w:rsidR="00021DEC" w:rsidRPr="00970959">
        <w:rPr>
          <w:rFonts w:eastAsia="MS Gothic"/>
          <w:sz w:val="20"/>
          <w:szCs w:val="20"/>
          <w:lang w:eastAsia="en-GB"/>
        </w:rPr>
        <w:t>”</w:t>
      </w:r>
      <w:r w:rsidR="002C3930" w:rsidRPr="00970959">
        <w:rPr>
          <w:rFonts w:eastAsia="MS Gothic"/>
          <w:sz w:val="20"/>
          <w:szCs w:val="20"/>
          <w:lang w:eastAsia="en-GB"/>
        </w:rPr>
        <w:t xml:space="preserve"> </w:t>
      </w:r>
      <w:r w:rsidR="002C3930" w:rsidRPr="00970959">
        <w:rPr>
          <w:rFonts w:eastAsia="MS Gothic"/>
          <w:sz w:val="28"/>
          <w:szCs w:val="28"/>
          <w:lang w:eastAsia="en-GB"/>
        </w:rPr>
        <w:t>(</w:t>
      </w:r>
      <w:r w:rsidR="009846E3" w:rsidRPr="00970959">
        <w:rPr>
          <w:rFonts w:eastAsia="MS Gothic"/>
          <w:sz w:val="28"/>
          <w:szCs w:val="28"/>
          <w:lang w:eastAsia="en-GB"/>
        </w:rPr>
        <w:t>“</w:t>
      </w:r>
      <w:r w:rsidR="00252014" w:rsidRPr="00970959">
        <w:t>eye red</w:t>
      </w:r>
      <w:r w:rsidR="009846E3" w:rsidRPr="00970959">
        <w:t>”</w:t>
      </w:r>
      <w:r w:rsidR="002C3930" w:rsidRPr="00970959">
        <w:t>)</w:t>
      </w:r>
      <w:r w:rsidR="00252014" w:rsidRPr="00970959">
        <w:t xml:space="preserve"> which is used to refer to people being in the state of jealousy.</w:t>
      </w:r>
      <w:r w:rsidR="5574CF84" w:rsidRPr="00970959">
        <w:t xml:space="preserve"> </w:t>
      </w:r>
    </w:p>
    <w:p w14:paraId="6BCC30A4" w14:textId="6DF2B8E2" w:rsidR="00F925B2" w:rsidRPr="00970959" w:rsidRDefault="5574CF84" w:rsidP="00804958">
      <w:pPr>
        <w:spacing w:after="120"/>
        <w:jc w:val="both"/>
      </w:pPr>
      <w:r w:rsidRPr="00970959">
        <w:t xml:space="preserve">The fact that the association between jealous and green is difficult to trace back to any clear bodily motivation also showed in the responses. In the German data, for example, many participants provided the idiom </w:t>
      </w:r>
      <w:r w:rsidR="00154108" w:rsidRPr="00970959">
        <w:t>“</w:t>
      </w:r>
      <w:r w:rsidRPr="00970959">
        <w:t>grün vor Neid</w:t>
      </w:r>
      <w:r w:rsidR="00154108" w:rsidRPr="00970959">
        <w:t>”</w:t>
      </w:r>
      <w:r w:rsidRPr="00970959">
        <w:t xml:space="preserve"> – </w:t>
      </w:r>
      <w:r w:rsidR="00154108" w:rsidRPr="00970959">
        <w:t>“</w:t>
      </w:r>
      <w:r w:rsidRPr="00970959">
        <w:t>green with envy</w:t>
      </w:r>
      <w:r w:rsidR="00154108" w:rsidRPr="00970959">
        <w:t>”</w:t>
      </w:r>
      <w:r w:rsidRPr="00970959">
        <w:t xml:space="preserve"> – as a reason for associating </w:t>
      </w:r>
      <w:r w:rsidR="00154108" w:rsidRPr="00970959">
        <w:t>“</w:t>
      </w:r>
      <w:r w:rsidRPr="00970959">
        <w:t>jealous with green</w:t>
      </w:r>
      <w:r w:rsidR="00154108" w:rsidRPr="00970959">
        <w:t>”</w:t>
      </w:r>
      <w:r w:rsidRPr="00970959">
        <w:t xml:space="preserve"> while at the same time somehow being less personally convinced by the association</w:t>
      </w:r>
      <w:r w:rsidR="00826173" w:rsidRPr="00970959">
        <w:t xml:space="preserve"> (examples 19 and 20)</w:t>
      </w:r>
      <w:r w:rsidRPr="00970959">
        <w:t xml:space="preserve">: </w:t>
      </w:r>
    </w:p>
    <w:p w14:paraId="62707131" w14:textId="11357F7A" w:rsidR="00F925B2" w:rsidRPr="00970959" w:rsidRDefault="00F925B2" w:rsidP="00804958">
      <w:pPr>
        <w:spacing w:after="120"/>
        <w:jc w:val="both"/>
      </w:pPr>
    </w:p>
    <w:p w14:paraId="24A43E1C" w14:textId="3964764E" w:rsidR="00F925B2" w:rsidRPr="00970959" w:rsidRDefault="00154108" w:rsidP="00826173">
      <w:pPr>
        <w:pStyle w:val="Prrafodelista"/>
        <w:numPr>
          <w:ilvl w:val="0"/>
          <w:numId w:val="40"/>
        </w:numPr>
        <w:rPr>
          <w:rFonts w:ascii="Times New Roman" w:hAnsi="Times New Roman" w:cs="Times New Roman"/>
          <w:lang w:val="en-US"/>
        </w:rPr>
      </w:pPr>
      <w:r w:rsidRPr="00970959">
        <w:rPr>
          <w:rFonts w:ascii="Times New Roman" w:hAnsi="Times New Roman" w:cs="Times New Roman"/>
          <w:lang w:val="de-DE"/>
        </w:rPr>
        <w:lastRenderedPageBreak/>
        <w:t>K</w:t>
      </w:r>
      <w:r w:rsidR="00F925B2" w:rsidRPr="00970959">
        <w:rPr>
          <w:rFonts w:ascii="Times New Roman" w:hAnsi="Times New Roman" w:cs="Times New Roman"/>
          <w:lang w:val="de-DE"/>
        </w:rPr>
        <w:t xml:space="preserve">ommt wahrscheinlich vom Ausspruch </w:t>
      </w:r>
      <w:r w:rsidR="00C91783" w:rsidRPr="00970959">
        <w:rPr>
          <w:rFonts w:ascii="Times New Roman" w:hAnsi="Times New Roman" w:cs="Times New Roman"/>
          <w:lang w:val="de-DE"/>
        </w:rPr>
        <w:t>‘</w:t>
      </w:r>
      <w:r w:rsidR="00F925B2" w:rsidRPr="00970959">
        <w:rPr>
          <w:rFonts w:ascii="Times New Roman" w:hAnsi="Times New Roman" w:cs="Times New Roman"/>
          <w:lang w:val="de-DE"/>
        </w:rPr>
        <w:t>gr</w:t>
      </w:r>
      <w:r w:rsidR="002400AA" w:rsidRPr="00970959">
        <w:rPr>
          <w:rFonts w:ascii="Times New Roman" w:hAnsi="Times New Roman" w:cs="Times New Roman"/>
          <w:lang w:val="de-DE"/>
        </w:rPr>
        <w:t>ü</w:t>
      </w:r>
      <w:r w:rsidR="00F925B2" w:rsidRPr="00970959">
        <w:rPr>
          <w:rFonts w:ascii="Times New Roman" w:hAnsi="Times New Roman" w:cs="Times New Roman"/>
          <w:lang w:val="de-DE"/>
        </w:rPr>
        <w:t>n vor Neid</w:t>
      </w:r>
      <w:r w:rsidR="00C91783" w:rsidRPr="00970959">
        <w:rPr>
          <w:rFonts w:ascii="Times New Roman" w:hAnsi="Times New Roman" w:cs="Times New Roman"/>
          <w:lang w:val="de-DE"/>
        </w:rPr>
        <w:t>’</w:t>
      </w:r>
      <w:r w:rsidR="00F925B2" w:rsidRPr="00970959">
        <w:rPr>
          <w:rFonts w:ascii="Times New Roman" w:hAnsi="Times New Roman" w:cs="Times New Roman"/>
          <w:lang w:val="de-DE"/>
        </w:rPr>
        <w:t>; Gr</w:t>
      </w:r>
      <w:r w:rsidR="002400AA" w:rsidRPr="00970959">
        <w:rPr>
          <w:rFonts w:ascii="Times New Roman" w:hAnsi="Times New Roman" w:cs="Times New Roman"/>
          <w:lang w:val="de-DE"/>
        </w:rPr>
        <w:t>ü</w:t>
      </w:r>
      <w:r w:rsidR="00F925B2" w:rsidRPr="00970959">
        <w:rPr>
          <w:rFonts w:ascii="Times New Roman" w:hAnsi="Times New Roman" w:cs="Times New Roman"/>
          <w:lang w:val="de-DE"/>
        </w:rPr>
        <w:t>n vor Neid, da ist die Farbauswahl durch das Sprichwort gepr</w:t>
      </w:r>
      <w:r w:rsidR="002400AA" w:rsidRPr="00970959">
        <w:rPr>
          <w:rFonts w:ascii="Times New Roman" w:hAnsi="Times New Roman" w:cs="Times New Roman"/>
          <w:lang w:val="de-DE"/>
        </w:rPr>
        <w:t>ä</w:t>
      </w:r>
      <w:r w:rsidR="00F925B2" w:rsidRPr="00970959">
        <w:rPr>
          <w:rFonts w:ascii="Times New Roman" w:hAnsi="Times New Roman" w:cs="Times New Roman"/>
          <w:lang w:val="de-DE"/>
        </w:rPr>
        <w:t>gt.</w:t>
      </w:r>
      <w:r w:rsidR="00826173" w:rsidRPr="00970959">
        <w:rPr>
          <w:rFonts w:ascii="Times New Roman" w:hAnsi="Times New Roman" w:cs="Times New Roman"/>
          <w:lang w:val="de-DE"/>
        </w:rPr>
        <w:t xml:space="preserve"> </w:t>
      </w:r>
      <w:r w:rsidR="00826173" w:rsidRPr="00970959">
        <w:rPr>
          <w:rFonts w:ascii="Times New Roman" w:hAnsi="Times New Roman" w:cs="Times New Roman"/>
          <w:lang w:val="en-US"/>
        </w:rPr>
        <w:t>(</w:t>
      </w:r>
      <w:r w:rsidR="5574CF84" w:rsidRPr="00970959">
        <w:rPr>
          <w:rFonts w:ascii="Times New Roman" w:hAnsi="Times New Roman" w:cs="Times New Roman"/>
        </w:rPr>
        <w:t>[</w:t>
      </w:r>
      <w:r w:rsidR="00C91783" w:rsidRPr="00970959">
        <w:rPr>
          <w:rFonts w:ascii="Times New Roman" w:hAnsi="Times New Roman" w:cs="Times New Roman"/>
        </w:rPr>
        <w:t>T</w:t>
      </w:r>
      <w:r w:rsidR="5574CF84" w:rsidRPr="00970959">
        <w:rPr>
          <w:rFonts w:ascii="Times New Roman" w:hAnsi="Times New Roman" w:cs="Times New Roman"/>
        </w:rPr>
        <w:t>he association] is probably derived from the idiom</w:t>
      </w:r>
      <w:r w:rsidRPr="00970959">
        <w:rPr>
          <w:rFonts w:ascii="Times New Roman" w:hAnsi="Times New Roman" w:cs="Times New Roman"/>
        </w:rPr>
        <w:t xml:space="preserve"> ‘green with envy’</w:t>
      </w:r>
      <w:r w:rsidR="00C91783" w:rsidRPr="00970959">
        <w:rPr>
          <w:rFonts w:ascii="Times New Roman" w:hAnsi="Times New Roman" w:cs="Times New Roman"/>
        </w:rPr>
        <w:t>;</w:t>
      </w:r>
      <w:r w:rsidR="5574CF84" w:rsidRPr="00970959">
        <w:rPr>
          <w:rFonts w:ascii="Times New Roman" w:hAnsi="Times New Roman" w:cs="Times New Roman"/>
        </w:rPr>
        <w:t xml:space="preserve"> the colour choice is </w:t>
      </w:r>
      <w:r w:rsidR="00DD2367" w:rsidRPr="00970959">
        <w:rPr>
          <w:rFonts w:ascii="Times New Roman" w:hAnsi="Times New Roman" w:cs="Times New Roman"/>
        </w:rPr>
        <w:t>influenced</w:t>
      </w:r>
      <w:r w:rsidR="5574CF84" w:rsidRPr="00970959">
        <w:rPr>
          <w:rFonts w:ascii="Times New Roman" w:hAnsi="Times New Roman" w:cs="Times New Roman"/>
        </w:rPr>
        <w:t xml:space="preserve"> by the idiom</w:t>
      </w:r>
      <w:r w:rsidRPr="00970959">
        <w:rPr>
          <w:rFonts w:ascii="Times New Roman" w:hAnsi="Times New Roman" w:cs="Times New Roman"/>
        </w:rPr>
        <w:t>.</w:t>
      </w:r>
      <w:r w:rsidR="00826173" w:rsidRPr="00970959">
        <w:rPr>
          <w:rFonts w:ascii="Times New Roman" w:hAnsi="Times New Roman" w:cs="Times New Roman"/>
        </w:rPr>
        <w:t>)</w:t>
      </w:r>
    </w:p>
    <w:p w14:paraId="5E1B4E40" w14:textId="77777777" w:rsidR="00826173" w:rsidRPr="00970959" w:rsidRDefault="00826173" w:rsidP="00826173">
      <w:pPr>
        <w:pStyle w:val="Prrafodelista"/>
        <w:ind w:left="907"/>
        <w:rPr>
          <w:rFonts w:ascii="Times New Roman" w:hAnsi="Times New Roman" w:cs="Times New Roman"/>
          <w:lang w:val="en-US"/>
        </w:rPr>
      </w:pPr>
    </w:p>
    <w:p w14:paraId="254B6206" w14:textId="37AE6BA5" w:rsidR="00DD2367" w:rsidRPr="00970959" w:rsidRDefault="00DD2367" w:rsidP="00826173">
      <w:pPr>
        <w:pStyle w:val="Prrafodelista"/>
        <w:numPr>
          <w:ilvl w:val="0"/>
          <w:numId w:val="40"/>
        </w:numPr>
        <w:spacing w:after="120"/>
        <w:rPr>
          <w:rFonts w:ascii="Times New Roman" w:eastAsia="SimSun" w:hAnsi="Times New Roman" w:cs="Times New Roman"/>
          <w:lang w:val="en-US" w:eastAsia="en-GB"/>
        </w:rPr>
      </w:pPr>
      <w:r w:rsidRPr="00970959">
        <w:rPr>
          <w:rFonts w:ascii="Times New Roman" w:eastAsia="SimSun" w:hAnsi="Times New Roman" w:cs="Times New Roman"/>
          <w:lang w:val="de-DE" w:eastAsia="en-GB"/>
        </w:rPr>
        <w:t>Wahrscheinlich ist Farbauswahl auch durch den vielfach gehörten Ausspruch "grün vor Neid (sein)"geprägt</w:t>
      </w:r>
      <w:r w:rsidR="00826173" w:rsidRPr="00970959">
        <w:rPr>
          <w:rFonts w:ascii="Times New Roman" w:eastAsia="SimSun" w:hAnsi="Times New Roman" w:cs="Times New Roman"/>
          <w:lang w:val="de-DE" w:eastAsia="en-GB"/>
        </w:rPr>
        <w:t xml:space="preserve">. </w:t>
      </w:r>
      <w:r w:rsidR="00826173" w:rsidRPr="00970959">
        <w:rPr>
          <w:rFonts w:ascii="Times New Roman" w:eastAsia="SimSun" w:hAnsi="Times New Roman" w:cs="Times New Roman"/>
          <w:lang w:val="en-US" w:eastAsia="en-GB"/>
        </w:rPr>
        <w:t>(</w:t>
      </w:r>
      <w:r w:rsidRPr="00970959">
        <w:rPr>
          <w:rFonts w:ascii="Times New Roman" w:eastAsia="SimSun" w:hAnsi="Times New Roman" w:cs="Times New Roman"/>
          <w:lang w:eastAsia="en-GB"/>
        </w:rPr>
        <w:t>Probably the choice of colour is influenced by the common saying “(to be) green with envy”.</w:t>
      </w:r>
      <w:r w:rsidR="00826173" w:rsidRPr="00970959">
        <w:rPr>
          <w:rFonts w:ascii="Times New Roman" w:eastAsia="SimSun" w:hAnsi="Times New Roman" w:cs="Times New Roman"/>
          <w:lang w:eastAsia="en-GB"/>
        </w:rPr>
        <w:t>)</w:t>
      </w:r>
    </w:p>
    <w:p w14:paraId="2C53B52F" w14:textId="77777777" w:rsidR="00F925B2" w:rsidRPr="00970959" w:rsidRDefault="00F925B2" w:rsidP="00804958">
      <w:pPr>
        <w:spacing w:after="120"/>
        <w:jc w:val="both"/>
      </w:pPr>
    </w:p>
    <w:p w14:paraId="6DD5215C" w14:textId="6EF5292B" w:rsidR="003B5321" w:rsidRPr="00970959" w:rsidRDefault="00894100" w:rsidP="00804958">
      <w:pPr>
        <w:spacing w:after="120"/>
        <w:jc w:val="both"/>
      </w:pPr>
      <w:r w:rsidRPr="00970959">
        <w:t>Similarly</w:t>
      </w:r>
      <w:r w:rsidR="002F04A2" w:rsidRPr="00970959">
        <w:t>, s</w:t>
      </w:r>
      <w:r w:rsidR="003B5321" w:rsidRPr="00970959">
        <w:t xml:space="preserve">ome Italian participants motivated the association between ‘jealous’ and green by stating that </w:t>
      </w:r>
      <w:r w:rsidRPr="00970959">
        <w:t>“</w:t>
      </w:r>
      <w:r w:rsidR="003B5321" w:rsidRPr="00970959">
        <w:t xml:space="preserve">it is </w:t>
      </w:r>
      <w:r w:rsidR="003F2FA7" w:rsidRPr="00970959">
        <w:t xml:space="preserve">what </w:t>
      </w:r>
      <w:r w:rsidRPr="00970959">
        <w:t xml:space="preserve">we are taught in </w:t>
      </w:r>
      <w:r w:rsidR="003F2FA7" w:rsidRPr="00970959">
        <w:t>language</w:t>
      </w:r>
      <w:r w:rsidRPr="00970959">
        <w:t xml:space="preserve"> classes”</w:t>
      </w:r>
      <w:r w:rsidR="003F2FA7" w:rsidRPr="00970959">
        <w:t xml:space="preserve">, </w:t>
      </w:r>
      <w:r w:rsidRPr="00970959">
        <w:t>“</w:t>
      </w:r>
      <w:r w:rsidR="003F2FA7" w:rsidRPr="00970959">
        <w:t>it is an idiomatic expression</w:t>
      </w:r>
      <w:r w:rsidRPr="00970959">
        <w:t>”</w:t>
      </w:r>
      <w:r w:rsidR="003A1D17" w:rsidRPr="00970959">
        <w:t xml:space="preserve">, or </w:t>
      </w:r>
      <w:r w:rsidR="00286391" w:rsidRPr="00970959">
        <w:t xml:space="preserve">even </w:t>
      </w:r>
      <w:r w:rsidR="002F04A2" w:rsidRPr="00970959">
        <w:t>“</w:t>
      </w:r>
      <w:r w:rsidR="003A1D17" w:rsidRPr="00970959">
        <w:t>a tradition</w:t>
      </w:r>
      <w:r w:rsidR="00AE7A92" w:rsidRPr="00970959">
        <w:t>,</w:t>
      </w:r>
      <w:r w:rsidR="003F2FA7" w:rsidRPr="00970959">
        <w:t xml:space="preserve"> and that is</w:t>
      </w:r>
      <w:r w:rsidR="003A1D17" w:rsidRPr="00970959">
        <w:t xml:space="preserve"> it</w:t>
      </w:r>
      <w:r w:rsidRPr="00970959">
        <w:t>”</w:t>
      </w:r>
      <w:r w:rsidR="003A1D17" w:rsidRPr="00970959">
        <w:t>.</w:t>
      </w:r>
    </w:p>
    <w:p w14:paraId="0AC02594" w14:textId="45A1A1E6" w:rsidR="008543AD" w:rsidRPr="00970959" w:rsidRDefault="00894100" w:rsidP="00804958">
      <w:pPr>
        <w:spacing w:after="120"/>
        <w:jc w:val="both"/>
      </w:pPr>
      <w:r w:rsidRPr="00970959">
        <w:t>S</w:t>
      </w:r>
      <w:r w:rsidR="5574CF84" w:rsidRPr="00970959">
        <w:t xml:space="preserve">ome </w:t>
      </w:r>
      <w:r w:rsidRPr="00970959">
        <w:t>participants</w:t>
      </w:r>
      <w:r w:rsidR="5574CF84" w:rsidRPr="00970959">
        <w:t xml:space="preserve"> </w:t>
      </w:r>
      <w:r w:rsidRPr="00970959">
        <w:t>even</w:t>
      </w:r>
      <w:r w:rsidR="5574CF84" w:rsidRPr="00970959">
        <w:t xml:space="preserve"> mention</w:t>
      </w:r>
      <w:r w:rsidRPr="00970959">
        <w:t>ed</w:t>
      </w:r>
      <w:r w:rsidR="5574CF84" w:rsidRPr="00970959">
        <w:t xml:space="preserve"> the idiom in their response but</w:t>
      </w:r>
      <w:r w:rsidRPr="00970959">
        <w:t xml:space="preserve"> then</w:t>
      </w:r>
      <w:r w:rsidR="5574CF84" w:rsidRPr="00970959">
        <w:t xml:space="preserve"> deliberately chose a different colour</w:t>
      </w:r>
      <w:r w:rsidR="00826173" w:rsidRPr="00970959">
        <w:t xml:space="preserve"> (example 21)</w:t>
      </w:r>
      <w:r w:rsidR="008543AD" w:rsidRPr="00970959">
        <w:t>:</w:t>
      </w:r>
    </w:p>
    <w:p w14:paraId="6067C59F" w14:textId="77777777" w:rsidR="008543AD" w:rsidRPr="00970959" w:rsidRDefault="008543AD" w:rsidP="00804958">
      <w:pPr>
        <w:spacing w:after="120"/>
        <w:jc w:val="both"/>
      </w:pPr>
    </w:p>
    <w:p w14:paraId="5CCC9477" w14:textId="17F51A9E" w:rsidR="008543AD" w:rsidRPr="00970959" w:rsidRDefault="5574CF84" w:rsidP="00826173">
      <w:pPr>
        <w:pStyle w:val="Prrafodelista"/>
        <w:numPr>
          <w:ilvl w:val="0"/>
          <w:numId w:val="40"/>
        </w:numPr>
        <w:spacing w:after="120"/>
        <w:rPr>
          <w:rFonts w:ascii="Times New Roman" w:hAnsi="Times New Roman" w:cs="Times New Roman"/>
          <w:lang w:val="en-US"/>
        </w:rPr>
      </w:pPr>
      <w:r w:rsidRPr="00970959">
        <w:rPr>
          <w:rFonts w:ascii="Times New Roman" w:hAnsi="Times New Roman" w:cs="Times New Roman"/>
          <w:lang w:val="de-DE"/>
        </w:rPr>
        <w:t xml:space="preserve">Auch wenn es </w:t>
      </w:r>
      <w:r w:rsidR="00541C33" w:rsidRPr="00970959">
        <w:rPr>
          <w:rFonts w:ascii="Times New Roman" w:hAnsi="Times New Roman" w:cs="Times New Roman"/>
          <w:lang w:val="de-DE"/>
        </w:rPr>
        <w:t>‘</w:t>
      </w:r>
      <w:r w:rsidRPr="00970959">
        <w:rPr>
          <w:rFonts w:ascii="Times New Roman" w:hAnsi="Times New Roman" w:cs="Times New Roman"/>
          <w:lang w:val="de-DE"/>
        </w:rPr>
        <w:t>Gr</w:t>
      </w:r>
      <w:r w:rsidR="00DD2367" w:rsidRPr="00970959">
        <w:rPr>
          <w:rFonts w:ascii="Times New Roman" w:hAnsi="Times New Roman" w:cs="Times New Roman"/>
          <w:lang w:val="de-DE"/>
        </w:rPr>
        <w:t>ü</w:t>
      </w:r>
      <w:r w:rsidRPr="00970959">
        <w:rPr>
          <w:rFonts w:ascii="Times New Roman" w:hAnsi="Times New Roman" w:cs="Times New Roman"/>
          <w:lang w:val="de-DE"/>
        </w:rPr>
        <w:t>n vor Neid</w:t>
      </w:r>
      <w:r w:rsidR="00541C33" w:rsidRPr="00970959">
        <w:rPr>
          <w:rFonts w:ascii="Times New Roman" w:hAnsi="Times New Roman" w:cs="Times New Roman"/>
          <w:lang w:val="de-DE"/>
        </w:rPr>
        <w:t>’</w:t>
      </w:r>
      <w:r w:rsidRPr="00970959">
        <w:rPr>
          <w:rFonts w:ascii="Times New Roman" w:hAnsi="Times New Roman" w:cs="Times New Roman"/>
          <w:lang w:val="de-DE"/>
        </w:rPr>
        <w:t xml:space="preserve"> heißt, verbinde ich mit Neidisch die Farbe Rot, weil Neid innere Wut in einem ausl</w:t>
      </w:r>
      <w:r w:rsidR="00DD2367" w:rsidRPr="00970959">
        <w:rPr>
          <w:rFonts w:ascii="Times New Roman" w:hAnsi="Times New Roman" w:cs="Times New Roman"/>
          <w:lang w:val="de-DE"/>
        </w:rPr>
        <w:t>ö</w:t>
      </w:r>
      <w:r w:rsidRPr="00970959">
        <w:rPr>
          <w:rFonts w:ascii="Times New Roman" w:hAnsi="Times New Roman" w:cs="Times New Roman"/>
          <w:lang w:val="de-DE"/>
        </w:rPr>
        <w:t>st</w:t>
      </w:r>
      <w:r w:rsidR="00541C33" w:rsidRPr="00970959">
        <w:rPr>
          <w:rFonts w:ascii="Times New Roman" w:hAnsi="Times New Roman" w:cs="Times New Roman"/>
          <w:lang w:val="de-DE"/>
        </w:rPr>
        <w:t>.</w:t>
      </w:r>
      <w:r w:rsidR="008543AD" w:rsidRPr="00970959">
        <w:rPr>
          <w:rFonts w:ascii="Times New Roman" w:hAnsi="Times New Roman" w:cs="Times New Roman"/>
          <w:lang w:val="de-DE"/>
        </w:rPr>
        <w:t xml:space="preserve"> </w:t>
      </w:r>
      <w:r w:rsidR="00826173" w:rsidRPr="00970959">
        <w:rPr>
          <w:rFonts w:ascii="Times New Roman" w:hAnsi="Times New Roman" w:cs="Times New Roman"/>
          <w:lang w:val="en-US"/>
        </w:rPr>
        <w:t>(</w:t>
      </w:r>
      <w:r w:rsidRPr="00970959">
        <w:rPr>
          <w:rFonts w:ascii="Times New Roman" w:hAnsi="Times New Roman" w:cs="Times New Roman"/>
        </w:rPr>
        <w:t xml:space="preserve">Even if it’s </w:t>
      </w:r>
      <w:r w:rsidR="00541C33" w:rsidRPr="00970959">
        <w:rPr>
          <w:rFonts w:ascii="Times New Roman" w:hAnsi="Times New Roman" w:cs="Times New Roman"/>
        </w:rPr>
        <w:t>‘</w:t>
      </w:r>
      <w:r w:rsidRPr="00970959">
        <w:rPr>
          <w:rFonts w:ascii="Times New Roman" w:hAnsi="Times New Roman" w:cs="Times New Roman"/>
        </w:rPr>
        <w:t>green with envy</w:t>
      </w:r>
      <w:r w:rsidR="00541C33" w:rsidRPr="00970959">
        <w:rPr>
          <w:rFonts w:ascii="Times New Roman" w:hAnsi="Times New Roman" w:cs="Times New Roman"/>
        </w:rPr>
        <w:t>’</w:t>
      </w:r>
      <w:r w:rsidRPr="00970959">
        <w:rPr>
          <w:rFonts w:ascii="Times New Roman" w:hAnsi="Times New Roman" w:cs="Times New Roman"/>
        </w:rPr>
        <w:t>, I associate jealous with the colour red because jealous often causes an inner anger.</w:t>
      </w:r>
      <w:r w:rsidR="00826173" w:rsidRPr="00970959">
        <w:rPr>
          <w:rFonts w:ascii="Times New Roman" w:hAnsi="Times New Roman" w:cs="Times New Roman"/>
        </w:rPr>
        <w:t>)</w:t>
      </w:r>
    </w:p>
    <w:p w14:paraId="43BA8D74" w14:textId="77777777" w:rsidR="00DD2367" w:rsidRPr="00970959" w:rsidRDefault="00DD2367" w:rsidP="00136A20">
      <w:pPr>
        <w:jc w:val="both"/>
        <w:rPr>
          <w:rFonts w:eastAsia="SimSun"/>
          <w:sz w:val="32"/>
          <w:szCs w:val="32"/>
          <w:lang w:val="en-US" w:eastAsia="en-GB"/>
        </w:rPr>
      </w:pPr>
    </w:p>
    <w:p w14:paraId="21B6EB10" w14:textId="59EE4B90" w:rsidR="00545C32" w:rsidRPr="00970959" w:rsidRDefault="00DD2367" w:rsidP="00804958">
      <w:pPr>
        <w:spacing w:after="120"/>
        <w:jc w:val="both"/>
        <w:rPr>
          <w:lang w:val="en-US"/>
        </w:rPr>
      </w:pPr>
      <w:r w:rsidRPr="00970959">
        <w:rPr>
          <w:rFonts w:eastAsia="SimSun"/>
          <w:lang w:val="en-US" w:eastAsia="en-GB"/>
        </w:rPr>
        <w:t xml:space="preserve">This indicates that on the one hand people are aware of conventionalised cultural emotion-colour associations but that on the other hand these can be overridden by more personal, </w:t>
      </w:r>
      <w:r w:rsidR="00DC6D72" w:rsidRPr="00970959">
        <w:rPr>
          <w:rFonts w:eastAsia="SimSun"/>
          <w:lang w:val="en-US" w:eastAsia="en-GB"/>
        </w:rPr>
        <w:t>bodily-based</w:t>
      </w:r>
      <w:r w:rsidRPr="00970959">
        <w:rPr>
          <w:rFonts w:eastAsia="SimSun"/>
          <w:lang w:val="en-US" w:eastAsia="en-GB"/>
        </w:rPr>
        <w:t xml:space="preserve"> motivations as shown in the above example from the German motivation data.</w:t>
      </w:r>
      <w:r w:rsidR="001B18E8" w:rsidRPr="00970959">
        <w:rPr>
          <w:lang w:val="en-US"/>
        </w:rPr>
        <w:t xml:space="preserve"> Associations that are motivated by </w:t>
      </w:r>
      <w:r w:rsidR="005E08C2" w:rsidRPr="00970959">
        <w:t>reference</w:t>
      </w:r>
      <w:r w:rsidR="001B18E8" w:rsidRPr="00970959">
        <w:t>s</w:t>
      </w:r>
      <w:r w:rsidR="005E08C2" w:rsidRPr="00970959">
        <w:t xml:space="preserve"> to idioms </w:t>
      </w:r>
      <w:r w:rsidR="00545C32" w:rsidRPr="00970959">
        <w:t xml:space="preserve">were </w:t>
      </w:r>
      <w:r w:rsidR="005E08C2" w:rsidRPr="00970959">
        <w:t xml:space="preserve">also </w:t>
      </w:r>
      <w:r w:rsidR="00545C32" w:rsidRPr="00970959">
        <w:t>found</w:t>
      </w:r>
      <w:r w:rsidR="005E08C2" w:rsidRPr="00970959">
        <w:t xml:space="preserve"> in the Cantonese data. Grey was frequent</w:t>
      </w:r>
      <w:r w:rsidR="00545C32" w:rsidRPr="00970959">
        <w:t>ly</w:t>
      </w:r>
      <w:r w:rsidR="005E08C2" w:rsidRPr="00970959">
        <w:t xml:space="preserve"> associated with ‘depressed’, ‘fearful’ and ‘sad’ and many Cantonese participants made reference to the Cantonese idiom</w:t>
      </w:r>
      <w:r w:rsidR="00136A20" w:rsidRPr="00970959">
        <w:t>s</w:t>
      </w:r>
      <w:r w:rsidR="005E08C2" w:rsidRPr="00970959">
        <w:t xml:space="preserve"> ‘</w:t>
      </w:r>
      <w:r w:rsidR="00136A20" w:rsidRPr="00970959">
        <w:rPr>
          <w:rFonts w:eastAsia="MS Gothic"/>
          <w:sz w:val="20"/>
          <w:szCs w:val="20"/>
          <w:lang w:val="en-HK" w:eastAsia="en-HK"/>
        </w:rPr>
        <w:t>好灰</w:t>
      </w:r>
      <w:r w:rsidR="00136A20" w:rsidRPr="00970959">
        <w:rPr>
          <w:rFonts w:eastAsia="MS Gothic"/>
          <w:sz w:val="20"/>
          <w:szCs w:val="20"/>
          <w:lang w:val="en-HK" w:eastAsia="en-HK"/>
        </w:rPr>
        <w:t>’</w:t>
      </w:r>
      <w:r w:rsidR="00136A20" w:rsidRPr="00970959">
        <w:rPr>
          <w:rFonts w:eastAsia="MS Gothic"/>
          <w:lang w:val="en-HK" w:eastAsia="en-HK"/>
        </w:rPr>
        <w:t xml:space="preserve"> (very grey) and ‘</w:t>
      </w:r>
      <w:r w:rsidR="00136A20" w:rsidRPr="00970959">
        <w:rPr>
          <w:rFonts w:eastAsia="MS Gothic"/>
          <w:sz w:val="20"/>
          <w:szCs w:val="20"/>
          <w:lang w:val="en-HK" w:eastAsia="en-HK"/>
        </w:rPr>
        <w:t>灰心</w:t>
      </w:r>
      <w:r w:rsidR="00136A20" w:rsidRPr="00970959">
        <w:rPr>
          <w:rFonts w:eastAsia="MS Gothic"/>
          <w:lang w:val="en-HK" w:eastAsia="en-HK"/>
        </w:rPr>
        <w:t xml:space="preserve">’ (grey heart), both meaning </w:t>
      </w:r>
      <w:r w:rsidR="00163EE3" w:rsidRPr="00970959">
        <w:rPr>
          <w:rFonts w:eastAsia="MS Gothic"/>
          <w:lang w:val="en-HK" w:eastAsia="en-HK"/>
        </w:rPr>
        <w:t>“</w:t>
      </w:r>
      <w:r w:rsidR="00136A20" w:rsidRPr="00970959">
        <w:rPr>
          <w:rFonts w:eastAsia="MS Gothic"/>
          <w:lang w:val="en-HK" w:eastAsia="en-HK"/>
        </w:rPr>
        <w:t>disappointed and frustrated</w:t>
      </w:r>
      <w:r w:rsidR="00163EE3" w:rsidRPr="00970959">
        <w:rPr>
          <w:rFonts w:eastAsia="MS Gothic"/>
          <w:lang w:val="en-HK" w:eastAsia="en-HK"/>
        </w:rPr>
        <w:t>”</w:t>
      </w:r>
      <w:r w:rsidR="00136A20" w:rsidRPr="00970959">
        <w:rPr>
          <w:rFonts w:eastAsia="MS Gothic"/>
          <w:lang w:val="en-HK" w:eastAsia="en-HK"/>
        </w:rPr>
        <w:t xml:space="preserve">, when relating emotions to grey. </w:t>
      </w:r>
      <w:r w:rsidR="00E96541" w:rsidRPr="00970959">
        <w:rPr>
          <w:rFonts w:eastAsia="MS Gothic"/>
          <w:lang w:val="en-HK" w:eastAsia="en-HK"/>
        </w:rPr>
        <w:t>They also cited the</w:t>
      </w:r>
      <w:r w:rsidR="002C3930" w:rsidRPr="00970959">
        <w:rPr>
          <w:rFonts w:eastAsia="MS Gothic"/>
          <w:lang w:val="en-HK" w:eastAsia="en-HK"/>
        </w:rPr>
        <w:t xml:space="preserve"> Cantonese idiom </w:t>
      </w:r>
      <w:r w:rsidR="00D71785" w:rsidRPr="00970959">
        <w:rPr>
          <w:rFonts w:eastAsia="MS Gothic"/>
          <w:sz w:val="20"/>
          <w:szCs w:val="20"/>
          <w:lang w:val="en-HK" w:eastAsia="en-HK"/>
        </w:rPr>
        <w:t>“</w:t>
      </w:r>
      <w:r w:rsidR="002C3930" w:rsidRPr="00970959">
        <w:rPr>
          <w:rFonts w:eastAsia="MS Gothic"/>
          <w:sz w:val="20"/>
          <w:szCs w:val="20"/>
          <w:lang w:val="en-HK" w:eastAsia="en-HK"/>
        </w:rPr>
        <w:t>黑面</w:t>
      </w:r>
      <w:r w:rsidR="00D71785" w:rsidRPr="00970959">
        <w:rPr>
          <w:rFonts w:eastAsia="MS Gothic"/>
          <w:sz w:val="20"/>
          <w:szCs w:val="20"/>
          <w:lang w:val="en-HK" w:eastAsia="en-HK"/>
        </w:rPr>
        <w:t>”</w:t>
      </w:r>
      <w:r w:rsidR="002C3930" w:rsidRPr="00970959">
        <w:rPr>
          <w:rFonts w:eastAsia="MS Gothic"/>
          <w:sz w:val="20"/>
          <w:szCs w:val="20"/>
          <w:lang w:val="en-HK" w:eastAsia="en-HK"/>
        </w:rPr>
        <w:t xml:space="preserve"> </w:t>
      </w:r>
      <w:r w:rsidR="002C3930" w:rsidRPr="00970959">
        <w:rPr>
          <w:rFonts w:eastAsia="MS Gothic"/>
          <w:lang w:val="en-HK" w:eastAsia="en-HK"/>
        </w:rPr>
        <w:t>(black face)</w:t>
      </w:r>
      <w:r w:rsidR="00880CB7" w:rsidRPr="00970959">
        <w:rPr>
          <w:rFonts w:eastAsia="MS Gothic"/>
          <w:lang w:val="en-HK" w:eastAsia="en-HK"/>
        </w:rPr>
        <w:t xml:space="preserve"> which is used to describe the colour of </w:t>
      </w:r>
      <w:r w:rsidR="003B655B" w:rsidRPr="00970959">
        <w:rPr>
          <w:rFonts w:eastAsia="MS Gothic"/>
          <w:lang w:val="en-HK" w:eastAsia="en-HK"/>
        </w:rPr>
        <w:t>angry people</w:t>
      </w:r>
      <w:r w:rsidR="00767960" w:rsidRPr="00970959">
        <w:rPr>
          <w:rFonts w:eastAsia="MS Gothic"/>
          <w:lang w:val="en-HK" w:eastAsia="en-HK"/>
        </w:rPr>
        <w:t>’s faces</w:t>
      </w:r>
      <w:r w:rsidR="00E96541" w:rsidRPr="00970959">
        <w:rPr>
          <w:rFonts w:eastAsia="MS Gothic"/>
          <w:lang w:val="en-HK" w:eastAsia="en-HK"/>
        </w:rPr>
        <w:t xml:space="preserve"> when explaining their associations between </w:t>
      </w:r>
      <w:r w:rsidR="00880CB7" w:rsidRPr="00970959">
        <w:rPr>
          <w:rFonts w:eastAsia="MS Gothic"/>
          <w:lang w:val="en-HK" w:eastAsia="en-HK"/>
        </w:rPr>
        <w:t xml:space="preserve">‘furious’ </w:t>
      </w:r>
      <w:r w:rsidR="00E96541" w:rsidRPr="00970959">
        <w:rPr>
          <w:rFonts w:eastAsia="MS Gothic"/>
          <w:lang w:val="en-HK" w:eastAsia="en-HK"/>
        </w:rPr>
        <w:t>and</w:t>
      </w:r>
      <w:r w:rsidR="00880CB7" w:rsidRPr="00970959">
        <w:rPr>
          <w:rFonts w:eastAsia="MS Gothic"/>
          <w:lang w:val="en-HK" w:eastAsia="en-HK"/>
        </w:rPr>
        <w:t xml:space="preserve"> black</w:t>
      </w:r>
      <w:r w:rsidR="003B655B" w:rsidRPr="00970959">
        <w:rPr>
          <w:rFonts w:eastAsia="MS Gothic"/>
          <w:lang w:val="en-HK" w:eastAsia="en-HK"/>
        </w:rPr>
        <w:t>.</w:t>
      </w:r>
    </w:p>
    <w:p w14:paraId="154E7C78" w14:textId="26C02D7A" w:rsidR="00BB72F6" w:rsidRPr="00970959" w:rsidRDefault="00FA5FE7" w:rsidP="00804958">
      <w:pPr>
        <w:spacing w:after="120"/>
        <w:jc w:val="both"/>
      </w:pPr>
      <w:r w:rsidRPr="00970959">
        <w:t xml:space="preserve">Idioms often have a metaphorical basis, which is accessible, on some level, to the reader or listener </w:t>
      </w:r>
      <w:r w:rsidRPr="00970959">
        <w:fldChar w:fldCharType="begin"/>
      </w:r>
      <w:r w:rsidR="00B20965" w:rsidRPr="00970959">
        <w:instrText xml:space="preserve"> ADDIN ZOTERO_ITEM CSL_CITATION {"citationID":"Lwde2WVx","properties":{"formattedCitation":"(Gibbs Jr, 1993; Nayak &amp; Gibbs, 1990)","plainCitation":"(Gibbs Jr, 1993; Nayak &amp; Gibbs, 1990)","dontUpdate":true,"noteIndex":0},"citationItems":[{"id":1959,"uris":["http://zotero.org/users/6094700/items/UTQDM4PI"],"itemData":{"id":1959,"type":"article-journal","container-title":"Idioms: Processing, structure, and interpretation","journalAbbreviation":"Idioms: Processing, structure, and interpretation","note":"publisher: Erlbaum Hillsdale","page":"57-77","title":"Why idioms are not dead metaphors","author":[{"family":"Gibbs Jr","given":"Raymond W"}],"issued":{"date-parts":[["1993"]]}}},{"id":1960,"uris":["http://zotero.org/users/6094700/items/VUVXBAEN"],"itemData":{"id":1960,"type":"article-journal","container-title":"Journal of experimental psychology: general","ISSN":"1939-2222","issue":"3","journalAbbreviation":"Journal of experimental psychology: general","note":"publisher: American Psychological Association","page":"315","title":"Conceptual knowledge in the interpretation of idioms.","volume":"119","author":[{"family":"Nayak","given":"Nandini P"},{"family":"Gibbs","given":"Raymond W"}],"issued":{"date-parts":[["1990"]]}}}],"schema":"https://github.com/citation-style-language/schema/raw/master/csl-citation.json"} </w:instrText>
      </w:r>
      <w:r w:rsidRPr="00970959">
        <w:fldChar w:fldCharType="separate"/>
      </w:r>
      <w:r w:rsidR="00C61577" w:rsidRPr="00970959">
        <w:t>(Gibbs, 1993; Nayak &amp; Gibbs, 1990)</w:t>
      </w:r>
      <w:r w:rsidRPr="00970959">
        <w:fldChar w:fldCharType="end"/>
      </w:r>
      <w:r w:rsidRPr="00970959">
        <w:t>. Therefore, even if the participants were not actively engaging in metaphorical thinking when they made these references to idioms, they were drawing on metaphorical ideas that have become crystallised in their languages.</w:t>
      </w:r>
    </w:p>
    <w:p w14:paraId="0A575E44" w14:textId="731DFFF6" w:rsidR="005C3808" w:rsidRPr="00970959" w:rsidRDefault="005C3808" w:rsidP="005C3808">
      <w:pPr>
        <w:pStyle w:val="Ttulo2"/>
      </w:pPr>
      <w:bookmarkStart w:id="147" w:name="_Toc120712793"/>
      <w:r w:rsidRPr="00970959">
        <w:t>5.3</w:t>
      </w:r>
      <w:r w:rsidRPr="00970959">
        <w:tab/>
        <w:t>How do the motivation types vary according to the linguistic backgrounds of the participants?</w:t>
      </w:r>
      <w:bookmarkEnd w:id="147"/>
    </w:p>
    <w:p w14:paraId="5DB501E6" w14:textId="3C5A0D80" w:rsidR="00C353F2" w:rsidRPr="00970959" w:rsidRDefault="7E47F573" w:rsidP="00A07F1B">
      <w:pPr>
        <w:spacing w:after="120" w:line="259" w:lineRule="auto"/>
        <w:jc w:val="both"/>
      </w:pPr>
      <w:r w:rsidRPr="00970959">
        <w:t xml:space="preserve">The proportions with which the different motivation types were provided by each of the </w:t>
      </w:r>
      <w:r w:rsidR="00A07F1B" w:rsidRPr="00970959">
        <w:t>groups of participants</w:t>
      </w:r>
      <w:r w:rsidRPr="00970959">
        <w:t xml:space="preserve"> are shown </w:t>
      </w:r>
      <w:r w:rsidR="00767960" w:rsidRPr="00970959">
        <w:t xml:space="preserve">in </w:t>
      </w:r>
      <w:r w:rsidRPr="00970959">
        <w:t>Figure 5.2.</w:t>
      </w:r>
    </w:p>
    <w:p w14:paraId="06FBCF20" w14:textId="3EF57151" w:rsidR="005126BE" w:rsidRPr="00970959" w:rsidRDefault="00FA0EF1" w:rsidP="000D26FD">
      <w:pPr>
        <w:jc w:val="center"/>
      </w:pPr>
      <w:r w:rsidRPr="00970959">
        <w:rPr>
          <w:noProof/>
        </w:rPr>
        <w:lastRenderedPageBreak/>
        <w:drawing>
          <wp:inline distT="0" distB="0" distL="0" distR="0" wp14:anchorId="6909113B" wp14:editId="4C24B1C9">
            <wp:extent cx="5727700" cy="4711700"/>
            <wp:effectExtent l="0" t="0" r="0" b="0"/>
            <wp:docPr id="67" name="Imagen 67"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Gráfico, Gráfico de barras&#10;&#10;Descripción generada automáticamente"/>
                    <pic:cNvPicPr/>
                  </pic:nvPicPr>
                  <pic:blipFill>
                    <a:blip r:embed="rId69"/>
                    <a:stretch>
                      <a:fillRect/>
                    </a:stretch>
                  </pic:blipFill>
                  <pic:spPr>
                    <a:xfrm>
                      <a:off x="0" y="0"/>
                      <a:ext cx="5727700" cy="4711700"/>
                    </a:xfrm>
                    <a:prstGeom prst="rect">
                      <a:avLst/>
                    </a:prstGeom>
                  </pic:spPr>
                </pic:pic>
              </a:graphicData>
            </a:graphic>
          </wp:inline>
        </w:drawing>
      </w:r>
    </w:p>
    <w:p w14:paraId="0D083028" w14:textId="10018A41" w:rsidR="005B7FF3" w:rsidRPr="00970959" w:rsidRDefault="60B8FAB1" w:rsidP="00B03F1F">
      <w:pPr>
        <w:spacing w:line="276" w:lineRule="auto"/>
        <w:ind w:left="2160" w:hanging="2160"/>
        <w:rPr>
          <w:rFonts w:cstheme="minorBidi"/>
        </w:rPr>
      </w:pPr>
      <w:r w:rsidRPr="00970959">
        <w:rPr>
          <w:rFonts w:cstheme="minorBidi"/>
        </w:rPr>
        <w:t>Figure 5.2</w:t>
      </w:r>
      <w:r w:rsidR="005B7FF3" w:rsidRPr="00970959">
        <w:tab/>
      </w:r>
      <w:r w:rsidR="00B03F1F" w:rsidRPr="00970959">
        <w:t>P</w:t>
      </w:r>
      <w:r w:rsidR="00A07F1B" w:rsidRPr="00970959">
        <w:rPr>
          <w:rFonts w:cstheme="minorBidi"/>
        </w:rPr>
        <w:t xml:space="preserve">ercentage </w:t>
      </w:r>
      <w:r w:rsidRPr="00970959">
        <w:rPr>
          <w:rFonts w:cstheme="minorBidi"/>
        </w:rPr>
        <w:t xml:space="preserve">of motivation types chosen by each of the </w:t>
      </w:r>
      <w:r w:rsidR="00B03F1F" w:rsidRPr="00970959">
        <w:rPr>
          <w:rFonts w:cstheme="minorBidi"/>
        </w:rPr>
        <w:t>groups of participants</w:t>
      </w:r>
    </w:p>
    <w:p w14:paraId="58DD2F6C" w14:textId="41B3F856" w:rsidR="00335BF7" w:rsidRPr="00970959" w:rsidRDefault="00335BF7" w:rsidP="00335BF7">
      <w:pPr>
        <w:spacing w:after="120"/>
        <w:jc w:val="both"/>
      </w:pPr>
    </w:p>
    <w:p w14:paraId="301AAA33" w14:textId="0F1B0175" w:rsidR="00873C80" w:rsidRPr="00970959" w:rsidRDefault="7E47F573" w:rsidP="7E47F573">
      <w:pPr>
        <w:tabs>
          <w:tab w:val="left" w:pos="1107"/>
        </w:tabs>
        <w:jc w:val="both"/>
        <w:rPr>
          <w:rFonts w:cstheme="minorBidi"/>
        </w:rPr>
      </w:pPr>
      <w:r w:rsidRPr="00970959">
        <w:t xml:space="preserve">We can see from Figure 5.2 that the preference for different types of motivations differed across the six </w:t>
      </w:r>
      <w:r w:rsidR="00B03F1F" w:rsidRPr="00970959">
        <w:t>groups of participants</w:t>
      </w:r>
      <w:r w:rsidRPr="00970959">
        <w:t xml:space="preserve"> (</w:t>
      </w:r>
      <w:r w:rsidRPr="00970959">
        <w:rPr>
          <w:rFonts w:ascii="Cambria Math" w:hAnsi="Cambria Math" w:cs="Cambria Math"/>
        </w:rPr>
        <w:t>𝝌</w:t>
      </w:r>
      <w:r w:rsidRPr="00970959">
        <w:rPr>
          <w:rFonts w:cstheme="minorBidi"/>
          <w:vertAlign w:val="superscript"/>
        </w:rPr>
        <w:t>2</w:t>
      </w:r>
      <w:r w:rsidRPr="00970959">
        <w:rPr>
          <w:rFonts w:cstheme="minorBidi"/>
        </w:rPr>
        <w:t>(25)=816.14, p&lt;.001). This difference in distribution</w:t>
      </w:r>
      <w:r w:rsidR="00767960" w:rsidRPr="00970959">
        <w:rPr>
          <w:rFonts w:cstheme="minorBidi"/>
        </w:rPr>
        <w:t>, however,</w:t>
      </w:r>
      <w:r w:rsidRPr="00970959">
        <w:rPr>
          <w:rFonts w:cstheme="minorBidi"/>
        </w:rPr>
        <w:t xml:space="preserve"> is mainly due to the fact that Cantonese and Italian participants exhibit</w:t>
      </w:r>
      <w:r w:rsidR="00CB74D3" w:rsidRPr="00970959">
        <w:rPr>
          <w:rFonts w:cstheme="minorBidi"/>
        </w:rPr>
        <w:t>ed particularly</w:t>
      </w:r>
      <w:r w:rsidRPr="00970959">
        <w:rPr>
          <w:rFonts w:cstheme="minorBidi"/>
        </w:rPr>
        <w:t xml:space="preserve"> high number</w:t>
      </w:r>
      <w:r w:rsidR="00CB74D3" w:rsidRPr="00970959">
        <w:rPr>
          <w:rFonts w:cstheme="minorBidi"/>
        </w:rPr>
        <w:t>s</w:t>
      </w:r>
      <w:r w:rsidRPr="00970959">
        <w:rPr>
          <w:rFonts w:cstheme="minorBidi"/>
        </w:rPr>
        <w:t xml:space="preserve"> of cases wher</w:t>
      </w:r>
      <w:r w:rsidR="00CB74D3" w:rsidRPr="00970959">
        <w:rPr>
          <w:rFonts w:cstheme="minorBidi"/>
        </w:rPr>
        <w:t>e</w:t>
      </w:r>
      <w:r w:rsidRPr="00970959">
        <w:rPr>
          <w:rFonts w:cstheme="minorBidi"/>
        </w:rPr>
        <w:t xml:space="preserve"> no response was given</w:t>
      </w:r>
      <w:r w:rsidR="00767960" w:rsidRPr="00970959">
        <w:rPr>
          <w:rFonts w:cstheme="minorBidi"/>
        </w:rPr>
        <w:t xml:space="preserve"> (NA for ‘no answer’)</w:t>
      </w:r>
      <w:r w:rsidRPr="00970959">
        <w:rPr>
          <w:rFonts w:cstheme="minorBidi"/>
        </w:rPr>
        <w:t xml:space="preserve"> – this was the case for over half of the Cantonese participants (59%) and for almost half of the Italian participants (44%)</w:t>
      </w:r>
      <w:r w:rsidR="00180ED5" w:rsidRPr="00970959">
        <w:rPr>
          <w:rFonts w:cstheme="minorBidi"/>
        </w:rPr>
        <w:t>. The</w:t>
      </w:r>
      <w:r w:rsidRPr="00970959">
        <w:rPr>
          <w:rFonts w:cstheme="minorBidi"/>
        </w:rPr>
        <w:t xml:space="preserve"> German and Spanish participants provided </w:t>
      </w:r>
      <w:r w:rsidR="00180ED5" w:rsidRPr="00970959">
        <w:rPr>
          <w:rFonts w:cstheme="minorBidi"/>
        </w:rPr>
        <w:t>large numbers of</w:t>
      </w:r>
      <w:r w:rsidRPr="00970959">
        <w:rPr>
          <w:rFonts w:cstheme="minorBidi"/>
        </w:rPr>
        <w:t xml:space="preserve"> </w:t>
      </w:r>
      <w:r w:rsidR="00F266EC" w:rsidRPr="00970959">
        <w:rPr>
          <w:rFonts w:cstheme="minorBidi"/>
        </w:rPr>
        <w:t>‘</w:t>
      </w:r>
      <w:r w:rsidRPr="00970959">
        <w:rPr>
          <w:rFonts w:cstheme="minorBidi"/>
        </w:rPr>
        <w:t>unspecified</w:t>
      </w:r>
      <w:r w:rsidR="00F266EC" w:rsidRPr="00970959">
        <w:rPr>
          <w:rFonts w:cstheme="minorBidi"/>
        </w:rPr>
        <w:t>’</w:t>
      </w:r>
      <w:r w:rsidRPr="00970959">
        <w:rPr>
          <w:rFonts w:cstheme="minorBidi"/>
        </w:rPr>
        <w:t xml:space="preserve"> answers</w:t>
      </w:r>
      <w:r w:rsidR="00180ED5" w:rsidRPr="00970959">
        <w:rPr>
          <w:rFonts w:cstheme="minorBidi"/>
        </w:rPr>
        <w:t xml:space="preserve">, with this category accounting for </w:t>
      </w:r>
      <w:r w:rsidRPr="00970959">
        <w:rPr>
          <w:rFonts w:cstheme="minorBidi"/>
        </w:rPr>
        <w:t xml:space="preserve">almost one </w:t>
      </w:r>
      <w:r w:rsidR="00B03F1F" w:rsidRPr="00970959">
        <w:rPr>
          <w:rFonts w:cstheme="minorBidi"/>
        </w:rPr>
        <w:t>quarter</w:t>
      </w:r>
      <w:r w:rsidRPr="00970959">
        <w:rPr>
          <w:rFonts w:cstheme="minorBidi"/>
        </w:rPr>
        <w:t xml:space="preserve"> of the </w:t>
      </w:r>
      <w:r w:rsidR="00B03F1F" w:rsidRPr="00970959">
        <w:rPr>
          <w:rFonts w:cstheme="minorBidi"/>
        </w:rPr>
        <w:t xml:space="preserve">responses provided by the </w:t>
      </w:r>
      <w:r w:rsidRPr="00970959">
        <w:rPr>
          <w:rFonts w:cstheme="minorBidi"/>
        </w:rPr>
        <w:t xml:space="preserve">German </w:t>
      </w:r>
      <w:r w:rsidR="00B03F1F" w:rsidRPr="00970959">
        <w:rPr>
          <w:rFonts w:cstheme="minorBidi"/>
        </w:rPr>
        <w:t>participants</w:t>
      </w:r>
      <w:r w:rsidRPr="00970959">
        <w:rPr>
          <w:rFonts w:cstheme="minorBidi"/>
        </w:rPr>
        <w:t xml:space="preserve"> and for one third of the </w:t>
      </w:r>
      <w:r w:rsidR="00B03F1F" w:rsidRPr="00970959">
        <w:rPr>
          <w:rFonts w:cstheme="minorBidi"/>
        </w:rPr>
        <w:t xml:space="preserve">responses provided by the </w:t>
      </w:r>
      <w:r w:rsidRPr="00970959">
        <w:rPr>
          <w:rFonts w:cstheme="minorBidi"/>
        </w:rPr>
        <w:t xml:space="preserve">Spanish </w:t>
      </w:r>
      <w:r w:rsidR="00B03F1F" w:rsidRPr="00970959">
        <w:rPr>
          <w:rFonts w:cstheme="minorBidi"/>
        </w:rPr>
        <w:t>participants</w:t>
      </w:r>
      <w:r w:rsidRPr="00970959">
        <w:rPr>
          <w:rFonts w:cstheme="minorBidi"/>
        </w:rPr>
        <w:t>. If we disregard these and only look at responses with either a bodily, cross</w:t>
      </w:r>
      <w:r w:rsidR="00180ED5" w:rsidRPr="00970959">
        <w:rPr>
          <w:rFonts w:cstheme="minorBidi"/>
        </w:rPr>
        <w:t>-</w:t>
      </w:r>
      <w:r w:rsidRPr="00970959">
        <w:rPr>
          <w:rFonts w:cstheme="minorBidi"/>
        </w:rPr>
        <w:t xml:space="preserve">modal, environmental, or linguistic motivation, the distribution of motivation types across languages looks </w:t>
      </w:r>
      <w:r w:rsidR="00F266EC" w:rsidRPr="00970959">
        <w:rPr>
          <w:rFonts w:cstheme="minorBidi"/>
        </w:rPr>
        <w:t>somewhat</w:t>
      </w:r>
      <w:r w:rsidRPr="00970959">
        <w:rPr>
          <w:rFonts w:cstheme="minorBidi"/>
        </w:rPr>
        <w:t xml:space="preserve"> more homogeneous (see Figure 5.3)</w:t>
      </w:r>
    </w:p>
    <w:p w14:paraId="5AD12ECB" w14:textId="77777777" w:rsidR="00113D09" w:rsidRPr="00970959" w:rsidRDefault="00113D09" w:rsidP="60B8FAB1">
      <w:pPr>
        <w:tabs>
          <w:tab w:val="left" w:pos="1107"/>
        </w:tabs>
        <w:jc w:val="both"/>
        <w:rPr>
          <w:rFonts w:cstheme="minorBidi"/>
        </w:rPr>
      </w:pPr>
    </w:p>
    <w:p w14:paraId="767D2D74" w14:textId="715500EE" w:rsidR="00113D09" w:rsidRPr="00970959" w:rsidRDefault="00FA0EF1" w:rsidP="000D26FD">
      <w:pPr>
        <w:tabs>
          <w:tab w:val="left" w:pos="1107"/>
        </w:tabs>
        <w:jc w:val="center"/>
      </w:pPr>
      <w:r w:rsidRPr="00970959">
        <w:rPr>
          <w:noProof/>
        </w:rPr>
        <w:lastRenderedPageBreak/>
        <w:drawing>
          <wp:inline distT="0" distB="0" distL="0" distR="0" wp14:anchorId="65118C64" wp14:editId="3CF7AC4D">
            <wp:extent cx="4222678" cy="3473644"/>
            <wp:effectExtent l="0" t="0" r="0" b="0"/>
            <wp:docPr id="69" name="Imagen 69"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69" descr="Gráfico, Gráfico de barras&#10;&#10;Descripción generada automáticamente"/>
                    <pic:cNvPicPr/>
                  </pic:nvPicPr>
                  <pic:blipFill>
                    <a:blip r:embed="rId70"/>
                    <a:stretch>
                      <a:fillRect/>
                    </a:stretch>
                  </pic:blipFill>
                  <pic:spPr>
                    <a:xfrm>
                      <a:off x="0" y="0"/>
                      <a:ext cx="4227947" cy="3477978"/>
                    </a:xfrm>
                    <a:prstGeom prst="rect">
                      <a:avLst/>
                    </a:prstGeom>
                  </pic:spPr>
                </pic:pic>
              </a:graphicData>
            </a:graphic>
          </wp:inline>
        </w:drawing>
      </w:r>
    </w:p>
    <w:p w14:paraId="60DBAEE0" w14:textId="31308735" w:rsidR="0090187E" w:rsidRPr="00970959" w:rsidRDefault="0090187E" w:rsidP="00B03F1F">
      <w:pPr>
        <w:tabs>
          <w:tab w:val="left" w:pos="1107"/>
        </w:tabs>
        <w:ind w:left="1440" w:hanging="1440"/>
        <w:jc w:val="both"/>
        <w:rPr>
          <w:rFonts w:cstheme="minorBidi"/>
        </w:rPr>
      </w:pPr>
      <w:r w:rsidRPr="00970959">
        <w:rPr>
          <w:rFonts w:cstheme="minorBidi"/>
        </w:rPr>
        <w:t xml:space="preserve">Figure 5.3 </w:t>
      </w:r>
      <w:r w:rsidR="00B03F1F" w:rsidRPr="00970959">
        <w:rPr>
          <w:rFonts w:cstheme="minorBidi"/>
        </w:rPr>
        <w:tab/>
      </w:r>
      <w:r w:rsidR="00B03F1F" w:rsidRPr="00970959">
        <w:rPr>
          <w:rFonts w:cstheme="minorBidi"/>
        </w:rPr>
        <w:tab/>
      </w:r>
      <w:r w:rsidRPr="00970959">
        <w:rPr>
          <w:rFonts w:cstheme="minorBidi"/>
        </w:rPr>
        <w:t xml:space="preserve">Percentage of motivation types chosen by each of the </w:t>
      </w:r>
      <w:r w:rsidR="00B03F1F" w:rsidRPr="00970959">
        <w:rPr>
          <w:rFonts w:cstheme="minorBidi"/>
        </w:rPr>
        <w:t>groups of participants</w:t>
      </w:r>
      <w:r w:rsidR="001A66AE" w:rsidRPr="00970959">
        <w:rPr>
          <w:rFonts w:cstheme="minorBidi"/>
        </w:rPr>
        <w:t xml:space="preserve"> (NA and unspecified answers excluded)</w:t>
      </w:r>
    </w:p>
    <w:p w14:paraId="6E9CF771" w14:textId="0D296823" w:rsidR="0090187E" w:rsidRPr="00970959" w:rsidRDefault="0090187E" w:rsidP="60B8FAB1">
      <w:pPr>
        <w:tabs>
          <w:tab w:val="left" w:pos="1107"/>
        </w:tabs>
        <w:jc w:val="both"/>
        <w:rPr>
          <w:rFonts w:cstheme="minorBidi"/>
        </w:rPr>
      </w:pPr>
    </w:p>
    <w:p w14:paraId="3C741303" w14:textId="646473A4" w:rsidR="00134CE1" w:rsidRPr="00970959" w:rsidRDefault="7E47F573" w:rsidP="7E47F573">
      <w:pPr>
        <w:tabs>
          <w:tab w:val="left" w:pos="1107"/>
        </w:tabs>
        <w:jc w:val="both"/>
        <w:rPr>
          <w:rFonts w:cstheme="minorBidi"/>
        </w:rPr>
      </w:pPr>
      <w:r w:rsidRPr="00970959">
        <w:rPr>
          <w:rFonts w:cstheme="minorBidi"/>
        </w:rPr>
        <w:t xml:space="preserve">In Figure 5.3 we can see that the proportions for bodily-based motivations are </w:t>
      </w:r>
      <w:r w:rsidR="00796E73" w:rsidRPr="00970959">
        <w:rPr>
          <w:rFonts w:cstheme="minorBidi"/>
        </w:rPr>
        <w:t xml:space="preserve">fairly </w:t>
      </w:r>
      <w:r w:rsidRPr="00970959">
        <w:rPr>
          <w:rFonts w:cstheme="minorBidi"/>
        </w:rPr>
        <w:t xml:space="preserve">evenly spread across the 6 different </w:t>
      </w:r>
      <w:r w:rsidR="00B03F1F" w:rsidRPr="00970959">
        <w:rPr>
          <w:rFonts w:cstheme="minorBidi"/>
        </w:rPr>
        <w:t>groups</w:t>
      </w:r>
      <w:r w:rsidR="00767960" w:rsidRPr="00970959">
        <w:rPr>
          <w:rFonts w:cstheme="minorBidi"/>
        </w:rPr>
        <w:t>.</w:t>
      </w:r>
      <w:r w:rsidR="00796E73" w:rsidRPr="00970959">
        <w:rPr>
          <w:rFonts w:cstheme="minorBidi"/>
        </w:rPr>
        <w:t xml:space="preserve"> </w:t>
      </w:r>
      <w:r w:rsidR="00767960" w:rsidRPr="00970959">
        <w:rPr>
          <w:rFonts w:cstheme="minorBidi"/>
        </w:rPr>
        <w:t>T</w:t>
      </w:r>
      <w:r w:rsidR="00796E73" w:rsidRPr="00970959">
        <w:rPr>
          <w:rFonts w:cstheme="minorBidi"/>
        </w:rPr>
        <w:t>he distribution</w:t>
      </w:r>
      <w:r w:rsidRPr="00970959">
        <w:rPr>
          <w:rFonts w:cstheme="minorBidi"/>
        </w:rPr>
        <w:t xml:space="preserve"> is still significant </w:t>
      </w:r>
      <w:r w:rsidRPr="00970959">
        <w:t>(</w:t>
      </w:r>
      <w:r w:rsidRPr="00970959">
        <w:rPr>
          <w:rFonts w:ascii="Cambria Math" w:hAnsi="Cambria Math" w:cs="Cambria Math"/>
        </w:rPr>
        <w:t>𝝌</w:t>
      </w:r>
      <w:r w:rsidRPr="00970959">
        <w:rPr>
          <w:rFonts w:cstheme="minorBidi"/>
          <w:vertAlign w:val="superscript"/>
        </w:rPr>
        <w:t>2</w:t>
      </w:r>
      <w:r w:rsidRPr="00970959">
        <w:rPr>
          <w:rFonts w:cstheme="minorBidi"/>
        </w:rPr>
        <w:t>(15)=</w:t>
      </w:r>
      <w:r w:rsidRPr="00970959">
        <w:t xml:space="preserve"> </w:t>
      </w:r>
      <w:r w:rsidRPr="00970959">
        <w:rPr>
          <w:rFonts w:cstheme="minorBidi"/>
        </w:rPr>
        <w:t xml:space="preserve">60.19, p&lt;.001), </w:t>
      </w:r>
      <w:r w:rsidR="00767960" w:rsidRPr="00970959">
        <w:rPr>
          <w:rFonts w:cstheme="minorBidi"/>
        </w:rPr>
        <w:t>i.e.</w:t>
      </w:r>
      <w:r w:rsidR="00796E73" w:rsidRPr="00970959">
        <w:rPr>
          <w:rFonts w:cstheme="minorBidi"/>
        </w:rPr>
        <w:t xml:space="preserve"> there were</w:t>
      </w:r>
      <w:r w:rsidRPr="00970959">
        <w:rPr>
          <w:rFonts w:cstheme="minorBidi"/>
        </w:rPr>
        <w:t xml:space="preserve"> significant differences between the types of motivations that participants from different </w:t>
      </w:r>
      <w:r w:rsidR="00796E73" w:rsidRPr="00970959">
        <w:rPr>
          <w:rFonts w:cstheme="minorBidi"/>
        </w:rPr>
        <w:t>linguistic</w:t>
      </w:r>
      <w:r w:rsidRPr="00970959">
        <w:rPr>
          <w:rFonts w:cstheme="minorBidi"/>
        </w:rPr>
        <w:t xml:space="preserve"> backgrounds provide</w:t>
      </w:r>
      <w:r w:rsidR="00796E73" w:rsidRPr="00970959">
        <w:rPr>
          <w:rFonts w:cstheme="minorBidi"/>
        </w:rPr>
        <w:t>d</w:t>
      </w:r>
      <w:r w:rsidRPr="00970959">
        <w:rPr>
          <w:rFonts w:cstheme="minorBidi"/>
        </w:rPr>
        <w:t xml:space="preserve">. </w:t>
      </w:r>
    </w:p>
    <w:p w14:paraId="4F40AEDE" w14:textId="77777777" w:rsidR="00134CE1" w:rsidRPr="00970959" w:rsidRDefault="00134CE1" w:rsidP="7E47F573">
      <w:pPr>
        <w:tabs>
          <w:tab w:val="left" w:pos="1107"/>
        </w:tabs>
        <w:jc w:val="both"/>
        <w:rPr>
          <w:rFonts w:cstheme="minorBidi"/>
        </w:rPr>
      </w:pPr>
    </w:p>
    <w:p w14:paraId="112FAF5A" w14:textId="68DFF62E" w:rsidR="00614DEE" w:rsidRPr="00970959" w:rsidRDefault="7E47F573" w:rsidP="00335BF7">
      <w:pPr>
        <w:tabs>
          <w:tab w:val="left" w:pos="1107"/>
        </w:tabs>
        <w:jc w:val="both"/>
        <w:rPr>
          <w:rFonts w:cstheme="minorBidi"/>
        </w:rPr>
      </w:pPr>
      <w:r w:rsidRPr="00970959">
        <w:rPr>
          <w:rFonts w:cstheme="minorBidi"/>
        </w:rPr>
        <w:t>This difference is mainly due to an overrepresentation of cross</w:t>
      </w:r>
      <w:r w:rsidR="00767960" w:rsidRPr="00970959">
        <w:rPr>
          <w:rFonts w:cstheme="minorBidi"/>
        </w:rPr>
        <w:t>-</w:t>
      </w:r>
      <w:r w:rsidRPr="00970959">
        <w:rPr>
          <w:rFonts w:cstheme="minorBidi"/>
        </w:rPr>
        <w:t xml:space="preserve">modal responses </w:t>
      </w:r>
      <w:r w:rsidR="00873510" w:rsidRPr="00970959">
        <w:rPr>
          <w:rFonts w:cstheme="minorBidi"/>
        </w:rPr>
        <w:t>in the</w:t>
      </w:r>
      <w:r w:rsidRPr="00970959">
        <w:rPr>
          <w:rFonts w:cstheme="minorBidi"/>
        </w:rPr>
        <w:t xml:space="preserve"> Spanish participants, environmentally-based responses by Italian participants, </w:t>
      </w:r>
      <w:r w:rsidR="00796E73" w:rsidRPr="00970959">
        <w:rPr>
          <w:rFonts w:cstheme="minorBidi"/>
        </w:rPr>
        <w:t xml:space="preserve">and </w:t>
      </w:r>
      <w:r w:rsidRPr="00970959">
        <w:rPr>
          <w:rFonts w:cstheme="minorBidi"/>
        </w:rPr>
        <w:t xml:space="preserve">linguistically-based responses by British participants. </w:t>
      </w:r>
      <w:r w:rsidR="00541C33" w:rsidRPr="00970959">
        <w:rPr>
          <w:rFonts w:cstheme="minorBidi"/>
        </w:rPr>
        <w:t xml:space="preserve">Spanish participants were </w:t>
      </w:r>
      <w:r w:rsidR="00873510" w:rsidRPr="00970959">
        <w:rPr>
          <w:rFonts w:cstheme="minorBidi"/>
        </w:rPr>
        <w:t>especially</w:t>
      </w:r>
      <w:r w:rsidR="00541C33" w:rsidRPr="00970959">
        <w:rPr>
          <w:rFonts w:cstheme="minorBidi"/>
        </w:rPr>
        <w:t xml:space="preserve"> likely to refer to the ‘personality’ of the colour when motivating their associations with each feeling: </w:t>
      </w:r>
      <w:r w:rsidR="00134CE1" w:rsidRPr="00970959">
        <w:rPr>
          <w:rFonts w:cstheme="minorBidi"/>
        </w:rPr>
        <w:t xml:space="preserve">the most outstanding trends were to refer to </w:t>
      </w:r>
      <w:r w:rsidR="00541C33" w:rsidRPr="00970959">
        <w:rPr>
          <w:rFonts w:cstheme="minorBidi"/>
        </w:rPr>
        <w:t xml:space="preserve">black </w:t>
      </w:r>
      <w:r w:rsidR="00134CE1" w:rsidRPr="00970959">
        <w:rPr>
          <w:rFonts w:cstheme="minorBidi"/>
        </w:rPr>
        <w:t>as</w:t>
      </w:r>
      <w:r w:rsidR="00541C33" w:rsidRPr="00970959">
        <w:rPr>
          <w:rFonts w:cstheme="minorBidi"/>
        </w:rPr>
        <w:t xml:space="preserve"> a ‘sad’ colour, brown and grey </w:t>
      </w:r>
      <w:r w:rsidR="00134CE1" w:rsidRPr="00970959">
        <w:rPr>
          <w:rFonts w:cstheme="minorBidi"/>
        </w:rPr>
        <w:t>as</w:t>
      </w:r>
      <w:r w:rsidR="00541C33" w:rsidRPr="00970959">
        <w:rPr>
          <w:rFonts w:cstheme="minorBidi"/>
        </w:rPr>
        <w:t xml:space="preserve"> ‘boring’, orange and green </w:t>
      </w:r>
      <w:r w:rsidR="00134CE1" w:rsidRPr="00970959">
        <w:rPr>
          <w:rFonts w:cstheme="minorBidi"/>
        </w:rPr>
        <w:t>as</w:t>
      </w:r>
      <w:r w:rsidR="00541C33" w:rsidRPr="00970959">
        <w:rPr>
          <w:rFonts w:cstheme="minorBidi"/>
        </w:rPr>
        <w:t xml:space="preserve"> ‘lively and happy’, pink </w:t>
      </w:r>
      <w:r w:rsidR="00134CE1" w:rsidRPr="00970959">
        <w:rPr>
          <w:rFonts w:cstheme="minorBidi"/>
        </w:rPr>
        <w:t>a</w:t>
      </w:r>
      <w:r w:rsidR="00541C33" w:rsidRPr="00970959">
        <w:rPr>
          <w:rFonts w:cstheme="minorBidi"/>
        </w:rPr>
        <w:t xml:space="preserve">s ‘jovial and sweet’, </w:t>
      </w:r>
      <w:r w:rsidR="00134CE1" w:rsidRPr="00970959">
        <w:rPr>
          <w:rFonts w:cstheme="minorBidi"/>
        </w:rPr>
        <w:t xml:space="preserve">red as ‘passionate’, and yellow as ‘happy and positive’. In turn, </w:t>
      </w:r>
      <w:r w:rsidR="00DC2321" w:rsidRPr="00970959">
        <w:rPr>
          <w:rFonts w:cstheme="minorBidi"/>
        </w:rPr>
        <w:t>Italian participants</w:t>
      </w:r>
      <w:r w:rsidR="001B18E8" w:rsidRPr="00970959">
        <w:rPr>
          <w:rFonts w:cstheme="minorBidi"/>
        </w:rPr>
        <w:t xml:space="preserve"> often</w:t>
      </w:r>
      <w:r w:rsidR="00B06B5A" w:rsidRPr="00970959">
        <w:rPr>
          <w:rFonts w:cstheme="minorBidi"/>
        </w:rPr>
        <w:t xml:space="preserve"> provided motivations that </w:t>
      </w:r>
      <w:r w:rsidR="00E34E93" w:rsidRPr="00970959">
        <w:rPr>
          <w:rFonts w:cstheme="minorBidi"/>
        </w:rPr>
        <w:t xml:space="preserve">related to </w:t>
      </w:r>
      <w:r w:rsidR="001B18E8" w:rsidRPr="00970959">
        <w:rPr>
          <w:rFonts w:cstheme="minorBidi"/>
        </w:rPr>
        <w:t xml:space="preserve">features of the </w:t>
      </w:r>
      <w:r w:rsidR="00467A59" w:rsidRPr="00970959">
        <w:rPr>
          <w:rFonts w:cstheme="minorBidi"/>
        </w:rPr>
        <w:t xml:space="preserve">natural </w:t>
      </w:r>
      <w:r w:rsidR="00D85F19" w:rsidRPr="00970959">
        <w:rPr>
          <w:rFonts w:cstheme="minorBidi"/>
        </w:rPr>
        <w:t xml:space="preserve">environment (sea, mountains, snow, fog, </w:t>
      </w:r>
      <w:r w:rsidR="002776B3" w:rsidRPr="00970959">
        <w:rPr>
          <w:rFonts w:cstheme="minorBidi"/>
        </w:rPr>
        <w:t>grass, sun etc.)</w:t>
      </w:r>
      <w:r w:rsidR="001B18E8" w:rsidRPr="00970959">
        <w:rPr>
          <w:rFonts w:cstheme="minorBidi"/>
        </w:rPr>
        <w:t>. They also referred to features of man</w:t>
      </w:r>
      <w:r w:rsidR="00181C0C" w:rsidRPr="00970959">
        <w:rPr>
          <w:rFonts w:cstheme="minorBidi"/>
        </w:rPr>
        <w:t>-</w:t>
      </w:r>
      <w:r w:rsidR="001B18E8" w:rsidRPr="00970959">
        <w:rPr>
          <w:rFonts w:cstheme="minorBidi"/>
        </w:rPr>
        <w:t xml:space="preserve">made environments. </w:t>
      </w:r>
      <w:r w:rsidR="002776B3" w:rsidRPr="00970959">
        <w:rPr>
          <w:rFonts w:cstheme="minorBidi"/>
        </w:rPr>
        <w:t xml:space="preserve">For instance, in several cases </w:t>
      </w:r>
      <w:r w:rsidR="001B18E8" w:rsidRPr="00970959">
        <w:rPr>
          <w:rFonts w:cstheme="minorBidi"/>
        </w:rPr>
        <w:t>emotion-colour</w:t>
      </w:r>
      <w:r w:rsidR="00AD3B48" w:rsidRPr="00970959">
        <w:rPr>
          <w:rFonts w:cstheme="minorBidi"/>
        </w:rPr>
        <w:t xml:space="preserve"> </w:t>
      </w:r>
      <w:r w:rsidR="002776B3" w:rsidRPr="00970959">
        <w:rPr>
          <w:rFonts w:cstheme="minorBidi"/>
        </w:rPr>
        <w:t>associations were motivated by</w:t>
      </w:r>
      <w:r w:rsidR="00E34E93" w:rsidRPr="00970959">
        <w:rPr>
          <w:rFonts w:cstheme="minorBidi"/>
        </w:rPr>
        <w:t xml:space="preserve"> </w:t>
      </w:r>
      <w:r w:rsidR="001B18E8" w:rsidRPr="00970959">
        <w:rPr>
          <w:rFonts w:cstheme="minorBidi"/>
        </w:rPr>
        <w:t xml:space="preserve">references to </w:t>
      </w:r>
      <w:r w:rsidR="00AD3B48" w:rsidRPr="00970959">
        <w:rPr>
          <w:rFonts w:cstheme="minorBidi"/>
        </w:rPr>
        <w:t xml:space="preserve">colours that are used in buildings (middle school walls are </w:t>
      </w:r>
      <w:r w:rsidR="00316C35" w:rsidRPr="00970959">
        <w:rPr>
          <w:rFonts w:cstheme="minorBidi"/>
        </w:rPr>
        <w:t>brown, so brown is associated to boredom),</w:t>
      </w:r>
      <w:r w:rsidR="00715525" w:rsidRPr="00970959">
        <w:rPr>
          <w:rFonts w:cstheme="minorBidi"/>
        </w:rPr>
        <w:t xml:space="preserve"> on book covers (publishers us</w:t>
      </w:r>
      <w:r w:rsidR="00180843" w:rsidRPr="00970959">
        <w:rPr>
          <w:rFonts w:cstheme="minorBidi"/>
        </w:rPr>
        <w:t>ing</w:t>
      </w:r>
      <w:r w:rsidR="00715525" w:rsidRPr="00970959">
        <w:rPr>
          <w:rFonts w:cstheme="minorBidi"/>
        </w:rPr>
        <w:t xml:space="preserve"> specific colours </w:t>
      </w:r>
      <w:r w:rsidR="00180843" w:rsidRPr="00970959">
        <w:rPr>
          <w:rFonts w:cstheme="minorBidi"/>
        </w:rPr>
        <w:t>on book covers</w:t>
      </w:r>
      <w:r w:rsidR="0017669B" w:rsidRPr="00970959">
        <w:rPr>
          <w:rFonts w:cstheme="minorBidi"/>
        </w:rPr>
        <w:t xml:space="preserve">) </w:t>
      </w:r>
      <w:r w:rsidR="00D5415F" w:rsidRPr="00970959">
        <w:rPr>
          <w:rFonts w:cstheme="minorBidi"/>
        </w:rPr>
        <w:t xml:space="preserve">and </w:t>
      </w:r>
      <w:r w:rsidR="00F70FEA" w:rsidRPr="00970959">
        <w:rPr>
          <w:rFonts w:cstheme="minorBidi"/>
        </w:rPr>
        <w:t xml:space="preserve">in </w:t>
      </w:r>
      <w:r w:rsidR="00D5415F" w:rsidRPr="00970959">
        <w:rPr>
          <w:rFonts w:cstheme="minorBidi"/>
        </w:rPr>
        <w:t>clothing.</w:t>
      </w:r>
    </w:p>
    <w:p w14:paraId="7C7AF277" w14:textId="29269216" w:rsidR="00335BF7" w:rsidRPr="00970959" w:rsidRDefault="00335BF7" w:rsidP="00335BF7">
      <w:pPr>
        <w:pStyle w:val="Ttulo2"/>
        <w:ind w:left="720" w:hanging="720"/>
      </w:pPr>
      <w:bookmarkStart w:id="148" w:name="_Toc120712794"/>
      <w:r w:rsidRPr="00970959">
        <w:t>5.</w:t>
      </w:r>
      <w:r w:rsidR="005C3808" w:rsidRPr="00970959">
        <w:t>4</w:t>
      </w:r>
      <w:r w:rsidRPr="00970959">
        <w:tab/>
        <w:t>How do the different motivations vary according to the emotion being discussed?</w:t>
      </w:r>
      <w:bookmarkEnd w:id="148"/>
      <w:r w:rsidRPr="00970959">
        <w:tab/>
      </w:r>
    </w:p>
    <w:p w14:paraId="13B4C043" w14:textId="77777777" w:rsidR="00335BF7" w:rsidRPr="00970959" w:rsidRDefault="00335BF7" w:rsidP="00335BF7">
      <w:pPr>
        <w:tabs>
          <w:tab w:val="left" w:pos="1107"/>
        </w:tabs>
        <w:jc w:val="both"/>
      </w:pPr>
    </w:p>
    <w:p w14:paraId="42268812" w14:textId="518EBAFC" w:rsidR="00104263" w:rsidRPr="00970959" w:rsidRDefault="00DC34FB" w:rsidP="00104263">
      <w:pPr>
        <w:tabs>
          <w:tab w:val="left" w:pos="1107"/>
        </w:tabs>
        <w:jc w:val="both"/>
      </w:pPr>
      <w:r w:rsidRPr="00970959">
        <w:lastRenderedPageBreak/>
        <w:t xml:space="preserve">Having explored the main types of motivation that were provided by </w:t>
      </w:r>
      <w:r w:rsidR="00C969FC" w:rsidRPr="00970959">
        <w:t>participants</w:t>
      </w:r>
      <w:r w:rsidRPr="00970959">
        <w:t xml:space="preserve"> across the board and within the different </w:t>
      </w:r>
      <w:r w:rsidR="00052782" w:rsidRPr="00970959">
        <w:t>groups</w:t>
      </w:r>
      <w:r w:rsidRPr="00970959">
        <w:t xml:space="preserve">, we now </w:t>
      </w:r>
      <w:r w:rsidR="00E62C5A" w:rsidRPr="00970959">
        <w:t xml:space="preserve">examine the ways in which various types of motivation varied according to the emotion that was being discussed. </w:t>
      </w:r>
      <w:r w:rsidR="009E3B61" w:rsidRPr="00970959">
        <w:t xml:space="preserve">The different motivation types were found to differ significantly in terms of the emotions with which they were associated </w:t>
      </w:r>
      <w:r w:rsidRPr="00970959">
        <w:t>(</w:t>
      </w:r>
      <w:r w:rsidRPr="00970959">
        <w:rPr>
          <w:rFonts w:ascii="Cambria Math" w:hAnsi="Cambria Math" w:cs="Cambria Math"/>
        </w:rPr>
        <w:t>𝝌</w:t>
      </w:r>
      <w:r w:rsidRPr="00970959">
        <w:rPr>
          <w:rFonts w:cstheme="minorHAnsi"/>
          <w:vertAlign w:val="superscript"/>
        </w:rPr>
        <w:t>2</w:t>
      </w:r>
      <w:r w:rsidRPr="00970959">
        <w:rPr>
          <w:rFonts w:cstheme="minorHAnsi"/>
        </w:rPr>
        <w:t>(112)=</w:t>
      </w:r>
      <w:r w:rsidRPr="00970959">
        <w:t xml:space="preserve"> 2402.8</w:t>
      </w:r>
      <w:r w:rsidRPr="00970959">
        <w:rPr>
          <w:rFonts w:cstheme="minorHAnsi"/>
        </w:rPr>
        <w:t>, p&lt;.001</w:t>
      </w:r>
      <w:r w:rsidRPr="00970959">
        <w:t xml:space="preserve">). </w:t>
      </w:r>
      <w:r w:rsidRPr="00970959">
        <w:rPr>
          <w:lang w:val="en-US"/>
        </w:rPr>
        <w:t>We</w:t>
      </w:r>
      <w:r w:rsidR="009E3B61" w:rsidRPr="00970959">
        <w:rPr>
          <w:lang w:val="en-US"/>
        </w:rPr>
        <w:t xml:space="preserve"> use</w:t>
      </w:r>
      <w:r w:rsidRPr="00970959">
        <w:rPr>
          <w:lang w:val="en-US"/>
        </w:rPr>
        <w:t>d</w:t>
      </w:r>
      <w:r w:rsidR="009E3B61" w:rsidRPr="00970959">
        <w:rPr>
          <w:lang w:val="en-US"/>
        </w:rPr>
        <w:t xml:space="preserve"> the residuals to identify the over-represented and under-represented emotions for each type of motivation</w:t>
      </w:r>
      <w:r w:rsidR="00E85804" w:rsidRPr="00970959">
        <w:rPr>
          <w:lang w:val="en-US"/>
        </w:rPr>
        <w:t xml:space="preserve"> for all</w:t>
      </w:r>
      <w:r w:rsidR="00317FF6" w:rsidRPr="00970959">
        <w:rPr>
          <w:lang w:val="en-US"/>
        </w:rPr>
        <w:t xml:space="preserve"> </w:t>
      </w:r>
      <w:r w:rsidR="00052782" w:rsidRPr="00970959">
        <w:rPr>
          <w:lang w:val="en-US"/>
        </w:rPr>
        <w:t>groups</w:t>
      </w:r>
      <w:r w:rsidR="00E85804" w:rsidRPr="00970959">
        <w:rPr>
          <w:lang w:val="en-US"/>
        </w:rPr>
        <w:t>. Results are</w:t>
      </w:r>
      <w:r w:rsidRPr="00970959">
        <w:rPr>
          <w:lang w:val="en-US"/>
        </w:rPr>
        <w:t xml:space="preserve"> shown in Figure 5.</w:t>
      </w:r>
      <w:r w:rsidR="00796E73" w:rsidRPr="00970959">
        <w:rPr>
          <w:lang w:val="en-US"/>
        </w:rPr>
        <w:t>4</w:t>
      </w:r>
      <w:r w:rsidRPr="00970959">
        <w:rPr>
          <w:lang w:val="en-US"/>
        </w:rPr>
        <w:t>.</w:t>
      </w:r>
      <w:r w:rsidR="00104263" w:rsidRPr="00970959">
        <w:rPr>
          <w:lang w:val="en-US"/>
        </w:rPr>
        <w:t xml:space="preserve"> </w:t>
      </w:r>
      <w:r w:rsidR="00104263" w:rsidRPr="00970959">
        <w:t xml:space="preserve">Green shading indicates that there is a significantly positive correlation between a motivation type and a colour, the darker the green the higher the residual value. Red shading indicates a negative correlation between a motivation type and a colour. </w:t>
      </w:r>
    </w:p>
    <w:p w14:paraId="7C9A0285" w14:textId="75165607" w:rsidR="000C6EA4" w:rsidRPr="00970959" w:rsidRDefault="00FA0EF1" w:rsidP="00D45396">
      <w:pPr>
        <w:tabs>
          <w:tab w:val="left" w:pos="1107"/>
        </w:tabs>
        <w:jc w:val="center"/>
      </w:pPr>
      <w:r w:rsidRPr="00970959">
        <w:rPr>
          <w:noProof/>
        </w:rPr>
        <w:drawing>
          <wp:inline distT="0" distB="0" distL="0" distR="0" wp14:anchorId="74EF4E0A" wp14:editId="61EB0316">
            <wp:extent cx="3678148" cy="3025705"/>
            <wp:effectExtent l="0" t="0" r="5080" b="0"/>
            <wp:docPr id="65" name="Imagen 65" descr="Gráfico, Gráfico en cascad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65" descr="Gráfico, Gráfico en cascada&#10;&#10;Descripción generada automáticamente"/>
                    <pic:cNvPicPr/>
                  </pic:nvPicPr>
                  <pic:blipFill>
                    <a:blip r:embed="rId71"/>
                    <a:stretch>
                      <a:fillRect/>
                    </a:stretch>
                  </pic:blipFill>
                  <pic:spPr>
                    <a:xfrm>
                      <a:off x="0" y="0"/>
                      <a:ext cx="3684053" cy="3030563"/>
                    </a:xfrm>
                    <a:prstGeom prst="rect">
                      <a:avLst/>
                    </a:prstGeom>
                  </pic:spPr>
                </pic:pic>
              </a:graphicData>
            </a:graphic>
          </wp:inline>
        </w:drawing>
      </w:r>
    </w:p>
    <w:p w14:paraId="360F572D" w14:textId="46C5EAF5" w:rsidR="00146BB1" w:rsidRPr="00970959" w:rsidRDefault="00146BB1" w:rsidP="000C6EA4">
      <w:pPr>
        <w:tabs>
          <w:tab w:val="left" w:pos="1107"/>
        </w:tabs>
        <w:ind w:left="1440" w:hanging="1440"/>
        <w:jc w:val="both"/>
      </w:pPr>
    </w:p>
    <w:p w14:paraId="76F36336" w14:textId="691C96B0" w:rsidR="00D01800" w:rsidRPr="00970959" w:rsidRDefault="000C6EA4" w:rsidP="00D01800">
      <w:pPr>
        <w:spacing w:after="120"/>
        <w:ind w:left="1440" w:hanging="1440"/>
        <w:jc w:val="both"/>
      </w:pPr>
      <w:r w:rsidRPr="00970959">
        <w:t>Figure 5.</w:t>
      </w:r>
      <w:r w:rsidR="00146BB1" w:rsidRPr="00970959">
        <w:t>4</w:t>
      </w:r>
      <w:r w:rsidRPr="00970959">
        <w:tab/>
        <w:t>Summary of over-represented and under-represented associations between emotions and all motivation types</w:t>
      </w:r>
      <w:r w:rsidR="00D01800" w:rsidRPr="00970959">
        <w:t xml:space="preserve"> (green tiles indicate attraction of associations, red tiles indicate repulsion, grey tiles indicate no significant relation).</w:t>
      </w:r>
    </w:p>
    <w:p w14:paraId="38BB6992" w14:textId="7231F378" w:rsidR="000C6EA4" w:rsidRPr="00970959" w:rsidRDefault="000C6EA4" w:rsidP="000C6EA4">
      <w:pPr>
        <w:tabs>
          <w:tab w:val="left" w:pos="1107"/>
        </w:tabs>
        <w:ind w:left="1440" w:hanging="1440"/>
        <w:jc w:val="both"/>
      </w:pPr>
    </w:p>
    <w:p w14:paraId="5A32AD84" w14:textId="77777777" w:rsidR="000C6EA4" w:rsidRPr="00970959" w:rsidRDefault="000C6EA4" w:rsidP="00B31F43">
      <w:pPr>
        <w:tabs>
          <w:tab w:val="left" w:pos="1107"/>
        </w:tabs>
        <w:jc w:val="both"/>
      </w:pPr>
    </w:p>
    <w:p w14:paraId="73A46E74" w14:textId="78BABFDB" w:rsidR="00335BF7" w:rsidRPr="00970959" w:rsidRDefault="3455F869" w:rsidP="00CD2230">
      <w:pPr>
        <w:tabs>
          <w:tab w:val="left" w:pos="1107"/>
        </w:tabs>
        <w:jc w:val="both"/>
      </w:pPr>
      <w:r w:rsidRPr="00970959">
        <w:t xml:space="preserve">A few interesting patterns can be observed here. Firstly, when participants were </w:t>
      </w:r>
      <w:r w:rsidRPr="00970959">
        <w:rPr>
          <w:lang w:val="en-US"/>
        </w:rPr>
        <w:t xml:space="preserve">associating colours with the emotions ‘angry’ and ‘furious’ they tended to provide bodily-related explanations for their choices. As we saw in </w:t>
      </w:r>
      <w:r w:rsidR="0031547D" w:rsidRPr="00970959">
        <w:rPr>
          <w:lang w:val="en-US"/>
        </w:rPr>
        <w:t>Section</w:t>
      </w:r>
      <w:r w:rsidRPr="00970959">
        <w:rPr>
          <w:lang w:val="en-US"/>
        </w:rPr>
        <w:t xml:space="preserve"> 3, these two emotions were strongly associated with the colour red, largely due to the fact that we experience a rush of blood to the head when we are angry. We also saw in </w:t>
      </w:r>
      <w:r w:rsidR="0031547D" w:rsidRPr="00970959">
        <w:rPr>
          <w:lang w:val="en-US"/>
        </w:rPr>
        <w:t>Section</w:t>
      </w:r>
      <w:r w:rsidRPr="00970959">
        <w:rPr>
          <w:lang w:val="en-US"/>
        </w:rPr>
        <w:t xml:space="preserve"> 3 that these were the most frequent associations across all participants. It is also interesting to note that bodily-based motivations do not appear to be provided for emotions that have high valence (e.g., cheerful, happy) or low </w:t>
      </w:r>
      <w:r w:rsidR="003B77CF" w:rsidRPr="00970959">
        <w:rPr>
          <w:lang w:val="en-US"/>
        </w:rPr>
        <w:t>intensity</w:t>
      </w:r>
      <w:r w:rsidRPr="00970959">
        <w:rPr>
          <w:lang w:val="en-US"/>
        </w:rPr>
        <w:t xml:space="preserve"> (e.g., calm, depressed). We explore this relationship in more detail below. Cross-modal motivations were most likely to be associated with the emotions ‘bored’ and ‘depressed’. </w:t>
      </w:r>
      <w:bookmarkStart w:id="149" w:name="_Hlk92898010"/>
      <w:r w:rsidRPr="00970959">
        <w:rPr>
          <w:lang w:val="en-US"/>
        </w:rPr>
        <w:t xml:space="preserve">These emotions tend to have quite low </w:t>
      </w:r>
      <w:r w:rsidR="003B77CF" w:rsidRPr="00970959">
        <w:rPr>
          <w:lang w:val="en-US"/>
        </w:rPr>
        <w:t>intensity</w:t>
      </w:r>
      <w:r w:rsidRPr="00970959">
        <w:rPr>
          <w:lang w:val="en-US"/>
        </w:rPr>
        <w:t xml:space="preserve"> ratings, suggesting that </w:t>
      </w:r>
      <w:r w:rsidR="003F14B1" w:rsidRPr="00970959">
        <w:rPr>
          <w:lang w:val="en-US"/>
        </w:rPr>
        <w:t xml:space="preserve">‘low </w:t>
      </w:r>
      <w:r w:rsidR="003B77CF" w:rsidRPr="00970959">
        <w:rPr>
          <w:lang w:val="en-US"/>
        </w:rPr>
        <w:t>intensity</w:t>
      </w:r>
      <w:r w:rsidR="003F14B1" w:rsidRPr="00970959">
        <w:rPr>
          <w:lang w:val="en-US"/>
        </w:rPr>
        <w:t>’</w:t>
      </w:r>
      <w:r w:rsidRPr="00970959">
        <w:rPr>
          <w:lang w:val="en-US"/>
        </w:rPr>
        <w:t xml:space="preserve"> emotions are more likely to lend themselves to cross-modal associations, a</w:t>
      </w:r>
      <w:r w:rsidR="009D2038" w:rsidRPr="00970959">
        <w:rPr>
          <w:lang w:val="en-US"/>
        </w:rPr>
        <w:t xml:space="preserve">n idea </w:t>
      </w:r>
      <w:r w:rsidRPr="00970959">
        <w:rPr>
          <w:lang w:val="en-US"/>
        </w:rPr>
        <w:t xml:space="preserve">that we explore </w:t>
      </w:r>
      <w:r w:rsidR="009D2038" w:rsidRPr="00970959">
        <w:rPr>
          <w:lang w:val="en-US"/>
        </w:rPr>
        <w:t xml:space="preserve">in more detail </w:t>
      </w:r>
      <w:r w:rsidRPr="00970959">
        <w:rPr>
          <w:lang w:val="en-US"/>
        </w:rPr>
        <w:t xml:space="preserve">below. </w:t>
      </w:r>
      <w:bookmarkEnd w:id="149"/>
      <w:r w:rsidRPr="00970959">
        <w:rPr>
          <w:lang w:val="en-US"/>
        </w:rPr>
        <w:t xml:space="preserve">Motivations relating to the natural environment were most likely to be produced when discussing the emotion ‘calm’ (and involved mentions of the sea or the sky), and </w:t>
      </w:r>
      <w:r w:rsidR="00BF553A" w:rsidRPr="00970959">
        <w:rPr>
          <w:lang w:val="en-US"/>
        </w:rPr>
        <w:t>when discussing</w:t>
      </w:r>
      <w:r w:rsidRPr="00970959">
        <w:rPr>
          <w:lang w:val="en-US"/>
        </w:rPr>
        <w:t xml:space="preserve"> emotions that have high</w:t>
      </w:r>
      <w:r w:rsidRPr="00970959">
        <w:rPr>
          <w:lang w:val="en"/>
        </w:rPr>
        <w:t xml:space="preserve"> valence values </w:t>
      </w:r>
      <w:r w:rsidRPr="00970959">
        <w:rPr>
          <w:lang w:val="en"/>
        </w:rPr>
        <w:lastRenderedPageBreak/>
        <w:t xml:space="preserve">(cheerful and happy). These were usually associated with the colour yellow, thus activating the idea of light and sun, a relationship that was found across all languages. The natural environment was very rarely referred to when discussing </w:t>
      </w:r>
      <w:r w:rsidR="009D2038" w:rsidRPr="00970959">
        <w:rPr>
          <w:lang w:val="en"/>
        </w:rPr>
        <w:t xml:space="preserve">more negative </w:t>
      </w:r>
      <w:r w:rsidRPr="00970959">
        <w:rPr>
          <w:lang w:val="en"/>
        </w:rPr>
        <w:t xml:space="preserve">feelings (angry, bored, jealous) – there seemed to be a general positive perception of nature across the board. References to the cultural/man-made environment were most likely to be made when talking about the emotions ‘confident’ </w:t>
      </w:r>
      <w:r w:rsidRPr="00970959">
        <w:t xml:space="preserve">(where references were often made to the clothes one might wear) and ‘passionate’ (where references were made to tokens of love, such as red roses and hearts). Bodily-based linguistic </w:t>
      </w:r>
      <w:r w:rsidR="00F755A9" w:rsidRPr="00970959">
        <w:t xml:space="preserve">(idiomatic) </w:t>
      </w:r>
      <w:r w:rsidRPr="00970959">
        <w:t xml:space="preserve">motivations </w:t>
      </w:r>
      <w:r w:rsidR="00BF553A" w:rsidRPr="00970959">
        <w:t>were</w:t>
      </w:r>
      <w:r w:rsidRPr="00970959">
        <w:t xml:space="preserve"> most likely to be produced for the emotions ‘angry’, ‘furious’ and ‘passionate’</w:t>
      </w:r>
      <w:r w:rsidR="00BF553A" w:rsidRPr="00970959">
        <w:t>. All of these responses made reference to</w:t>
      </w:r>
      <w:r w:rsidRPr="00970959">
        <w:t xml:space="preserve"> idioms relating to the bodily-based associations that these emotions have with the colour red. Non-bodily linguistic motivations were most likely to be provided for the emotions ‘depressed’ and ‘sad’, which, as we saw above, were associated with the colour blue via a number of similar idioms in all languages. Non-bodily linguistic motivations were also associated with the emotion ‘jealous’, which is associated in a number of idioms with the colour green.</w:t>
      </w:r>
    </w:p>
    <w:p w14:paraId="067712EA" w14:textId="77777777" w:rsidR="00CD2230" w:rsidRPr="00970959" w:rsidRDefault="00CD2230" w:rsidP="00CD2230">
      <w:pPr>
        <w:tabs>
          <w:tab w:val="left" w:pos="1107"/>
        </w:tabs>
        <w:jc w:val="both"/>
      </w:pPr>
    </w:p>
    <w:p w14:paraId="2936891B" w14:textId="7B8C9730" w:rsidR="00335BF7" w:rsidRPr="00970959" w:rsidRDefault="60B8FAB1" w:rsidP="005129BE">
      <w:pPr>
        <w:spacing w:after="120"/>
        <w:jc w:val="both"/>
        <w:rPr>
          <w:lang w:val="en-US"/>
        </w:rPr>
      </w:pPr>
      <w:r w:rsidRPr="00970959">
        <w:rPr>
          <w:lang w:val="en-US"/>
        </w:rPr>
        <w:t xml:space="preserve">We have seen in the above discussion that motivations </w:t>
      </w:r>
      <w:r w:rsidR="00BF553A" w:rsidRPr="00970959">
        <w:rPr>
          <w:lang w:val="en-US"/>
        </w:rPr>
        <w:t xml:space="preserve">that made reference to </w:t>
      </w:r>
      <w:r w:rsidRPr="00970959">
        <w:rPr>
          <w:lang w:val="en-US"/>
        </w:rPr>
        <w:t xml:space="preserve">the environment </w:t>
      </w:r>
      <w:r w:rsidR="00BF553A" w:rsidRPr="00970959">
        <w:rPr>
          <w:lang w:val="en-US"/>
        </w:rPr>
        <w:t>tended to be</w:t>
      </w:r>
      <w:r w:rsidRPr="00970959">
        <w:rPr>
          <w:lang w:val="en-US"/>
        </w:rPr>
        <w:t xml:space="preserve"> associated with positive emotions whereas motivations based on </w:t>
      </w:r>
      <w:r w:rsidR="00BF553A" w:rsidRPr="00970959">
        <w:rPr>
          <w:lang w:val="en-US"/>
        </w:rPr>
        <w:t xml:space="preserve">the </w:t>
      </w:r>
      <w:r w:rsidRPr="00970959">
        <w:rPr>
          <w:lang w:val="en-US"/>
        </w:rPr>
        <w:t xml:space="preserve">linguistic </w:t>
      </w:r>
      <w:r w:rsidR="00BF553A" w:rsidRPr="00970959">
        <w:rPr>
          <w:lang w:val="en-US"/>
        </w:rPr>
        <w:t>environment</w:t>
      </w:r>
      <w:r w:rsidRPr="00970959">
        <w:rPr>
          <w:lang w:val="en-US"/>
        </w:rPr>
        <w:t xml:space="preserve"> tend to be related to negative emotions. In order to test whether this </w:t>
      </w:r>
      <w:r w:rsidR="00BF553A" w:rsidRPr="00970959">
        <w:rPr>
          <w:lang w:val="en-US"/>
        </w:rPr>
        <w:t xml:space="preserve">relationship was significant, </w:t>
      </w:r>
      <w:r w:rsidRPr="00970959">
        <w:rPr>
          <w:lang w:val="en-US"/>
        </w:rPr>
        <w:t xml:space="preserve">and also to see whether there was any effect for </w:t>
      </w:r>
      <w:r w:rsidR="003B77CF" w:rsidRPr="00970959">
        <w:rPr>
          <w:lang w:val="en-US"/>
        </w:rPr>
        <w:t>intensity</w:t>
      </w:r>
      <w:r w:rsidRPr="00970959">
        <w:rPr>
          <w:lang w:val="en-US"/>
        </w:rPr>
        <w:t xml:space="preserve">, we examined the valence and </w:t>
      </w:r>
      <w:r w:rsidR="003B77CF" w:rsidRPr="00970959">
        <w:rPr>
          <w:lang w:val="en-US"/>
        </w:rPr>
        <w:t>intensity</w:t>
      </w:r>
      <w:r w:rsidRPr="00970959">
        <w:rPr>
          <w:lang w:val="en-US"/>
        </w:rPr>
        <w:t xml:space="preserve"> of the </w:t>
      </w:r>
      <w:r w:rsidR="002268E3" w:rsidRPr="00970959">
        <w:rPr>
          <w:lang w:val="en-US"/>
        </w:rPr>
        <w:t>emotions</w:t>
      </w:r>
      <w:r w:rsidRPr="00970959">
        <w:rPr>
          <w:lang w:val="en-US"/>
        </w:rPr>
        <w:t xml:space="preserve"> discussed to see if there is a connection with the type of explanations given. In order to obtain a numeric value for the explanations given, we took the residuals calculated above. In doing so, we attributed more importance to the most frequent associations. Having identified the most frequent motivations </w:t>
      </w:r>
      <w:r w:rsidR="001A33E2" w:rsidRPr="00970959">
        <w:rPr>
          <w:lang w:val="en-US"/>
        </w:rPr>
        <w:t>that were provided by our participants when associating these emotions with colours,</w:t>
      </w:r>
      <w:r w:rsidRPr="00970959">
        <w:rPr>
          <w:lang w:val="en-US"/>
        </w:rPr>
        <w:t xml:space="preserve"> we then performed a Pearson correlation</w:t>
      </w:r>
      <w:r w:rsidR="00B63617" w:rsidRPr="00970959">
        <w:rPr>
          <w:lang w:val="en-US"/>
        </w:rPr>
        <w:t xml:space="preserve"> with the numeric values for valence/</w:t>
      </w:r>
      <w:r w:rsidR="002268E3" w:rsidRPr="00970959">
        <w:rPr>
          <w:lang w:val="en-US"/>
        </w:rPr>
        <w:t>intensity</w:t>
      </w:r>
      <w:r w:rsidR="00B63617" w:rsidRPr="00970959">
        <w:rPr>
          <w:lang w:val="en-US"/>
        </w:rPr>
        <w:t xml:space="preserve"> for each emotion. </w:t>
      </w:r>
      <w:r w:rsidRPr="00970959">
        <w:rPr>
          <w:lang w:val="en-US"/>
        </w:rPr>
        <w:t xml:space="preserve">The results from this analysis confirmed that there was a statistically significant </w:t>
      </w:r>
      <w:r w:rsidR="00B63617" w:rsidRPr="00970959">
        <w:rPr>
          <w:lang w:val="en-US"/>
        </w:rPr>
        <w:t xml:space="preserve">moderate positive correlation </w:t>
      </w:r>
      <w:r w:rsidRPr="00970959">
        <w:rPr>
          <w:lang w:val="en-US"/>
        </w:rPr>
        <w:t>between positive feelings and a tendency to provide environment-related motivations (</w:t>
      </w:r>
      <w:r w:rsidR="00B63617" w:rsidRPr="00970959">
        <w:rPr>
          <w:i/>
          <w:iCs/>
          <w:lang w:val="en-US"/>
        </w:rPr>
        <w:t>r</w:t>
      </w:r>
      <w:r w:rsidRPr="00970959">
        <w:rPr>
          <w:lang w:val="en-US"/>
        </w:rPr>
        <w:t xml:space="preserve">= </w:t>
      </w:r>
      <w:r w:rsidR="00B63617" w:rsidRPr="00970959">
        <w:rPr>
          <w:lang w:val="en-US"/>
        </w:rPr>
        <w:t>0.6</w:t>
      </w:r>
      <w:r w:rsidR="00CC341D" w:rsidRPr="00970959">
        <w:rPr>
          <w:lang w:val="en-US"/>
        </w:rPr>
        <w:t>1</w:t>
      </w:r>
      <w:r w:rsidRPr="00970959">
        <w:rPr>
          <w:lang w:val="en-US"/>
        </w:rPr>
        <w:t>, p&lt;.05</w:t>
      </w:r>
      <w:r w:rsidR="00AC731D" w:rsidRPr="00970959">
        <w:rPr>
          <w:lang w:val="en-US"/>
        </w:rPr>
        <w:t>, AdjR</w:t>
      </w:r>
      <w:r w:rsidR="00AC731D" w:rsidRPr="00970959">
        <w:rPr>
          <w:vertAlign w:val="superscript"/>
          <w:lang w:val="en-US"/>
        </w:rPr>
        <w:t>2</w:t>
      </w:r>
      <w:r w:rsidR="00AC731D" w:rsidRPr="00970959">
        <w:rPr>
          <w:lang w:val="en-US"/>
        </w:rPr>
        <w:t>=0.37</w:t>
      </w:r>
      <w:r w:rsidRPr="00970959">
        <w:rPr>
          <w:lang w:val="en-US"/>
        </w:rPr>
        <w:t>). In other words, environmentally-based motivations were more likely to be mentioned when participants were identifying colours that they associated with positive emotions. Conversely, linguistic motivations were significantly more likely to be mentioned when participants were identifying colours that they associated with negative emotions (</w:t>
      </w:r>
      <w:r w:rsidR="00B63617" w:rsidRPr="00970959">
        <w:rPr>
          <w:i/>
          <w:iCs/>
          <w:lang w:val="en-US"/>
        </w:rPr>
        <w:t>r</w:t>
      </w:r>
      <w:r w:rsidRPr="00970959">
        <w:rPr>
          <w:lang w:val="en-US"/>
        </w:rPr>
        <w:t>=</w:t>
      </w:r>
      <w:r w:rsidR="00CC341D" w:rsidRPr="00970959">
        <w:rPr>
          <w:lang w:val="en-US"/>
        </w:rPr>
        <w:t>-0.67</w:t>
      </w:r>
      <w:r w:rsidRPr="00970959">
        <w:rPr>
          <w:lang w:val="en-US"/>
        </w:rPr>
        <w:t>, p</w:t>
      </w:r>
      <w:r w:rsidR="00FF0A35" w:rsidRPr="00970959">
        <w:rPr>
          <w:lang w:val="en-US"/>
        </w:rPr>
        <w:t>&lt;</w:t>
      </w:r>
      <w:r w:rsidRPr="00970959">
        <w:rPr>
          <w:lang w:val="en-US"/>
        </w:rPr>
        <w:t>.01</w:t>
      </w:r>
      <w:r w:rsidR="00B63617" w:rsidRPr="00970959">
        <w:rPr>
          <w:lang w:val="en-US"/>
        </w:rPr>
        <w:t>, AdjR</w:t>
      </w:r>
      <w:r w:rsidR="00AC731D" w:rsidRPr="00970959">
        <w:rPr>
          <w:vertAlign w:val="superscript"/>
          <w:lang w:val="en-US"/>
        </w:rPr>
        <w:t>2</w:t>
      </w:r>
      <w:r w:rsidR="00AC731D" w:rsidRPr="00970959">
        <w:rPr>
          <w:lang w:val="en-US"/>
        </w:rPr>
        <w:t>=0.44</w:t>
      </w:r>
      <w:r w:rsidRPr="00970959">
        <w:rPr>
          <w:lang w:val="en-US"/>
        </w:rPr>
        <w:t xml:space="preserve">). </w:t>
      </w:r>
      <w:r w:rsidR="00096063" w:rsidRPr="00970959">
        <w:rPr>
          <w:lang w:val="en-US"/>
        </w:rPr>
        <w:t xml:space="preserve">This finding chimes with previous research showing that metaphorical idioms tend to perform negative evaluative functions </w:t>
      </w:r>
      <w:r w:rsidR="00096063" w:rsidRPr="00970959">
        <w:rPr>
          <w:lang w:val="en-US"/>
        </w:rPr>
        <w:fldChar w:fldCharType="begin"/>
      </w:r>
      <w:r w:rsidR="00B20965" w:rsidRPr="00970959">
        <w:rPr>
          <w:lang w:val="en-US"/>
        </w:rPr>
        <w:instrText xml:space="preserve"> ADDIN ZOTERO_ITEM CSL_CITATION {"citationID":"s8rZFDp1","properties":{"formattedCitation":"(Moon, 1998)","plainCitation":"(Moon, 1998)","noteIndex":0},"citationItems":[{"id":66,"uris":["http://zotero.org/users/6094700/items/JLPYW8Y6"],"itemData":{"id":66,"type":"book","abstract":"This is a text-based study of fixed expressions, or idioms. Rosamund Moon's central argument is that fixed expressions can only be fully understood if they are considered together with the texts in which they occur. She provides an overview of this area of lexis in current English. Writingfrom a lexicologicalrather than a computationalpoint of view, she gives a detailed, descriptivist account of the findings of research into several thousand fixed expressions and idioms, as evidenced in the corpus text, including information about frequencies, syntax, lexical forms and variations,and metaphoricality. The author argues that examination of corpus text raises questions about many received ideas on fixed expressions and idioms, and suggests that new or revised use-centred models are required. Later chapters of the book demonstrate the ideological and discoursal significance ofidioms, paying particular attention to the ways in which they convey evaluations and have roles with respect to the information structure and cohesion of texts.Series informationSeries ISBN: 0-19-961811-9Series Editors: Richard W. Bailey, Noel Osselton, and Gabriele SteinOxford Studies in Lexicography and Lexicology provides a forum for the publication of substantial scholarly works on all issues of interest to lexicographers, lexicologists, and dictionary users. It is concerned with the theory and history of lexicography, lexicological theory, and related topicssuch as terminology, and computer applications in lexicography. It focuses attention too on the purposes for which dictionaries are compiled, on their uses, and on their reception and role in society today and in the past.","ISBN":"978-0-19-823614-6","language":"en","note":"Google-Books-ID: UeuakecNnrwC","number-of-pages":"358","publisher":"Clarendon Press","source":"Google Books","title":"Fixed Expressions and Idioms in English: A Corpus-based Approach","title-short":"Fixed Expressions and Idioms in English","author":[{"family":"Moon","given":"Rosamund"}],"issued":{"date-parts":[["1998"]]}}}],"schema":"https://github.com/citation-style-language/schema/raw/master/csl-citation.json"} </w:instrText>
      </w:r>
      <w:r w:rsidR="00096063" w:rsidRPr="00970959">
        <w:rPr>
          <w:lang w:val="en-US"/>
        </w:rPr>
        <w:fldChar w:fldCharType="separate"/>
      </w:r>
      <w:r w:rsidR="00D9330E" w:rsidRPr="00970959">
        <w:t>(Moon, 1998)</w:t>
      </w:r>
      <w:r w:rsidR="00096063" w:rsidRPr="00970959">
        <w:rPr>
          <w:lang w:val="en-US"/>
        </w:rPr>
        <w:fldChar w:fldCharType="end"/>
      </w:r>
      <w:r w:rsidR="00096063" w:rsidRPr="00970959">
        <w:rPr>
          <w:lang w:val="en-US"/>
        </w:rPr>
        <w:t xml:space="preserve">. </w:t>
      </w:r>
      <w:r w:rsidRPr="00970959">
        <w:rPr>
          <w:lang w:val="en-US"/>
        </w:rPr>
        <w:t xml:space="preserve">There are no significant findings with respect to </w:t>
      </w:r>
      <w:r w:rsidR="002268E3" w:rsidRPr="00970959">
        <w:rPr>
          <w:lang w:val="en-US"/>
        </w:rPr>
        <w:t>intensity</w:t>
      </w:r>
      <w:r w:rsidRPr="00970959">
        <w:rPr>
          <w:lang w:val="en-US"/>
        </w:rPr>
        <w:t xml:space="preserve">. These findings suggest that people associate </w:t>
      </w:r>
      <w:r w:rsidR="001A33E2" w:rsidRPr="00970959">
        <w:rPr>
          <w:lang w:val="en-US"/>
        </w:rPr>
        <w:t xml:space="preserve">positive emotional experiences with </w:t>
      </w:r>
      <w:r w:rsidRPr="00970959">
        <w:rPr>
          <w:lang w:val="en-US"/>
        </w:rPr>
        <w:t xml:space="preserve">the </w:t>
      </w:r>
      <w:r w:rsidR="002D2D16" w:rsidRPr="00970959">
        <w:rPr>
          <w:lang w:val="en-US"/>
        </w:rPr>
        <w:t xml:space="preserve">natural </w:t>
      </w:r>
      <w:r w:rsidRPr="00970959">
        <w:rPr>
          <w:lang w:val="en-US"/>
        </w:rPr>
        <w:t xml:space="preserve">physical environment but that they are more likely to </w:t>
      </w:r>
      <w:r w:rsidR="001A33E2" w:rsidRPr="00970959">
        <w:rPr>
          <w:lang w:val="en-US"/>
        </w:rPr>
        <w:t>associate</w:t>
      </w:r>
      <w:r w:rsidRPr="00970959">
        <w:rPr>
          <w:lang w:val="en-US"/>
        </w:rPr>
        <w:t xml:space="preserve"> negative emotional experiences </w:t>
      </w:r>
      <w:r w:rsidR="001A33E2" w:rsidRPr="00970959">
        <w:rPr>
          <w:lang w:val="en-US"/>
        </w:rPr>
        <w:t>with</w:t>
      </w:r>
      <w:r w:rsidRPr="00970959">
        <w:rPr>
          <w:lang w:val="en-US"/>
        </w:rPr>
        <w:t xml:space="preserve"> idiom</w:t>
      </w:r>
      <w:r w:rsidR="001A33E2" w:rsidRPr="00970959">
        <w:rPr>
          <w:lang w:val="en-US"/>
        </w:rPr>
        <w:t>s</w:t>
      </w:r>
      <w:r w:rsidRPr="00970959">
        <w:rPr>
          <w:lang w:val="en-US"/>
        </w:rPr>
        <w:t>.</w:t>
      </w:r>
    </w:p>
    <w:p w14:paraId="0B933E3A" w14:textId="2AC6F7E3" w:rsidR="00571CFD" w:rsidRPr="00970959" w:rsidRDefault="00571CFD" w:rsidP="005129BE">
      <w:pPr>
        <w:spacing w:after="120"/>
        <w:jc w:val="both"/>
        <w:rPr>
          <w:lang w:val="en-US"/>
        </w:rPr>
      </w:pPr>
    </w:p>
    <w:p w14:paraId="2E95B156" w14:textId="028CCC2F" w:rsidR="00571CFD" w:rsidRPr="00970959" w:rsidRDefault="00571CFD" w:rsidP="00571CFD">
      <w:pPr>
        <w:pStyle w:val="Ttulo2"/>
        <w:ind w:left="720" w:hanging="720"/>
      </w:pPr>
      <w:bookmarkStart w:id="150" w:name="_Toc120712795"/>
      <w:r w:rsidRPr="00970959">
        <w:t>5.</w:t>
      </w:r>
      <w:r w:rsidR="005C3808" w:rsidRPr="00970959">
        <w:t>5</w:t>
      </w:r>
      <w:r w:rsidRPr="00970959">
        <w:tab/>
        <w:t>How do the different motivations vary according to the colour being selected?</w:t>
      </w:r>
      <w:bookmarkEnd w:id="150"/>
      <w:r w:rsidRPr="00970959">
        <w:tab/>
      </w:r>
    </w:p>
    <w:p w14:paraId="47456060" w14:textId="17747ADD" w:rsidR="00571CFD" w:rsidRPr="00970959" w:rsidRDefault="00DC34FB" w:rsidP="00AE5C01">
      <w:pPr>
        <w:tabs>
          <w:tab w:val="left" w:pos="1107"/>
        </w:tabs>
        <w:jc w:val="both"/>
      </w:pPr>
      <w:r w:rsidRPr="00970959">
        <w:t>At this point it is interesting to</w:t>
      </w:r>
      <w:r w:rsidR="00571CFD" w:rsidRPr="00970959">
        <w:t xml:space="preserve"> look at how the different types of motivation varied according to the colours being selected</w:t>
      </w:r>
      <w:r w:rsidRPr="00970959">
        <w:t>, for this set of emotion</w:t>
      </w:r>
      <w:r w:rsidR="00E93A2C" w:rsidRPr="00970959">
        <w:t>s</w:t>
      </w:r>
      <w:r w:rsidR="00571CFD" w:rsidRPr="00970959">
        <w:t>. The distribution of colours across the different motivation types was found to var</w:t>
      </w:r>
      <w:r w:rsidR="00A77D74" w:rsidRPr="00970959">
        <w:t>y</w:t>
      </w:r>
      <w:r w:rsidR="00571CFD" w:rsidRPr="00970959">
        <w:t xml:space="preserve"> in a statistically significant way </w:t>
      </w:r>
      <w:r w:rsidR="00A77D74" w:rsidRPr="00970959">
        <w:t>(</w:t>
      </w:r>
      <w:r w:rsidR="00A77D74" w:rsidRPr="00970959">
        <w:rPr>
          <w:rFonts w:ascii="Cambria Math" w:hAnsi="Cambria Math" w:cs="Cambria Math"/>
        </w:rPr>
        <w:t>𝝌</w:t>
      </w:r>
      <w:r w:rsidR="00A77D74" w:rsidRPr="00970959">
        <w:rPr>
          <w:rFonts w:cstheme="minorHAnsi"/>
          <w:vertAlign w:val="superscript"/>
        </w:rPr>
        <w:t>2</w:t>
      </w:r>
      <w:r w:rsidR="00A77D74" w:rsidRPr="00970959">
        <w:rPr>
          <w:rFonts w:cstheme="minorHAnsi"/>
        </w:rPr>
        <w:t>(104)=</w:t>
      </w:r>
      <w:r w:rsidR="00A77D74" w:rsidRPr="00970959">
        <w:t xml:space="preserve"> </w:t>
      </w:r>
      <w:r w:rsidR="00A77D74" w:rsidRPr="00970959">
        <w:rPr>
          <w:rFonts w:cstheme="minorHAnsi"/>
        </w:rPr>
        <w:t>3020.1, p&lt;.001</w:t>
      </w:r>
      <w:r w:rsidR="00A77D74" w:rsidRPr="00970959">
        <w:t xml:space="preserve">). </w:t>
      </w:r>
      <w:r w:rsidR="00104263" w:rsidRPr="00970959">
        <w:lastRenderedPageBreak/>
        <w:t xml:space="preserve">Again, in </w:t>
      </w:r>
      <w:r w:rsidR="00571CFD" w:rsidRPr="00970959">
        <w:t xml:space="preserve">order to </w:t>
      </w:r>
      <w:r w:rsidR="00E93A2C" w:rsidRPr="00970959">
        <w:t>establish</w:t>
      </w:r>
      <w:r w:rsidR="00571CFD" w:rsidRPr="00970959">
        <w:t xml:space="preserve"> whether there were any statistically </w:t>
      </w:r>
      <w:r w:rsidR="00E93A2C" w:rsidRPr="00970959">
        <w:t xml:space="preserve">significant </w:t>
      </w:r>
      <w:r w:rsidR="00571CFD" w:rsidRPr="00970959">
        <w:t>strong</w:t>
      </w:r>
      <w:r w:rsidR="00E93A2C" w:rsidRPr="00970959">
        <w:t xml:space="preserve"> or weak</w:t>
      </w:r>
      <w:r w:rsidR="00571CFD" w:rsidRPr="00970959">
        <w:t xml:space="preserve"> associations, we </w:t>
      </w:r>
      <w:r w:rsidR="00E93A2C" w:rsidRPr="00970959">
        <w:t>identified</w:t>
      </w:r>
      <w:r w:rsidR="00571CFD" w:rsidRPr="00970959">
        <w:t xml:space="preserve"> the residuals </w:t>
      </w:r>
      <w:r w:rsidR="00E93A2C" w:rsidRPr="00970959">
        <w:t>and created a summary, which is shown in Figure 5.</w:t>
      </w:r>
      <w:r w:rsidR="002F19B1" w:rsidRPr="00970959">
        <w:t>5.</w:t>
      </w:r>
    </w:p>
    <w:p w14:paraId="4B8F12AC" w14:textId="77777777" w:rsidR="00571CFD" w:rsidRPr="00970959" w:rsidRDefault="00571CFD" w:rsidP="00571CFD">
      <w:pPr>
        <w:tabs>
          <w:tab w:val="left" w:pos="1107"/>
        </w:tabs>
        <w:jc w:val="both"/>
      </w:pPr>
    </w:p>
    <w:p w14:paraId="133B0FA9" w14:textId="4D676978" w:rsidR="00980E08" w:rsidRPr="00970959" w:rsidRDefault="00FA0EF1" w:rsidP="00D45396">
      <w:pPr>
        <w:tabs>
          <w:tab w:val="left" w:pos="1107"/>
        </w:tabs>
        <w:ind w:left="1107" w:hanging="1107"/>
        <w:jc w:val="center"/>
      </w:pPr>
      <w:r w:rsidRPr="00970959">
        <w:rPr>
          <w:noProof/>
        </w:rPr>
        <w:drawing>
          <wp:inline distT="0" distB="0" distL="0" distR="0" wp14:anchorId="13460A78" wp14:editId="46E802F6">
            <wp:extent cx="3832260" cy="3152480"/>
            <wp:effectExtent l="0" t="0" r="3175" b="0"/>
            <wp:docPr id="71" name="Imagen 71" descr="Imagen que contiene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Imagen que contiene Gráfico de rectángulos&#10;&#10;Descripción generada automáticamente"/>
                    <pic:cNvPicPr/>
                  </pic:nvPicPr>
                  <pic:blipFill>
                    <a:blip r:embed="rId72"/>
                    <a:stretch>
                      <a:fillRect/>
                    </a:stretch>
                  </pic:blipFill>
                  <pic:spPr>
                    <a:xfrm>
                      <a:off x="0" y="0"/>
                      <a:ext cx="3835781" cy="3155376"/>
                    </a:xfrm>
                    <a:prstGeom prst="rect">
                      <a:avLst/>
                    </a:prstGeom>
                  </pic:spPr>
                </pic:pic>
              </a:graphicData>
            </a:graphic>
          </wp:inline>
        </w:drawing>
      </w:r>
    </w:p>
    <w:p w14:paraId="7B3140A2" w14:textId="23ABF9A4" w:rsidR="00D01800" w:rsidRPr="00970959" w:rsidRDefault="00980E08" w:rsidP="00D01800">
      <w:pPr>
        <w:spacing w:after="120"/>
        <w:ind w:left="1440" w:hanging="1440"/>
        <w:jc w:val="both"/>
      </w:pPr>
      <w:r w:rsidRPr="00970959">
        <w:t>F</w:t>
      </w:r>
      <w:r w:rsidR="00571CFD" w:rsidRPr="00970959">
        <w:t>igure 5.</w:t>
      </w:r>
      <w:r w:rsidR="002F19B1" w:rsidRPr="00970959">
        <w:t>5</w:t>
      </w:r>
      <w:r w:rsidR="00571CFD" w:rsidRPr="00970959">
        <w:tab/>
        <w:t>Summary of over-represented and under-represented associations between main colours and motivation types</w:t>
      </w:r>
      <w:r w:rsidR="00D01800" w:rsidRPr="00970959">
        <w:t xml:space="preserve"> (green tiles indicate attraction of associations, red tiles indicate repulsion, grey tiles indicate no significant relation).</w:t>
      </w:r>
    </w:p>
    <w:p w14:paraId="4ACC3B7B" w14:textId="1794DE13" w:rsidR="00571CFD" w:rsidRPr="00970959" w:rsidRDefault="00571CFD" w:rsidP="00980E08">
      <w:pPr>
        <w:tabs>
          <w:tab w:val="left" w:pos="1107"/>
        </w:tabs>
        <w:ind w:left="1440" w:hanging="1440"/>
        <w:jc w:val="both"/>
      </w:pPr>
    </w:p>
    <w:p w14:paraId="1812C636" w14:textId="77777777" w:rsidR="00571CFD" w:rsidRPr="00970959" w:rsidRDefault="00571CFD" w:rsidP="00571CFD">
      <w:pPr>
        <w:tabs>
          <w:tab w:val="left" w:pos="1107"/>
        </w:tabs>
        <w:jc w:val="both"/>
      </w:pPr>
    </w:p>
    <w:p w14:paraId="234AC801" w14:textId="77777777" w:rsidR="00571CFD" w:rsidRPr="00970959" w:rsidRDefault="00571CFD" w:rsidP="00571CFD">
      <w:pPr>
        <w:tabs>
          <w:tab w:val="left" w:pos="1107"/>
        </w:tabs>
        <w:jc w:val="both"/>
      </w:pPr>
    </w:p>
    <w:p w14:paraId="06E7A5A9" w14:textId="77777777" w:rsidR="00571CFD" w:rsidRPr="00970959" w:rsidRDefault="00571CFD" w:rsidP="00571CFD">
      <w:pPr>
        <w:tabs>
          <w:tab w:val="left" w:pos="1107"/>
        </w:tabs>
        <w:jc w:val="both"/>
      </w:pPr>
      <w:r w:rsidRPr="00970959">
        <w:t xml:space="preserve">As before, green shading indicates that there is a significantly positive correlation between a motivation type and a colour, the darker the green the higher the residual value. Red shading indicates a negative correlation between a motivation type and a colour. </w:t>
      </w:r>
    </w:p>
    <w:p w14:paraId="7FCAE8F5" w14:textId="77777777" w:rsidR="00571CFD" w:rsidRPr="00970959" w:rsidRDefault="00571CFD" w:rsidP="00571CFD">
      <w:pPr>
        <w:tabs>
          <w:tab w:val="left" w:pos="1107"/>
        </w:tabs>
        <w:jc w:val="both"/>
      </w:pPr>
    </w:p>
    <w:p w14:paraId="2657F16C" w14:textId="06843CDE" w:rsidR="00571CFD" w:rsidRPr="00970959" w:rsidRDefault="00571CFD" w:rsidP="00571CFD">
      <w:pPr>
        <w:tabs>
          <w:tab w:val="left" w:pos="1107"/>
        </w:tabs>
        <w:jc w:val="both"/>
      </w:pPr>
      <w:r w:rsidRPr="00970959">
        <w:t xml:space="preserve">We can see </w:t>
      </w:r>
      <w:r w:rsidR="00AE5C01" w:rsidRPr="00970959">
        <w:t xml:space="preserve">here </w:t>
      </w:r>
      <w:r w:rsidRPr="00970959">
        <w:t xml:space="preserve">that </w:t>
      </w:r>
      <w:r w:rsidR="00DC6D72" w:rsidRPr="00970959">
        <w:t>bodily-based</w:t>
      </w:r>
      <w:r w:rsidRPr="00970959">
        <w:t xml:space="preserve"> motivations </w:t>
      </w:r>
      <w:r w:rsidR="00DC34FB" w:rsidRPr="00970959">
        <w:t xml:space="preserve">for this set of emotions </w:t>
      </w:r>
      <w:r w:rsidRPr="00970959">
        <w:t xml:space="preserve">were very strongly and unambiguously associated with the colour red. This can be explained by the predominance of references to </w:t>
      </w:r>
      <w:r w:rsidR="00DC34FB" w:rsidRPr="00970959">
        <w:t xml:space="preserve">the idea of </w:t>
      </w:r>
      <w:r w:rsidR="00887B80" w:rsidRPr="00970959">
        <w:t>“</w:t>
      </w:r>
      <w:r w:rsidRPr="00970959">
        <w:t>going red in the face</w:t>
      </w:r>
      <w:r w:rsidR="00887B80" w:rsidRPr="00970959">
        <w:t>”</w:t>
      </w:r>
      <w:r w:rsidRPr="00970959">
        <w:t xml:space="preserve"> in response to emotions such as anger and fury. It is also interesting to note that the ‘no association’ response is statistically under-represented, meaning that when people select a colour on the basis of a bodily-based motivation, there is no ambiguity; people know which colour to choose. </w:t>
      </w:r>
    </w:p>
    <w:p w14:paraId="16D57DCD" w14:textId="77777777" w:rsidR="00571CFD" w:rsidRPr="00970959" w:rsidRDefault="00571CFD" w:rsidP="00571CFD">
      <w:pPr>
        <w:tabs>
          <w:tab w:val="left" w:pos="1107"/>
        </w:tabs>
        <w:jc w:val="both"/>
      </w:pPr>
    </w:p>
    <w:p w14:paraId="21E7406C" w14:textId="18E3AEAA" w:rsidR="00517F43" w:rsidRPr="00970959" w:rsidRDefault="5574CF84" w:rsidP="00571CFD">
      <w:pPr>
        <w:tabs>
          <w:tab w:val="left" w:pos="1107"/>
        </w:tabs>
        <w:jc w:val="both"/>
      </w:pPr>
      <w:r w:rsidRPr="00970959">
        <w:t xml:space="preserve">For cross-modal motivations, we see greater variability; brown and grey were popular choices, for example. This may be explained by the fact that when participants provided a motivation of this type, they often referred to the relative properties of a colour, drawing attention to the fact that it was ‘lighter/darker’ or ‘less/more intense’ than a similar colour. </w:t>
      </w:r>
      <w:r w:rsidR="009D2038" w:rsidRPr="00970959">
        <w:t>One</w:t>
      </w:r>
      <w:r w:rsidRPr="00970959">
        <w:t xml:space="preserve"> Cantonese participant reported that ‘fearful’ is brown </w:t>
      </w:r>
      <w:r w:rsidR="00826173" w:rsidRPr="00970959">
        <w:t xml:space="preserve">(example 22) </w:t>
      </w:r>
      <w:r w:rsidRPr="00970959">
        <w:t>because</w:t>
      </w:r>
      <w:r w:rsidR="00826173" w:rsidRPr="00970959">
        <w:t xml:space="preserve"> </w:t>
      </w:r>
      <w:r w:rsidR="00517F43" w:rsidRPr="00970959">
        <w:t>:</w:t>
      </w:r>
    </w:p>
    <w:p w14:paraId="58D7FCB5" w14:textId="77777777" w:rsidR="00517F43" w:rsidRPr="00970959" w:rsidRDefault="00517F43" w:rsidP="00571CFD">
      <w:pPr>
        <w:tabs>
          <w:tab w:val="left" w:pos="1107"/>
        </w:tabs>
        <w:jc w:val="both"/>
      </w:pPr>
    </w:p>
    <w:p w14:paraId="25002A35" w14:textId="374C7F8F" w:rsidR="00517F43" w:rsidRPr="00970959" w:rsidRDefault="00330C1D" w:rsidP="00826173">
      <w:pPr>
        <w:pStyle w:val="Prrafodelista"/>
        <w:numPr>
          <w:ilvl w:val="0"/>
          <w:numId w:val="40"/>
        </w:numPr>
        <w:tabs>
          <w:tab w:val="left" w:pos="1107"/>
        </w:tabs>
        <w:rPr>
          <w:rFonts w:ascii="Times New Roman" w:eastAsia="MS Gothic" w:hAnsi="Times New Roman" w:cs="Times New Roman"/>
        </w:rPr>
      </w:pPr>
      <w:r w:rsidRPr="00970959">
        <w:rPr>
          <w:rFonts w:ascii="MS Gothic" w:eastAsia="MS Gothic" w:hAnsi="MS Gothic" w:cs="PMingLiU" w:hint="eastAsia"/>
          <w:sz w:val="20"/>
          <w:szCs w:val="20"/>
        </w:rPr>
        <w:t>淡</w:t>
      </w:r>
      <w:r w:rsidRPr="00970959">
        <w:rPr>
          <w:rFonts w:ascii="Times New Roman" w:eastAsia="MS Gothic" w:hAnsi="Times New Roman" w:cs="Times New Roman"/>
        </w:rPr>
        <w:t>啡色令人感到困惑</w:t>
      </w:r>
      <w:r w:rsidRPr="00970959">
        <w:rPr>
          <w:rFonts w:ascii="Times New Roman" w:eastAsia="MS Gothic" w:hAnsi="Times New Roman" w:cs="Times New Roman"/>
        </w:rPr>
        <w:t>,</w:t>
      </w:r>
      <w:r w:rsidRPr="00970959">
        <w:rPr>
          <w:rFonts w:ascii="Times New Roman" w:eastAsia="MS Gothic" w:hAnsi="Times New Roman" w:cs="Times New Roman"/>
        </w:rPr>
        <w:t>憂心重重一樣</w:t>
      </w:r>
      <w:r w:rsidR="00826173" w:rsidRPr="00970959">
        <w:rPr>
          <w:rFonts w:ascii="Times New Roman" w:eastAsia="MS Gothic" w:hAnsi="Times New Roman" w:cs="Times New Roman"/>
        </w:rPr>
        <w:t>. (</w:t>
      </w:r>
      <w:r w:rsidR="00781AAF" w:rsidRPr="00970959">
        <w:rPr>
          <w:rFonts w:ascii="Times New Roman" w:hAnsi="Times New Roman" w:cs="Times New Roman"/>
        </w:rPr>
        <w:t>L</w:t>
      </w:r>
      <w:r w:rsidR="5574CF84" w:rsidRPr="00970959">
        <w:rPr>
          <w:rFonts w:ascii="Times New Roman" w:hAnsi="Times New Roman" w:cs="Times New Roman"/>
        </w:rPr>
        <w:t>ight brown makes people feel worried and anxious</w:t>
      </w:r>
      <w:r w:rsidRPr="00970959">
        <w:rPr>
          <w:rFonts w:ascii="Times New Roman" w:hAnsi="Times New Roman" w:cs="Times New Roman"/>
        </w:rPr>
        <w:t>.</w:t>
      </w:r>
      <w:r w:rsidR="00826173" w:rsidRPr="00970959">
        <w:rPr>
          <w:rFonts w:ascii="Times New Roman" w:hAnsi="Times New Roman" w:cs="Times New Roman"/>
        </w:rPr>
        <w:t>)</w:t>
      </w:r>
    </w:p>
    <w:p w14:paraId="0800391F" w14:textId="77777777" w:rsidR="00517F43" w:rsidRPr="00970959" w:rsidRDefault="00517F43" w:rsidP="00571CFD">
      <w:pPr>
        <w:tabs>
          <w:tab w:val="left" w:pos="1107"/>
        </w:tabs>
        <w:jc w:val="both"/>
      </w:pPr>
    </w:p>
    <w:p w14:paraId="032CC2B1" w14:textId="5C1CAE6E" w:rsidR="00517F43" w:rsidRPr="00970959" w:rsidRDefault="5574CF84" w:rsidP="00571CFD">
      <w:pPr>
        <w:tabs>
          <w:tab w:val="left" w:pos="1107"/>
        </w:tabs>
        <w:jc w:val="both"/>
      </w:pPr>
      <w:r w:rsidRPr="00970959">
        <w:t>Also associating ‘fearful’ with brown, another</w:t>
      </w:r>
      <w:r w:rsidR="00330C1D" w:rsidRPr="00970959">
        <w:t xml:space="preserve"> Cantonese participant provided the following comment in English</w:t>
      </w:r>
      <w:r w:rsidR="00517F43" w:rsidRPr="00970959">
        <w:t>:</w:t>
      </w:r>
    </w:p>
    <w:p w14:paraId="0F6A4B90" w14:textId="77777777" w:rsidR="00517F43" w:rsidRPr="00970959" w:rsidRDefault="00517F43" w:rsidP="00571CFD">
      <w:pPr>
        <w:tabs>
          <w:tab w:val="left" w:pos="1107"/>
        </w:tabs>
        <w:jc w:val="both"/>
      </w:pPr>
    </w:p>
    <w:p w14:paraId="1405BBB1" w14:textId="7AF0F06B" w:rsidR="00517F43" w:rsidRPr="00970959" w:rsidRDefault="00781AAF" w:rsidP="00826173">
      <w:pPr>
        <w:pStyle w:val="Prrafodelista"/>
        <w:numPr>
          <w:ilvl w:val="0"/>
          <w:numId w:val="40"/>
        </w:numPr>
        <w:tabs>
          <w:tab w:val="left" w:pos="1107"/>
        </w:tabs>
        <w:rPr>
          <w:rFonts w:ascii="Times New Roman" w:hAnsi="Times New Roman" w:cs="Times New Roman"/>
        </w:rPr>
      </w:pPr>
      <w:r w:rsidRPr="00970959">
        <w:rPr>
          <w:rFonts w:ascii="Times New Roman" w:hAnsi="Times New Roman" w:cs="Times New Roman"/>
        </w:rPr>
        <w:t>W</w:t>
      </w:r>
      <w:r w:rsidR="5574CF84" w:rsidRPr="00970959">
        <w:rPr>
          <w:rFonts w:ascii="Times New Roman" w:hAnsi="Times New Roman" w:cs="Times New Roman"/>
        </w:rPr>
        <w:t xml:space="preserve">hen one has many worries mixed together, it is like brown because the colour is like many colours mixed together. </w:t>
      </w:r>
    </w:p>
    <w:p w14:paraId="4238B9EF" w14:textId="77777777" w:rsidR="00517F43" w:rsidRPr="00970959" w:rsidRDefault="00517F43" w:rsidP="00571CFD">
      <w:pPr>
        <w:tabs>
          <w:tab w:val="left" w:pos="1107"/>
        </w:tabs>
        <w:jc w:val="both"/>
      </w:pPr>
    </w:p>
    <w:p w14:paraId="1747D27B" w14:textId="2ABF87B6" w:rsidR="00571CFD" w:rsidRPr="00970959" w:rsidRDefault="5574CF84" w:rsidP="00571CFD">
      <w:pPr>
        <w:tabs>
          <w:tab w:val="left" w:pos="1107"/>
        </w:tabs>
        <w:jc w:val="both"/>
      </w:pPr>
      <w:r w:rsidRPr="00970959">
        <w:t>This focus on intensity is perhaps easier when the colour itself lacks hue, as these colours do. It is interesting that “no association” is even more strongly avoided as an option here; participants seem to know what colours to choose when they think there is a cross</w:t>
      </w:r>
      <w:r w:rsidR="00CB74D3" w:rsidRPr="00970959">
        <w:t>-</w:t>
      </w:r>
      <w:r w:rsidRPr="00970959">
        <w:t>modal motivation.</w:t>
      </w:r>
    </w:p>
    <w:p w14:paraId="39626438" w14:textId="77777777" w:rsidR="00571CFD" w:rsidRPr="00970959" w:rsidRDefault="00571CFD" w:rsidP="00571CFD">
      <w:pPr>
        <w:tabs>
          <w:tab w:val="left" w:pos="1107"/>
        </w:tabs>
        <w:jc w:val="both"/>
      </w:pPr>
    </w:p>
    <w:p w14:paraId="3A6BCED8" w14:textId="432B63FB" w:rsidR="00A77D74" w:rsidRPr="00970959" w:rsidRDefault="5574CF84" w:rsidP="00571CFD">
      <w:pPr>
        <w:tabs>
          <w:tab w:val="left" w:pos="1107"/>
        </w:tabs>
        <w:jc w:val="both"/>
      </w:pPr>
      <w:r w:rsidRPr="00970959">
        <w:t xml:space="preserve">The environmentally motivated associations included numerous references to nature and this is reflected in the colours that were chosen: yellow (sun); turquoise (sea), blue (water, sky), green (plants). As with associations that had bodily-based motivations, participants were also likely to avoid </w:t>
      </w:r>
      <w:r w:rsidR="00781AAF" w:rsidRPr="00970959">
        <w:t>‘</w:t>
      </w:r>
      <w:r w:rsidRPr="00970959">
        <w:t>colour not listed</w:t>
      </w:r>
      <w:r w:rsidR="00781AAF" w:rsidRPr="00970959">
        <w:t>’</w:t>
      </w:r>
      <w:r w:rsidRPr="00970959">
        <w:t xml:space="preserve"> or </w:t>
      </w:r>
      <w:r w:rsidR="00781AAF" w:rsidRPr="00970959">
        <w:t>‘</w:t>
      </w:r>
      <w:r w:rsidRPr="00970959">
        <w:t>no association</w:t>
      </w:r>
      <w:r w:rsidR="00781AAF" w:rsidRPr="00970959">
        <w:t>’</w:t>
      </w:r>
      <w:r w:rsidRPr="00970959">
        <w:t xml:space="preserve">, when making environmental associations, probably because they had clear referents in nature. Many of the motivations in this category were experiential in that </w:t>
      </w:r>
      <w:r w:rsidR="00C969FC" w:rsidRPr="00970959">
        <w:t>participants</w:t>
      </w:r>
      <w:r w:rsidRPr="00970959">
        <w:t xml:space="preserve"> reported on their own interactions with nature (e.g., </w:t>
      </w:r>
      <w:r w:rsidR="00781AAF" w:rsidRPr="00970959">
        <w:t>“</w:t>
      </w:r>
      <w:r w:rsidRPr="00970959">
        <w:t>the sun makes me feel warm</w:t>
      </w:r>
      <w:r w:rsidR="00781AAF" w:rsidRPr="00970959">
        <w:t>”</w:t>
      </w:r>
      <w:r w:rsidRPr="00970959">
        <w:t xml:space="preserve">). Thus, when people make associations that are based on their own bodily experiences, including physical interactions with the environment, there appears to be very little ambiguity about which colour to choose. When we look at the subdivisions of the environmental motivations into </w:t>
      </w:r>
      <w:r w:rsidR="00781AAF" w:rsidRPr="00970959">
        <w:t>‘</w:t>
      </w:r>
      <w:r w:rsidRPr="00970959">
        <w:t>natural</w:t>
      </w:r>
      <w:r w:rsidR="00781AAF" w:rsidRPr="00970959">
        <w:t>’</w:t>
      </w:r>
      <w:r w:rsidRPr="00970959">
        <w:t xml:space="preserve"> and </w:t>
      </w:r>
      <w:r w:rsidR="00781AAF" w:rsidRPr="00970959">
        <w:t>‘</w:t>
      </w:r>
      <w:r w:rsidRPr="00970959">
        <w:t>man-made</w:t>
      </w:r>
      <w:r w:rsidR="00781AAF" w:rsidRPr="00970959">
        <w:t>’</w:t>
      </w:r>
      <w:r w:rsidRPr="00970959">
        <w:t xml:space="preserve">, we see that the majority of the environmental motivations were natural. For example, participants associated blue with emotions like ‘calm’ because of the sea, which seems to induce a sense of calmness. </w:t>
      </w:r>
    </w:p>
    <w:p w14:paraId="6464E5A7" w14:textId="77777777" w:rsidR="00571CFD" w:rsidRPr="00970959" w:rsidRDefault="00571CFD" w:rsidP="00571CFD">
      <w:pPr>
        <w:tabs>
          <w:tab w:val="left" w:pos="1107"/>
        </w:tabs>
        <w:jc w:val="both"/>
      </w:pPr>
    </w:p>
    <w:p w14:paraId="10B5D2A1" w14:textId="000D619B" w:rsidR="00D71785" w:rsidRPr="00970959" w:rsidRDefault="5574CF84" w:rsidP="00D71785">
      <w:pPr>
        <w:jc w:val="both"/>
      </w:pPr>
      <w:r w:rsidRPr="00970959">
        <w:t>For the linguistically motivated associations, one of the most frequent colour</w:t>
      </w:r>
      <w:r w:rsidR="00BF553A" w:rsidRPr="00970959">
        <w:t>s</w:t>
      </w:r>
      <w:r w:rsidRPr="00970959">
        <w:t xml:space="preserve"> chosen was green, which </w:t>
      </w:r>
      <w:r w:rsidR="00F93A53" w:rsidRPr="00970959">
        <w:t>was frequently motivated through references</w:t>
      </w:r>
      <w:r w:rsidRPr="00970959">
        <w:t xml:space="preserve"> to the idiom </w:t>
      </w:r>
      <w:r w:rsidR="004142AF" w:rsidRPr="00970959">
        <w:t>“</w:t>
      </w:r>
      <w:r w:rsidRPr="00970959">
        <w:t>green with envy</w:t>
      </w:r>
      <w:r w:rsidR="004142AF" w:rsidRPr="00970959">
        <w:t>”</w:t>
      </w:r>
      <w:r w:rsidR="00AB424C" w:rsidRPr="00970959">
        <w:t>,</w:t>
      </w:r>
      <w:r w:rsidRPr="00970959">
        <w:t xml:space="preserve"> </w:t>
      </w:r>
      <w:r w:rsidR="004142AF" w:rsidRPr="00970959">
        <w:t>“</w:t>
      </w:r>
      <w:r w:rsidRPr="00970959">
        <w:t>Grün for Neid</w:t>
      </w:r>
      <w:r w:rsidR="004142AF" w:rsidRPr="00970959">
        <w:t>”</w:t>
      </w:r>
      <w:r w:rsidRPr="00970959">
        <w:t xml:space="preserve"> in German</w:t>
      </w:r>
      <w:r w:rsidR="00AB424C" w:rsidRPr="00970959">
        <w:t xml:space="preserve">, </w:t>
      </w:r>
      <w:r w:rsidR="004142AF" w:rsidRPr="00970959">
        <w:t xml:space="preserve">“verde de envidia” in </w:t>
      </w:r>
      <w:r w:rsidR="00C45C25" w:rsidRPr="00970959">
        <w:t>Spanish</w:t>
      </w:r>
      <w:r w:rsidR="004142AF" w:rsidRPr="00970959">
        <w:t xml:space="preserve"> </w:t>
      </w:r>
      <w:r w:rsidR="00AB424C" w:rsidRPr="00970959">
        <w:t xml:space="preserve">and </w:t>
      </w:r>
      <w:r w:rsidR="00105513" w:rsidRPr="00970959">
        <w:t>“</w:t>
      </w:r>
      <w:r w:rsidR="00D933D2" w:rsidRPr="00970959">
        <w:t>verde d’invidia</w:t>
      </w:r>
      <w:r w:rsidR="00105513" w:rsidRPr="00970959">
        <w:t>”</w:t>
      </w:r>
      <w:r w:rsidR="00D933D2" w:rsidRPr="00970959">
        <w:t xml:space="preserve"> in Italian</w:t>
      </w:r>
      <w:r w:rsidRPr="00970959">
        <w:t xml:space="preserve">. This was followed by blue, largely due to the idiomatic expression </w:t>
      </w:r>
      <w:r w:rsidR="00A5179A" w:rsidRPr="00970959">
        <w:t>“</w:t>
      </w:r>
      <w:r w:rsidRPr="00970959">
        <w:t>having the blues</w:t>
      </w:r>
      <w:r w:rsidR="00A5179A" w:rsidRPr="00970959">
        <w:t>”</w:t>
      </w:r>
      <w:r w:rsidRPr="00970959">
        <w:t xml:space="preserve">, and black, which was associated with the idiom </w:t>
      </w:r>
      <w:r w:rsidR="00105513" w:rsidRPr="00970959">
        <w:t>“</w:t>
      </w:r>
      <w:r w:rsidRPr="00970959">
        <w:t>schwarz sehen</w:t>
      </w:r>
      <w:r w:rsidR="00105513" w:rsidRPr="00970959">
        <w:t>”</w:t>
      </w:r>
      <w:r w:rsidR="00105513" w:rsidRPr="00970959">
        <w:rPr>
          <w:i/>
          <w:iCs/>
        </w:rPr>
        <w:t xml:space="preserve"> -</w:t>
      </w:r>
      <w:r w:rsidRPr="00970959">
        <w:t xml:space="preserve"> </w:t>
      </w:r>
      <w:r w:rsidR="00105513" w:rsidRPr="00970959">
        <w:t>“</w:t>
      </w:r>
      <w:r w:rsidRPr="00970959">
        <w:t>to see black</w:t>
      </w:r>
      <w:r w:rsidR="00105513" w:rsidRPr="00970959">
        <w:t>”</w:t>
      </w:r>
      <w:r w:rsidRPr="00970959">
        <w:t>, i.e. to be pessimistic about something</w:t>
      </w:r>
      <w:r w:rsidR="00105513" w:rsidRPr="00970959">
        <w:t>-</w:t>
      </w:r>
      <w:r w:rsidRPr="00970959">
        <w:t xml:space="preserve"> in German, and the </w:t>
      </w:r>
      <w:r w:rsidR="00105513" w:rsidRPr="00970959">
        <w:t>“</w:t>
      </w:r>
      <w:r w:rsidRPr="00970959">
        <w:t>black dog of depression</w:t>
      </w:r>
      <w:r w:rsidR="00105513" w:rsidRPr="00970959">
        <w:t>”</w:t>
      </w:r>
      <w:r w:rsidRPr="00970959">
        <w:t xml:space="preserve"> in English. It is interesting to note that in addition to </w:t>
      </w:r>
      <w:r w:rsidR="00F93A53" w:rsidRPr="00970959">
        <w:t xml:space="preserve">referring to idioms in their own languages, </w:t>
      </w:r>
      <w:r w:rsidR="00C45C25" w:rsidRPr="00970959">
        <w:t>non-English</w:t>
      </w:r>
      <w:r w:rsidRPr="00970959">
        <w:t xml:space="preserve"> speakers </w:t>
      </w:r>
      <w:r w:rsidR="00F93A53" w:rsidRPr="00970959">
        <w:t xml:space="preserve">often made reference </w:t>
      </w:r>
      <w:r w:rsidRPr="00970959">
        <w:t xml:space="preserve">to English idioms, reflecting the status of English as an international language. For example, one German participant selected the colour blue for ‘depressed’ and provided the English phrase </w:t>
      </w:r>
      <w:r w:rsidR="00D71785" w:rsidRPr="00970959">
        <w:t>“</w:t>
      </w:r>
      <w:r w:rsidRPr="00970959">
        <w:t>feeling blue</w:t>
      </w:r>
      <w:r w:rsidR="00D71785" w:rsidRPr="00970959">
        <w:t>”</w:t>
      </w:r>
      <w:r w:rsidRPr="00970959">
        <w:t xml:space="preserve"> as a motivation. </w:t>
      </w:r>
      <w:r w:rsidR="00EB054D" w:rsidRPr="00970959">
        <w:t xml:space="preserve">Several Italian participants also </w:t>
      </w:r>
      <w:r w:rsidR="00AE45F2" w:rsidRPr="00970959">
        <w:t>made reference to this</w:t>
      </w:r>
      <w:r w:rsidR="00862A07" w:rsidRPr="00970959">
        <w:t xml:space="preserve"> English idiomatic expression and suggested that this would typically appear in songs. </w:t>
      </w:r>
      <w:r w:rsidRPr="00970959">
        <w:t xml:space="preserve">The Cantonese </w:t>
      </w:r>
      <w:r w:rsidR="00AE45F2" w:rsidRPr="00970959">
        <w:t xml:space="preserve">participants also made </w:t>
      </w:r>
      <w:r w:rsidR="00F93A53" w:rsidRPr="00970959">
        <w:t>indirect</w:t>
      </w:r>
      <w:r w:rsidR="00AE45F2" w:rsidRPr="00970959">
        <w:t xml:space="preserve"> references to the English idiom ‘feeling blue</w:t>
      </w:r>
      <w:r w:rsidR="00F93A53" w:rsidRPr="00970959">
        <w:t>’</w:t>
      </w:r>
      <w:r w:rsidR="00AE45F2" w:rsidRPr="00970959">
        <w:t>, for example, by</w:t>
      </w:r>
      <w:r w:rsidRPr="00970959">
        <w:t xml:space="preserve"> quoting </w:t>
      </w:r>
      <w:r w:rsidR="00D71785" w:rsidRPr="00970959">
        <w:t>“</w:t>
      </w:r>
      <w:r w:rsidRPr="00970959">
        <w:t>Monday blues</w:t>
      </w:r>
      <w:r w:rsidR="00D71785" w:rsidRPr="00970959">
        <w:t>”</w:t>
      </w:r>
      <w:r w:rsidRPr="00970959">
        <w:t xml:space="preserve">, </w:t>
      </w:r>
      <w:r w:rsidR="00D71785" w:rsidRPr="00970959">
        <w:t>“</w:t>
      </w:r>
      <w:r w:rsidRPr="00970959">
        <w:t>blue Monday</w:t>
      </w:r>
      <w:r w:rsidR="00D71785" w:rsidRPr="00970959">
        <w:t>”</w:t>
      </w:r>
      <w:r w:rsidRPr="00970959">
        <w:t xml:space="preserve"> and </w:t>
      </w:r>
      <w:r w:rsidR="00D71785" w:rsidRPr="00970959">
        <w:t>“</w:t>
      </w:r>
      <w:r w:rsidRPr="00970959">
        <w:t>feeling blue</w:t>
      </w:r>
      <w:r w:rsidR="00D71785" w:rsidRPr="00970959">
        <w:t>”</w:t>
      </w:r>
      <w:r w:rsidRPr="00970959">
        <w:t xml:space="preserve"> in English. </w:t>
      </w:r>
      <w:r w:rsidR="002926C5" w:rsidRPr="00970959">
        <w:rPr>
          <w:rFonts w:eastAsia="MS Gothic"/>
          <w:lang w:val="en-HK" w:eastAsia="en-HK"/>
        </w:rPr>
        <w:t>This</w:t>
      </w:r>
      <w:r w:rsidR="00D71785" w:rsidRPr="00970959">
        <w:rPr>
          <w:rFonts w:eastAsia="MS Gothic"/>
          <w:lang w:val="en-HK" w:eastAsia="en-HK"/>
        </w:rPr>
        <w:t xml:space="preserve"> was also the case in Spanish, where some participants associated blue with ‘sad’ “because of the meaning of ‘blues’ in English</w:t>
      </w:r>
      <w:r w:rsidR="00AE45F2" w:rsidRPr="00970959">
        <w:rPr>
          <w:rFonts w:eastAsia="MS Gothic"/>
          <w:lang w:val="en-HK" w:eastAsia="en-HK"/>
        </w:rPr>
        <w:t>”</w:t>
      </w:r>
      <w:r w:rsidR="00D71785" w:rsidRPr="00970959">
        <w:rPr>
          <w:rFonts w:eastAsia="MS Gothic"/>
          <w:lang w:val="en-HK" w:eastAsia="en-HK"/>
        </w:rPr>
        <w:t xml:space="preserve">. </w:t>
      </w:r>
    </w:p>
    <w:p w14:paraId="3BB276B8" w14:textId="77777777" w:rsidR="00D71785" w:rsidRPr="00970959" w:rsidRDefault="00D71785" w:rsidP="00D71785">
      <w:pPr>
        <w:jc w:val="both"/>
      </w:pPr>
    </w:p>
    <w:p w14:paraId="250657E1" w14:textId="46A80561" w:rsidR="00571CFD" w:rsidRPr="00970959" w:rsidRDefault="5574CF84" w:rsidP="00980E08">
      <w:pPr>
        <w:spacing w:after="120"/>
        <w:jc w:val="both"/>
        <w:rPr>
          <w:lang w:val="en-US"/>
        </w:rPr>
      </w:pPr>
      <w:r w:rsidRPr="00970959">
        <w:t>When we look at the subdivisions of the linguistic motivations into those that have a bodily</w:t>
      </w:r>
      <w:r w:rsidR="00980E08" w:rsidRPr="00970959">
        <w:t xml:space="preserve"> </w:t>
      </w:r>
      <w:r w:rsidRPr="00970959">
        <w:t xml:space="preserve">basis and those that do not, we see that both bodily and non-bodily-based linguistic </w:t>
      </w:r>
      <w:r w:rsidR="00F755A9" w:rsidRPr="00970959">
        <w:t xml:space="preserve">(idiomatic) </w:t>
      </w:r>
      <w:r w:rsidR="00F93A53" w:rsidRPr="00970959">
        <w:t>motivations</w:t>
      </w:r>
      <w:r w:rsidRPr="00970959">
        <w:t xml:space="preserve"> </w:t>
      </w:r>
      <w:r w:rsidR="00BF553A" w:rsidRPr="00970959">
        <w:t xml:space="preserve">tended to </w:t>
      </w:r>
      <w:r w:rsidR="00F93A53" w:rsidRPr="00970959">
        <w:t xml:space="preserve">be used when talking about </w:t>
      </w:r>
      <w:r w:rsidRPr="00970959">
        <w:t xml:space="preserve">the colour black. This reflects the </w:t>
      </w:r>
      <w:r w:rsidR="00F93A53" w:rsidRPr="00970959">
        <w:t>widespread</w:t>
      </w:r>
      <w:r w:rsidRPr="00970959">
        <w:t xml:space="preserve"> embodied experience of it being frightening to find oneself in the dark, and the more cultural association of the colour black with depression. Non-bodily-based linguistic </w:t>
      </w:r>
      <w:r w:rsidR="00F755A9" w:rsidRPr="00970959">
        <w:t xml:space="preserve">(idiomatic) </w:t>
      </w:r>
      <w:r w:rsidRPr="00970959">
        <w:t xml:space="preserve">motivations were more likely to involve the colours blue and green, which largely relate to </w:t>
      </w:r>
      <w:r w:rsidRPr="00970959">
        <w:lastRenderedPageBreak/>
        <w:t xml:space="preserve">expressions, such as </w:t>
      </w:r>
      <w:r w:rsidR="00D450E7" w:rsidRPr="00970959">
        <w:t>“</w:t>
      </w:r>
      <w:r w:rsidRPr="00970959">
        <w:t>feeling blue</w:t>
      </w:r>
      <w:r w:rsidR="00D450E7" w:rsidRPr="00970959">
        <w:t>”</w:t>
      </w:r>
      <w:r w:rsidRPr="00970959">
        <w:t xml:space="preserve"> and </w:t>
      </w:r>
      <w:r w:rsidR="00D450E7" w:rsidRPr="00970959">
        <w:t>“</w:t>
      </w:r>
      <w:r w:rsidRPr="00970959">
        <w:t>green with envy</w:t>
      </w:r>
      <w:r w:rsidR="00D450E7" w:rsidRPr="00970959">
        <w:t>”</w:t>
      </w:r>
      <w:r w:rsidRPr="00970959">
        <w:t>. The latter expression is found in other languages as well, such as in Italian</w:t>
      </w:r>
      <w:r w:rsidR="00D450E7" w:rsidRPr="00970959">
        <w:t>, Spanish and</w:t>
      </w:r>
      <w:r w:rsidRPr="00970959">
        <w:t xml:space="preserve"> German</w:t>
      </w:r>
      <w:r w:rsidR="002018CA" w:rsidRPr="00970959">
        <w:t>, as mentioned above</w:t>
      </w:r>
      <w:r w:rsidRPr="00970959">
        <w:t>.</w:t>
      </w:r>
    </w:p>
    <w:p w14:paraId="7F6619EB" w14:textId="77777777" w:rsidR="00571CFD" w:rsidRPr="00970959" w:rsidRDefault="00571CFD" w:rsidP="00571CFD">
      <w:pPr>
        <w:tabs>
          <w:tab w:val="left" w:pos="1107"/>
        </w:tabs>
        <w:jc w:val="both"/>
      </w:pPr>
      <w:r w:rsidRPr="00970959">
        <w:t>For obvious reasons, when participants chose to provide no explanation, it was usually because they had not been able to select a colour or had wanted to select a colour that was not listed. Interestingly, this response type was rarely associated with the colours white, yellow, green, grey and black; these are the colours that for reasons discussed above are more likely to attract some kind of explanation when associated with a feeling.</w:t>
      </w:r>
    </w:p>
    <w:p w14:paraId="36CAF384" w14:textId="77777777" w:rsidR="00571CFD" w:rsidRPr="00970959" w:rsidRDefault="00571CFD" w:rsidP="00571CFD">
      <w:pPr>
        <w:tabs>
          <w:tab w:val="left" w:pos="1107"/>
        </w:tabs>
        <w:jc w:val="both"/>
      </w:pPr>
    </w:p>
    <w:p w14:paraId="22ECEFEA" w14:textId="736564D2" w:rsidR="00571CFD" w:rsidRPr="00970959" w:rsidRDefault="00A77D74" w:rsidP="00571CFD">
      <w:pPr>
        <w:tabs>
          <w:tab w:val="left" w:pos="1107"/>
        </w:tabs>
        <w:jc w:val="both"/>
      </w:pPr>
      <w:r w:rsidRPr="00970959">
        <w:t>It should be noted that the colour-motivation associations discussed in this section apply to this particular set of emotions and it may not be possible to generalise beyond these emotions</w:t>
      </w:r>
      <w:r w:rsidR="00161FF2" w:rsidRPr="00970959">
        <w:t xml:space="preserve">. With this caveat in mind, we have made a number of observations here that would be worthy of </w:t>
      </w:r>
      <w:r w:rsidR="000301C9" w:rsidRPr="00970959">
        <w:t xml:space="preserve">further </w:t>
      </w:r>
      <w:r w:rsidR="00161FF2" w:rsidRPr="00970959">
        <w:t xml:space="preserve">investigation. Most notably, we have seen that when people produce bodily-based motivations </w:t>
      </w:r>
      <w:r w:rsidR="00673F73" w:rsidRPr="00970959">
        <w:t xml:space="preserve">(e.g. </w:t>
      </w:r>
      <w:r w:rsidR="009416BC" w:rsidRPr="00970959">
        <w:t>‘</w:t>
      </w:r>
      <w:r w:rsidR="00673F73" w:rsidRPr="00970959">
        <w:t>ang</w:t>
      </w:r>
      <w:r w:rsidR="001F02B4" w:rsidRPr="00970959">
        <w:t>ry</w:t>
      </w:r>
      <w:r w:rsidR="00673F73" w:rsidRPr="00970959">
        <w:t xml:space="preserve"> is red</w:t>
      </w:r>
      <w:r w:rsidR="009416BC" w:rsidRPr="00970959">
        <w:t>’</w:t>
      </w:r>
      <w:r w:rsidR="00673F73" w:rsidRPr="00970959">
        <w:t xml:space="preserve">) </w:t>
      </w:r>
      <w:r w:rsidR="00161FF2" w:rsidRPr="00970959">
        <w:t>or motivations that refer to the body’s interaction with the environment</w:t>
      </w:r>
      <w:r w:rsidR="00673F73" w:rsidRPr="00970959">
        <w:t xml:space="preserve"> (e.g. </w:t>
      </w:r>
      <w:r w:rsidR="009416BC" w:rsidRPr="00970959">
        <w:t>‘</w:t>
      </w:r>
      <w:r w:rsidR="00673F73" w:rsidRPr="00970959">
        <w:t>fear</w:t>
      </w:r>
      <w:r w:rsidR="001F02B4" w:rsidRPr="00970959">
        <w:t>ful</w:t>
      </w:r>
      <w:r w:rsidR="00673F73" w:rsidRPr="00970959">
        <w:t xml:space="preserve"> is black</w:t>
      </w:r>
      <w:r w:rsidR="009416BC" w:rsidRPr="00970959">
        <w:t>’</w:t>
      </w:r>
      <w:r w:rsidR="00673F73" w:rsidRPr="00970959">
        <w:t>)</w:t>
      </w:r>
      <w:r w:rsidR="00161FF2" w:rsidRPr="00970959">
        <w:t xml:space="preserve">, there appears to be far more agreement and far less ambiguity than in cases where the motivations are inspired by the bodily-external features or linguistic features. This may reflect the fact that bodily-based experiences are more uniform across different </w:t>
      </w:r>
      <w:r w:rsidR="00DF7841" w:rsidRPr="00970959">
        <w:t xml:space="preserve">languages and </w:t>
      </w:r>
      <w:r w:rsidR="00161FF2" w:rsidRPr="00970959">
        <w:t xml:space="preserve">cultures. In the final </w:t>
      </w:r>
      <w:r w:rsidR="00225B7D" w:rsidRPr="00970959">
        <w:t>part of this section</w:t>
      </w:r>
      <w:r w:rsidR="00161FF2" w:rsidRPr="00970959">
        <w:t xml:space="preserve">, we </w:t>
      </w:r>
      <w:r w:rsidR="00225B7D" w:rsidRPr="00970959">
        <w:t xml:space="preserve">briefly </w:t>
      </w:r>
      <w:r w:rsidR="00161FF2" w:rsidRPr="00970959">
        <w:t xml:space="preserve">explore this issue </w:t>
      </w:r>
      <w:r w:rsidR="00225B7D" w:rsidRPr="00970959">
        <w:t>further</w:t>
      </w:r>
      <w:r w:rsidRPr="00970959">
        <w:t>.</w:t>
      </w:r>
    </w:p>
    <w:p w14:paraId="744502D1" w14:textId="77777777" w:rsidR="00571CFD" w:rsidRPr="00970959" w:rsidRDefault="00571CFD" w:rsidP="00571CFD">
      <w:pPr>
        <w:tabs>
          <w:tab w:val="left" w:pos="1107"/>
        </w:tabs>
        <w:jc w:val="both"/>
      </w:pPr>
    </w:p>
    <w:p w14:paraId="2C36AB40" w14:textId="1478CE87" w:rsidR="00335BF7" w:rsidRPr="00970959" w:rsidRDefault="00335BF7" w:rsidP="00335BF7">
      <w:pPr>
        <w:pStyle w:val="Ttulo2"/>
        <w:ind w:left="720" w:hanging="720"/>
      </w:pPr>
      <w:bookmarkStart w:id="151" w:name="_Toc120712796"/>
      <w:r w:rsidRPr="00970959">
        <w:t>5.</w:t>
      </w:r>
      <w:r w:rsidR="005C3808" w:rsidRPr="00970959">
        <w:t>6</w:t>
      </w:r>
      <w:r w:rsidRPr="00970959">
        <w:tab/>
      </w:r>
      <w:bookmarkStart w:id="152" w:name="_Hlk104793709"/>
      <w:r w:rsidRPr="00970959">
        <w:t xml:space="preserve">If an association is </w:t>
      </w:r>
      <w:r w:rsidR="00B67AC3" w:rsidRPr="00970959">
        <w:t>bodily-related</w:t>
      </w:r>
      <w:r w:rsidR="00373D4D" w:rsidRPr="00970959">
        <w:t>,</w:t>
      </w:r>
      <w:r w:rsidR="00B67AC3" w:rsidRPr="00970959">
        <w:t xml:space="preserve"> is it more likely to be </w:t>
      </w:r>
      <w:r w:rsidR="00F93A53" w:rsidRPr="00970959">
        <w:t>widely</w:t>
      </w:r>
      <w:r w:rsidRPr="00970959">
        <w:t xml:space="preserve"> </w:t>
      </w:r>
      <w:r w:rsidR="002B7747" w:rsidRPr="00970959">
        <w:t>shared</w:t>
      </w:r>
      <w:r w:rsidRPr="00970959">
        <w:t>?</w:t>
      </w:r>
      <w:bookmarkEnd w:id="151"/>
      <w:bookmarkEnd w:id="152"/>
    </w:p>
    <w:p w14:paraId="31ADEC82" w14:textId="77E361A6" w:rsidR="00BA6701" w:rsidRPr="00970959" w:rsidRDefault="60B8FAB1" w:rsidP="00335BF7">
      <w:pPr>
        <w:spacing w:after="120"/>
        <w:jc w:val="both"/>
        <w:rPr>
          <w:lang w:val="en-US"/>
        </w:rPr>
      </w:pPr>
      <w:r w:rsidRPr="00970959">
        <w:rPr>
          <w:lang w:val="en-US"/>
        </w:rPr>
        <w:t xml:space="preserve">The final question that we aimed to address related to the extent to which the associations involving particular motivations were shared across languages and cultures. In </w:t>
      </w:r>
      <w:r w:rsidR="0031547D" w:rsidRPr="00970959">
        <w:rPr>
          <w:lang w:val="en-US"/>
        </w:rPr>
        <w:t>Section</w:t>
      </w:r>
      <w:r w:rsidRPr="00970959">
        <w:rPr>
          <w:lang w:val="en-US"/>
        </w:rPr>
        <w:t xml:space="preserve"> 1, we hypothesized that emotion-colour associations involving mostly bodily-based motivations would be more widely-shared as these experiences are more likely to be </w:t>
      </w:r>
      <w:r w:rsidR="00E32288" w:rsidRPr="00970959">
        <w:rPr>
          <w:lang w:val="en-US"/>
        </w:rPr>
        <w:t>widely shared</w:t>
      </w:r>
      <w:r w:rsidRPr="00970959">
        <w:rPr>
          <w:lang w:val="en-US"/>
        </w:rPr>
        <w:t>.</w:t>
      </w:r>
    </w:p>
    <w:p w14:paraId="2465252D" w14:textId="531B976D" w:rsidR="00335BF7" w:rsidRPr="00970959" w:rsidRDefault="5574CF84" w:rsidP="00924360">
      <w:pPr>
        <w:spacing w:after="120"/>
        <w:jc w:val="both"/>
        <w:rPr>
          <w:lang w:val="en-US"/>
        </w:rPr>
      </w:pPr>
      <w:r w:rsidRPr="00970959">
        <w:rPr>
          <w:lang w:val="en-US"/>
        </w:rPr>
        <w:t xml:space="preserve">In order to investigate this, we identified a subset of the emotion-colour associations that had been coded as bodily-based. We then calculated the percentage of times that association received a bodily-based motivation for each of the six languages and selected all cases where 50% or more of the motivations were bodily-based. We then ranked the associations according to the degree of agreement across </w:t>
      </w:r>
      <w:r w:rsidR="00980E08" w:rsidRPr="00970959">
        <w:rPr>
          <w:lang w:val="en-US"/>
        </w:rPr>
        <w:t>the six groups of participants</w:t>
      </w:r>
      <w:r w:rsidRPr="00970959">
        <w:rPr>
          <w:lang w:val="en-US"/>
        </w:rPr>
        <w:t xml:space="preserve">. We found that the emotion-colour associations that received the highest numbers of bodily-based motivations and where these motivations were most likely to be shared across </w:t>
      </w:r>
      <w:r w:rsidR="00980E08" w:rsidRPr="00970959">
        <w:rPr>
          <w:lang w:val="en-US"/>
        </w:rPr>
        <w:t>the six groups</w:t>
      </w:r>
      <w:r w:rsidRPr="00970959">
        <w:rPr>
          <w:lang w:val="en-US"/>
        </w:rPr>
        <w:t xml:space="preserve"> were: ‘passionate is red’, where the majority of the motivations were bodily-based in </w:t>
      </w:r>
      <w:r w:rsidR="00980E08" w:rsidRPr="00970959">
        <w:rPr>
          <w:lang w:val="en-US"/>
        </w:rPr>
        <w:t xml:space="preserve">the responses provided by all six groups </w:t>
      </w:r>
      <w:r w:rsidRPr="00970959">
        <w:rPr>
          <w:lang w:val="en-US"/>
        </w:rPr>
        <w:t xml:space="preserve">(100% </w:t>
      </w:r>
      <w:r w:rsidR="00980E08" w:rsidRPr="00970959">
        <w:rPr>
          <w:lang w:val="en-US"/>
        </w:rPr>
        <w:t>of the responses provided by the British</w:t>
      </w:r>
      <w:r w:rsidR="00A97DEB" w:rsidRPr="00970959">
        <w:rPr>
          <w:lang w:val="en-US"/>
        </w:rPr>
        <w:t xml:space="preserve">, </w:t>
      </w:r>
      <w:r w:rsidRPr="00970959">
        <w:rPr>
          <w:lang w:val="en-US"/>
        </w:rPr>
        <w:t xml:space="preserve">German, </w:t>
      </w:r>
      <w:r w:rsidR="00A97DEB" w:rsidRPr="00970959">
        <w:rPr>
          <w:lang w:val="en-US"/>
        </w:rPr>
        <w:t>Cantonese</w:t>
      </w:r>
      <w:r w:rsidRPr="00970959">
        <w:rPr>
          <w:lang w:val="en-US"/>
        </w:rPr>
        <w:t xml:space="preserve">, and Italian participants’; 89% </w:t>
      </w:r>
      <w:r w:rsidR="00A97DEB" w:rsidRPr="00970959">
        <w:rPr>
          <w:lang w:val="en-US"/>
        </w:rPr>
        <w:t>of the responses provided by the American</w:t>
      </w:r>
      <w:r w:rsidRPr="00970959">
        <w:rPr>
          <w:lang w:val="en-US"/>
        </w:rPr>
        <w:t xml:space="preserve"> participants, 73% </w:t>
      </w:r>
      <w:r w:rsidR="00A97DEB" w:rsidRPr="00970959">
        <w:rPr>
          <w:lang w:val="en-US"/>
        </w:rPr>
        <w:t xml:space="preserve">of the responses provided by the </w:t>
      </w:r>
      <w:r w:rsidRPr="00970959">
        <w:rPr>
          <w:lang w:val="en-US"/>
        </w:rPr>
        <w:t xml:space="preserve">Spanish </w:t>
      </w:r>
      <w:r w:rsidR="00A97DEB" w:rsidRPr="00970959">
        <w:rPr>
          <w:lang w:val="en-US"/>
        </w:rPr>
        <w:t>participants</w:t>
      </w:r>
      <w:r w:rsidRPr="00970959">
        <w:rPr>
          <w:lang w:val="en-US"/>
        </w:rPr>
        <w:t xml:space="preserve">); ‘angry is red’, where the majority of the motivations were bodily-based </w:t>
      </w:r>
      <w:r w:rsidR="00CC6E21" w:rsidRPr="00970959">
        <w:rPr>
          <w:lang w:val="en-US"/>
        </w:rPr>
        <w:t xml:space="preserve">in </w:t>
      </w:r>
      <w:r w:rsidR="00D000B4" w:rsidRPr="00970959">
        <w:rPr>
          <w:lang w:val="en-US"/>
        </w:rPr>
        <w:t xml:space="preserve">five </w:t>
      </w:r>
      <w:r w:rsidRPr="00970959">
        <w:rPr>
          <w:lang w:val="en-US"/>
        </w:rPr>
        <w:t xml:space="preserve"> of the </w:t>
      </w:r>
      <w:r w:rsidR="00A97DEB" w:rsidRPr="00970959">
        <w:rPr>
          <w:lang w:val="en-US"/>
        </w:rPr>
        <w:t xml:space="preserve">groups </w:t>
      </w:r>
      <w:r w:rsidRPr="00970959">
        <w:rPr>
          <w:lang w:val="en-US"/>
        </w:rPr>
        <w:t xml:space="preserve">(100% in </w:t>
      </w:r>
      <w:r w:rsidR="00A97DEB" w:rsidRPr="00970959">
        <w:rPr>
          <w:lang w:val="en-US"/>
        </w:rPr>
        <w:t xml:space="preserve">the case of the </w:t>
      </w:r>
      <w:r w:rsidRPr="00970959">
        <w:rPr>
          <w:lang w:val="en-US"/>
        </w:rPr>
        <w:t>British</w:t>
      </w:r>
      <w:r w:rsidR="00777A1F" w:rsidRPr="00970959">
        <w:rPr>
          <w:lang w:val="en-US"/>
        </w:rPr>
        <w:t xml:space="preserve">, </w:t>
      </w:r>
      <w:r w:rsidR="00A97DEB" w:rsidRPr="00970959">
        <w:rPr>
          <w:lang w:val="en-US"/>
        </w:rPr>
        <w:t xml:space="preserve">American </w:t>
      </w:r>
      <w:r w:rsidR="00777A1F" w:rsidRPr="00970959">
        <w:rPr>
          <w:lang w:val="en-US"/>
        </w:rPr>
        <w:t xml:space="preserve">and German </w:t>
      </w:r>
      <w:r w:rsidR="00520A10" w:rsidRPr="00970959">
        <w:rPr>
          <w:lang w:val="en-US"/>
        </w:rPr>
        <w:t>participants</w:t>
      </w:r>
      <w:r w:rsidRPr="00970959">
        <w:rPr>
          <w:lang w:val="en-US"/>
        </w:rPr>
        <w:t xml:space="preserve">, between 90% and 100% in the </w:t>
      </w:r>
      <w:r w:rsidR="00A97DEB" w:rsidRPr="00970959">
        <w:rPr>
          <w:lang w:val="en-US"/>
        </w:rPr>
        <w:t xml:space="preserve">case of the </w:t>
      </w:r>
      <w:r w:rsidRPr="00970959">
        <w:rPr>
          <w:lang w:val="en-US"/>
        </w:rPr>
        <w:t>Italian</w:t>
      </w:r>
      <w:r w:rsidR="00D000B4" w:rsidRPr="00970959">
        <w:rPr>
          <w:lang w:val="en-US"/>
        </w:rPr>
        <w:t xml:space="preserve">, </w:t>
      </w:r>
      <w:r w:rsidRPr="00970959">
        <w:rPr>
          <w:lang w:val="en-US"/>
        </w:rPr>
        <w:t xml:space="preserve">Spanish </w:t>
      </w:r>
      <w:r w:rsidR="00D000B4" w:rsidRPr="00970959">
        <w:rPr>
          <w:lang w:val="en-US"/>
        </w:rPr>
        <w:t xml:space="preserve">and Cantonese </w:t>
      </w:r>
      <w:r w:rsidR="00A97DEB" w:rsidRPr="00970959">
        <w:rPr>
          <w:lang w:val="en-US"/>
        </w:rPr>
        <w:t>participants</w:t>
      </w:r>
      <w:r w:rsidRPr="00970959">
        <w:rPr>
          <w:lang w:val="en-US"/>
        </w:rPr>
        <w:t xml:space="preserve">); and ‘furious is red’, where the majority of the motivations were bodily-based in five of the six </w:t>
      </w:r>
      <w:r w:rsidR="00A97DEB" w:rsidRPr="00970959">
        <w:rPr>
          <w:lang w:val="en-US"/>
        </w:rPr>
        <w:t>groups</w:t>
      </w:r>
      <w:r w:rsidRPr="00970959">
        <w:rPr>
          <w:lang w:val="en-US"/>
        </w:rPr>
        <w:t xml:space="preserve"> (between 90% and 100% in </w:t>
      </w:r>
      <w:r w:rsidR="00A97DEB" w:rsidRPr="00970959">
        <w:rPr>
          <w:lang w:val="en-US"/>
        </w:rPr>
        <w:t xml:space="preserve">the case of the </w:t>
      </w:r>
      <w:r w:rsidRPr="00970959">
        <w:rPr>
          <w:lang w:val="en-US"/>
        </w:rPr>
        <w:t xml:space="preserve">Spanish, </w:t>
      </w:r>
      <w:r w:rsidR="00A97DEB" w:rsidRPr="00970959">
        <w:rPr>
          <w:lang w:val="en-US"/>
        </w:rPr>
        <w:t>Cantonese</w:t>
      </w:r>
      <w:r w:rsidRPr="00970959">
        <w:rPr>
          <w:lang w:val="en-US"/>
        </w:rPr>
        <w:t xml:space="preserve"> and German participant</w:t>
      </w:r>
      <w:r w:rsidR="00A97DEB" w:rsidRPr="00970959">
        <w:rPr>
          <w:lang w:val="en-US"/>
        </w:rPr>
        <w:t>s</w:t>
      </w:r>
      <w:r w:rsidRPr="00970959">
        <w:rPr>
          <w:lang w:val="en-US"/>
        </w:rPr>
        <w:t xml:space="preserve">, and between 80% and 90% in the </w:t>
      </w:r>
      <w:r w:rsidR="00A97DEB" w:rsidRPr="00970959">
        <w:rPr>
          <w:lang w:val="en-US"/>
        </w:rPr>
        <w:t>case of the American</w:t>
      </w:r>
      <w:r w:rsidRPr="00970959">
        <w:rPr>
          <w:lang w:val="en-US"/>
        </w:rPr>
        <w:t xml:space="preserve"> and </w:t>
      </w:r>
      <w:r w:rsidR="00A97DEB" w:rsidRPr="00970959">
        <w:rPr>
          <w:lang w:val="en-US"/>
        </w:rPr>
        <w:t>British</w:t>
      </w:r>
      <w:r w:rsidRPr="00970959">
        <w:rPr>
          <w:lang w:val="en-US"/>
        </w:rPr>
        <w:t xml:space="preserve"> participants). These findings suggest that the most bodily-based associations were especially likely to be shared across </w:t>
      </w:r>
      <w:r w:rsidR="00DF7841" w:rsidRPr="00970959">
        <w:rPr>
          <w:lang w:val="en-US"/>
        </w:rPr>
        <w:t xml:space="preserve">languages and </w:t>
      </w:r>
      <w:r w:rsidRPr="00970959">
        <w:rPr>
          <w:lang w:val="en-US"/>
        </w:rPr>
        <w:t xml:space="preserve">cultures. </w:t>
      </w:r>
    </w:p>
    <w:p w14:paraId="30B77390" w14:textId="142EDF03" w:rsidR="00335BF7" w:rsidRPr="00970959" w:rsidRDefault="00335BF7" w:rsidP="008B1BC6">
      <w:pPr>
        <w:pStyle w:val="Ttulo2"/>
      </w:pPr>
      <w:bookmarkStart w:id="153" w:name="_Toc120712797"/>
      <w:r w:rsidRPr="00970959">
        <w:lastRenderedPageBreak/>
        <w:t>5.</w:t>
      </w:r>
      <w:r w:rsidR="005C3808" w:rsidRPr="00970959">
        <w:t>7</w:t>
      </w:r>
      <w:r w:rsidRPr="00970959">
        <w:tab/>
        <w:t>Conclusion</w:t>
      </w:r>
      <w:bookmarkEnd w:id="153"/>
    </w:p>
    <w:p w14:paraId="08D9384D" w14:textId="1F4E103C" w:rsidR="00335BF7" w:rsidRPr="00970959" w:rsidRDefault="00335BF7" w:rsidP="00335BF7">
      <w:pPr>
        <w:tabs>
          <w:tab w:val="left" w:pos="1107"/>
        </w:tabs>
        <w:jc w:val="both"/>
        <w:rPr>
          <w:rFonts w:cstheme="minorHAnsi"/>
        </w:rPr>
      </w:pPr>
      <w:r w:rsidRPr="00970959">
        <w:t xml:space="preserve">In our exploration of motivation types, we found a degree of convergence across the </w:t>
      </w:r>
      <w:r w:rsidR="001701BA" w:rsidRPr="00970959">
        <w:t>six groups of participants</w:t>
      </w:r>
      <w:r w:rsidRPr="00970959">
        <w:t>. In general, when a motivation type was given, the most common choice was ‘cross</w:t>
      </w:r>
      <w:r w:rsidR="00CC6E21" w:rsidRPr="00970959">
        <w:t>-</w:t>
      </w:r>
      <w:r w:rsidRPr="00970959">
        <w:t>modal’, then ‘environmental’</w:t>
      </w:r>
      <w:r w:rsidR="00CC6E21" w:rsidRPr="00970959">
        <w:t>,</w:t>
      </w:r>
      <w:r w:rsidRPr="00970959">
        <w:t xml:space="preserve"> then ‘bodily-motivated’</w:t>
      </w:r>
      <w:r w:rsidR="00CC6E21" w:rsidRPr="00970959">
        <w:t>,</w:t>
      </w:r>
      <w:r w:rsidRPr="00970959">
        <w:t xml:space="preserve"> then ‘linguistic’. However, we also found substantial variation. </w:t>
      </w:r>
      <w:r w:rsidRPr="00970959">
        <w:rPr>
          <w:rFonts w:cstheme="minorHAnsi"/>
        </w:rPr>
        <w:t xml:space="preserve">For example, the motivations provided by the </w:t>
      </w:r>
      <w:r w:rsidR="001E5497" w:rsidRPr="00970959">
        <w:rPr>
          <w:rFonts w:cstheme="minorHAnsi"/>
        </w:rPr>
        <w:t xml:space="preserve">Spanish, Italian, and British </w:t>
      </w:r>
      <w:r w:rsidR="001701BA" w:rsidRPr="00970959">
        <w:rPr>
          <w:rFonts w:cstheme="minorHAnsi"/>
        </w:rPr>
        <w:t>participants</w:t>
      </w:r>
      <w:r w:rsidRPr="00970959">
        <w:rPr>
          <w:rFonts w:cstheme="minorHAnsi"/>
        </w:rPr>
        <w:t xml:space="preserve"> were significantly more cross-modal, environmental and linguistic than those provided by the other participants</w:t>
      </w:r>
      <w:r w:rsidR="001E5497" w:rsidRPr="00970959">
        <w:rPr>
          <w:rFonts w:cstheme="minorHAnsi"/>
        </w:rPr>
        <w:t>.</w:t>
      </w:r>
    </w:p>
    <w:p w14:paraId="1051A569" w14:textId="77777777" w:rsidR="00335BF7" w:rsidRPr="00970959" w:rsidRDefault="00335BF7" w:rsidP="00335BF7">
      <w:pPr>
        <w:tabs>
          <w:tab w:val="left" w:pos="1107"/>
        </w:tabs>
        <w:jc w:val="both"/>
      </w:pPr>
    </w:p>
    <w:p w14:paraId="274372E8" w14:textId="64927528" w:rsidR="00335BF7" w:rsidRPr="00970959" w:rsidRDefault="0B4C9179" w:rsidP="00335BF7">
      <w:pPr>
        <w:spacing w:after="120"/>
        <w:jc w:val="both"/>
      </w:pPr>
      <w:r w:rsidRPr="00970959">
        <w:t xml:space="preserve">We also looked at whether any of the motivations correspond closely to any of the colours or the emotions. In other words, we looked at how the </w:t>
      </w:r>
      <w:r w:rsidR="00C86131" w:rsidRPr="00970959">
        <w:t xml:space="preserve">emotions and the </w:t>
      </w:r>
      <w:r w:rsidRPr="00970959">
        <w:t xml:space="preserve">colours </w:t>
      </w:r>
      <w:r w:rsidR="00C86131" w:rsidRPr="00970959">
        <w:t xml:space="preserve">with which </w:t>
      </w:r>
      <w:r w:rsidR="5574CF84" w:rsidRPr="00970959">
        <w:t>t</w:t>
      </w:r>
      <w:r w:rsidR="00C86131" w:rsidRPr="00970959">
        <w:t xml:space="preserve">hey are associated </w:t>
      </w:r>
      <w:r w:rsidRPr="00970959">
        <w:t xml:space="preserve">vary in terms of the motivations that they ‘attract’. Interestingly, emotion-colour associations involving negative emotions (such as ‘sad’ or ‘jealous’) were most likely to be motivated by references to idioms, suggesting that metaphorical idioms are predominantly negative across all six </w:t>
      </w:r>
      <w:r w:rsidR="003504E9" w:rsidRPr="00970959">
        <w:t>of the linguistic/cultural groups that were investigated in this study</w:t>
      </w:r>
      <w:r w:rsidRPr="00970959">
        <w:t>.</w:t>
      </w:r>
      <w:r w:rsidR="001E5497" w:rsidRPr="00970959">
        <w:rPr>
          <w:rStyle w:val="Refdenotaalpie"/>
        </w:rPr>
        <w:footnoteReference w:id="15"/>
      </w:r>
      <w:r w:rsidRPr="00970959">
        <w:t xml:space="preserve"> Conversely, emotion-colour associations involving positive emotions (such as ‘happy’ or ‘calm’) were most likely to be motivated by references to the natural environment, possibly reflecting the fact that in general, the natural environment has a positive effect on people’s emotions.</w:t>
      </w:r>
      <w:r w:rsidR="00C86131" w:rsidRPr="00970959">
        <w:t xml:space="preserve"> We found that associations involving shades of red were particularly likely to involve bodily-based motivation. </w:t>
      </w:r>
      <w:r w:rsidRPr="00970959">
        <w:t xml:space="preserve">Finally, </w:t>
      </w:r>
      <w:r w:rsidR="00C86131" w:rsidRPr="00970959">
        <w:t xml:space="preserve">we saw that </w:t>
      </w:r>
      <w:r w:rsidRPr="00970959">
        <w:t xml:space="preserve">those associations that were most likely to receive a bodily-based motivation were most likely to be shared across </w:t>
      </w:r>
      <w:r w:rsidR="003504E9" w:rsidRPr="00970959">
        <w:t>different linguistic/cultural groups</w:t>
      </w:r>
      <w:r w:rsidRPr="00970959">
        <w:t xml:space="preserve">, which lends support to theories in cognitive linguistics relating to the </w:t>
      </w:r>
      <w:r w:rsidR="003504E9" w:rsidRPr="00970959">
        <w:t>‘</w:t>
      </w:r>
      <w:r w:rsidRPr="00970959">
        <w:t>universality</w:t>
      </w:r>
      <w:r w:rsidR="003504E9" w:rsidRPr="00970959">
        <w:t>’</w:t>
      </w:r>
      <w:r w:rsidRPr="00970959">
        <w:t xml:space="preserve"> of embodied metaphor.</w:t>
      </w:r>
    </w:p>
    <w:p w14:paraId="619BE5E0" w14:textId="77777777" w:rsidR="00335BF7" w:rsidRPr="00970959" w:rsidRDefault="00335BF7" w:rsidP="00335BF7"/>
    <w:p w14:paraId="050EC6C8" w14:textId="2346E810" w:rsidR="00492C69" w:rsidRPr="00970959" w:rsidRDefault="00492C69" w:rsidP="00BA6922">
      <w:pPr>
        <w:spacing w:after="120"/>
        <w:jc w:val="both"/>
      </w:pPr>
    </w:p>
    <w:p w14:paraId="5CCED87E" w14:textId="77777777" w:rsidR="00F50C26" w:rsidRPr="00970959" w:rsidRDefault="00F50C26" w:rsidP="00BA6922">
      <w:pPr>
        <w:spacing w:after="120"/>
        <w:ind w:left="720"/>
        <w:jc w:val="both"/>
      </w:pPr>
    </w:p>
    <w:p w14:paraId="01E246AB" w14:textId="7E34D96B" w:rsidR="00284C44" w:rsidRPr="00970959" w:rsidRDefault="00E45D54" w:rsidP="00474B8A">
      <w:pPr>
        <w:spacing w:line="276" w:lineRule="auto"/>
        <w:jc w:val="both"/>
        <w:rPr>
          <w:sz w:val="40"/>
          <w:szCs w:val="40"/>
        </w:rPr>
      </w:pPr>
      <w:bookmarkStart w:id="154" w:name="_lihqtsigix7j" w:colFirst="0" w:colLast="0"/>
      <w:bookmarkStart w:id="155" w:name="_Toc51757140"/>
      <w:bookmarkEnd w:id="154"/>
      <w:r w:rsidRPr="00970959">
        <w:br w:type="page"/>
      </w:r>
    </w:p>
    <w:p w14:paraId="4C356717" w14:textId="77777777" w:rsidR="00284C44" w:rsidRPr="00970959" w:rsidRDefault="00284C44" w:rsidP="00BA6922">
      <w:pPr>
        <w:pStyle w:val="Ttulo1"/>
        <w:spacing w:before="0"/>
        <w:rPr>
          <w:rFonts w:cs="Times New Roman"/>
        </w:rPr>
      </w:pPr>
    </w:p>
    <w:p w14:paraId="52994129" w14:textId="6477E951" w:rsidR="00F50C26" w:rsidRPr="00970959" w:rsidRDefault="0031547D" w:rsidP="00474B8A">
      <w:pPr>
        <w:pStyle w:val="Ttulo1"/>
      </w:pPr>
      <w:bookmarkStart w:id="156" w:name="_3fnzcn8e7ix8" w:colFirst="0" w:colLast="0"/>
      <w:bookmarkStart w:id="157" w:name="_Toc51757161"/>
      <w:bookmarkStart w:id="158" w:name="_Toc120712798"/>
      <w:bookmarkEnd w:id="155"/>
      <w:bookmarkEnd w:id="156"/>
      <w:r w:rsidRPr="00970959">
        <w:t>Section</w:t>
      </w:r>
      <w:r w:rsidR="00FD45D4" w:rsidRPr="00970959">
        <w:t xml:space="preserve"> </w:t>
      </w:r>
      <w:r w:rsidR="00F15524" w:rsidRPr="00970959">
        <w:t>6</w:t>
      </w:r>
      <w:r w:rsidR="00FD45D4" w:rsidRPr="00970959">
        <w:t xml:space="preserve"> </w:t>
      </w:r>
      <w:r w:rsidR="00FE225A" w:rsidRPr="00970959">
        <w:tab/>
      </w:r>
      <w:r w:rsidR="00916AC3" w:rsidRPr="00970959">
        <w:t>General C</w:t>
      </w:r>
      <w:r w:rsidR="00FD45D4" w:rsidRPr="00970959">
        <w:t>onclusion</w:t>
      </w:r>
      <w:bookmarkEnd w:id="157"/>
      <w:r w:rsidR="00916AC3" w:rsidRPr="00970959">
        <w:t>s</w:t>
      </w:r>
      <w:bookmarkEnd w:id="158"/>
    </w:p>
    <w:p w14:paraId="5FBA9CEE" w14:textId="05D74F5A" w:rsidR="00A048AF" w:rsidRPr="00970959" w:rsidRDefault="28BBDD58" w:rsidP="00FE225A">
      <w:pPr>
        <w:spacing w:after="120"/>
        <w:jc w:val="both"/>
      </w:pPr>
      <w:r w:rsidRPr="00970959">
        <w:t>We saw in the introduction that humans have a complex, emotional relationship with colour</w:t>
      </w:r>
      <w:r w:rsidR="001C411C" w:rsidRPr="00970959">
        <w:t xml:space="preserve">. We argued </w:t>
      </w:r>
      <w:r w:rsidRPr="00970959">
        <w:t>that by exploring this relationship in depth</w:t>
      </w:r>
      <w:r w:rsidR="00FA5FE7" w:rsidRPr="00970959">
        <w:t xml:space="preserve">, </w:t>
      </w:r>
      <w:r w:rsidRPr="00970959">
        <w:t xml:space="preserve">looking at how it varies across languages, </w:t>
      </w:r>
      <w:r w:rsidR="00FA5FE7" w:rsidRPr="00970959">
        <w:t xml:space="preserve">exploring the explanations that people provide for the associations that they make, and analysing them through the lens of metaphor, </w:t>
      </w:r>
      <w:r w:rsidRPr="00970959">
        <w:t xml:space="preserve">we may gain more insights into the different ways in which humans </w:t>
      </w:r>
      <w:r w:rsidR="0063032E" w:rsidRPr="00970959">
        <w:t>express</w:t>
      </w:r>
      <w:r w:rsidRPr="00970959">
        <w:t xml:space="preserve"> emotions</w:t>
      </w:r>
      <w:r w:rsidR="0063032E" w:rsidRPr="00970959">
        <w:t xml:space="preserve"> through colour, and the reasons why they do so</w:t>
      </w:r>
      <w:r w:rsidRPr="00970959">
        <w:t>.</w:t>
      </w:r>
    </w:p>
    <w:p w14:paraId="7B83ED17" w14:textId="269778BA" w:rsidR="00487ABD" w:rsidRPr="00970959" w:rsidRDefault="28BBDD58" w:rsidP="00FE225A">
      <w:pPr>
        <w:spacing w:after="120"/>
        <w:jc w:val="both"/>
      </w:pPr>
      <w:r w:rsidRPr="00970959">
        <w:t xml:space="preserve">To this end, </w:t>
      </w:r>
      <w:r w:rsidR="00E60772" w:rsidRPr="00970959">
        <w:t>we have</w:t>
      </w:r>
      <w:r w:rsidRPr="00970959">
        <w:t xml:space="preserve"> present</w:t>
      </w:r>
      <w:r w:rsidR="00E60772" w:rsidRPr="00970959">
        <w:t>ed</w:t>
      </w:r>
      <w:r w:rsidRPr="00970959">
        <w:t xml:space="preserve"> findings from a large-scale investigation (with </w:t>
      </w:r>
      <w:r w:rsidR="00750978" w:rsidRPr="00970959">
        <w:t>568</w:t>
      </w:r>
      <w:r w:rsidRPr="00970959">
        <w:t xml:space="preserve"> participants, based in the United Kingdom, The United States, Spain, Italy, Germany and Hong Kong) in which we explored the relationship between emotions and colours in depth. We investigated the extent to which hue, saturation and lightness of a colour map onto the ‘meaning’, </w:t>
      </w:r>
      <w:r w:rsidR="002268E3" w:rsidRPr="00970959">
        <w:t>intensity</w:t>
      </w:r>
      <w:r w:rsidRPr="00970959">
        <w:t xml:space="preserve"> and valence of an emotion, identified the reasons that people provide for these associations and measured the extent of cross-cultural variation in the associations that are formed</w:t>
      </w:r>
      <w:r w:rsidR="0083250B" w:rsidRPr="00970959">
        <w:t xml:space="preserve">. </w:t>
      </w:r>
      <w:bookmarkStart w:id="159" w:name="_Hlk118899110"/>
      <w:r w:rsidR="0083250B" w:rsidRPr="00970959">
        <w:t>Most</w:t>
      </w:r>
      <w:r w:rsidRPr="00970959">
        <w:t xml:space="preserve"> </w:t>
      </w:r>
      <w:r w:rsidR="0063032E" w:rsidRPr="00970959">
        <w:t>importantly,</w:t>
      </w:r>
      <w:r w:rsidRPr="00970959">
        <w:t xml:space="preserve"> </w:t>
      </w:r>
      <w:r w:rsidR="0083250B" w:rsidRPr="00970959">
        <w:t xml:space="preserve">we investigated </w:t>
      </w:r>
      <w:r w:rsidRPr="00970959">
        <w:t xml:space="preserve">the reasons that </w:t>
      </w:r>
      <w:r w:rsidR="0083250B" w:rsidRPr="00970959">
        <w:t>are</w:t>
      </w:r>
      <w:r w:rsidRPr="00970959">
        <w:t xml:space="preserve"> offer</w:t>
      </w:r>
      <w:r w:rsidR="0083250B" w:rsidRPr="00970959">
        <w:t>ed</w:t>
      </w:r>
      <w:r w:rsidRPr="00970959">
        <w:t xml:space="preserve"> for them. </w:t>
      </w:r>
      <w:bookmarkEnd w:id="159"/>
      <w:r w:rsidRPr="00970959">
        <w:t xml:space="preserve">In particular, we sought to establish whether meaning, </w:t>
      </w:r>
      <w:r w:rsidR="002268E3" w:rsidRPr="00970959">
        <w:t>intensity</w:t>
      </w:r>
      <w:r w:rsidRPr="00970959">
        <w:t xml:space="preserve"> and valence map neatly onto hue, saturation and lightness, and whether these relationships</w:t>
      </w:r>
      <w:r w:rsidR="0063032E" w:rsidRPr="00970959">
        <w:t>, and the reasons that offered for them</w:t>
      </w:r>
      <w:r w:rsidRPr="00970959">
        <w:t xml:space="preserve"> vary according to the linguistic background of the participants. </w:t>
      </w:r>
    </w:p>
    <w:p w14:paraId="6CDAA0F2" w14:textId="3F8A3191" w:rsidR="00C1798E" w:rsidRPr="00970959" w:rsidRDefault="0063032E" w:rsidP="00487ABD">
      <w:pPr>
        <w:spacing w:after="120"/>
        <w:jc w:val="both"/>
      </w:pPr>
      <w:r w:rsidRPr="00970959">
        <w:t xml:space="preserve">We have found evidence to suggest that metaphoric </w:t>
      </w:r>
      <w:r w:rsidR="00C1798E" w:rsidRPr="00970959">
        <w:t>(</w:t>
      </w:r>
      <w:r w:rsidRPr="00970959">
        <w:t>and metonymic</w:t>
      </w:r>
      <w:r w:rsidR="00C1798E" w:rsidRPr="00970959">
        <w:t>)</w:t>
      </w:r>
      <w:r w:rsidRPr="00970959">
        <w:t xml:space="preserve"> </w:t>
      </w:r>
      <w:r w:rsidR="00C1798E" w:rsidRPr="00970959">
        <w:t>language and thought</w:t>
      </w:r>
      <w:r w:rsidRPr="00970959">
        <w:t xml:space="preserve"> play a key role on a number of levels in the formation of emotion-colour associations, and that, as with metaphor </w:t>
      </w:r>
      <w:r w:rsidR="00C1798E" w:rsidRPr="00970959">
        <w:t>m</w:t>
      </w:r>
      <w:r w:rsidRPr="00970959">
        <w:t>ore generally,</w:t>
      </w:r>
      <w:r w:rsidR="004A35ED" w:rsidRPr="00970959">
        <w:t xml:space="preserve"> this</w:t>
      </w:r>
      <w:r w:rsidRPr="00970959">
        <w:t xml:space="preserve"> </w:t>
      </w:r>
      <w:r w:rsidR="00C1798E" w:rsidRPr="00970959">
        <w:t xml:space="preserve">takes a range of forms. We have found support for a </w:t>
      </w:r>
      <w:r w:rsidR="008B0423" w:rsidRPr="00970959">
        <w:t>strong</w:t>
      </w:r>
      <w:r w:rsidR="00C1798E" w:rsidRPr="00970959">
        <w:t xml:space="preserve"> metaphorical connection between the valence of the emotion and the lightness of the colours with which it is associated and between the intensity of an emotion and the saturation level of the colours with which it is associated. </w:t>
      </w:r>
      <w:bookmarkStart w:id="160" w:name="_Hlk104807817"/>
      <w:r w:rsidR="00C1798E" w:rsidRPr="00970959">
        <w:t>We have found however that the strength of this association varies according to the linguistic background of the speaker, and</w:t>
      </w:r>
      <w:r w:rsidR="00355170" w:rsidRPr="00970959">
        <w:t xml:space="preserve"> </w:t>
      </w:r>
      <w:r w:rsidR="004A35ED" w:rsidRPr="00970959">
        <w:t xml:space="preserve">to some extent </w:t>
      </w:r>
      <w:r w:rsidR="00355170" w:rsidRPr="00970959">
        <w:t>according t</w:t>
      </w:r>
      <w:r w:rsidR="00C1798E" w:rsidRPr="00970959">
        <w:t xml:space="preserve">o the gender of the prompt. </w:t>
      </w:r>
    </w:p>
    <w:bookmarkEnd w:id="160"/>
    <w:p w14:paraId="086FABC2" w14:textId="55E9A080" w:rsidR="00C1798E" w:rsidRPr="00970959" w:rsidRDefault="00C1798E" w:rsidP="00487ABD">
      <w:pPr>
        <w:spacing w:after="120"/>
        <w:jc w:val="both"/>
      </w:pPr>
      <w:r w:rsidRPr="00970959">
        <w:t xml:space="preserve">As for the explanations that were offered for the associations, we have found that cross-modal motivations are the most common </w:t>
      </w:r>
      <w:r w:rsidR="008B0423" w:rsidRPr="00970959">
        <w:t>explanation</w:t>
      </w:r>
      <w:r w:rsidRPr="00970959">
        <w:t xml:space="preserve">, and that these draw heavily on </w:t>
      </w:r>
      <w:r w:rsidR="008B0423" w:rsidRPr="00970959">
        <w:t xml:space="preserve">different kinds of metaphor, including personification and the identification of vehicle-neutral mapping adjuncts </w:t>
      </w:r>
      <w:r w:rsidR="008B0423" w:rsidRPr="00970959">
        <w:fldChar w:fldCharType="begin"/>
      </w:r>
      <w:r w:rsidR="00B20965" w:rsidRPr="00970959">
        <w:instrText xml:space="preserve"> ADDIN ZOTERO_ITEM CSL_CITATION {"citationID":"XUaJiC85","properties":{"formattedCitation":"(Barnden et al., 2003)","plainCitation":"(Barnden et al., 2003)","noteIndex":0},"citationItems":[{"id":391,"uris":["http://zotero.org/users/6094700/items/D76QWYIU"],"itemData":{"id":391,"type":"paper-conference","event-title":"Conference Companion to the 10th Conference of the European                                               Chapter of the Association for Computational Linguistics (EACL 2003)","page":"57-61","publisher":"Conference Companion to the 10th Conference of the European                                               Chapter of the Association for Computational Linguistics (EACL 2003), Association for Computational Linguistics","title":"Domain-transcending mappings in a system for metaphorical reasoning","author":[{"family":"Barnden","given":"John A"},{"family":"Glasbey","given":"Sheila R"},{"family":"Lee","given":"Mark G"},{"family":"Wallington","given":"Alan M"}],"issued":{"date-parts":[["2003"]]}}}],"schema":"https://github.com/citation-style-language/schema/raw/master/csl-citation.json"} </w:instrText>
      </w:r>
      <w:r w:rsidR="008B0423" w:rsidRPr="00970959">
        <w:fldChar w:fldCharType="separate"/>
      </w:r>
      <w:r w:rsidR="008B0423" w:rsidRPr="00970959">
        <w:t>(Barnden et al., 2003)</w:t>
      </w:r>
      <w:r w:rsidR="008B0423" w:rsidRPr="00970959">
        <w:fldChar w:fldCharType="end"/>
      </w:r>
      <w:r w:rsidR="008B0423" w:rsidRPr="00970959">
        <w:t>. Environmental motivations were also common, and these tended to involve metonymic cause-effect relationships between the colour associated with a certain environmental</w:t>
      </w:r>
      <w:r w:rsidR="004A35ED" w:rsidRPr="00970959">
        <w:t xml:space="preserve"> aspect</w:t>
      </w:r>
      <w:r w:rsidR="008B0423" w:rsidRPr="00970959">
        <w:t xml:space="preserve"> and the emotional effect that </w:t>
      </w:r>
      <w:r w:rsidR="004A35ED" w:rsidRPr="00970959">
        <w:t>it may have</w:t>
      </w:r>
      <w:r w:rsidR="008B0423" w:rsidRPr="00970959">
        <w:t xml:space="preserve"> on an individual. Similarly, bodily-based explanations also drew on metonymic connections between the physical effect o</w:t>
      </w:r>
      <w:r w:rsidR="004A35ED" w:rsidRPr="00970959">
        <w:t>f</w:t>
      </w:r>
      <w:r w:rsidR="008B0423" w:rsidRPr="00970959">
        <w:t xml:space="preserve"> an emotion and the colour that it is associated with. And finally, linguistic motivations tended to draw on established metaphorical connections in the languages investigated.</w:t>
      </w:r>
    </w:p>
    <w:p w14:paraId="586A36D7" w14:textId="4214B2F0" w:rsidR="00AA245B" w:rsidRPr="00970959" w:rsidRDefault="008B0423" w:rsidP="00AA245B">
      <w:pPr>
        <w:spacing w:after="120"/>
        <w:jc w:val="both"/>
      </w:pPr>
      <w:r w:rsidRPr="00970959">
        <w:t xml:space="preserve">These findings suggest that emotion-colour associations are shaped by </w:t>
      </w:r>
      <w:r w:rsidR="000C7ACE" w:rsidRPr="00970959">
        <w:t xml:space="preserve">a number of factors, including </w:t>
      </w:r>
      <w:r w:rsidRPr="00970959">
        <w:t xml:space="preserve">the ways in which we respond </w:t>
      </w:r>
      <w:r w:rsidR="000C7ACE" w:rsidRPr="00970959">
        <w:t>physically to both the natural and the man</w:t>
      </w:r>
      <w:r w:rsidR="004A35ED" w:rsidRPr="00970959">
        <w:t>-</w:t>
      </w:r>
      <w:r w:rsidR="000C7ACE" w:rsidRPr="00970959">
        <w:t>made environment</w:t>
      </w:r>
      <w:r w:rsidRPr="00970959">
        <w:t xml:space="preserve">, </w:t>
      </w:r>
      <w:r w:rsidR="28BBDD58" w:rsidRPr="00970959">
        <w:t xml:space="preserve">our </w:t>
      </w:r>
      <w:r w:rsidR="000C7ACE" w:rsidRPr="00970959">
        <w:t xml:space="preserve">intrinsic responses to the colours themselves, </w:t>
      </w:r>
      <w:r w:rsidRPr="00970959">
        <w:t xml:space="preserve">and the linguistic environment in which we operate. These can all serve as a basis for metaphorical and metonymic connections which </w:t>
      </w:r>
      <w:r w:rsidR="000C7ACE" w:rsidRPr="00970959">
        <w:t xml:space="preserve">can take several different forms. At times, they can be highly creative and employ elements of personification, whilst in other cases, they draw on conventional metaphors or established conceptual mappings. All of these are susceptible to variation across languages though core </w:t>
      </w:r>
      <w:r w:rsidR="000C7ACE" w:rsidRPr="00970959">
        <w:lastRenderedPageBreak/>
        <w:t>relationships such as the relationships between valence and lightness and between intensity and saturation appear to operate across all the language</w:t>
      </w:r>
      <w:r w:rsidR="006B5B11" w:rsidRPr="00970959">
        <w:t xml:space="preserve">s </w:t>
      </w:r>
      <w:r w:rsidR="000C7ACE" w:rsidRPr="00970959">
        <w:t xml:space="preserve">investigated. </w:t>
      </w:r>
      <w:r w:rsidR="000C7ACE" w:rsidRPr="00970959">
        <w:rPr>
          <w:lang w:val="en" w:eastAsia="en-GB"/>
        </w:rPr>
        <w:t>More positive emotions tend to be associated with lighter colours and more intense emotions tend to be associated with more saturated colours, across the board, but there are cross-cultural differences both in terms of the overall levels of lightness and saturation and in terms of the degree to which these properties are associated with one another.</w:t>
      </w:r>
      <w:r w:rsidR="000C7ACE" w:rsidRPr="00970959">
        <w:t xml:space="preserve"> We have seen some evidence of an apparent ‘typicality’ effect with some of the colours</w:t>
      </w:r>
      <w:r w:rsidR="000C0A9A" w:rsidRPr="00970959">
        <w:t xml:space="preserve"> for the cultures and languages analysed</w:t>
      </w:r>
      <w:r w:rsidR="004A35ED" w:rsidRPr="00970959">
        <w:t xml:space="preserve"> in that it tends to be a specific shade of red that is associated with angry, or furious in all languages</w:t>
      </w:r>
      <w:r w:rsidR="000C7ACE" w:rsidRPr="00970959">
        <w:t xml:space="preserve">. </w:t>
      </w:r>
      <w:r w:rsidR="28BBDD58" w:rsidRPr="00970959">
        <w:t xml:space="preserve">We have </w:t>
      </w:r>
      <w:r w:rsidR="000C7ACE" w:rsidRPr="00970959">
        <w:t xml:space="preserve">also </w:t>
      </w:r>
      <w:r w:rsidR="28BBDD58" w:rsidRPr="00970959">
        <w:t>found that typological diversity and the geographical distances between languages are somewhat reflected in the array of emotion-colour associations that are provided by their speakers</w:t>
      </w:r>
      <w:r w:rsidR="000C7ACE" w:rsidRPr="00970959">
        <w:t xml:space="preserve">, </w:t>
      </w:r>
      <w:r w:rsidR="004A35ED" w:rsidRPr="00970959">
        <w:t xml:space="preserve">which suggest that cultural proximity also plays a role, </w:t>
      </w:r>
      <w:r w:rsidR="000C7ACE" w:rsidRPr="00970959">
        <w:t>but that there are some exceptions to this</w:t>
      </w:r>
      <w:r w:rsidR="28BBDD58" w:rsidRPr="00970959">
        <w:t xml:space="preserve">. </w:t>
      </w:r>
      <w:bookmarkStart w:id="161" w:name="_Hlk92894546"/>
    </w:p>
    <w:p w14:paraId="00F6CC05" w14:textId="1EC9A294" w:rsidR="006B5B11" w:rsidRPr="00970959" w:rsidRDefault="006B5B11" w:rsidP="00AA245B">
      <w:pPr>
        <w:spacing w:after="120"/>
        <w:jc w:val="both"/>
        <w:rPr>
          <w:lang w:val="en-US" w:eastAsia="en-GB"/>
        </w:rPr>
      </w:pPr>
      <w:r w:rsidRPr="00970959">
        <w:rPr>
          <w:lang w:eastAsia="en-GB"/>
        </w:rPr>
        <w:t>W</w:t>
      </w:r>
      <w:r w:rsidRPr="00970959">
        <w:rPr>
          <w:lang w:val="en" w:eastAsia="en-GB"/>
        </w:rPr>
        <w:t>hen</w:t>
      </w:r>
      <w:r w:rsidRPr="00970959">
        <w:rPr>
          <w:lang w:eastAsia="en-GB"/>
        </w:rPr>
        <w:t xml:space="preserve"> we looked at the gender of the prompt, we saw that masculine adjectives exhibited a stronger relationship between valence and lightness than feminine adjectives. The strongest differences were found at the more negative end of the scale suggesting that when negative emotions are presented, they are more likely to be associated with darker colours when they appear in the masculine form than when they appear in the feminine form. </w:t>
      </w:r>
      <w:r w:rsidRPr="00970959">
        <w:rPr>
          <w:lang w:val="en-US" w:eastAsia="en-GB"/>
        </w:rPr>
        <w:t>No differences were found between masculine and feminine adjectives for the relationship between intensity and saturation.</w:t>
      </w:r>
    </w:p>
    <w:bookmarkEnd w:id="161"/>
    <w:p w14:paraId="37A316AE" w14:textId="59C3EE79" w:rsidR="00EF5671" w:rsidRPr="00970959" w:rsidRDefault="00EF5671" w:rsidP="000C7ACE">
      <w:pPr>
        <w:tabs>
          <w:tab w:val="left" w:pos="1107"/>
        </w:tabs>
        <w:spacing w:after="120"/>
        <w:jc w:val="both"/>
        <w:rPr>
          <w:rFonts w:cstheme="minorHAnsi"/>
        </w:rPr>
      </w:pPr>
      <w:r w:rsidRPr="00970959">
        <w:t>Turning to the reasons that our participants offered for their choices, we have seen</w:t>
      </w:r>
      <w:r w:rsidR="001E42E7" w:rsidRPr="00970959">
        <w:t xml:space="preserve"> that, i</w:t>
      </w:r>
      <w:r w:rsidR="0099723C" w:rsidRPr="00970959">
        <w:t>nterestingly, the cross</w:t>
      </w:r>
      <w:r w:rsidR="004A35ED" w:rsidRPr="00970959">
        <w:t>-</w:t>
      </w:r>
      <w:r w:rsidR="0099723C" w:rsidRPr="00970959">
        <w:t xml:space="preserve">modal associations appeared to be the most ‘metaphorical’ type of </w:t>
      </w:r>
      <w:r w:rsidR="0003512A" w:rsidRPr="00970959">
        <w:t>motivation type</w:t>
      </w:r>
      <w:r w:rsidR="0099723C" w:rsidRPr="00970959">
        <w:t xml:space="preserve">, involving personification and ‘universal’ mapping adjuncts. </w:t>
      </w:r>
      <w:r w:rsidRPr="00970959">
        <w:t xml:space="preserve">However, we also found substantial variation. </w:t>
      </w:r>
      <w:r w:rsidRPr="00970959">
        <w:rPr>
          <w:rFonts w:cstheme="minorHAnsi"/>
        </w:rPr>
        <w:t xml:space="preserve">For example, the motivations provided by the Spanish, Italian, and British participants were significantly more cross-modal, environmental and linguistic than those provided by the other participants. </w:t>
      </w:r>
      <w:r w:rsidRPr="00970959">
        <w:t xml:space="preserve">Interestingly, we have found that emotion-colour associations involving negative emotions are most likely to be motivated by references to idioms, suggesting that metaphorical idioms are predominantly negative across all six of the linguistic/cultural groups that were investigated in this study. Conversely, emotion-colour associations involving positive emotions are most likely to be motivated by references to the natural environment, possibly reflecting the fact that in general, the natural environment has a positive effect on people’s emotions. Finally, we have seen that those associations that were most likely to receive a bodily-based motivation are most likely to be shared across different linguistic/cultural groups, which </w:t>
      </w:r>
      <w:r w:rsidR="00DC6D72" w:rsidRPr="00970959">
        <w:t xml:space="preserve">as we saw above, </w:t>
      </w:r>
      <w:r w:rsidRPr="00970959">
        <w:t>lends support to theories in cognitive linguistics relating to the ‘universality’ of embodied metaphor.</w:t>
      </w:r>
    </w:p>
    <w:p w14:paraId="672D0AAA" w14:textId="3C7D738F" w:rsidR="00E60772" w:rsidRPr="00970959" w:rsidRDefault="28BBDD58" w:rsidP="001E42E7">
      <w:pPr>
        <w:shd w:val="clear" w:color="auto" w:fill="FFFFFF" w:themeFill="background1"/>
        <w:spacing w:after="120"/>
        <w:jc w:val="both"/>
        <w:rPr>
          <w:lang w:eastAsia="en-GB"/>
        </w:rPr>
      </w:pPr>
      <w:r w:rsidRPr="00970959">
        <w:rPr>
          <w:lang w:eastAsia="en-GB"/>
        </w:rPr>
        <w:t xml:space="preserve">These findings suggest that our experiences with colours (in the natural world, in our cultural environments and in language) play an important role both in the ways in which we experience our own emotions and in the ways in which perceive the emotional lives of others. Colours themselves are often endowed with ‘human’ characteristics (e.g. ‘That blue is blue and proud!) and we respond to colours in our environment in highly emotional ways, which are largely positive, with many participants commenting on how the blue of the sea or the sky makes them feel calm or that the sun makes them feel happy. In contrast, associations between negative emotions and colours are more likely to evoke ‘linguistic’ explanations as </w:t>
      </w:r>
      <w:r w:rsidR="006B5B11" w:rsidRPr="00970959">
        <w:rPr>
          <w:lang w:eastAsia="en-GB"/>
        </w:rPr>
        <w:t xml:space="preserve">they </w:t>
      </w:r>
      <w:r w:rsidRPr="00970959">
        <w:rPr>
          <w:lang w:eastAsia="en-GB"/>
        </w:rPr>
        <w:t>are more likely to have been encoded in language</w:t>
      </w:r>
      <w:r w:rsidR="00564FCE" w:rsidRPr="00970959">
        <w:rPr>
          <w:lang w:eastAsia="en-GB"/>
        </w:rPr>
        <w:t xml:space="preserve"> </w:t>
      </w:r>
      <w:r w:rsidRPr="00970959">
        <w:rPr>
          <w:lang w:eastAsia="en-GB"/>
        </w:rPr>
        <w:t>through idioms. Through this study</w:t>
      </w:r>
      <w:r w:rsidR="00E60772" w:rsidRPr="00970959">
        <w:rPr>
          <w:lang w:eastAsia="en-GB"/>
        </w:rPr>
        <w:t xml:space="preserve"> </w:t>
      </w:r>
      <w:r w:rsidRPr="00970959">
        <w:rPr>
          <w:lang w:eastAsia="en-GB"/>
        </w:rPr>
        <w:t>we hope to have deepened our understanding of how our experiences of emotions relate</w:t>
      </w:r>
      <w:r w:rsidR="004D536B" w:rsidRPr="00970959">
        <w:rPr>
          <w:lang w:eastAsia="en-GB"/>
        </w:rPr>
        <w:t xml:space="preserve"> </w:t>
      </w:r>
      <w:r w:rsidRPr="00970959">
        <w:rPr>
          <w:lang w:eastAsia="en-GB"/>
        </w:rPr>
        <w:t xml:space="preserve">to our experiences of colour in the natural </w:t>
      </w:r>
      <w:r w:rsidR="004D536B" w:rsidRPr="00970959">
        <w:rPr>
          <w:lang w:eastAsia="en-GB"/>
        </w:rPr>
        <w:t>and man</w:t>
      </w:r>
      <w:r w:rsidR="001E42E7" w:rsidRPr="00970959">
        <w:rPr>
          <w:lang w:eastAsia="en-GB"/>
        </w:rPr>
        <w:t>-</w:t>
      </w:r>
      <w:r w:rsidR="004D536B" w:rsidRPr="00970959">
        <w:rPr>
          <w:lang w:eastAsia="en-GB"/>
        </w:rPr>
        <w:t xml:space="preserve">made </w:t>
      </w:r>
      <w:r w:rsidRPr="00970959">
        <w:rPr>
          <w:lang w:eastAsia="en-GB"/>
        </w:rPr>
        <w:t>environment, and how these experiences are mediated by language</w:t>
      </w:r>
      <w:r w:rsidR="004D536B" w:rsidRPr="00970959">
        <w:rPr>
          <w:lang w:eastAsia="en-GB"/>
        </w:rPr>
        <w:t>, metaphor</w:t>
      </w:r>
      <w:r w:rsidR="001E42E7" w:rsidRPr="00970959">
        <w:rPr>
          <w:lang w:eastAsia="en-GB"/>
        </w:rPr>
        <w:t>, metonymy,</w:t>
      </w:r>
      <w:r w:rsidRPr="00970959">
        <w:rPr>
          <w:lang w:eastAsia="en-GB"/>
        </w:rPr>
        <w:t xml:space="preserve"> and culture.</w:t>
      </w:r>
      <w:bookmarkStart w:id="162" w:name="_Toc51757162"/>
      <w:r w:rsidR="00E60772" w:rsidRPr="00970959">
        <w:br w:type="page"/>
      </w:r>
    </w:p>
    <w:p w14:paraId="603417C5" w14:textId="6651B22B" w:rsidR="00FD45D4" w:rsidRPr="00970959" w:rsidRDefault="00FD45D4" w:rsidP="00BA6922">
      <w:pPr>
        <w:pStyle w:val="Ttulo1"/>
        <w:spacing w:before="0"/>
        <w:rPr>
          <w:rFonts w:cs="Times New Roman"/>
        </w:rPr>
      </w:pPr>
      <w:bookmarkStart w:id="163" w:name="_Toc120712799"/>
      <w:r w:rsidRPr="00970959">
        <w:rPr>
          <w:rFonts w:cs="Times New Roman"/>
        </w:rPr>
        <w:lastRenderedPageBreak/>
        <w:t>References</w:t>
      </w:r>
      <w:bookmarkEnd w:id="162"/>
      <w:bookmarkEnd w:id="163"/>
    </w:p>
    <w:p w14:paraId="74C4E5D5" w14:textId="40B21996" w:rsidR="00FD45D4" w:rsidRPr="00970959" w:rsidRDefault="00FD45D4" w:rsidP="00BA6922">
      <w:pPr>
        <w:shd w:val="clear" w:color="auto" w:fill="FFFFFF"/>
        <w:spacing w:after="120"/>
        <w:jc w:val="both"/>
      </w:pPr>
    </w:p>
    <w:p w14:paraId="4E503F16" w14:textId="77777777" w:rsidR="00E204FF" w:rsidRPr="00970959" w:rsidRDefault="00FD45D4" w:rsidP="00E204FF">
      <w:pPr>
        <w:pStyle w:val="Bibliografa"/>
      </w:pPr>
      <w:r w:rsidRPr="00970959">
        <w:rPr>
          <w:rFonts w:eastAsia="Times New Roman"/>
          <w:sz w:val="22"/>
        </w:rPr>
        <w:fldChar w:fldCharType="begin"/>
      </w:r>
      <w:r w:rsidR="001279A1" w:rsidRPr="00970959">
        <w:rPr>
          <w:rFonts w:eastAsia="Times New Roman"/>
        </w:rPr>
        <w:instrText xml:space="preserve"> ADDIN ZOTERO_BIBL {"uncited":[],"omitted":[],"custom":[]} CSL_BIBLIOGRAPHY </w:instrText>
      </w:r>
      <w:r w:rsidRPr="00970959">
        <w:rPr>
          <w:rFonts w:eastAsia="Times New Roman"/>
          <w:sz w:val="22"/>
        </w:rPr>
        <w:fldChar w:fldCharType="separate"/>
      </w:r>
      <w:r w:rsidR="00E204FF" w:rsidRPr="00970959">
        <w:t xml:space="preserve">Aslam, M. M. (2006). Are you selling the right colour? A cross‐cultural review of colour as a marketing cue. </w:t>
      </w:r>
      <w:r w:rsidR="00E204FF" w:rsidRPr="00970959">
        <w:rPr>
          <w:i/>
          <w:iCs/>
        </w:rPr>
        <w:t>Journal of Marketing Communications</w:t>
      </w:r>
      <w:r w:rsidR="00E204FF" w:rsidRPr="00970959">
        <w:t xml:space="preserve">, </w:t>
      </w:r>
      <w:r w:rsidR="00E204FF" w:rsidRPr="00970959">
        <w:rPr>
          <w:i/>
          <w:iCs/>
        </w:rPr>
        <w:t>12</w:t>
      </w:r>
      <w:r w:rsidR="00E204FF" w:rsidRPr="00970959">
        <w:t>(1), 15–30.</w:t>
      </w:r>
    </w:p>
    <w:p w14:paraId="77911724" w14:textId="77777777" w:rsidR="00E204FF" w:rsidRPr="00970959" w:rsidRDefault="00E204FF" w:rsidP="00E204FF">
      <w:pPr>
        <w:pStyle w:val="Bibliografa"/>
      </w:pPr>
      <w:r w:rsidRPr="00970959">
        <w:t xml:space="preserve">Athanasopoulos, P., &amp; Casaponsa, A. (2020). The Whorfian brain: Neuroscientific approaches to linguistic relativity. </w:t>
      </w:r>
      <w:r w:rsidRPr="00970959">
        <w:rPr>
          <w:i/>
          <w:iCs/>
        </w:rPr>
        <w:t>Cognitive Neuropsychology</w:t>
      </w:r>
      <w:r w:rsidRPr="00970959">
        <w:t xml:space="preserve">, </w:t>
      </w:r>
      <w:r w:rsidRPr="00970959">
        <w:rPr>
          <w:i/>
          <w:iCs/>
        </w:rPr>
        <w:t>37</w:t>
      </w:r>
      <w:r w:rsidRPr="00970959">
        <w:t>(5–6), 393–412.</w:t>
      </w:r>
    </w:p>
    <w:p w14:paraId="1431AC5A" w14:textId="77777777" w:rsidR="00E204FF" w:rsidRPr="00970959" w:rsidRDefault="00E204FF" w:rsidP="00E204FF">
      <w:pPr>
        <w:pStyle w:val="Bibliografa"/>
      </w:pPr>
      <w:r w:rsidRPr="00970959">
        <w:t xml:space="preserve">Barchard, K. A., Grob, K. E., &amp; Roe, M. J. (2017). Is sadness blue? The problem of using figurative language for emotions on psychological tests. </w:t>
      </w:r>
      <w:r w:rsidRPr="00970959">
        <w:rPr>
          <w:i/>
          <w:iCs/>
        </w:rPr>
        <w:t>Behavior Research Methods</w:t>
      </w:r>
      <w:r w:rsidRPr="00970959">
        <w:t xml:space="preserve">, </w:t>
      </w:r>
      <w:r w:rsidRPr="00970959">
        <w:rPr>
          <w:i/>
          <w:iCs/>
        </w:rPr>
        <w:t>49</w:t>
      </w:r>
      <w:r w:rsidRPr="00970959">
        <w:t>(2), 443–456.</w:t>
      </w:r>
    </w:p>
    <w:p w14:paraId="50ADBE4E" w14:textId="77777777" w:rsidR="00E204FF" w:rsidRPr="00970959" w:rsidRDefault="00E204FF" w:rsidP="00E204FF">
      <w:pPr>
        <w:pStyle w:val="Bibliografa"/>
      </w:pPr>
      <w:r w:rsidRPr="00970959">
        <w:t xml:space="preserve">Barnden, J. A., Glasbey, S. R., Lee, M. G., &amp; Wallington, A. M. (2003). </w:t>
      </w:r>
      <w:r w:rsidRPr="00970959">
        <w:rPr>
          <w:i/>
          <w:iCs/>
        </w:rPr>
        <w:t>Domain-transcending mappings in a system for metaphorical reasoning</w:t>
      </w:r>
      <w:r w:rsidRPr="00970959">
        <w:t>. 57–61. Conference Companion to the 10th Conference of the European                                               Chapter of the Association for Computational Linguistics (EACL 2003), Association for Computational Linguistics.</w:t>
      </w:r>
    </w:p>
    <w:p w14:paraId="346A865C" w14:textId="77777777" w:rsidR="00E204FF" w:rsidRPr="00970959" w:rsidRDefault="00E204FF" w:rsidP="00E204FF">
      <w:pPr>
        <w:pStyle w:val="Bibliografa"/>
      </w:pPr>
      <w:r w:rsidRPr="00970959">
        <w:t xml:space="preserve">Barrett, L. F. (2017a). </w:t>
      </w:r>
      <w:r w:rsidRPr="00970959">
        <w:rPr>
          <w:i/>
          <w:iCs/>
        </w:rPr>
        <w:t>How emotions are made: The secret life of the brain</w:t>
      </w:r>
      <w:r w:rsidRPr="00970959">
        <w:t>. Houghton Mifflin Harcourt.</w:t>
      </w:r>
    </w:p>
    <w:p w14:paraId="75B150F5" w14:textId="77777777" w:rsidR="00E204FF" w:rsidRPr="00970959" w:rsidRDefault="00E204FF" w:rsidP="00E204FF">
      <w:pPr>
        <w:pStyle w:val="Bibliografa"/>
      </w:pPr>
      <w:r w:rsidRPr="00970959">
        <w:t xml:space="preserve">Barrett, L. F. (2017b). The theory of constructed emotion: An active inference account of interoception and categorization. </w:t>
      </w:r>
      <w:r w:rsidRPr="00970959">
        <w:rPr>
          <w:i/>
          <w:iCs/>
        </w:rPr>
        <w:t>Social Cognitive and Affective Neuroscience</w:t>
      </w:r>
      <w:r w:rsidRPr="00970959">
        <w:t xml:space="preserve">, </w:t>
      </w:r>
      <w:r w:rsidRPr="00970959">
        <w:rPr>
          <w:i/>
          <w:iCs/>
        </w:rPr>
        <w:t>12</w:t>
      </w:r>
      <w:r w:rsidRPr="00970959">
        <w:t>(1), 1–23.</w:t>
      </w:r>
    </w:p>
    <w:p w14:paraId="2E7BC988" w14:textId="77777777" w:rsidR="00E204FF" w:rsidRPr="00970959" w:rsidRDefault="00E204FF" w:rsidP="00E204FF">
      <w:pPr>
        <w:pStyle w:val="Bibliografa"/>
      </w:pPr>
      <w:r w:rsidRPr="00970959">
        <w:t xml:space="preserve">Berlin, B., &amp; Kay, P. (1969). Basic color terms. Berkeley. </w:t>
      </w:r>
      <w:r w:rsidRPr="00970959">
        <w:rPr>
          <w:i/>
          <w:iCs/>
        </w:rPr>
        <w:t>Cal. University of California Press</w:t>
      </w:r>
      <w:r w:rsidRPr="00970959">
        <w:t>.</w:t>
      </w:r>
    </w:p>
    <w:p w14:paraId="5DEF2A11" w14:textId="77777777" w:rsidR="00E204FF" w:rsidRPr="00970959" w:rsidRDefault="00E204FF" w:rsidP="00E204FF">
      <w:pPr>
        <w:pStyle w:val="Bibliografa"/>
      </w:pPr>
      <w:r w:rsidRPr="00970959">
        <w:t xml:space="preserve">Bolognesi, M. (2020). </w:t>
      </w:r>
      <w:r w:rsidRPr="00970959">
        <w:rPr>
          <w:i/>
          <w:iCs/>
        </w:rPr>
        <w:t>Where Words Get their Meaning: Cognitive processing and distributional modelling of word meaning in first and second language</w:t>
      </w:r>
      <w:r w:rsidRPr="00970959">
        <w:t xml:space="preserve"> (Vol. 23). John Benjamins Publishing Company.</w:t>
      </w:r>
    </w:p>
    <w:p w14:paraId="3B2DA8D7" w14:textId="77777777" w:rsidR="00E204FF" w:rsidRPr="00970959" w:rsidRDefault="00E204FF" w:rsidP="00E204FF">
      <w:pPr>
        <w:pStyle w:val="Bibliografa"/>
      </w:pPr>
      <w:r w:rsidRPr="00970959">
        <w:lastRenderedPageBreak/>
        <w:t xml:space="preserve">Cannon, W. B. (1927). The James-Lange Theory of Emotions: A Critical Examination and an Alternative Theory. </w:t>
      </w:r>
      <w:r w:rsidRPr="00970959">
        <w:rPr>
          <w:i/>
          <w:iCs/>
        </w:rPr>
        <w:t>The American Journal of Psychology</w:t>
      </w:r>
      <w:r w:rsidRPr="00970959">
        <w:t xml:space="preserve">, </w:t>
      </w:r>
      <w:r w:rsidRPr="00970959">
        <w:rPr>
          <w:i/>
          <w:iCs/>
        </w:rPr>
        <w:t>39</w:t>
      </w:r>
      <w:r w:rsidRPr="00970959">
        <w:t>(1/4), 106–124. JSTOR. https://doi.org/10.2307/1415404</w:t>
      </w:r>
    </w:p>
    <w:p w14:paraId="61B311B3" w14:textId="77777777" w:rsidR="00E204FF" w:rsidRPr="00970959" w:rsidRDefault="00E204FF" w:rsidP="00E204FF">
      <w:pPr>
        <w:pStyle w:val="Bibliografa"/>
      </w:pPr>
      <w:r w:rsidRPr="00970959">
        <w:t xml:space="preserve">Chen, J., Kacinik, N. A., Chen, Y., &amp; Wu, N. (2016). </w:t>
      </w:r>
      <w:r w:rsidRPr="00970959">
        <w:rPr>
          <w:i/>
          <w:iCs/>
        </w:rPr>
        <w:t>Metaphorical Color Representations of Emotional Concepts in English and Chinese Speakers.</w:t>
      </w:r>
      <w:r w:rsidRPr="00970959">
        <w:t xml:space="preserve"> Presented at the CogSci.</w:t>
      </w:r>
    </w:p>
    <w:p w14:paraId="2DBAF8D0" w14:textId="77777777" w:rsidR="00E204FF" w:rsidRPr="00970959" w:rsidRDefault="00E204FF" w:rsidP="00E204FF">
      <w:pPr>
        <w:pStyle w:val="Bibliografa"/>
      </w:pPr>
      <w:r w:rsidRPr="00970959">
        <w:t xml:space="preserve">Clarke, T., &amp; Costall, A. (2008). The emotional connotations of color: A qualitative investigation. </w:t>
      </w:r>
      <w:r w:rsidRPr="00970959">
        <w:rPr>
          <w:i/>
          <w:iCs/>
        </w:rPr>
        <w:t>Color Research &amp; Application</w:t>
      </w:r>
      <w:r w:rsidRPr="00970959">
        <w:t xml:space="preserve">, </w:t>
      </w:r>
      <w:r w:rsidRPr="00970959">
        <w:rPr>
          <w:i/>
          <w:iCs/>
        </w:rPr>
        <w:t>33</w:t>
      </w:r>
      <w:r w:rsidRPr="00970959">
        <w:t>(5), 406–410. https://doi.org/10.1002/col.20435</w:t>
      </w:r>
    </w:p>
    <w:p w14:paraId="78E815E8" w14:textId="77777777" w:rsidR="00E204FF" w:rsidRPr="00970959" w:rsidRDefault="00E204FF" w:rsidP="00E204FF">
      <w:pPr>
        <w:pStyle w:val="Bibliografa"/>
      </w:pPr>
      <w:r w:rsidRPr="00970959">
        <w:t xml:space="preserve">Colston, H. L., &amp; Gibbs, R. W. (2021). Figurative language communicates directly because it precisely demonstrates what we mean. </w:t>
      </w:r>
      <w:r w:rsidRPr="00970959">
        <w:rPr>
          <w:i/>
          <w:iCs/>
        </w:rPr>
        <w:t>Canadian Journal of Experimental Psychology/Revue Canadienne de Psychologie Expérimentale</w:t>
      </w:r>
      <w:r w:rsidRPr="00970959">
        <w:t>, No Pagination Specified-No Pagination Specified. https://doi.org/10.1037/cep0000254</w:t>
      </w:r>
    </w:p>
    <w:p w14:paraId="7A9D5705" w14:textId="77777777" w:rsidR="00E204FF" w:rsidRPr="00970959" w:rsidRDefault="00E204FF" w:rsidP="00E204FF">
      <w:pPr>
        <w:pStyle w:val="Bibliografa"/>
      </w:pPr>
      <w:r w:rsidRPr="00970959">
        <w:t xml:space="preserve">Cubelli, R., Paolieri, D., Lotto, L., &amp; Job, R. (2011). The effect of grammatical gender on object categorization. </w:t>
      </w:r>
      <w:r w:rsidRPr="00970959">
        <w:rPr>
          <w:i/>
          <w:iCs/>
        </w:rPr>
        <w:t>Journal of Experimental Psychology: Learning, Memory, and Cognition</w:t>
      </w:r>
      <w:r w:rsidRPr="00970959">
        <w:t xml:space="preserve">, </w:t>
      </w:r>
      <w:r w:rsidRPr="00970959">
        <w:rPr>
          <w:i/>
          <w:iCs/>
        </w:rPr>
        <w:t>37</w:t>
      </w:r>
      <w:r w:rsidRPr="00970959">
        <w:t>(2), 449.</w:t>
      </w:r>
    </w:p>
    <w:p w14:paraId="012050D5" w14:textId="77777777" w:rsidR="00E204FF" w:rsidRPr="00970959" w:rsidRDefault="00E204FF" w:rsidP="00E204FF">
      <w:pPr>
        <w:pStyle w:val="Bibliografa"/>
      </w:pPr>
      <w:r w:rsidRPr="00970959">
        <w:t xml:space="preserve">Deabler, H. L. (1957). Colors and mood-tones. </w:t>
      </w:r>
      <w:r w:rsidRPr="00970959">
        <w:rPr>
          <w:i/>
          <w:iCs/>
        </w:rPr>
        <w:t>Journal of Applied Psychology</w:t>
      </w:r>
      <w:r w:rsidRPr="00970959">
        <w:t xml:space="preserve">, </w:t>
      </w:r>
      <w:r w:rsidRPr="00970959">
        <w:rPr>
          <w:i/>
          <w:iCs/>
        </w:rPr>
        <w:t>41</w:t>
      </w:r>
      <w:r w:rsidRPr="00970959">
        <w:t>(5), 279–283.</w:t>
      </w:r>
    </w:p>
    <w:p w14:paraId="4FC9B227" w14:textId="77777777" w:rsidR="00E204FF" w:rsidRPr="00970959" w:rsidRDefault="00E204FF" w:rsidP="00E204FF">
      <w:pPr>
        <w:pStyle w:val="Bibliografa"/>
      </w:pPr>
      <w:r w:rsidRPr="00970959">
        <w:t xml:space="preserve">Eagly, A. H., &amp; Wood, W. (1991). Explaining Sex Differences in Social Behavior: A Meta-Analytic Perspective. </w:t>
      </w:r>
      <w:r w:rsidRPr="00970959">
        <w:rPr>
          <w:i/>
          <w:iCs/>
        </w:rPr>
        <w:t>Personality and Social Psychology Bulletin</w:t>
      </w:r>
      <w:r w:rsidRPr="00970959">
        <w:t xml:space="preserve">, </w:t>
      </w:r>
      <w:r w:rsidRPr="00970959">
        <w:rPr>
          <w:i/>
          <w:iCs/>
        </w:rPr>
        <w:t>17</w:t>
      </w:r>
      <w:r w:rsidRPr="00970959">
        <w:t>(3), 306–315. https://doi.org/10.1177/0146167291173011</w:t>
      </w:r>
    </w:p>
    <w:p w14:paraId="07C4538C" w14:textId="77777777" w:rsidR="00E204FF" w:rsidRPr="00970959" w:rsidRDefault="00E204FF" w:rsidP="00E204FF">
      <w:pPr>
        <w:pStyle w:val="Bibliografa"/>
      </w:pPr>
      <w:r w:rsidRPr="00970959">
        <w:t xml:space="preserve">Ekman, P. (1992). An argument for basic emotions. </w:t>
      </w:r>
      <w:r w:rsidRPr="00970959">
        <w:rPr>
          <w:i/>
          <w:iCs/>
        </w:rPr>
        <w:t>Cognition &amp; Emotion</w:t>
      </w:r>
      <w:r w:rsidRPr="00970959">
        <w:t xml:space="preserve">, </w:t>
      </w:r>
      <w:r w:rsidRPr="00970959">
        <w:rPr>
          <w:i/>
          <w:iCs/>
        </w:rPr>
        <w:t>6</w:t>
      </w:r>
      <w:r w:rsidRPr="00970959">
        <w:t>(3–4), 169–200.</w:t>
      </w:r>
    </w:p>
    <w:p w14:paraId="11C5C47B" w14:textId="77777777" w:rsidR="00E204FF" w:rsidRPr="00970959" w:rsidRDefault="00E204FF" w:rsidP="00E204FF">
      <w:pPr>
        <w:pStyle w:val="Bibliografa"/>
      </w:pPr>
      <w:r w:rsidRPr="00970959">
        <w:t xml:space="preserve">Fadzil, M. I., Omar, M. W., &amp; Murad, M. H. (2011). </w:t>
      </w:r>
      <w:r w:rsidRPr="00970959">
        <w:rPr>
          <w:i/>
          <w:iCs/>
        </w:rPr>
        <w:t>The power of color on packaging</w:t>
      </w:r>
      <w:r w:rsidRPr="00970959">
        <w:t>. 761–764. IEEE.</w:t>
      </w:r>
    </w:p>
    <w:p w14:paraId="6B0F5303" w14:textId="77777777" w:rsidR="00E204FF" w:rsidRPr="00970959" w:rsidRDefault="00E204FF" w:rsidP="00E204FF">
      <w:pPr>
        <w:pStyle w:val="Bibliografa"/>
      </w:pPr>
      <w:r w:rsidRPr="00970959">
        <w:t xml:space="preserve">Fetterman, A. K., Robinson, M. D., &amp; Meier, B. P. (2012). Anger as “seeing red”: Evidence for a perceptual association. </w:t>
      </w:r>
      <w:r w:rsidRPr="00970959">
        <w:rPr>
          <w:i/>
          <w:iCs/>
        </w:rPr>
        <w:t>Cognition &amp; Emotion</w:t>
      </w:r>
      <w:r w:rsidRPr="00970959">
        <w:t xml:space="preserve">, </w:t>
      </w:r>
      <w:r w:rsidRPr="00970959">
        <w:rPr>
          <w:i/>
          <w:iCs/>
        </w:rPr>
        <w:t>26</w:t>
      </w:r>
      <w:r w:rsidRPr="00970959">
        <w:t>(8), 1445–1458.</w:t>
      </w:r>
    </w:p>
    <w:p w14:paraId="45F079FF" w14:textId="77777777" w:rsidR="00E204FF" w:rsidRPr="00970959" w:rsidRDefault="00E204FF" w:rsidP="00E204FF">
      <w:pPr>
        <w:pStyle w:val="Bibliografa"/>
      </w:pPr>
      <w:r w:rsidRPr="00970959">
        <w:lastRenderedPageBreak/>
        <w:t xml:space="preserve">Forceville, C. J., &amp; Renckens, T. (2013). The good is light and bad is dark metaphor in feature films. </w:t>
      </w:r>
      <w:r w:rsidRPr="00970959">
        <w:rPr>
          <w:i/>
          <w:iCs/>
        </w:rPr>
        <w:t>Metaphor and the Social World</w:t>
      </w:r>
      <w:r w:rsidRPr="00970959">
        <w:t xml:space="preserve">, </w:t>
      </w:r>
      <w:r w:rsidRPr="00970959">
        <w:rPr>
          <w:i/>
          <w:iCs/>
        </w:rPr>
        <w:t>3</w:t>
      </w:r>
      <w:r w:rsidRPr="00970959">
        <w:t>(2), 160–179.</w:t>
      </w:r>
    </w:p>
    <w:p w14:paraId="358518A9" w14:textId="77777777" w:rsidR="00E204FF" w:rsidRPr="00970959" w:rsidRDefault="00E204FF" w:rsidP="00E204FF">
      <w:pPr>
        <w:pStyle w:val="Bibliografa"/>
      </w:pPr>
      <w:r w:rsidRPr="00970959">
        <w:t xml:space="preserve">Fraser, T., &amp; Banks, A. (2004). </w:t>
      </w:r>
      <w:r w:rsidRPr="00970959">
        <w:rPr>
          <w:i/>
          <w:iCs/>
        </w:rPr>
        <w:t>Designer’s color manual: The complete guide to color theory and application</w:t>
      </w:r>
      <w:r w:rsidRPr="00970959">
        <w:t>. Chronicle Books.</w:t>
      </w:r>
    </w:p>
    <w:p w14:paraId="4E0FC9E2" w14:textId="77777777" w:rsidR="00E204FF" w:rsidRPr="00970959" w:rsidRDefault="00E204FF" w:rsidP="00E204FF">
      <w:pPr>
        <w:pStyle w:val="Bibliografa"/>
      </w:pPr>
      <w:r w:rsidRPr="00970959">
        <w:t xml:space="preserve">Fugate, J. M. B., &amp; Franco, C. L. (2019). What color is your anger? Assessing color-emotion pairings in English speakers. </w:t>
      </w:r>
      <w:r w:rsidRPr="00970959">
        <w:rPr>
          <w:i/>
          <w:iCs/>
        </w:rPr>
        <w:t>Frontiers in Psychology</w:t>
      </w:r>
      <w:r w:rsidRPr="00970959">
        <w:t xml:space="preserve">, </w:t>
      </w:r>
      <w:r w:rsidRPr="00970959">
        <w:rPr>
          <w:i/>
          <w:iCs/>
        </w:rPr>
        <w:t>10</w:t>
      </w:r>
      <w:r w:rsidRPr="00970959">
        <w:t>, 206.</w:t>
      </w:r>
    </w:p>
    <w:p w14:paraId="4EC0CFAC" w14:textId="77777777" w:rsidR="00E204FF" w:rsidRPr="00970959" w:rsidRDefault="00E204FF" w:rsidP="00E204FF">
      <w:pPr>
        <w:pStyle w:val="Bibliografa"/>
      </w:pPr>
      <w:r w:rsidRPr="00970959">
        <w:t xml:space="preserve">Gibbs Jr, R. W. (1993). Why idioms are not dead metaphors. </w:t>
      </w:r>
      <w:r w:rsidRPr="00970959">
        <w:rPr>
          <w:i/>
          <w:iCs/>
        </w:rPr>
        <w:t>Idioms: Processing, Structure, and Interpretation</w:t>
      </w:r>
      <w:r w:rsidRPr="00970959">
        <w:t>, 57–77.</w:t>
      </w:r>
    </w:p>
    <w:p w14:paraId="55EBDAE4" w14:textId="77777777" w:rsidR="00E204FF" w:rsidRPr="00970959" w:rsidRDefault="00E204FF" w:rsidP="00E204FF">
      <w:pPr>
        <w:pStyle w:val="Bibliografa"/>
      </w:pPr>
      <w:r w:rsidRPr="00970959">
        <w:rPr>
          <w:lang w:val="de-DE"/>
        </w:rPr>
        <w:t xml:space="preserve">Gilbert, A. N., Martin, R., &amp; Kemp, S. E. (1996). </w:t>
      </w:r>
      <w:r w:rsidRPr="00970959">
        <w:t xml:space="preserve">Cross-modal correspondence between vision and olfaction: The color of smells. </w:t>
      </w:r>
      <w:r w:rsidRPr="00970959">
        <w:rPr>
          <w:i/>
          <w:iCs/>
        </w:rPr>
        <w:t>The American Journal of Psychology</w:t>
      </w:r>
      <w:r w:rsidRPr="00970959">
        <w:t>, 335–351.</w:t>
      </w:r>
    </w:p>
    <w:p w14:paraId="54393BC3" w14:textId="77777777" w:rsidR="00E204FF" w:rsidRPr="00970959" w:rsidRDefault="00E204FF" w:rsidP="00E204FF">
      <w:pPr>
        <w:pStyle w:val="Bibliografa"/>
      </w:pPr>
      <w:r w:rsidRPr="00970959">
        <w:t xml:space="preserve">Goossens, L. (1990). Metaphtonymy: The interaction of metaphor and metonymy in expressions for linguistic action. </w:t>
      </w:r>
      <w:r w:rsidRPr="00970959">
        <w:rPr>
          <w:i/>
          <w:iCs/>
        </w:rPr>
        <w:t>Cognitive Linguistics (Includes Cognitive Linguistic Bibliography)</w:t>
      </w:r>
      <w:r w:rsidRPr="00970959">
        <w:t xml:space="preserve">, </w:t>
      </w:r>
      <w:r w:rsidRPr="00970959">
        <w:rPr>
          <w:i/>
          <w:iCs/>
        </w:rPr>
        <w:t>1</w:t>
      </w:r>
      <w:r w:rsidRPr="00970959">
        <w:t>(3), 323–342.</w:t>
      </w:r>
    </w:p>
    <w:p w14:paraId="32B68700" w14:textId="77777777" w:rsidR="00E204FF" w:rsidRPr="00970959" w:rsidRDefault="00E204FF" w:rsidP="00E204FF">
      <w:pPr>
        <w:pStyle w:val="Bibliografa"/>
      </w:pPr>
      <w:r w:rsidRPr="00970959">
        <w:t xml:space="preserve">Gorn, G. J., Chattopadhyay, A., Yi, T., &amp; Dahl, D. W. (1997). Effects of color as an executional cue in advertising: They’re in the shade. </w:t>
      </w:r>
      <w:r w:rsidRPr="00970959">
        <w:rPr>
          <w:i/>
          <w:iCs/>
        </w:rPr>
        <w:t>Management Science</w:t>
      </w:r>
      <w:r w:rsidRPr="00970959">
        <w:t xml:space="preserve">, </w:t>
      </w:r>
      <w:r w:rsidRPr="00970959">
        <w:rPr>
          <w:i/>
          <w:iCs/>
        </w:rPr>
        <w:t>43</w:t>
      </w:r>
      <w:r w:rsidRPr="00970959">
        <w:t>(10), 1387–1400.</w:t>
      </w:r>
    </w:p>
    <w:p w14:paraId="1F65D8B4" w14:textId="77777777" w:rsidR="00E204FF" w:rsidRPr="00970959" w:rsidRDefault="00E204FF" w:rsidP="00E204FF">
      <w:pPr>
        <w:pStyle w:val="Bibliografa"/>
      </w:pPr>
      <w:r w:rsidRPr="00970959">
        <w:t xml:space="preserve">Grady, J. (1997). </w:t>
      </w:r>
      <w:r w:rsidRPr="00970959">
        <w:rPr>
          <w:i/>
          <w:iCs/>
        </w:rPr>
        <w:t>Foundations of meaning: Primary metaphors and primary scenes</w:t>
      </w:r>
      <w:r w:rsidRPr="00970959">
        <w:t>. Retrieved from https://escholarship.org/uc/item/3g9427m2</w:t>
      </w:r>
    </w:p>
    <w:p w14:paraId="213732BB" w14:textId="77777777" w:rsidR="00E204FF" w:rsidRPr="00970959" w:rsidRDefault="00E204FF" w:rsidP="00E204FF">
      <w:pPr>
        <w:pStyle w:val="Bibliografa"/>
      </w:pPr>
      <w:r w:rsidRPr="00970959">
        <w:t xml:space="preserve">Grillon, C., Pellowski, M., Merikangas, K. R., &amp; Davis, M. (1997). Darkness facilitates the acoustic startle reflex in humans. </w:t>
      </w:r>
      <w:r w:rsidRPr="00970959">
        <w:rPr>
          <w:i/>
          <w:iCs/>
        </w:rPr>
        <w:t>Biological Psychiatry</w:t>
      </w:r>
      <w:r w:rsidRPr="00970959">
        <w:t xml:space="preserve">, </w:t>
      </w:r>
      <w:r w:rsidRPr="00970959">
        <w:rPr>
          <w:i/>
          <w:iCs/>
        </w:rPr>
        <w:t>42</w:t>
      </w:r>
      <w:r w:rsidRPr="00970959">
        <w:t>(6), 453–460. https://doi.org/10.1016/S0006-3223(96)00466-0</w:t>
      </w:r>
    </w:p>
    <w:p w14:paraId="5DA1F265" w14:textId="77777777" w:rsidR="00E204FF" w:rsidRPr="00970959" w:rsidRDefault="00E204FF" w:rsidP="00E204FF">
      <w:pPr>
        <w:pStyle w:val="Bibliografa"/>
      </w:pPr>
      <w:r w:rsidRPr="00970959">
        <w:t xml:space="preserve">Hanada, M. (2018). Correspondence analysis of color–emotion associations. </w:t>
      </w:r>
      <w:r w:rsidRPr="00970959">
        <w:rPr>
          <w:i/>
          <w:iCs/>
        </w:rPr>
        <w:t>Color Research &amp; Application</w:t>
      </w:r>
      <w:r w:rsidRPr="00970959">
        <w:t xml:space="preserve">, </w:t>
      </w:r>
      <w:r w:rsidRPr="00970959">
        <w:rPr>
          <w:i/>
          <w:iCs/>
        </w:rPr>
        <w:t>43</w:t>
      </w:r>
      <w:r w:rsidRPr="00970959">
        <w:t>(2), 224–237.</w:t>
      </w:r>
    </w:p>
    <w:p w14:paraId="28DCEAF4" w14:textId="77777777" w:rsidR="00E204FF" w:rsidRPr="00970959" w:rsidRDefault="00E204FF" w:rsidP="00E204FF">
      <w:pPr>
        <w:pStyle w:val="Bibliografa"/>
      </w:pPr>
      <w:r w:rsidRPr="00970959">
        <w:lastRenderedPageBreak/>
        <w:t xml:space="preserve">Hevner, K. (1935). Experimental studies of the affective value of colors and lines. </w:t>
      </w:r>
      <w:r w:rsidRPr="00970959">
        <w:rPr>
          <w:i/>
          <w:iCs/>
        </w:rPr>
        <w:t>Journal of Applied Psychology</w:t>
      </w:r>
      <w:r w:rsidRPr="00970959">
        <w:t xml:space="preserve">, </w:t>
      </w:r>
      <w:r w:rsidRPr="00970959">
        <w:rPr>
          <w:i/>
          <w:iCs/>
        </w:rPr>
        <w:t>19</w:t>
      </w:r>
      <w:r w:rsidRPr="00970959">
        <w:t>(4), 385.</w:t>
      </w:r>
    </w:p>
    <w:p w14:paraId="3E2E5973" w14:textId="77777777" w:rsidR="00E204FF" w:rsidRPr="00970959" w:rsidRDefault="00E204FF" w:rsidP="00E204FF">
      <w:pPr>
        <w:pStyle w:val="Bibliografa"/>
      </w:pPr>
      <w:r w:rsidRPr="00970959">
        <w:t xml:space="preserve">Jonauskaite, D., Abdel-Khalek, A. M., Abu-Akel, A., Al-Rasheed, A. S., Antonietti, J.-P., Ásgeirsson, Á. G., … Bogushevskaya, V. (2019). The sun is no fun without rain: Physical environments affect how we feel about yellow across 55 countries. </w:t>
      </w:r>
      <w:r w:rsidRPr="00970959">
        <w:rPr>
          <w:i/>
          <w:iCs/>
        </w:rPr>
        <w:t>Journal of Environmental Psychology</w:t>
      </w:r>
      <w:r w:rsidRPr="00970959">
        <w:t xml:space="preserve">, </w:t>
      </w:r>
      <w:r w:rsidRPr="00970959">
        <w:rPr>
          <w:i/>
          <w:iCs/>
        </w:rPr>
        <w:t>66</w:t>
      </w:r>
      <w:r w:rsidRPr="00970959">
        <w:t>, 101350.</w:t>
      </w:r>
    </w:p>
    <w:p w14:paraId="132A5D35" w14:textId="77777777" w:rsidR="00E204FF" w:rsidRPr="00970959" w:rsidRDefault="00E204FF" w:rsidP="00E204FF">
      <w:pPr>
        <w:pStyle w:val="Bibliografa"/>
      </w:pPr>
      <w:r w:rsidRPr="00970959">
        <w:t xml:space="preserve">Jonauskaite, D., Abu-Akel, A., Dael, N., Oberfeld, D., Abdel-Khalek, A. M., Al-Rasheed, A. S., … Chkonia, E. (2020). Universal Patterns in Color-Emotion Associations Are Further Shaped by Linguistic and Geographic Proximity. </w:t>
      </w:r>
      <w:r w:rsidRPr="00970959">
        <w:rPr>
          <w:i/>
          <w:iCs/>
        </w:rPr>
        <w:t>Psychological Science</w:t>
      </w:r>
      <w:r w:rsidRPr="00970959">
        <w:t xml:space="preserve">, </w:t>
      </w:r>
      <w:r w:rsidRPr="00970959">
        <w:rPr>
          <w:i/>
          <w:iCs/>
        </w:rPr>
        <w:t>31</w:t>
      </w:r>
      <w:r w:rsidRPr="00970959">
        <w:t>(10), 1245–1260.</w:t>
      </w:r>
    </w:p>
    <w:p w14:paraId="5B467838" w14:textId="77777777" w:rsidR="00E204FF" w:rsidRPr="00970959" w:rsidRDefault="00E204FF" w:rsidP="00E204FF">
      <w:pPr>
        <w:pStyle w:val="Bibliografa"/>
      </w:pPr>
      <w:r w:rsidRPr="00970959">
        <w:t xml:space="preserve">Jonauskaite, D., Wicker, J., Mohr, C., Dael, N., Havelka, J., Papadatou-Pastou, M., … Oberfeld, D. (2019). A machine learning approach to quantify the specificity of colour–emotion associations and their cultural differences. </w:t>
      </w:r>
      <w:r w:rsidRPr="00970959">
        <w:rPr>
          <w:i/>
          <w:iCs/>
        </w:rPr>
        <w:t>Royal Society Open Science</w:t>
      </w:r>
      <w:r w:rsidRPr="00970959">
        <w:t xml:space="preserve">, </w:t>
      </w:r>
      <w:r w:rsidRPr="00970959">
        <w:rPr>
          <w:i/>
          <w:iCs/>
        </w:rPr>
        <w:t>6</w:t>
      </w:r>
      <w:r w:rsidRPr="00970959">
        <w:t>(9), 190741.</w:t>
      </w:r>
    </w:p>
    <w:p w14:paraId="397EDE80" w14:textId="77777777" w:rsidR="00E204FF" w:rsidRPr="00970959" w:rsidRDefault="00E204FF" w:rsidP="00E204FF">
      <w:pPr>
        <w:pStyle w:val="Bibliografa"/>
        <w:rPr>
          <w:lang w:val="nl-NL"/>
        </w:rPr>
      </w:pPr>
      <w:r w:rsidRPr="00970959">
        <w:t xml:space="preserve">Kaya, N., &amp; Epps, H. H. (2004). Relationship between color and emotion: A study of college students. </w:t>
      </w:r>
      <w:r w:rsidRPr="00970959">
        <w:rPr>
          <w:i/>
          <w:iCs/>
          <w:lang w:val="nl-NL"/>
        </w:rPr>
        <w:t>College Student Journal</w:t>
      </w:r>
      <w:r w:rsidRPr="00970959">
        <w:rPr>
          <w:lang w:val="nl-NL"/>
        </w:rPr>
        <w:t xml:space="preserve">, </w:t>
      </w:r>
      <w:r w:rsidRPr="00970959">
        <w:rPr>
          <w:i/>
          <w:iCs/>
          <w:lang w:val="nl-NL"/>
        </w:rPr>
        <w:t>38</w:t>
      </w:r>
      <w:r w:rsidRPr="00970959">
        <w:rPr>
          <w:lang w:val="nl-NL"/>
        </w:rPr>
        <w:t>(3), 396–405.</w:t>
      </w:r>
    </w:p>
    <w:p w14:paraId="532AAC64" w14:textId="77777777" w:rsidR="00E204FF" w:rsidRPr="00970959" w:rsidRDefault="00E204FF" w:rsidP="00E204FF">
      <w:pPr>
        <w:pStyle w:val="Bibliografa"/>
      </w:pPr>
      <w:r w:rsidRPr="00970959">
        <w:rPr>
          <w:lang w:val="nl-NL"/>
        </w:rPr>
        <w:t xml:space="preserve">Kehoe, E. G., Toomey, J. M., Balsters, J. H., &amp; Bokde, A. L. (2012). </w:t>
      </w:r>
      <w:r w:rsidRPr="00970959">
        <w:t xml:space="preserve">Personality modulates the effects of emotional arousal and valence on brain activation. </w:t>
      </w:r>
      <w:r w:rsidRPr="00970959">
        <w:rPr>
          <w:i/>
          <w:iCs/>
        </w:rPr>
        <w:t>Social Cognitive and Affective Neuroscience</w:t>
      </w:r>
      <w:r w:rsidRPr="00970959">
        <w:t xml:space="preserve">, </w:t>
      </w:r>
      <w:r w:rsidRPr="00970959">
        <w:rPr>
          <w:i/>
          <w:iCs/>
        </w:rPr>
        <w:t>7</w:t>
      </w:r>
      <w:r w:rsidRPr="00970959">
        <w:t>(7), 858–870.</w:t>
      </w:r>
    </w:p>
    <w:p w14:paraId="272454A4" w14:textId="77777777" w:rsidR="00E204FF" w:rsidRPr="00970959" w:rsidRDefault="00E204FF" w:rsidP="00E204FF">
      <w:pPr>
        <w:pStyle w:val="Bibliografa"/>
      </w:pPr>
      <w:r w:rsidRPr="00970959">
        <w:t xml:space="preserve">Kövecses, Z. (2003). </w:t>
      </w:r>
      <w:r w:rsidRPr="00970959">
        <w:rPr>
          <w:i/>
          <w:iCs/>
        </w:rPr>
        <w:t>Metaphor and Emotion: Language, Culture, and Body in Human Feeling</w:t>
      </w:r>
      <w:r w:rsidRPr="00970959">
        <w:t>. Cambridge University Press.</w:t>
      </w:r>
    </w:p>
    <w:p w14:paraId="37CFE907" w14:textId="77777777" w:rsidR="00E204FF" w:rsidRPr="00970959" w:rsidRDefault="00E204FF" w:rsidP="00E204FF">
      <w:pPr>
        <w:pStyle w:val="Bibliografa"/>
      </w:pPr>
      <w:r w:rsidRPr="00970959">
        <w:t xml:space="preserve">Kovecses, Z. (2005). </w:t>
      </w:r>
      <w:r w:rsidRPr="00970959">
        <w:rPr>
          <w:i/>
          <w:iCs/>
        </w:rPr>
        <w:t>Metaphor in Culture: Universality and Variation</w:t>
      </w:r>
      <w:r w:rsidRPr="00970959">
        <w:t>. Cambridge: Cambridge University Press. https://doi.org/10.1017/CBO9780511614408</w:t>
      </w:r>
    </w:p>
    <w:p w14:paraId="3E2B7607" w14:textId="77777777" w:rsidR="00E204FF" w:rsidRPr="00970959" w:rsidRDefault="00E204FF" w:rsidP="00E204FF">
      <w:pPr>
        <w:pStyle w:val="Bibliografa"/>
      </w:pPr>
      <w:r w:rsidRPr="00970959">
        <w:lastRenderedPageBreak/>
        <w:t xml:space="preserve">Kövecses, Z. (2005). </w:t>
      </w:r>
      <w:r w:rsidRPr="00970959">
        <w:rPr>
          <w:i/>
          <w:iCs/>
        </w:rPr>
        <w:t>Metaphor in culture: Universality and variation</w:t>
      </w:r>
      <w:r w:rsidRPr="00970959">
        <w:t>. Cambridge University Press.</w:t>
      </w:r>
    </w:p>
    <w:p w14:paraId="245BC522" w14:textId="77777777" w:rsidR="00E204FF" w:rsidRPr="00970959" w:rsidRDefault="00E204FF" w:rsidP="00E204FF">
      <w:pPr>
        <w:pStyle w:val="Bibliografa"/>
      </w:pPr>
      <w:r w:rsidRPr="00970959">
        <w:t xml:space="preserve">Kövecses, Z. (2008). Metaphor and emotion. In R. W. Jr. Gibbs (Ed.), </w:t>
      </w:r>
      <w:r w:rsidRPr="00970959">
        <w:rPr>
          <w:i/>
          <w:iCs/>
        </w:rPr>
        <w:t>The Cambridge Handbook of Metaphor and Thought</w:t>
      </w:r>
      <w:r w:rsidRPr="00970959">
        <w:t xml:space="preserve"> (pp. 380–396). Cambridge: Cambridge University Press. https://doi.org/10.1017/CBO9780511816802.023</w:t>
      </w:r>
    </w:p>
    <w:p w14:paraId="6FA673FA" w14:textId="77777777" w:rsidR="00E204FF" w:rsidRPr="00970959" w:rsidRDefault="00E204FF" w:rsidP="00E204FF">
      <w:pPr>
        <w:pStyle w:val="Bibliografa"/>
      </w:pPr>
      <w:r w:rsidRPr="00970959">
        <w:t xml:space="preserve">Krippendorff, K. (2011). Computing Krippendorff’s alpha-reliability. </w:t>
      </w:r>
      <w:r w:rsidRPr="00970959">
        <w:rPr>
          <w:i/>
          <w:iCs/>
        </w:rPr>
        <w:t>University of Pennsylvania Departmental Papers</w:t>
      </w:r>
      <w:r w:rsidRPr="00970959">
        <w:t>.</w:t>
      </w:r>
    </w:p>
    <w:p w14:paraId="5FBC3AB9" w14:textId="77777777" w:rsidR="00E204FF" w:rsidRPr="00970959" w:rsidRDefault="00E204FF" w:rsidP="00E204FF">
      <w:pPr>
        <w:pStyle w:val="Bibliografa"/>
      </w:pPr>
      <w:r w:rsidRPr="00970959">
        <w:t xml:space="preserve">Kuhbandner, C., &amp; Pekrun, R. (2013). Joint effects of emotion and color on memory. </w:t>
      </w:r>
      <w:r w:rsidRPr="00970959">
        <w:rPr>
          <w:i/>
          <w:iCs/>
        </w:rPr>
        <w:t>Emotion</w:t>
      </w:r>
      <w:r w:rsidRPr="00970959">
        <w:t xml:space="preserve">, </w:t>
      </w:r>
      <w:r w:rsidRPr="00970959">
        <w:rPr>
          <w:i/>
          <w:iCs/>
        </w:rPr>
        <w:t>13</w:t>
      </w:r>
      <w:r w:rsidRPr="00970959">
        <w:t>(3), 375.</w:t>
      </w:r>
    </w:p>
    <w:p w14:paraId="5325C39E" w14:textId="77777777" w:rsidR="00E204FF" w:rsidRPr="00970959" w:rsidRDefault="00E204FF" w:rsidP="00E204FF">
      <w:pPr>
        <w:pStyle w:val="Bibliografa"/>
      </w:pPr>
      <w:r w:rsidRPr="00970959">
        <w:t xml:space="preserve">Lakoff, G. (1993). The contemporary theory of metaphor. In </w:t>
      </w:r>
      <w:r w:rsidRPr="00970959">
        <w:rPr>
          <w:i/>
          <w:iCs/>
        </w:rPr>
        <w:t>A. Ortony (Ed.) Metaphor and thought, 2nd ed</w:t>
      </w:r>
      <w:r w:rsidRPr="00970959">
        <w:t xml:space="preserve"> (pp. 202–251). New York, NY, US: Cambridge University Press. https://doi.org/10.1017/CBO9781139173865.013</w:t>
      </w:r>
    </w:p>
    <w:p w14:paraId="6ACE5A44" w14:textId="77777777" w:rsidR="00E204FF" w:rsidRPr="00970959" w:rsidRDefault="00E204FF" w:rsidP="00E204FF">
      <w:pPr>
        <w:pStyle w:val="Bibliografa"/>
      </w:pPr>
      <w:r w:rsidRPr="00970959">
        <w:t xml:space="preserve">Lakoff, G., &amp; Johnson, M. (1980). </w:t>
      </w:r>
      <w:r w:rsidRPr="00970959">
        <w:rPr>
          <w:i/>
          <w:iCs/>
        </w:rPr>
        <w:t>Metaphors We Live By</w:t>
      </w:r>
      <w:r w:rsidRPr="00970959">
        <w:t xml:space="preserve"> (1st Edition). Chicago: University of Chicago Press.</w:t>
      </w:r>
    </w:p>
    <w:p w14:paraId="0969C2B1" w14:textId="77777777" w:rsidR="00E204FF" w:rsidRPr="00970959" w:rsidRDefault="00E204FF" w:rsidP="00E204FF">
      <w:pPr>
        <w:pStyle w:val="Bibliografa"/>
      </w:pPr>
      <w:r w:rsidRPr="00970959">
        <w:t xml:space="preserve">Lang, P. J., Greenwald, M. K., Bradley, M. M., &amp; Hamm, A. O. (1993). Looking at pictures: Affective, facial, visceral, and behavioral reactions. </w:t>
      </w:r>
      <w:r w:rsidRPr="00970959">
        <w:rPr>
          <w:i/>
          <w:iCs/>
        </w:rPr>
        <w:t>Psychophysiology</w:t>
      </w:r>
      <w:r w:rsidRPr="00970959">
        <w:t xml:space="preserve">, </w:t>
      </w:r>
      <w:r w:rsidRPr="00970959">
        <w:rPr>
          <w:i/>
          <w:iCs/>
        </w:rPr>
        <w:t>30</w:t>
      </w:r>
      <w:r w:rsidRPr="00970959">
        <w:t>(3), 261–273. https://doi.org/10.1111/j.1469-8986.1993.tb03352.x</w:t>
      </w:r>
    </w:p>
    <w:p w14:paraId="395EA7A4" w14:textId="77777777" w:rsidR="00E204FF" w:rsidRPr="00970959" w:rsidRDefault="00E204FF" w:rsidP="00E204FF">
      <w:pPr>
        <w:pStyle w:val="Bibliografa"/>
      </w:pPr>
      <w:r w:rsidRPr="00970959">
        <w:t xml:space="preserve">Littlemore, J. (2015). </w:t>
      </w:r>
      <w:r w:rsidRPr="00970959">
        <w:rPr>
          <w:i/>
          <w:iCs/>
        </w:rPr>
        <w:t>Metonymy: Hidden shortcuts in language, thought and communication</w:t>
      </w:r>
      <w:r w:rsidRPr="00970959">
        <w:t>. Cambridge: Cambridge University Press.</w:t>
      </w:r>
    </w:p>
    <w:p w14:paraId="7F51FFE9" w14:textId="77777777" w:rsidR="00E204FF" w:rsidRPr="00970959" w:rsidRDefault="00E204FF" w:rsidP="00E204FF">
      <w:pPr>
        <w:pStyle w:val="Bibliografa"/>
      </w:pPr>
      <w:r w:rsidRPr="00970959">
        <w:t xml:space="preserve">Lynn, R., &amp; Martin, T. (1995). National differences for thirty-seven nations in extraversion, neuroticism, psychoticism and economic, demographic and other correlates. </w:t>
      </w:r>
      <w:r w:rsidRPr="00970959">
        <w:rPr>
          <w:i/>
          <w:iCs/>
        </w:rPr>
        <w:t>Personality and Individual Differences</w:t>
      </w:r>
      <w:r w:rsidRPr="00970959">
        <w:t xml:space="preserve">, </w:t>
      </w:r>
      <w:r w:rsidRPr="00970959">
        <w:rPr>
          <w:i/>
          <w:iCs/>
        </w:rPr>
        <w:t>19</w:t>
      </w:r>
      <w:r w:rsidRPr="00970959">
        <w:t>(3), 403–406. https://doi.org/10.1016/0191-8869(95)00054-A</w:t>
      </w:r>
    </w:p>
    <w:p w14:paraId="07D39CD6" w14:textId="77777777" w:rsidR="00E204FF" w:rsidRPr="00970959" w:rsidRDefault="00E204FF" w:rsidP="00E204FF">
      <w:pPr>
        <w:pStyle w:val="Bibliografa"/>
      </w:pPr>
      <w:r w:rsidRPr="00970959">
        <w:lastRenderedPageBreak/>
        <w:t xml:space="preserve">Macnamara, J. (2019). Linguistic relativity revisited. In </w:t>
      </w:r>
      <w:r w:rsidRPr="00970959">
        <w:rPr>
          <w:i/>
          <w:iCs/>
        </w:rPr>
        <w:t>The Influence of Language on Culture and Thought</w:t>
      </w:r>
      <w:r w:rsidRPr="00970959">
        <w:t xml:space="preserve"> (pp. 45–60). De Gruyter Mouton.</w:t>
      </w:r>
    </w:p>
    <w:p w14:paraId="5C3475B6" w14:textId="77777777" w:rsidR="00E204FF" w:rsidRPr="00970959" w:rsidRDefault="00E204FF" w:rsidP="00E204FF">
      <w:pPr>
        <w:pStyle w:val="Bibliografa"/>
      </w:pPr>
      <w:r w:rsidRPr="00970959">
        <w:t xml:space="preserve">Matsuki, K. (1995). Metaphors of anger in Japanese. </w:t>
      </w:r>
      <w:r w:rsidRPr="00970959">
        <w:rPr>
          <w:i/>
          <w:iCs/>
        </w:rPr>
        <w:t>Language and the Cognitive Construal of the World</w:t>
      </w:r>
      <w:r w:rsidRPr="00970959">
        <w:t xml:space="preserve">, </w:t>
      </w:r>
      <w:r w:rsidRPr="00970959">
        <w:rPr>
          <w:i/>
          <w:iCs/>
        </w:rPr>
        <w:t>82</w:t>
      </w:r>
      <w:r w:rsidRPr="00970959">
        <w:t>, 137–151.</w:t>
      </w:r>
    </w:p>
    <w:p w14:paraId="6394BB41" w14:textId="77777777" w:rsidR="00E204FF" w:rsidRPr="00970959" w:rsidRDefault="00E204FF" w:rsidP="00E204FF">
      <w:pPr>
        <w:pStyle w:val="Bibliografa"/>
      </w:pPr>
      <w:r w:rsidRPr="00970959">
        <w:rPr>
          <w:lang w:val="fr-FR"/>
        </w:rPr>
        <w:t xml:space="preserve">Meier, B. P., &amp; Robinson, M. D. (2005). </w:t>
      </w:r>
      <w:r w:rsidRPr="00970959">
        <w:t xml:space="preserve">The Metaphorical Representation of Affect. </w:t>
      </w:r>
      <w:r w:rsidRPr="00970959">
        <w:rPr>
          <w:i/>
          <w:iCs/>
        </w:rPr>
        <w:t>Metaphor and Symbol</w:t>
      </w:r>
      <w:r w:rsidRPr="00970959">
        <w:t xml:space="preserve">, </w:t>
      </w:r>
      <w:r w:rsidRPr="00970959">
        <w:rPr>
          <w:i/>
          <w:iCs/>
        </w:rPr>
        <w:t>20</w:t>
      </w:r>
      <w:r w:rsidRPr="00970959">
        <w:t>(4), 239–257. https://doi.org/10.1207/s15327868ms2004_1</w:t>
      </w:r>
    </w:p>
    <w:p w14:paraId="5BE09B48" w14:textId="77777777" w:rsidR="00E204FF" w:rsidRPr="00970959" w:rsidRDefault="00E204FF" w:rsidP="00E204FF">
      <w:pPr>
        <w:pStyle w:val="Bibliografa"/>
      </w:pPr>
      <w:r w:rsidRPr="00970959">
        <w:t xml:space="preserve">Meier, B. P., Robinson, M. D., Crawford, L. E., &amp; Ahlvers, W. J. (2007). When" light" and" dark" thoughts become light and dark responses: Affect biases brightness judgments. </w:t>
      </w:r>
      <w:r w:rsidRPr="00970959">
        <w:rPr>
          <w:i/>
          <w:iCs/>
        </w:rPr>
        <w:t>Emotion</w:t>
      </w:r>
      <w:r w:rsidRPr="00970959">
        <w:t xml:space="preserve">, </w:t>
      </w:r>
      <w:r w:rsidRPr="00970959">
        <w:rPr>
          <w:i/>
          <w:iCs/>
        </w:rPr>
        <w:t>7</w:t>
      </w:r>
      <w:r w:rsidRPr="00970959">
        <w:t>(2), 366.</w:t>
      </w:r>
    </w:p>
    <w:p w14:paraId="52B1FDDC" w14:textId="77777777" w:rsidR="00E204FF" w:rsidRPr="00970959" w:rsidRDefault="00E204FF" w:rsidP="00E204FF">
      <w:pPr>
        <w:pStyle w:val="Bibliografa"/>
      </w:pPr>
      <w:r w:rsidRPr="00970959">
        <w:t xml:space="preserve">Mikolajczuk, A. (1998). The metonymic and metaphorical conceptualisation of anger in Polish. </w:t>
      </w:r>
      <w:r w:rsidRPr="00970959">
        <w:rPr>
          <w:i/>
          <w:iCs/>
        </w:rPr>
        <w:t>Speaking of Emotions: Conceptualisation and Expression</w:t>
      </w:r>
      <w:r w:rsidRPr="00970959">
        <w:t xml:space="preserve">, </w:t>
      </w:r>
      <w:r w:rsidRPr="00970959">
        <w:rPr>
          <w:i/>
          <w:iCs/>
        </w:rPr>
        <w:t>10</w:t>
      </w:r>
      <w:r w:rsidRPr="00970959">
        <w:t>, 153.</w:t>
      </w:r>
    </w:p>
    <w:p w14:paraId="1164BF8F" w14:textId="77777777" w:rsidR="00E204FF" w:rsidRPr="00970959" w:rsidRDefault="00E204FF" w:rsidP="00E204FF">
      <w:pPr>
        <w:pStyle w:val="Bibliografa"/>
      </w:pPr>
      <w:r w:rsidRPr="00970959">
        <w:t xml:space="preserve">Montefinese, M., Ambrosini, E., Fairfield, B., &amp; Mammarella, N. (2014). The adaptation of the Affective Norms for English Words (ANEW) for Italian. </w:t>
      </w:r>
      <w:r w:rsidRPr="00970959">
        <w:rPr>
          <w:i/>
          <w:iCs/>
        </w:rPr>
        <w:t>Behavior Research Methods</w:t>
      </w:r>
      <w:r w:rsidRPr="00970959">
        <w:t xml:space="preserve">, </w:t>
      </w:r>
      <w:r w:rsidRPr="00970959">
        <w:rPr>
          <w:i/>
          <w:iCs/>
        </w:rPr>
        <w:t>46</w:t>
      </w:r>
      <w:r w:rsidRPr="00970959">
        <w:t>(3), 887–903. https://doi.org/10.3758/s13428-013-0405-3</w:t>
      </w:r>
    </w:p>
    <w:p w14:paraId="6115943C" w14:textId="77777777" w:rsidR="00E204FF" w:rsidRPr="00970959" w:rsidRDefault="00E204FF" w:rsidP="00E204FF">
      <w:pPr>
        <w:pStyle w:val="Bibliografa"/>
      </w:pPr>
      <w:r w:rsidRPr="00970959">
        <w:t xml:space="preserve">Moon, R. (1998). </w:t>
      </w:r>
      <w:r w:rsidRPr="00970959">
        <w:rPr>
          <w:i/>
          <w:iCs/>
        </w:rPr>
        <w:t>Fixed Expressions and Idioms in English: A Corpus-based Approach</w:t>
      </w:r>
      <w:r w:rsidRPr="00970959">
        <w:t>. Clarendon Press.</w:t>
      </w:r>
    </w:p>
    <w:p w14:paraId="13E49FFC" w14:textId="77777777" w:rsidR="00E204FF" w:rsidRPr="00970959" w:rsidRDefault="00E204FF" w:rsidP="00E204FF">
      <w:pPr>
        <w:pStyle w:val="Bibliografa"/>
      </w:pPr>
      <w:r w:rsidRPr="00970959">
        <w:t xml:space="preserve">Nayak, N. P., &amp; Gibbs, R. W. (1990). Conceptual knowledge in the interpretation of idioms. </w:t>
      </w:r>
      <w:r w:rsidRPr="00970959">
        <w:rPr>
          <w:i/>
          <w:iCs/>
        </w:rPr>
        <w:t>Journal of Experimental Psychology: General</w:t>
      </w:r>
      <w:r w:rsidRPr="00970959">
        <w:t xml:space="preserve">, </w:t>
      </w:r>
      <w:r w:rsidRPr="00970959">
        <w:rPr>
          <w:i/>
          <w:iCs/>
        </w:rPr>
        <w:t>119</w:t>
      </w:r>
      <w:r w:rsidRPr="00970959">
        <w:t>(3), 315.</w:t>
      </w:r>
    </w:p>
    <w:p w14:paraId="44DA4663" w14:textId="77777777" w:rsidR="00E204FF" w:rsidRPr="00970959" w:rsidRDefault="00E204FF" w:rsidP="00E204FF">
      <w:pPr>
        <w:pStyle w:val="Bibliografa"/>
      </w:pPr>
      <w:r w:rsidRPr="00970959">
        <w:t xml:space="preserve">Niemeier, S., &amp; Dirven, R. (2000). </w:t>
      </w:r>
      <w:r w:rsidRPr="00970959">
        <w:rPr>
          <w:i/>
          <w:iCs/>
        </w:rPr>
        <w:t>Evidence for linguistic relativity</w:t>
      </w:r>
      <w:r w:rsidRPr="00970959">
        <w:t xml:space="preserve"> (Vol. 198). John Benjamins Publishing.</w:t>
      </w:r>
    </w:p>
    <w:p w14:paraId="04CB1484" w14:textId="77777777" w:rsidR="00E204FF" w:rsidRPr="00970959" w:rsidRDefault="00E204FF" w:rsidP="00E204FF">
      <w:pPr>
        <w:pStyle w:val="Bibliografa"/>
      </w:pPr>
      <w:r w:rsidRPr="00970959">
        <w:t xml:space="preserve">Ortony, A., &amp; Fainsilber, L. (1987). </w:t>
      </w:r>
      <w:r w:rsidRPr="00970959">
        <w:rPr>
          <w:i/>
          <w:iCs/>
        </w:rPr>
        <w:t>The role of metaphors in descriptions of emotions</w:t>
      </w:r>
      <w:r w:rsidRPr="00970959">
        <w:t>. Presented at the Theoretical Issues in Natural Language Processing 3.</w:t>
      </w:r>
    </w:p>
    <w:p w14:paraId="7DDEC98A" w14:textId="77777777" w:rsidR="00E204FF" w:rsidRPr="00970959" w:rsidRDefault="00E204FF" w:rsidP="00E204FF">
      <w:pPr>
        <w:pStyle w:val="Bibliografa"/>
      </w:pPr>
      <w:r w:rsidRPr="00970959">
        <w:lastRenderedPageBreak/>
        <w:t xml:space="preserve">Osgood, C. E., Suci, G. J., &amp; Tannenbaum, P. H. (1957). </w:t>
      </w:r>
      <w:r w:rsidRPr="00970959">
        <w:rPr>
          <w:i/>
          <w:iCs/>
        </w:rPr>
        <w:t>The measurement of meaning</w:t>
      </w:r>
      <w:r w:rsidRPr="00970959">
        <w:t>. University of Illinois press.</w:t>
      </w:r>
    </w:p>
    <w:p w14:paraId="66E6BF2C" w14:textId="77777777" w:rsidR="00E204FF" w:rsidRPr="00970959" w:rsidRDefault="00E204FF" w:rsidP="00E204FF">
      <w:pPr>
        <w:pStyle w:val="Bibliografa"/>
      </w:pPr>
      <w:r w:rsidRPr="00970959">
        <w:rPr>
          <w:lang w:val="es-ES"/>
        </w:rPr>
        <w:t xml:space="preserve">Palmer, S. E., Schloss, K. B., Xu, Z., &amp; Prado-León, L. R. (2013). </w:t>
      </w:r>
      <w:r w:rsidRPr="00970959">
        <w:t xml:space="preserve">Music–color associations are mediated by emotion. </w:t>
      </w:r>
      <w:r w:rsidRPr="00970959">
        <w:rPr>
          <w:i/>
          <w:iCs/>
        </w:rPr>
        <w:t>Proceedings of the National Academy of Sciences</w:t>
      </w:r>
      <w:r w:rsidRPr="00970959">
        <w:t xml:space="preserve">, </w:t>
      </w:r>
      <w:r w:rsidRPr="00970959">
        <w:rPr>
          <w:i/>
          <w:iCs/>
        </w:rPr>
        <w:t>110</w:t>
      </w:r>
      <w:r w:rsidRPr="00970959">
        <w:t>(22), 8836–8841.</w:t>
      </w:r>
    </w:p>
    <w:p w14:paraId="3D40E78E" w14:textId="77777777" w:rsidR="00E204FF" w:rsidRPr="00970959" w:rsidRDefault="00E204FF" w:rsidP="00E204FF">
      <w:pPr>
        <w:pStyle w:val="Bibliografa"/>
      </w:pPr>
      <w:r w:rsidRPr="00970959">
        <w:t xml:space="preserve">Pravossoudovitch, K., Cury, F., Young, S. G., &amp; Elliot, A. J. (2014). Is red the colour of danger? Testing an implicit red–danger association. </w:t>
      </w:r>
      <w:r w:rsidRPr="00970959">
        <w:rPr>
          <w:i/>
          <w:iCs/>
        </w:rPr>
        <w:t>Ergonomics</w:t>
      </w:r>
      <w:r w:rsidRPr="00970959">
        <w:t xml:space="preserve">, </w:t>
      </w:r>
      <w:r w:rsidRPr="00970959">
        <w:rPr>
          <w:i/>
          <w:iCs/>
        </w:rPr>
        <w:t>57</w:t>
      </w:r>
      <w:r w:rsidRPr="00970959">
        <w:t>(4), 503–510.</w:t>
      </w:r>
    </w:p>
    <w:p w14:paraId="7E0013FD" w14:textId="77777777" w:rsidR="00E204FF" w:rsidRPr="00970959" w:rsidRDefault="00E204FF" w:rsidP="00E204FF">
      <w:pPr>
        <w:pStyle w:val="Bibliografa"/>
      </w:pPr>
      <w:r w:rsidRPr="00970959">
        <w:t xml:space="preserve">Pütz, M., &amp; Verspoor, M. (2000). </w:t>
      </w:r>
      <w:r w:rsidRPr="00970959">
        <w:rPr>
          <w:i/>
          <w:iCs/>
        </w:rPr>
        <w:t>Explorations in linguistic relativity</w:t>
      </w:r>
      <w:r w:rsidRPr="00970959">
        <w:t xml:space="preserve"> (Vol. 199). Amsterdam: John Benjamins Publishing.</w:t>
      </w:r>
    </w:p>
    <w:p w14:paraId="640BD635" w14:textId="77777777" w:rsidR="00E204FF" w:rsidRPr="00970959" w:rsidRDefault="00E204FF" w:rsidP="00E204FF">
      <w:pPr>
        <w:pStyle w:val="Bibliografa"/>
      </w:pPr>
      <w:r w:rsidRPr="00970959">
        <w:t xml:space="preserve">Reisenzein, R. (1994). Pleasure-arousal theory and the intensity of emotions. </w:t>
      </w:r>
      <w:r w:rsidRPr="00970959">
        <w:rPr>
          <w:i/>
          <w:iCs/>
        </w:rPr>
        <w:t>Journal of Personality and Social Psychology</w:t>
      </w:r>
      <w:r w:rsidRPr="00970959">
        <w:t xml:space="preserve">, </w:t>
      </w:r>
      <w:r w:rsidRPr="00970959">
        <w:rPr>
          <w:i/>
          <w:iCs/>
        </w:rPr>
        <w:t>67</w:t>
      </w:r>
      <w:r w:rsidRPr="00970959">
        <w:t>(3), 525.</w:t>
      </w:r>
    </w:p>
    <w:p w14:paraId="35258E7D" w14:textId="77777777" w:rsidR="00E204FF" w:rsidRPr="00970959" w:rsidRDefault="00E204FF" w:rsidP="00E204FF">
      <w:pPr>
        <w:pStyle w:val="Bibliografa"/>
      </w:pPr>
      <w:r w:rsidRPr="00970959">
        <w:t xml:space="preserve">Russell, J. A., &amp; Barrett, L. F. (1999). Core affect, prototypical emotional episodes, and other things called emotion: Dissecting the elephant. </w:t>
      </w:r>
      <w:r w:rsidRPr="00970959">
        <w:rPr>
          <w:i/>
          <w:iCs/>
        </w:rPr>
        <w:t>Journal of Personality and Social Psychology</w:t>
      </w:r>
      <w:r w:rsidRPr="00970959">
        <w:t xml:space="preserve">, </w:t>
      </w:r>
      <w:r w:rsidRPr="00970959">
        <w:rPr>
          <w:i/>
          <w:iCs/>
        </w:rPr>
        <w:t>76</w:t>
      </w:r>
      <w:r w:rsidRPr="00970959">
        <w:t>(5), 805.</w:t>
      </w:r>
    </w:p>
    <w:p w14:paraId="7CD82613" w14:textId="77777777" w:rsidR="00E204FF" w:rsidRPr="00970959" w:rsidRDefault="00E204FF" w:rsidP="00E204FF">
      <w:pPr>
        <w:pStyle w:val="Bibliografa"/>
      </w:pPr>
      <w:r w:rsidRPr="00970959">
        <w:t xml:space="preserve">Sandford, J. (2021). </w:t>
      </w:r>
      <w:r w:rsidRPr="00970959">
        <w:rPr>
          <w:i/>
          <w:iCs/>
        </w:rPr>
        <w:t>The sense of color: A cognitive linguistic analysis of color words</w:t>
      </w:r>
      <w:r w:rsidRPr="00970959">
        <w:t>. Perugia: Aguaplano.</w:t>
      </w:r>
    </w:p>
    <w:p w14:paraId="0B39B0D9" w14:textId="77777777" w:rsidR="00E204FF" w:rsidRPr="00970959" w:rsidRDefault="00E204FF" w:rsidP="00E204FF">
      <w:pPr>
        <w:pStyle w:val="Bibliografa"/>
      </w:pPr>
      <w:r w:rsidRPr="00970959">
        <w:t xml:space="preserve">Sandford, J. L. (2014). Turn a colour with emotion: A linguistic construction of colour in English. </w:t>
      </w:r>
      <w:r w:rsidRPr="00970959">
        <w:rPr>
          <w:i/>
          <w:iCs/>
        </w:rPr>
        <w:t>JAIC-Journal of the International Colour Association</w:t>
      </w:r>
      <w:r w:rsidRPr="00970959">
        <w:t xml:space="preserve">, </w:t>
      </w:r>
      <w:r w:rsidRPr="00970959">
        <w:rPr>
          <w:i/>
          <w:iCs/>
        </w:rPr>
        <w:t>13</w:t>
      </w:r>
      <w:r w:rsidRPr="00970959">
        <w:t>.</w:t>
      </w:r>
    </w:p>
    <w:p w14:paraId="3F4237BE" w14:textId="77777777" w:rsidR="00E204FF" w:rsidRPr="00970959" w:rsidRDefault="00E204FF" w:rsidP="00E204FF">
      <w:pPr>
        <w:pStyle w:val="Bibliografa"/>
      </w:pPr>
      <w:r w:rsidRPr="00970959">
        <w:t xml:space="preserve">Sapir, E. (1929). The status of linguistics as a science. </w:t>
      </w:r>
      <w:r w:rsidRPr="00970959">
        <w:rPr>
          <w:i/>
          <w:iCs/>
        </w:rPr>
        <w:t>Language</w:t>
      </w:r>
      <w:r w:rsidRPr="00970959">
        <w:t>, 207–214.</w:t>
      </w:r>
    </w:p>
    <w:p w14:paraId="6A6155BA" w14:textId="77777777" w:rsidR="00E204FF" w:rsidRPr="00970959" w:rsidRDefault="00E204FF" w:rsidP="00E204FF">
      <w:pPr>
        <w:pStyle w:val="Bibliografa"/>
      </w:pPr>
      <w:r w:rsidRPr="00970959">
        <w:t xml:space="preserve">Sato, S., &amp; Athanasopoulos, P. (2018). Grammatical gender affects gender perception: Evidence for the structural-feedback hypothesis. </w:t>
      </w:r>
      <w:r w:rsidRPr="00970959">
        <w:rPr>
          <w:i/>
          <w:iCs/>
        </w:rPr>
        <w:t>Cognition</w:t>
      </w:r>
      <w:r w:rsidRPr="00970959">
        <w:t xml:space="preserve">, </w:t>
      </w:r>
      <w:r w:rsidRPr="00970959">
        <w:rPr>
          <w:i/>
          <w:iCs/>
        </w:rPr>
        <w:t>176</w:t>
      </w:r>
      <w:r w:rsidRPr="00970959">
        <w:t>, 220–231.</w:t>
      </w:r>
    </w:p>
    <w:p w14:paraId="3322BB61" w14:textId="77777777" w:rsidR="00E204FF" w:rsidRPr="00970959" w:rsidRDefault="00E204FF" w:rsidP="00E204FF">
      <w:pPr>
        <w:pStyle w:val="Bibliografa"/>
      </w:pPr>
      <w:r w:rsidRPr="00970959">
        <w:t xml:space="preserve">Schachter, S., &amp; Singer, J. (1962). Cognitive, social, and physiological determinants of emotional state. </w:t>
      </w:r>
      <w:r w:rsidRPr="00970959">
        <w:rPr>
          <w:i/>
          <w:iCs/>
        </w:rPr>
        <w:t>Psychological Review</w:t>
      </w:r>
      <w:r w:rsidRPr="00970959">
        <w:t xml:space="preserve">, </w:t>
      </w:r>
      <w:r w:rsidRPr="00970959">
        <w:rPr>
          <w:i/>
          <w:iCs/>
        </w:rPr>
        <w:t>69</w:t>
      </w:r>
      <w:r w:rsidRPr="00970959">
        <w:t>(5), 379.</w:t>
      </w:r>
    </w:p>
    <w:p w14:paraId="567B46E9" w14:textId="77777777" w:rsidR="00E204FF" w:rsidRPr="00970959" w:rsidRDefault="00E204FF" w:rsidP="00E204FF">
      <w:pPr>
        <w:pStyle w:val="Bibliografa"/>
      </w:pPr>
      <w:r w:rsidRPr="00970959">
        <w:lastRenderedPageBreak/>
        <w:t xml:space="preserve">Schifferstein, H. N., &amp; Tanudjaja, I. (2004). Visualising fragrances through colours: The mediating role of emotions. </w:t>
      </w:r>
      <w:r w:rsidRPr="00970959">
        <w:rPr>
          <w:i/>
          <w:iCs/>
        </w:rPr>
        <w:t>Perception</w:t>
      </w:r>
      <w:r w:rsidRPr="00970959">
        <w:t xml:space="preserve">, </w:t>
      </w:r>
      <w:r w:rsidRPr="00970959">
        <w:rPr>
          <w:i/>
          <w:iCs/>
        </w:rPr>
        <w:t>33</w:t>
      </w:r>
      <w:r w:rsidRPr="00970959">
        <w:t>(10), 1249–1266.</w:t>
      </w:r>
    </w:p>
    <w:p w14:paraId="525C4E35" w14:textId="77777777" w:rsidR="00E204FF" w:rsidRPr="00970959" w:rsidRDefault="00E204FF" w:rsidP="00E204FF">
      <w:pPr>
        <w:pStyle w:val="Bibliografa"/>
      </w:pPr>
      <w:r w:rsidRPr="00970959">
        <w:t xml:space="preserve">Slobin, D. I. (1996). From “thought and language” to “thinking for speaking”. In </w:t>
      </w:r>
      <w:r w:rsidRPr="00970959">
        <w:rPr>
          <w:i/>
          <w:iCs/>
        </w:rPr>
        <w:t>S. Gumperz and S. Levinson (Eds.) Rethinking Linguistic Relativity</w:t>
      </w:r>
      <w:r w:rsidRPr="00970959">
        <w:t xml:space="preserve"> (pp. 70–96). New York: Cambridge University Press.</w:t>
      </w:r>
    </w:p>
    <w:p w14:paraId="3A3120DE" w14:textId="77777777" w:rsidR="00E204FF" w:rsidRPr="00970959" w:rsidRDefault="00E204FF" w:rsidP="00E204FF">
      <w:pPr>
        <w:pStyle w:val="Bibliografa"/>
      </w:pPr>
      <w:r w:rsidRPr="00970959">
        <w:t xml:space="preserve">Slobodenyuk, N., Jraissati, Y., Kanso, A., Ghanem, L., &amp; Elhajj, I. (2015). Cross-Modal Associations between Color and Haptics. </w:t>
      </w:r>
      <w:r w:rsidRPr="00970959">
        <w:rPr>
          <w:i/>
          <w:iCs/>
        </w:rPr>
        <w:t>Attention, Perception, &amp; Psychophysics</w:t>
      </w:r>
      <w:r w:rsidRPr="00970959">
        <w:t xml:space="preserve">, </w:t>
      </w:r>
      <w:r w:rsidRPr="00970959">
        <w:rPr>
          <w:i/>
          <w:iCs/>
        </w:rPr>
        <w:t>77</w:t>
      </w:r>
      <w:r w:rsidRPr="00970959">
        <w:t>(4), 1379–1395. https://doi.org/10.3758/s13414-015-0837-1</w:t>
      </w:r>
    </w:p>
    <w:p w14:paraId="09C6C7C8" w14:textId="77777777" w:rsidR="00E204FF" w:rsidRPr="00970959" w:rsidRDefault="00E204FF" w:rsidP="00E204FF">
      <w:pPr>
        <w:pStyle w:val="Bibliografa"/>
      </w:pPr>
      <w:r w:rsidRPr="00970959">
        <w:t xml:space="preserve">Soriano, C., &amp; Valenzuela, J. (2009). Emotion and colour across languages: Implicit associations in Spanish colour terms. </w:t>
      </w:r>
      <w:r w:rsidRPr="00970959">
        <w:rPr>
          <w:i/>
          <w:iCs/>
        </w:rPr>
        <w:t>Social Science Information</w:t>
      </w:r>
      <w:r w:rsidRPr="00970959">
        <w:t xml:space="preserve">, </w:t>
      </w:r>
      <w:r w:rsidRPr="00970959">
        <w:rPr>
          <w:i/>
          <w:iCs/>
        </w:rPr>
        <w:t>48</w:t>
      </w:r>
      <w:r w:rsidRPr="00970959">
        <w:t>(3), 421–445. https://doi.org/10.1177/0539018409106199</w:t>
      </w:r>
    </w:p>
    <w:p w14:paraId="29EB030C" w14:textId="77777777" w:rsidR="00E204FF" w:rsidRPr="00970959" w:rsidRDefault="00E204FF" w:rsidP="00E204FF">
      <w:pPr>
        <w:pStyle w:val="Bibliografa"/>
      </w:pPr>
      <w:r w:rsidRPr="00970959">
        <w:t xml:space="preserve">Spence, C., Levitan, C., Shankar, M., &amp; Zampini, M. (2010). </w:t>
      </w:r>
      <w:r w:rsidRPr="00970959">
        <w:rPr>
          <w:i/>
          <w:iCs/>
        </w:rPr>
        <w:t>Does food color influence taste and flavor perception in humans? Chemosensory Perception, 3 (1), 68-84</w:t>
      </w:r>
      <w:r w:rsidRPr="00970959">
        <w:t>.</w:t>
      </w:r>
    </w:p>
    <w:p w14:paraId="37E0B076" w14:textId="77777777" w:rsidR="00E204FF" w:rsidRPr="00970959" w:rsidRDefault="00E204FF" w:rsidP="00E204FF">
      <w:pPr>
        <w:pStyle w:val="Bibliografa"/>
      </w:pPr>
      <w:r w:rsidRPr="00970959">
        <w:t xml:space="preserve">Sutton, T. M., &amp; Altarriba, J. (2016). Color associations to emotion and emotion-laden words: A collection of norms for stimulus construction and selection. </w:t>
      </w:r>
      <w:r w:rsidRPr="00970959">
        <w:rPr>
          <w:i/>
          <w:iCs/>
        </w:rPr>
        <w:t>Behavior Research Methods</w:t>
      </w:r>
      <w:r w:rsidRPr="00970959">
        <w:t xml:space="preserve">, </w:t>
      </w:r>
      <w:r w:rsidRPr="00970959">
        <w:rPr>
          <w:i/>
          <w:iCs/>
        </w:rPr>
        <w:t>48</w:t>
      </w:r>
      <w:r w:rsidRPr="00970959">
        <w:t>(2), 686–728.</w:t>
      </w:r>
    </w:p>
    <w:p w14:paraId="41DE752F" w14:textId="77777777" w:rsidR="00E204FF" w:rsidRPr="00970959" w:rsidRDefault="00E204FF" w:rsidP="00E204FF">
      <w:pPr>
        <w:pStyle w:val="Bibliografa"/>
      </w:pPr>
      <w:r w:rsidRPr="00970959">
        <w:t xml:space="preserve">Waggoner, J. E., &amp; Palermo, D. S. (1989). Betty is a bouncing bubble: Children’s comprehension of emotion-descriptive metaphors. </w:t>
      </w:r>
      <w:r w:rsidRPr="00970959">
        <w:rPr>
          <w:i/>
          <w:iCs/>
        </w:rPr>
        <w:t>Developmental Psychology</w:t>
      </w:r>
      <w:r w:rsidRPr="00970959">
        <w:t xml:space="preserve">, </w:t>
      </w:r>
      <w:r w:rsidRPr="00970959">
        <w:rPr>
          <w:i/>
          <w:iCs/>
        </w:rPr>
        <w:t>25</w:t>
      </w:r>
      <w:r w:rsidRPr="00970959">
        <w:t>(1), 152.</w:t>
      </w:r>
    </w:p>
    <w:p w14:paraId="0E426F82" w14:textId="77777777" w:rsidR="00E204FF" w:rsidRPr="00970959" w:rsidRDefault="00E204FF" w:rsidP="00E204FF">
      <w:pPr>
        <w:pStyle w:val="Bibliografa"/>
      </w:pPr>
      <w:r w:rsidRPr="00970959">
        <w:t xml:space="preserve">Wahl, S., Engelhardt, M., Schaupp, P., Lappe, C., &amp; Ivanov, I. V. (2019). The inner clock—Blue light sets the human rhythm. </w:t>
      </w:r>
      <w:r w:rsidRPr="00970959">
        <w:rPr>
          <w:i/>
          <w:iCs/>
        </w:rPr>
        <w:t>Journal of Biophotonics</w:t>
      </w:r>
      <w:r w:rsidRPr="00970959">
        <w:t xml:space="preserve">, </w:t>
      </w:r>
      <w:r w:rsidRPr="00970959">
        <w:rPr>
          <w:i/>
          <w:iCs/>
        </w:rPr>
        <w:t>12</w:t>
      </w:r>
      <w:r w:rsidRPr="00970959">
        <w:t>(12), e201900102. https://doi.org/10.1002/jbio.201900102</w:t>
      </w:r>
    </w:p>
    <w:p w14:paraId="25BC8321" w14:textId="77777777" w:rsidR="00E204FF" w:rsidRPr="00970959" w:rsidRDefault="00E204FF" w:rsidP="00E204FF">
      <w:pPr>
        <w:pStyle w:val="Bibliografa"/>
      </w:pPr>
      <w:r w:rsidRPr="00970959">
        <w:t xml:space="preserve">Walters, J., Apter, M. J., &amp; Svebak, S. (1982). Color preference, arousal, and the theory of psychological reversals. </w:t>
      </w:r>
      <w:r w:rsidRPr="00970959">
        <w:rPr>
          <w:i/>
          <w:iCs/>
        </w:rPr>
        <w:t>Motivation and Emotion</w:t>
      </w:r>
      <w:r w:rsidRPr="00970959">
        <w:t xml:space="preserve">, </w:t>
      </w:r>
      <w:r w:rsidRPr="00970959">
        <w:rPr>
          <w:i/>
          <w:iCs/>
        </w:rPr>
        <w:t>6</w:t>
      </w:r>
      <w:r w:rsidRPr="00970959">
        <w:t>(3), 193–215.</w:t>
      </w:r>
    </w:p>
    <w:p w14:paraId="4BFF459B" w14:textId="77777777" w:rsidR="00E204FF" w:rsidRPr="00970959" w:rsidRDefault="00E204FF" w:rsidP="00E204FF">
      <w:pPr>
        <w:pStyle w:val="Bibliografa"/>
      </w:pPr>
      <w:r w:rsidRPr="00970959">
        <w:lastRenderedPageBreak/>
        <w:t xml:space="preserve">Wang, T., Shu, S., &amp; Mo, L. (2014). Blue or red? The effects of colour on the emotions of C hinese people. </w:t>
      </w:r>
      <w:r w:rsidRPr="00970959">
        <w:rPr>
          <w:i/>
          <w:iCs/>
        </w:rPr>
        <w:t>Asian Journal of Social Psychology</w:t>
      </w:r>
      <w:r w:rsidRPr="00970959">
        <w:t xml:space="preserve">, </w:t>
      </w:r>
      <w:r w:rsidRPr="00970959">
        <w:rPr>
          <w:i/>
          <w:iCs/>
        </w:rPr>
        <w:t>17</w:t>
      </w:r>
      <w:r w:rsidRPr="00970959">
        <w:t>(2), 152–158.</w:t>
      </w:r>
    </w:p>
    <w:p w14:paraId="1B1E2321" w14:textId="77777777" w:rsidR="00E204FF" w:rsidRPr="00970959" w:rsidRDefault="00E204FF" w:rsidP="00E204FF">
      <w:pPr>
        <w:pStyle w:val="Bibliografa"/>
      </w:pPr>
      <w:r w:rsidRPr="00970959">
        <w:t xml:space="preserve">Warriner, A. B., Kuperman, V., &amp; Brysbaert, M. (2013). Norms of valence, arousal, and dominance for 13,915 English lemmas. </w:t>
      </w:r>
      <w:r w:rsidRPr="00970959">
        <w:rPr>
          <w:i/>
          <w:iCs/>
        </w:rPr>
        <w:t>Behavior Research Methods</w:t>
      </w:r>
      <w:r w:rsidRPr="00970959">
        <w:t xml:space="preserve">, </w:t>
      </w:r>
      <w:r w:rsidRPr="00970959">
        <w:rPr>
          <w:i/>
          <w:iCs/>
        </w:rPr>
        <w:t>45</w:t>
      </w:r>
      <w:r w:rsidRPr="00970959">
        <w:t>(4), 1191–1207. https://doi.org/10.3758/s13428-012-0314-x</w:t>
      </w:r>
    </w:p>
    <w:p w14:paraId="6E3657F7" w14:textId="77777777" w:rsidR="00E204FF" w:rsidRPr="00970959" w:rsidRDefault="00E204FF" w:rsidP="00E204FF">
      <w:pPr>
        <w:pStyle w:val="Bibliografa"/>
      </w:pPr>
      <w:r w:rsidRPr="00970959">
        <w:t xml:space="preserve">Wee, Y. C., &amp; Gopalakrishnakone, P. (1990). </w:t>
      </w:r>
      <w:r w:rsidRPr="00970959">
        <w:rPr>
          <w:i/>
          <w:iCs/>
        </w:rPr>
        <w:t>A colour guide to dangerous plants</w:t>
      </w:r>
      <w:r w:rsidRPr="00970959">
        <w:t>. NUS Press.</w:t>
      </w:r>
    </w:p>
    <w:p w14:paraId="35D99AAA" w14:textId="77777777" w:rsidR="00E204FF" w:rsidRPr="00970959" w:rsidRDefault="00E204FF" w:rsidP="00E204FF">
      <w:pPr>
        <w:pStyle w:val="Bibliografa"/>
      </w:pPr>
      <w:r w:rsidRPr="00970959">
        <w:t xml:space="preserve">Wexner, L. B. (1954). The degree to which colors (hues) are associated with mood-tones. </w:t>
      </w:r>
      <w:r w:rsidRPr="00970959">
        <w:rPr>
          <w:i/>
          <w:iCs/>
        </w:rPr>
        <w:t>Journal of Applied Psychology</w:t>
      </w:r>
      <w:r w:rsidRPr="00970959">
        <w:t xml:space="preserve">, </w:t>
      </w:r>
      <w:r w:rsidRPr="00970959">
        <w:rPr>
          <w:i/>
          <w:iCs/>
        </w:rPr>
        <w:t>38</w:t>
      </w:r>
      <w:r w:rsidRPr="00970959">
        <w:t>(6), 432.</w:t>
      </w:r>
    </w:p>
    <w:p w14:paraId="780F3004" w14:textId="77777777" w:rsidR="00E204FF" w:rsidRPr="00970959" w:rsidRDefault="00E204FF" w:rsidP="00E204FF">
      <w:pPr>
        <w:pStyle w:val="Bibliografa"/>
      </w:pPr>
      <w:r w:rsidRPr="00970959">
        <w:t xml:space="preserve">Whorf, B. L. (1940). </w:t>
      </w:r>
      <w:r w:rsidRPr="00970959">
        <w:rPr>
          <w:i/>
          <w:iCs/>
        </w:rPr>
        <w:t>Science and linguistics</w:t>
      </w:r>
      <w:r w:rsidRPr="00970959">
        <w:t>. Bobbs-Merrill Indianapolis, IN, USA:</w:t>
      </w:r>
    </w:p>
    <w:p w14:paraId="79B1F57F" w14:textId="77777777" w:rsidR="00E204FF" w:rsidRPr="00970959" w:rsidRDefault="00E204FF" w:rsidP="00E204FF">
      <w:pPr>
        <w:pStyle w:val="Bibliografa"/>
      </w:pPr>
      <w:r w:rsidRPr="00970959">
        <w:t xml:space="preserve">Wilson, G. D. (1966). Arousal properties of red versus green. </w:t>
      </w:r>
      <w:r w:rsidRPr="00970959">
        <w:rPr>
          <w:i/>
          <w:iCs/>
        </w:rPr>
        <w:t>Perceptual and Motor Skills</w:t>
      </w:r>
      <w:r w:rsidRPr="00970959">
        <w:t>.</w:t>
      </w:r>
    </w:p>
    <w:p w14:paraId="3B2406A4" w14:textId="77777777" w:rsidR="00E204FF" w:rsidRPr="00970959" w:rsidRDefault="00E204FF" w:rsidP="00E204FF">
      <w:pPr>
        <w:pStyle w:val="Bibliografa"/>
      </w:pPr>
      <w:r w:rsidRPr="00970959">
        <w:t xml:space="preserve">Winawer, J., Witthoft, N., Frank, M. C., Wu, L., Wade, A. R., &amp; Boroditsky, L. (2007). Russian blues reveal effects of language on color discrimination. </w:t>
      </w:r>
      <w:r w:rsidRPr="00970959">
        <w:rPr>
          <w:i/>
          <w:iCs/>
        </w:rPr>
        <w:t>Proceedings of the National Academy of Sciences</w:t>
      </w:r>
      <w:r w:rsidRPr="00970959">
        <w:t xml:space="preserve">, </w:t>
      </w:r>
      <w:r w:rsidRPr="00970959">
        <w:rPr>
          <w:i/>
          <w:iCs/>
        </w:rPr>
        <w:t>104</w:t>
      </w:r>
      <w:r w:rsidRPr="00970959">
        <w:t>(19), 7780–7785.</w:t>
      </w:r>
    </w:p>
    <w:p w14:paraId="39F90E7D" w14:textId="090A18FE" w:rsidR="00F50C26" w:rsidRPr="00970959" w:rsidRDefault="00FD45D4" w:rsidP="00FF33FE">
      <w:pPr>
        <w:shd w:val="clear" w:color="auto" w:fill="FFFFFF"/>
        <w:spacing w:after="120"/>
      </w:pPr>
      <w:r w:rsidRPr="00970959">
        <w:fldChar w:fldCharType="end"/>
      </w:r>
    </w:p>
    <w:sectPr w:rsidR="00F50C26" w:rsidRPr="00970959">
      <w:footerReference w:type="default" r:id="rId73"/>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6E5978" w14:textId="77777777" w:rsidR="00593519" w:rsidRDefault="00593519" w:rsidP="0043276C">
      <w:r>
        <w:separator/>
      </w:r>
    </w:p>
  </w:endnote>
  <w:endnote w:type="continuationSeparator" w:id="0">
    <w:p w14:paraId="7B2794E3" w14:textId="77777777" w:rsidR="00593519" w:rsidRDefault="00593519" w:rsidP="004327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mbria">
    <w:panose1 w:val="02040503050406030204"/>
    <w:charset w:val="00"/>
    <w:family w:val="roman"/>
    <w:pitch w:val="variable"/>
    <w:sig w:usb0="E00006FF" w:usb1="420024FF" w:usb2="02000000" w:usb3="00000000" w:csb0="0000019F" w:csb1="00000000"/>
  </w:font>
  <w:font w:name="Times New Roman (Cuerpo en alfa">
    <w:altName w:val="Times New Roman"/>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w:altName w:val="Times New Roman"/>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icrosoft JhengHei">
    <w:panose1 w:val="020B0604030504040204"/>
    <w:charset w:val="88"/>
    <w:family w:val="swiss"/>
    <w:pitch w:val="variable"/>
    <w:sig w:usb0="00000087" w:usb1="288F4000" w:usb2="00000016" w:usb3="00000000" w:csb0="00100009"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5527577"/>
      <w:docPartObj>
        <w:docPartGallery w:val="Page Numbers (Bottom of Page)"/>
        <w:docPartUnique/>
      </w:docPartObj>
    </w:sdtPr>
    <w:sdtEndPr>
      <w:rPr>
        <w:noProof/>
      </w:rPr>
    </w:sdtEndPr>
    <w:sdtContent>
      <w:p w14:paraId="33BE460E" w14:textId="77777777" w:rsidR="00D752A9" w:rsidRDefault="00D752A9">
        <w:pPr>
          <w:pStyle w:val="Piedepgina"/>
          <w:jc w:val="right"/>
        </w:pPr>
      </w:p>
      <w:p w14:paraId="342E40DE" w14:textId="6BC17311" w:rsidR="00D752A9" w:rsidRDefault="00D752A9">
        <w:pPr>
          <w:pStyle w:val="Piedepgina"/>
          <w:jc w:val="right"/>
        </w:pPr>
        <w:r>
          <w:fldChar w:fldCharType="begin"/>
        </w:r>
        <w:r>
          <w:instrText xml:space="preserve"> PAGE   \* MERGEFORMAT </w:instrText>
        </w:r>
        <w:r>
          <w:fldChar w:fldCharType="separate"/>
        </w:r>
        <w:r w:rsidR="00112894">
          <w:rPr>
            <w:noProof/>
          </w:rPr>
          <w:t>66</w:t>
        </w:r>
        <w:r>
          <w:rPr>
            <w:noProof/>
          </w:rPr>
          <w:fldChar w:fldCharType="end"/>
        </w:r>
      </w:p>
    </w:sdtContent>
  </w:sdt>
  <w:p w14:paraId="4C3A475C" w14:textId="77777777" w:rsidR="00D752A9" w:rsidRDefault="00D752A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12C024" w14:textId="77777777" w:rsidR="00593519" w:rsidRDefault="00593519" w:rsidP="0043276C">
      <w:r>
        <w:separator/>
      </w:r>
    </w:p>
  </w:footnote>
  <w:footnote w:type="continuationSeparator" w:id="0">
    <w:p w14:paraId="1C91F0AC" w14:textId="77777777" w:rsidR="00593519" w:rsidRDefault="00593519" w:rsidP="0043276C">
      <w:r>
        <w:continuationSeparator/>
      </w:r>
    </w:p>
  </w:footnote>
  <w:footnote w:id="1">
    <w:p w14:paraId="5030FF2D" w14:textId="3CCC1947" w:rsidR="001B6AC6" w:rsidRPr="001B6AC6" w:rsidRDefault="001B6AC6">
      <w:pPr>
        <w:pStyle w:val="Textonotapie"/>
      </w:pPr>
      <w:bookmarkStart w:id="14" w:name="_Hlk118884510"/>
      <w:r w:rsidRPr="003F2650">
        <w:rPr>
          <w:rStyle w:val="Refdenotaalpie"/>
          <w:color w:val="FF0000"/>
        </w:rPr>
        <w:footnoteRef/>
      </w:r>
      <w:r w:rsidRPr="003F2650">
        <w:rPr>
          <w:color w:val="FF0000"/>
        </w:rPr>
        <w:t xml:space="preserve"> ‘Evaluation’ and ‘activity’ are</w:t>
      </w:r>
      <w:r w:rsidR="00B20965" w:rsidRPr="003F2650">
        <w:rPr>
          <w:color w:val="FF0000"/>
        </w:rPr>
        <w:fldChar w:fldCharType="begin"/>
      </w:r>
      <w:r w:rsidR="00B20965" w:rsidRPr="003F2650">
        <w:rPr>
          <w:color w:val="FF0000"/>
        </w:rPr>
        <w:instrText xml:space="preserve"> ADDIN ZOTERO_ITEM CSL_CITATION {"citationID":"5p7RMZtL","properties":{"formattedCitation":"(Osgood, Suci, &amp; Tannenbaum, 1957)","plainCitation":"(Osgood, Suci, &amp; Tannenbaum, 1957)","noteIndex":1},"citationItems":[{"id":943,"uris":["http://zotero.org/users/6094700/items/SKD7JQ9C"],"itemData":{"id":943,"type":"book","ISBN":"0-252-74539-6","note":"issue: 47","publisher":"University of Illinois press","title":"The measurement of meaning","author":[{"family":"Osgood","given":"Charles Egerton"},{"family":"Suci","given":"George J"},{"family":"Tannenbaum","given":"Percy H"}],"issued":{"date-parts":[["1957"]]}}}],"schema":"https://github.com/citation-style-language/schema/raw/master/csl-citation.json"} </w:instrText>
      </w:r>
      <w:r w:rsidR="00B20965" w:rsidRPr="003F2650">
        <w:rPr>
          <w:color w:val="FF0000"/>
        </w:rPr>
        <w:fldChar w:fldCharType="separate"/>
      </w:r>
      <w:r w:rsidR="00B20965" w:rsidRPr="003F2650">
        <w:rPr>
          <w:rFonts w:cs="Times New Roman"/>
          <w:color w:val="FF0000"/>
        </w:rPr>
        <w:t>(Osgood, Suci, &amp; Tannenbaum's (1957)</w:t>
      </w:r>
      <w:r w:rsidR="00B20965" w:rsidRPr="003F2650">
        <w:rPr>
          <w:color w:val="FF0000"/>
        </w:rPr>
        <w:fldChar w:fldCharType="end"/>
      </w:r>
      <w:r w:rsidRPr="003F2650">
        <w:rPr>
          <w:color w:val="FF0000"/>
        </w:rPr>
        <w:t xml:space="preserve"> original terms for what we now refer to as ‘valence’ and ‘arousal’. ‘Potency’ refers to ‘strength’. </w:t>
      </w:r>
      <w:bookmarkEnd w:id="14"/>
    </w:p>
  </w:footnote>
  <w:footnote w:id="2">
    <w:p w14:paraId="4DC270E0" w14:textId="6B0FCA94" w:rsidR="00044F02" w:rsidRPr="00044F02" w:rsidRDefault="00044F02">
      <w:pPr>
        <w:pStyle w:val="Textonotapie"/>
        <w:rPr>
          <w:lang w:val="en-US"/>
        </w:rPr>
      </w:pPr>
      <w:r w:rsidRPr="002A670E">
        <w:rPr>
          <w:rStyle w:val="Refdenotaalpie"/>
          <w:color w:val="FF0000"/>
        </w:rPr>
        <w:footnoteRef/>
      </w:r>
      <w:r w:rsidRPr="002A670E">
        <w:rPr>
          <w:color w:val="FF0000"/>
        </w:rPr>
        <w:t xml:space="preserve"> </w:t>
      </w:r>
      <w:bookmarkStart w:id="31" w:name="_Hlk90993090"/>
      <w:r w:rsidRPr="002A670E">
        <w:rPr>
          <w:color w:val="FF0000"/>
          <w:lang w:val="en-US"/>
        </w:rPr>
        <w:t>This distinction exists in other languages too, such as Italian, Greek and Korean, but the research investigating the impact that the linguistic distinction has on perceptual categorization has been conducted only on Russian speakers.</w:t>
      </w:r>
      <w:bookmarkEnd w:id="31"/>
      <w:r w:rsidR="00FD2C55" w:rsidRPr="002A670E">
        <w:rPr>
          <w:color w:val="FF0000"/>
          <w:lang w:val="en-US"/>
        </w:rPr>
        <w:t xml:space="preserve"> In Italian, for instance, there are three basic terms that </w:t>
      </w:r>
      <w:r w:rsidR="00C61577" w:rsidRPr="002A670E">
        <w:rPr>
          <w:color w:val="FF0000"/>
          <w:lang w:val="en-US"/>
        </w:rPr>
        <w:t>refer</w:t>
      </w:r>
      <w:r w:rsidR="00FD2C55" w:rsidRPr="002A670E">
        <w:rPr>
          <w:color w:val="FF0000"/>
          <w:lang w:val="en-US"/>
        </w:rPr>
        <w:t xml:space="preserve"> to </w:t>
      </w:r>
      <w:r w:rsidR="009C68F0" w:rsidRPr="002A670E">
        <w:rPr>
          <w:color w:val="FF0000"/>
          <w:lang w:val="en-US"/>
        </w:rPr>
        <w:t xml:space="preserve">3 different shades of blue: </w:t>
      </w:r>
      <w:r w:rsidR="00E87796" w:rsidRPr="002A670E">
        <w:rPr>
          <w:color w:val="FF0000"/>
          <w:lang w:val="en-US"/>
        </w:rPr>
        <w:t>‘</w:t>
      </w:r>
      <w:r w:rsidR="009C68F0" w:rsidRPr="002A670E">
        <w:rPr>
          <w:color w:val="FF0000"/>
          <w:lang w:val="en-US"/>
        </w:rPr>
        <w:t>blu</w:t>
      </w:r>
      <w:r w:rsidR="00E87796" w:rsidRPr="002A670E">
        <w:rPr>
          <w:color w:val="FF0000"/>
          <w:lang w:val="en-US"/>
        </w:rPr>
        <w:t>’</w:t>
      </w:r>
      <w:r w:rsidR="009C68F0" w:rsidRPr="002A670E">
        <w:rPr>
          <w:color w:val="FF0000"/>
          <w:lang w:val="en-US"/>
        </w:rPr>
        <w:t xml:space="preserve"> (dark blue), </w:t>
      </w:r>
      <w:r w:rsidR="000E517C" w:rsidRPr="002A670E">
        <w:rPr>
          <w:color w:val="FF0000"/>
          <w:lang w:val="en-US"/>
        </w:rPr>
        <w:t>‘</w:t>
      </w:r>
      <w:r w:rsidR="009C68F0" w:rsidRPr="002A670E">
        <w:rPr>
          <w:color w:val="FF0000"/>
          <w:lang w:val="en-US"/>
        </w:rPr>
        <w:t>azzurro</w:t>
      </w:r>
      <w:r w:rsidR="000E517C" w:rsidRPr="002A670E">
        <w:rPr>
          <w:color w:val="FF0000"/>
          <w:lang w:val="en-US"/>
        </w:rPr>
        <w:t>’</w:t>
      </w:r>
      <w:r w:rsidR="009C68F0" w:rsidRPr="002A670E">
        <w:rPr>
          <w:color w:val="FF0000"/>
          <w:lang w:val="en-US"/>
        </w:rPr>
        <w:t xml:space="preserve"> (medium blue</w:t>
      </w:r>
      <w:r w:rsidR="00E87796" w:rsidRPr="002A670E">
        <w:rPr>
          <w:color w:val="FF0000"/>
          <w:lang w:val="en-US"/>
        </w:rPr>
        <w:t>, as the colour of the national Italian football team, ‘</w:t>
      </w:r>
      <w:r w:rsidR="00B31899" w:rsidRPr="002A670E">
        <w:rPr>
          <w:color w:val="FF0000"/>
          <w:lang w:val="en-US"/>
        </w:rPr>
        <w:t>gli Azzurri’</w:t>
      </w:r>
      <w:r w:rsidR="009C68F0" w:rsidRPr="002A670E">
        <w:rPr>
          <w:color w:val="FF0000"/>
          <w:lang w:val="en-US"/>
        </w:rPr>
        <w:t xml:space="preserve">) and </w:t>
      </w:r>
      <w:r w:rsidR="000E517C" w:rsidRPr="002A670E">
        <w:rPr>
          <w:color w:val="FF0000"/>
          <w:lang w:val="en-US"/>
        </w:rPr>
        <w:t>‘</w:t>
      </w:r>
      <w:r w:rsidR="009C68F0" w:rsidRPr="002A670E">
        <w:rPr>
          <w:color w:val="FF0000"/>
          <w:lang w:val="en-US"/>
        </w:rPr>
        <w:t>celeste</w:t>
      </w:r>
      <w:r w:rsidR="000E517C" w:rsidRPr="002A670E">
        <w:rPr>
          <w:color w:val="FF0000"/>
          <w:lang w:val="en-US"/>
        </w:rPr>
        <w:t>’</w:t>
      </w:r>
      <w:r w:rsidR="009C68F0" w:rsidRPr="002A670E">
        <w:rPr>
          <w:color w:val="FF0000"/>
          <w:lang w:val="en-US"/>
        </w:rPr>
        <w:t xml:space="preserve"> (</w:t>
      </w:r>
      <w:r w:rsidR="000E517C" w:rsidRPr="002A670E">
        <w:rPr>
          <w:color w:val="FF0000"/>
          <w:lang w:val="en-US"/>
        </w:rPr>
        <w:t xml:space="preserve">a </w:t>
      </w:r>
      <w:r w:rsidR="009C68F0" w:rsidRPr="002A670E">
        <w:rPr>
          <w:color w:val="FF0000"/>
          <w:lang w:val="en-US"/>
        </w:rPr>
        <w:t xml:space="preserve">light </w:t>
      </w:r>
      <w:r w:rsidR="000E517C" w:rsidRPr="002A670E">
        <w:rPr>
          <w:color w:val="FF0000"/>
          <w:lang w:val="en-US"/>
        </w:rPr>
        <w:t xml:space="preserve">shade of </w:t>
      </w:r>
      <w:r w:rsidR="009C68F0" w:rsidRPr="002A670E">
        <w:rPr>
          <w:color w:val="FF0000"/>
          <w:lang w:val="en-US"/>
        </w:rPr>
        <w:t>blue</w:t>
      </w:r>
      <w:r w:rsidR="00B31899" w:rsidRPr="002A670E">
        <w:rPr>
          <w:color w:val="FF0000"/>
          <w:lang w:val="en-US"/>
        </w:rPr>
        <w:t xml:space="preserve">, </w:t>
      </w:r>
      <w:r w:rsidR="000E517C" w:rsidRPr="002A670E">
        <w:rPr>
          <w:color w:val="FF0000"/>
          <w:lang w:val="en-US"/>
        </w:rPr>
        <w:t>comparable</w:t>
      </w:r>
      <w:r w:rsidR="00B31899" w:rsidRPr="002A670E">
        <w:rPr>
          <w:color w:val="FF0000"/>
          <w:lang w:val="en-US"/>
        </w:rPr>
        <w:t xml:space="preserve"> to baby blue</w:t>
      </w:r>
      <w:r w:rsidR="009C68F0" w:rsidRPr="002A670E">
        <w:rPr>
          <w:color w:val="FF0000"/>
          <w:lang w:val="en-US"/>
        </w:rPr>
        <w:t>)</w:t>
      </w:r>
      <w:r w:rsidR="000E517C" w:rsidRPr="002A670E">
        <w:rPr>
          <w:color w:val="FF0000"/>
          <w:lang w:val="en-US"/>
        </w:rPr>
        <w:t>.</w:t>
      </w:r>
    </w:p>
  </w:footnote>
  <w:footnote w:id="3">
    <w:p w14:paraId="7A9A2399" w14:textId="094643A8" w:rsidR="000A481C" w:rsidRPr="000A481C" w:rsidRDefault="000A481C">
      <w:pPr>
        <w:pStyle w:val="Textonotapie"/>
      </w:pPr>
      <w:r>
        <w:rPr>
          <w:rStyle w:val="Refdenotaalpie"/>
        </w:rPr>
        <w:footnoteRef/>
      </w:r>
      <w:r>
        <w:t xml:space="preserve"> We also investigated the effect that the gender of the participants had on the emotio</w:t>
      </w:r>
      <w:r w:rsidR="00927814">
        <w:t>n</w:t>
      </w:r>
      <w:r>
        <w:t>-colour association</w:t>
      </w:r>
      <w:r w:rsidR="00927814">
        <w:t>s</w:t>
      </w:r>
      <w:r>
        <w:t xml:space="preserve"> that they f</w:t>
      </w:r>
      <w:r w:rsidR="00927814">
        <w:t>o</w:t>
      </w:r>
      <w:r>
        <w:t>rmed. We do not have space to report the findi</w:t>
      </w:r>
      <w:r w:rsidR="00927814">
        <w:t>n</w:t>
      </w:r>
      <w:r>
        <w:t xml:space="preserve">gs from </w:t>
      </w:r>
      <w:r w:rsidR="00927814">
        <w:t>that</w:t>
      </w:r>
      <w:r>
        <w:t xml:space="preserve"> part of the study in this </w:t>
      </w:r>
      <w:r w:rsidR="0031547D">
        <w:t>Element</w:t>
      </w:r>
      <w:r>
        <w:t>, but they can be found in the supplemen</w:t>
      </w:r>
      <w:r w:rsidR="00927814">
        <w:t>t</w:t>
      </w:r>
      <w:r>
        <w:t>ary materials, along with a short theoretical justif</w:t>
      </w:r>
      <w:r w:rsidR="00927814">
        <w:t>i</w:t>
      </w:r>
      <w:r>
        <w:t xml:space="preserve">cation for that part of the study. </w:t>
      </w:r>
    </w:p>
  </w:footnote>
  <w:footnote w:id="4">
    <w:p w14:paraId="2DE08B47" w14:textId="7E74A9B0" w:rsidR="00672D34" w:rsidRPr="007109E1" w:rsidRDefault="00672D34" w:rsidP="00672D34">
      <w:pPr>
        <w:pStyle w:val="Textonotapie"/>
      </w:pPr>
      <w:r w:rsidRPr="002F4CBF">
        <w:rPr>
          <w:rStyle w:val="Refdenotaalpie"/>
        </w:rPr>
        <w:footnoteRef/>
      </w:r>
      <w:r w:rsidRPr="002F4CBF">
        <w:t xml:space="preserve"> During data analysis, one participant from the British English group had to be discarded because his/her age was below 18. This is why we only have 29 participant</w:t>
      </w:r>
      <w:r w:rsidR="002F4CBF" w:rsidRPr="002F4CBF">
        <w:t>s</w:t>
      </w:r>
      <w:r w:rsidRPr="002F4CBF">
        <w:t xml:space="preserve"> rather than 30 in this group.</w:t>
      </w:r>
    </w:p>
  </w:footnote>
  <w:footnote w:id="5">
    <w:p w14:paraId="7BBB9DB3" w14:textId="4B0F19DF" w:rsidR="00D752A9" w:rsidRPr="00505825" w:rsidRDefault="00D752A9">
      <w:pPr>
        <w:pStyle w:val="Textonotapie"/>
        <w:rPr>
          <w:lang w:val="en-GB"/>
        </w:rPr>
      </w:pPr>
      <w:r w:rsidRPr="00317FF6">
        <w:rPr>
          <w:rStyle w:val="Refdenotaalpie"/>
        </w:rPr>
        <w:footnoteRef/>
      </w:r>
      <w:r>
        <w:t xml:space="preserve"> </w:t>
      </w:r>
      <w:r w:rsidRPr="00505825">
        <w:t xml:space="preserve">The meaning of </w:t>
      </w:r>
      <w:r w:rsidRPr="00505825">
        <w:rPr>
          <w:lang w:val="en-GB"/>
        </w:rPr>
        <w:t xml:space="preserve">English </w:t>
      </w:r>
      <w:r w:rsidR="00505825" w:rsidRPr="00505825">
        <w:rPr>
          <w:lang w:val="en-GB"/>
        </w:rPr>
        <w:t>‘</w:t>
      </w:r>
      <w:r w:rsidRPr="00505825">
        <w:rPr>
          <w:lang w:val="en-GB"/>
        </w:rPr>
        <w:t>jealous</w:t>
      </w:r>
      <w:r w:rsidR="00505825" w:rsidRPr="00505825">
        <w:rPr>
          <w:lang w:val="en-GB"/>
        </w:rPr>
        <w:t>’</w:t>
      </w:r>
      <w:r w:rsidRPr="00505825">
        <w:rPr>
          <w:lang w:val="en-GB"/>
        </w:rPr>
        <w:t xml:space="preserve"> encompasses </w:t>
      </w:r>
      <w:r w:rsidR="003414E3" w:rsidRPr="00505825">
        <w:rPr>
          <w:lang w:val="en-GB"/>
        </w:rPr>
        <w:t>meanings that</w:t>
      </w:r>
      <w:r w:rsidRPr="00505825">
        <w:rPr>
          <w:lang w:val="en-GB"/>
        </w:rPr>
        <w:t xml:space="preserve"> can be expressed by two different terms in German: </w:t>
      </w:r>
      <w:r w:rsidR="00505825" w:rsidRPr="00505825">
        <w:rPr>
          <w:lang w:val="en-GB"/>
        </w:rPr>
        <w:t>‘</w:t>
      </w:r>
      <w:r w:rsidRPr="00505825">
        <w:rPr>
          <w:lang w:val="en-GB"/>
        </w:rPr>
        <w:t>eifersüchtig</w:t>
      </w:r>
      <w:r w:rsidR="00505825" w:rsidRPr="00505825">
        <w:rPr>
          <w:lang w:val="en-GB"/>
        </w:rPr>
        <w:t>’</w:t>
      </w:r>
      <w:r w:rsidRPr="00505825">
        <w:rPr>
          <w:lang w:val="en-GB"/>
        </w:rPr>
        <w:t xml:space="preserve">, which primarily refers to the emotion of being upset because you think someone who you love is attracted to someone else; and </w:t>
      </w:r>
      <w:r w:rsidR="00505825" w:rsidRPr="00505825">
        <w:rPr>
          <w:lang w:val="en-GB"/>
        </w:rPr>
        <w:t>‘</w:t>
      </w:r>
      <w:r w:rsidRPr="00505825">
        <w:rPr>
          <w:lang w:val="en-GB"/>
        </w:rPr>
        <w:t>neidisch</w:t>
      </w:r>
      <w:r w:rsidR="00505825" w:rsidRPr="00505825">
        <w:rPr>
          <w:lang w:val="en-GB"/>
        </w:rPr>
        <w:t>’</w:t>
      </w:r>
      <w:r w:rsidRPr="00505825">
        <w:rPr>
          <w:lang w:val="en-GB"/>
        </w:rPr>
        <w:t>, which refers to being unhappy because someone has</w:t>
      </w:r>
      <w:r w:rsidR="003414E3" w:rsidRPr="00505825">
        <w:rPr>
          <w:lang w:val="en-GB"/>
        </w:rPr>
        <w:t>,</w:t>
      </w:r>
      <w:r w:rsidRPr="00505825">
        <w:rPr>
          <w:lang w:val="en-GB"/>
        </w:rPr>
        <w:t xml:space="preserve"> or can do</w:t>
      </w:r>
      <w:r w:rsidR="003414E3" w:rsidRPr="00505825">
        <w:rPr>
          <w:lang w:val="en-GB"/>
        </w:rPr>
        <w:t>,</w:t>
      </w:r>
      <w:r w:rsidRPr="00505825">
        <w:rPr>
          <w:lang w:val="en-GB"/>
        </w:rPr>
        <w:t xml:space="preserve"> something that you would like to have </w:t>
      </w:r>
      <w:r w:rsidR="008543AD" w:rsidRPr="00505825">
        <w:rPr>
          <w:lang w:val="en-GB"/>
        </w:rPr>
        <w:t>or</w:t>
      </w:r>
      <w:r w:rsidRPr="00505825">
        <w:rPr>
          <w:lang w:val="en-GB"/>
        </w:rPr>
        <w:t xml:space="preserve"> do (both meaning descriptions are taken from the entry for ‘jealous’ in the Macmillan Dictionary). The latter meaning overlaps with English </w:t>
      </w:r>
      <w:r w:rsidR="001C2271">
        <w:rPr>
          <w:lang w:val="en-GB"/>
        </w:rPr>
        <w:t>‘</w:t>
      </w:r>
      <w:r w:rsidRPr="00505825">
        <w:rPr>
          <w:lang w:val="en-GB"/>
        </w:rPr>
        <w:t>envious</w:t>
      </w:r>
      <w:r w:rsidR="001C2271">
        <w:rPr>
          <w:lang w:val="en-GB"/>
        </w:rPr>
        <w:t>’</w:t>
      </w:r>
      <w:r w:rsidRPr="00505825">
        <w:rPr>
          <w:lang w:val="en-GB"/>
        </w:rPr>
        <w:t xml:space="preserve">. </w:t>
      </w:r>
      <w:bookmarkStart w:id="59" w:name="_Hlk89334275"/>
      <w:r w:rsidR="00F10225" w:rsidRPr="00505825">
        <w:rPr>
          <w:lang w:val="en-GB"/>
        </w:rPr>
        <w:t>Although this</w:t>
      </w:r>
      <w:r w:rsidR="005F0D36" w:rsidRPr="00505825">
        <w:rPr>
          <w:lang w:val="en-GB"/>
        </w:rPr>
        <w:t xml:space="preserve"> lexico-semantic overlap </w:t>
      </w:r>
      <w:r w:rsidR="00F10225" w:rsidRPr="00505825">
        <w:rPr>
          <w:lang w:val="en-GB"/>
        </w:rPr>
        <w:t>also exists in Spanish and Italian</w:t>
      </w:r>
      <w:r w:rsidR="0078130A">
        <w:rPr>
          <w:lang w:val="en-GB"/>
        </w:rPr>
        <w:t>;</w:t>
      </w:r>
      <w:r w:rsidR="00F10225" w:rsidRPr="00505825">
        <w:rPr>
          <w:lang w:val="en-GB"/>
        </w:rPr>
        <w:t xml:space="preserve"> w</w:t>
      </w:r>
      <w:r w:rsidR="00F10225" w:rsidRPr="00505825">
        <w:t xml:space="preserve">hen we asked informants to provide translations for the </w:t>
      </w:r>
      <w:r w:rsidR="005F0D36" w:rsidRPr="00505825">
        <w:t xml:space="preserve">English emotion </w:t>
      </w:r>
      <w:r w:rsidR="00F10225" w:rsidRPr="00505825">
        <w:t>term</w:t>
      </w:r>
      <w:r w:rsidR="005F0D36" w:rsidRPr="00505825">
        <w:t>s,</w:t>
      </w:r>
      <w:r w:rsidR="00F10225" w:rsidRPr="00505825">
        <w:t xml:space="preserve"> </w:t>
      </w:r>
      <w:r w:rsidR="005F0D36" w:rsidRPr="00505825">
        <w:t xml:space="preserve">only </w:t>
      </w:r>
      <w:r w:rsidR="00F10225" w:rsidRPr="00505825">
        <w:t>the German informants</w:t>
      </w:r>
      <w:r w:rsidR="005F0D36" w:rsidRPr="00505825">
        <w:t xml:space="preserve"> provided different translations for ‘jealous’</w:t>
      </w:r>
      <w:r w:rsidR="00F10225" w:rsidRPr="00505825">
        <w:t>.</w:t>
      </w:r>
      <w:bookmarkEnd w:id="59"/>
      <w:r w:rsidR="005F0D36" w:rsidRPr="00505825">
        <w:t xml:space="preserve"> </w:t>
      </w:r>
      <w:r w:rsidR="005F0D36" w:rsidRPr="00505825">
        <w:rPr>
          <w:lang w:val="en-GB"/>
        </w:rPr>
        <w:t xml:space="preserve">For this reason, we decided to include both terms, </w:t>
      </w:r>
      <w:r w:rsidR="00505825" w:rsidRPr="00505825">
        <w:rPr>
          <w:lang w:val="en-GB"/>
        </w:rPr>
        <w:t>‘</w:t>
      </w:r>
      <w:r w:rsidR="005F0D36" w:rsidRPr="00505825">
        <w:rPr>
          <w:lang w:val="en-GB"/>
        </w:rPr>
        <w:t>eifersüchtig</w:t>
      </w:r>
      <w:r w:rsidR="00505825" w:rsidRPr="00505825">
        <w:rPr>
          <w:lang w:val="en-GB"/>
        </w:rPr>
        <w:t>’</w:t>
      </w:r>
      <w:r w:rsidR="005F0D36" w:rsidRPr="00505825">
        <w:rPr>
          <w:lang w:val="en-GB"/>
        </w:rPr>
        <w:t xml:space="preserve"> and </w:t>
      </w:r>
      <w:r w:rsidR="00505825" w:rsidRPr="00505825">
        <w:rPr>
          <w:lang w:val="en-GB"/>
        </w:rPr>
        <w:t>‘</w:t>
      </w:r>
      <w:r w:rsidR="005F0D36" w:rsidRPr="00505825">
        <w:rPr>
          <w:lang w:val="en-GB"/>
        </w:rPr>
        <w:t>neidisch</w:t>
      </w:r>
      <w:r w:rsidR="00505825" w:rsidRPr="00505825">
        <w:rPr>
          <w:lang w:val="en-GB"/>
        </w:rPr>
        <w:t>’</w:t>
      </w:r>
      <w:r w:rsidR="005F0D36" w:rsidRPr="00505825">
        <w:rPr>
          <w:lang w:val="en-GB"/>
        </w:rPr>
        <w:t xml:space="preserve">, in the questionnaire for our German participants. Differences in responses between the two terms are discussed in </w:t>
      </w:r>
      <w:r w:rsidR="0031547D">
        <w:rPr>
          <w:lang w:val="en-GB"/>
        </w:rPr>
        <w:t>Section</w:t>
      </w:r>
      <w:r w:rsidR="005F0D36" w:rsidRPr="00505825">
        <w:rPr>
          <w:lang w:val="en-GB"/>
        </w:rPr>
        <w:t xml:space="preserve"> 3.</w:t>
      </w:r>
    </w:p>
  </w:footnote>
  <w:footnote w:id="6">
    <w:p w14:paraId="769BDEBF" w14:textId="2DEFA45A" w:rsidR="00840E47" w:rsidRPr="00E571CB" w:rsidRDefault="00840E47" w:rsidP="00840E47">
      <w:pPr>
        <w:pStyle w:val="Textocomentario"/>
      </w:pPr>
      <w:r w:rsidRPr="00E571CB">
        <w:rPr>
          <w:rStyle w:val="Refdenotaalpie"/>
        </w:rPr>
        <w:footnoteRef/>
      </w:r>
      <w:r w:rsidRPr="00E571CB">
        <w:t xml:space="preserve"> The terms ‘arousal’ and ‘intensity’ are sometimes used interchangeably</w:t>
      </w:r>
      <w:r w:rsidR="00185A4D" w:rsidRPr="00E571CB">
        <w:t xml:space="preserve">. </w:t>
      </w:r>
      <w:r w:rsidR="00185A4D" w:rsidRPr="00E571CB">
        <w:fldChar w:fldCharType="begin"/>
      </w:r>
      <w:r w:rsidR="00B20965" w:rsidRPr="00E571CB">
        <w:instrText xml:space="preserve"> ADDIN ZOTERO_ITEM CSL_CITATION {"citationID":"cZVH63S0","properties":{"formattedCitation":"(Montefinese, Ambrosini, Fairfield, &amp; Mammarella, 2014)","plainCitation":"(Montefinese, Ambrosini, Fairfield, &amp; Mammarella, 2014)","dontUpdate":true,"noteIndex":6},"citationItems":[{"id":1954,"uris":["http://zotero.org/users/6094700/items/C78ICW4P"],"itemData":{"id":1954,"type":"article-journal","abstract":"We developed affective norms for 1,121 Italian words in order to provide researchers with a highly controlled tool for the study of verbal processing. This database was developed from translations of the 1,034 English words present in the Affective Norms for English Words (ANEW; Bradley &amp; Lang, 1999) and from words taken from Italian semantic norms (Montefinese, Ambrosini, Fairfield, &amp; Mammarella, Behavior Research Methods, 45, 440–461, 2013). Participants evaluated valence, arousal, and dominance using the Self-Assessment Manikin (SAM) in a Web survey procedure. Participants also provided evaluations of three subjective psycholinguistic indexes (familiarity, imageability, and concreteness), and five objective psycholinguistic indexes (e.g., word frequency) were also included in the resulting database in order to further characterize the Italian words. We obtained a typical quadratic relation between valence and arousal, in line with previous findings. We also tested the reliability of the present ANEW adaptation for Italian by comparing it to previous affective databases and performing split-half correlations for each variable. We found high split-half correlations within our sample and high correlations between our ratings and those of previous studies, confirming the validity of the adaptation of ANEW for Italian. This database of affective norms provides a tool for future research about the effects of emotion on human cognition.","container-title":"Behavior Research Methods","DOI":"10.3758/s13428-013-0405-3","ISSN":"1554-3528","issue":"3","journalAbbreviation":"Behav Res","language":"en","page":"887-903","source":"Springer Link","title":"The adaptation of the Affective Norms for English Words (ANEW) for Italian","volume":"46","author":[{"family":"Montefinese","given":"Maria"},{"family":"Ambrosini","given":"Ettore"},{"family":"Fairfield","given":"Beth"},{"family":"Mammarella","given":"Nicola"}],"issued":{"date-parts":[["2014",9,1]]}}}],"schema":"https://github.com/citation-style-language/schema/raw/master/csl-citation.json"} </w:instrText>
      </w:r>
      <w:r w:rsidR="00185A4D" w:rsidRPr="00E571CB">
        <w:fldChar w:fldCharType="separate"/>
      </w:r>
      <w:r w:rsidR="00185A4D" w:rsidRPr="00E571CB">
        <w:rPr>
          <w:rFonts w:cs="Times New Roman"/>
        </w:rPr>
        <w:t>Montefinese, Ambrosini, Fairfield, &amp; Mammarella</w:t>
      </w:r>
      <w:r w:rsidR="00281222" w:rsidRPr="00E571CB">
        <w:rPr>
          <w:rFonts w:cs="Times New Roman"/>
        </w:rPr>
        <w:t xml:space="preserve"> (</w:t>
      </w:r>
      <w:r w:rsidR="00185A4D" w:rsidRPr="00E571CB">
        <w:rPr>
          <w:rFonts w:cs="Times New Roman"/>
        </w:rPr>
        <w:t>2014</w:t>
      </w:r>
      <w:r w:rsidR="00281222" w:rsidRPr="00E571CB">
        <w:rPr>
          <w:rFonts w:cs="Times New Roman"/>
        </w:rPr>
        <w:t>, p.</w:t>
      </w:r>
      <w:r w:rsidR="00185A4D" w:rsidRPr="00E571CB">
        <w:rPr>
          <w:rFonts w:cs="Times New Roman"/>
        </w:rPr>
        <w:t xml:space="preserve"> 888)</w:t>
      </w:r>
      <w:r w:rsidR="00185A4D" w:rsidRPr="00E571CB">
        <w:fldChar w:fldCharType="end"/>
      </w:r>
      <w:r w:rsidR="00185A4D" w:rsidRPr="00E571CB">
        <w:t xml:space="preserve"> state that </w:t>
      </w:r>
      <w:r w:rsidR="00281222" w:rsidRPr="00E571CB">
        <w:t>“</w:t>
      </w:r>
      <w:r w:rsidR="00185A4D" w:rsidRPr="00E571CB">
        <w:t>a</w:t>
      </w:r>
      <w:r w:rsidRPr="00E571CB">
        <w:t xml:space="preserve">rousal, also termed </w:t>
      </w:r>
      <w:r w:rsidR="00C11CD3" w:rsidRPr="00E571CB">
        <w:t>‘</w:t>
      </w:r>
      <w:r w:rsidRPr="00E571CB">
        <w:t>intensity</w:t>
      </w:r>
      <w:r w:rsidR="00C11CD3" w:rsidRPr="00E571CB">
        <w:t>’</w:t>
      </w:r>
      <w:r w:rsidRPr="00E571CB">
        <w:t xml:space="preserve"> or</w:t>
      </w:r>
      <w:r w:rsidR="00185A4D" w:rsidRPr="00E571CB">
        <w:t xml:space="preserve"> </w:t>
      </w:r>
      <w:r w:rsidR="00C11CD3" w:rsidRPr="00E571CB">
        <w:t>‘</w:t>
      </w:r>
      <w:r w:rsidRPr="00E571CB">
        <w:t>energy level</w:t>
      </w:r>
      <w:r w:rsidR="00C11CD3" w:rsidRPr="00E571CB">
        <w:t>’</w:t>
      </w:r>
      <w:r w:rsidRPr="00E571CB">
        <w:t xml:space="preserve">, expresses the degree of excitement or activation an individual feels toward a given stimulus, varies from calm to </w:t>
      </w:r>
      <w:r w:rsidR="00185A4D" w:rsidRPr="00E571CB">
        <w:rPr>
          <w:lang w:val="en-GB"/>
        </w:rPr>
        <w:t>exciting</w:t>
      </w:r>
      <w:r w:rsidR="00281222" w:rsidRPr="00E571CB">
        <w:rPr>
          <w:lang w:val="en-GB"/>
        </w:rPr>
        <w:t>”</w:t>
      </w:r>
      <w:r w:rsidR="00185A4D" w:rsidRPr="00E571CB">
        <w:rPr>
          <w:lang w:val="en-GB"/>
        </w:rPr>
        <w:t xml:space="preserve">. </w:t>
      </w:r>
      <w:r w:rsidR="000A7964" w:rsidRPr="00E571CB">
        <w:rPr>
          <w:lang w:val="en-GB"/>
        </w:rPr>
        <w:t>We hereby adopt the</w:t>
      </w:r>
      <w:r w:rsidR="007A65E1" w:rsidRPr="00E571CB">
        <w:rPr>
          <w:lang w:val="en-GB"/>
        </w:rPr>
        <w:t>ir</w:t>
      </w:r>
      <w:r w:rsidR="000A7964" w:rsidRPr="00E571CB">
        <w:rPr>
          <w:lang w:val="en-GB"/>
        </w:rPr>
        <w:t xml:space="preserve"> definition of arousal, conscious that in </w:t>
      </w:r>
      <w:r w:rsidR="0078130A" w:rsidRPr="00E571CB">
        <w:rPr>
          <w:lang w:val="en-GB"/>
        </w:rPr>
        <w:t xml:space="preserve">the field of </w:t>
      </w:r>
      <w:r w:rsidR="000A7964" w:rsidRPr="00E571CB">
        <w:rPr>
          <w:lang w:val="en-GB"/>
        </w:rPr>
        <w:t>neurop</w:t>
      </w:r>
      <w:r w:rsidR="0078130A" w:rsidRPr="00E571CB">
        <w:rPr>
          <w:lang w:val="en-GB"/>
        </w:rPr>
        <w:t>h</w:t>
      </w:r>
      <w:r w:rsidR="000A7964" w:rsidRPr="00E571CB">
        <w:rPr>
          <w:lang w:val="en-GB"/>
        </w:rPr>
        <w:t xml:space="preserve">sysiology </w:t>
      </w:r>
      <w:r w:rsidR="007A65E1" w:rsidRPr="00E571CB">
        <w:rPr>
          <w:lang w:val="en-GB"/>
        </w:rPr>
        <w:t>it is</w:t>
      </w:r>
      <w:r w:rsidR="0078130A" w:rsidRPr="00E571CB">
        <w:rPr>
          <w:lang w:val="en-GB"/>
        </w:rPr>
        <w:t xml:space="preserve"> defined slightly differently, with</w:t>
      </w:r>
      <w:r w:rsidR="00CD1067" w:rsidRPr="00E571CB">
        <w:rPr>
          <w:lang w:val="en-GB"/>
        </w:rPr>
        <w:t xml:space="preserve"> arousal </w:t>
      </w:r>
      <w:r w:rsidR="0078130A" w:rsidRPr="00E571CB">
        <w:rPr>
          <w:lang w:val="en-GB"/>
        </w:rPr>
        <w:t>referring explicitly to</w:t>
      </w:r>
      <w:r w:rsidR="00CD1067" w:rsidRPr="00E571CB">
        <w:rPr>
          <w:lang w:val="en-GB"/>
        </w:rPr>
        <w:t xml:space="preserve"> </w:t>
      </w:r>
      <w:r w:rsidR="00C042CF" w:rsidRPr="00E571CB">
        <w:rPr>
          <w:lang w:val="en-GB"/>
        </w:rPr>
        <w:t xml:space="preserve">the </w:t>
      </w:r>
      <w:r w:rsidR="00626366" w:rsidRPr="00E571CB">
        <w:rPr>
          <w:lang w:val="en-GB"/>
        </w:rPr>
        <w:t>magnitude</w:t>
      </w:r>
      <w:r w:rsidR="00C042CF" w:rsidRPr="00E571CB">
        <w:rPr>
          <w:lang w:val="en-GB"/>
        </w:rPr>
        <w:t xml:space="preserve"> of </w:t>
      </w:r>
      <w:r w:rsidR="00626366" w:rsidRPr="00E571CB">
        <w:rPr>
          <w:lang w:val="en-GB"/>
        </w:rPr>
        <w:t>a person’s</w:t>
      </w:r>
      <w:r w:rsidR="00C042CF" w:rsidRPr="00E571CB">
        <w:rPr>
          <w:lang w:val="en-GB"/>
        </w:rPr>
        <w:t xml:space="preserve"> physiological response to a stimulus</w:t>
      </w:r>
      <w:r w:rsidR="00572270" w:rsidRPr="00E571CB">
        <w:rPr>
          <w:lang w:val="en-GB"/>
        </w:rPr>
        <w:t xml:space="preserve"> or </w:t>
      </w:r>
      <w:r w:rsidR="00C042CF" w:rsidRPr="00E571CB">
        <w:rPr>
          <w:lang w:val="en-GB"/>
        </w:rPr>
        <w:t>event.</w:t>
      </w:r>
    </w:p>
    <w:p w14:paraId="2F5979C1" w14:textId="54BD3481" w:rsidR="00840E47" w:rsidRPr="00455836" w:rsidRDefault="00840E47">
      <w:pPr>
        <w:pStyle w:val="Textonotapie"/>
      </w:pPr>
    </w:p>
  </w:footnote>
  <w:footnote w:id="7">
    <w:p w14:paraId="7064839A" w14:textId="77777777" w:rsidR="00A30821" w:rsidRPr="002E6396" w:rsidRDefault="00A30821" w:rsidP="00A30821">
      <w:pPr>
        <w:pStyle w:val="Textonotapie"/>
        <w:rPr>
          <w:lang w:val="en-GB"/>
        </w:rPr>
      </w:pPr>
      <w:r w:rsidRPr="00317FF6">
        <w:rPr>
          <w:rStyle w:val="Refdenotaalpie"/>
        </w:rPr>
        <w:footnoteRef/>
      </w:r>
      <w:r>
        <w:t xml:space="preserve"> </w:t>
      </w:r>
      <w:r>
        <w:rPr>
          <w:lang w:val="en-GB"/>
        </w:rPr>
        <w:t>We chose to use the word ‘feeling’ in our questionnaire rather than ‘emotion’ as our informal piloting showed that its meaning was more accessible for participants.</w:t>
      </w:r>
    </w:p>
  </w:footnote>
  <w:footnote w:id="8">
    <w:p w14:paraId="486E1885" w14:textId="77777777" w:rsidR="0097189E" w:rsidRPr="0077720E" w:rsidRDefault="0097189E" w:rsidP="0097189E">
      <w:pPr>
        <w:pStyle w:val="Textonotapie"/>
      </w:pPr>
      <w:r w:rsidRPr="00317FF6">
        <w:rPr>
          <w:rStyle w:val="Refdenotaalpie"/>
        </w:rPr>
        <w:footnoteRef/>
      </w:r>
      <w:r>
        <w:t xml:space="preserve"> Krippendorf’s alpha is a general statistic measure of inter-rater reliability for coding protocols involving more than two coders and for cases where there are more than two possible options to annotate each item.</w:t>
      </w:r>
    </w:p>
  </w:footnote>
  <w:footnote w:id="9">
    <w:p w14:paraId="2EAF5E83" w14:textId="3BFBF8EB" w:rsidR="001B1B8D" w:rsidRPr="001B1B8D" w:rsidRDefault="001B1B8D" w:rsidP="001B1B8D">
      <w:pPr>
        <w:pStyle w:val="Textocomentario"/>
      </w:pPr>
      <w:r w:rsidRPr="00317FF6">
        <w:rPr>
          <w:rStyle w:val="Refdenotaalpie"/>
        </w:rPr>
        <w:footnoteRef/>
      </w:r>
      <w:r>
        <w:t xml:space="preserve"> Among the top 10 associations, we also had: Fearful - no association (N = 135) and Confident – no association (N = 125)</w:t>
      </w:r>
      <w:r w:rsidR="00F85727">
        <w:t>.</w:t>
      </w:r>
    </w:p>
  </w:footnote>
  <w:footnote w:id="10">
    <w:p w14:paraId="620C3B9F" w14:textId="015B28EC" w:rsidR="00D752A9" w:rsidRPr="005803CF" w:rsidRDefault="00D752A9">
      <w:pPr>
        <w:pStyle w:val="Textonotapie"/>
        <w:rPr>
          <w:lang w:val="en-GB"/>
        </w:rPr>
      </w:pPr>
      <w:r w:rsidRPr="00317FF6">
        <w:rPr>
          <w:rStyle w:val="Refdenotaalpie"/>
        </w:rPr>
        <w:footnoteRef/>
      </w:r>
      <w:r>
        <w:t xml:space="preserve"> </w:t>
      </w:r>
      <w:r w:rsidRPr="003744EC">
        <w:rPr>
          <w:lang w:val="en-GB"/>
        </w:rPr>
        <w:t xml:space="preserve">Please note that the table shows absolute frequency, i.e., how often a colour was chosen for a given emotion term. </w:t>
      </w:r>
      <w:r>
        <w:rPr>
          <w:lang w:val="en-GB"/>
        </w:rPr>
        <w:t>The p</w:t>
      </w:r>
      <w:r w:rsidRPr="003744EC">
        <w:rPr>
          <w:lang w:val="en-GB"/>
        </w:rPr>
        <w:t xml:space="preserve">ercentages </w:t>
      </w:r>
      <w:r>
        <w:rPr>
          <w:lang w:val="en-GB"/>
        </w:rPr>
        <w:t xml:space="preserve">discussed below </w:t>
      </w:r>
      <w:r w:rsidRPr="003744EC">
        <w:rPr>
          <w:lang w:val="en-GB"/>
        </w:rPr>
        <w:t>are based on these absolute frequencies. Since for Italian and Spanish, the number of participants is approximately twice as high as for the other languages, these overall results are slightly skewed towards the most frequent associations in Italian and Spanish.</w:t>
      </w:r>
    </w:p>
  </w:footnote>
  <w:footnote w:id="11">
    <w:p w14:paraId="4A006032" w14:textId="3E2DBE01" w:rsidR="00307B9B" w:rsidRPr="00307B9B" w:rsidRDefault="00307B9B">
      <w:pPr>
        <w:pStyle w:val="Textonotapie"/>
      </w:pPr>
      <w:r>
        <w:rPr>
          <w:rStyle w:val="Refdenotaalpie"/>
        </w:rPr>
        <w:footnoteRef/>
      </w:r>
      <w:r>
        <w:t xml:space="preserve"> </w:t>
      </w:r>
      <w:r w:rsidRPr="008B3FD6">
        <w:rPr>
          <w:rFonts w:cs="Times New Roman"/>
          <w:color w:val="FF0000"/>
        </w:rPr>
        <w:t>‘No association’ refers to cases where the participants replied that they did not associate the emotion with any particular colour and ‘colour not listed’ refers to cases where participants replied that the colour with which they associated the emotion could not be found in the list of colours available to them.</w:t>
      </w:r>
    </w:p>
  </w:footnote>
  <w:footnote w:id="12">
    <w:p w14:paraId="2B358EF3" w14:textId="2A72DD0E" w:rsidR="00B805EC" w:rsidRPr="00727B6D" w:rsidRDefault="00B805EC" w:rsidP="00B805EC">
      <w:pPr>
        <w:spacing w:after="120"/>
        <w:jc w:val="both"/>
        <w:rPr>
          <w:sz w:val="21"/>
          <w:szCs w:val="21"/>
        </w:rPr>
      </w:pPr>
      <w:r w:rsidRPr="00727B6D">
        <w:rPr>
          <w:rStyle w:val="Refdenotaalpie"/>
          <w:sz w:val="21"/>
          <w:szCs w:val="21"/>
        </w:rPr>
        <w:footnoteRef/>
      </w:r>
      <w:r w:rsidRPr="00727B6D">
        <w:rPr>
          <w:sz w:val="21"/>
          <w:szCs w:val="21"/>
        </w:rPr>
        <w:t xml:space="preserve"> For ‘sad’, both shades of blue and black have the same absolute frequency (N=69), which is why there are four colours in that row</w:t>
      </w:r>
      <w:r w:rsidR="00727B6D">
        <w:rPr>
          <w:sz w:val="21"/>
          <w:szCs w:val="21"/>
        </w:rPr>
        <w:t>.</w:t>
      </w:r>
    </w:p>
    <w:p w14:paraId="10FCB0BF" w14:textId="40B9C7D6" w:rsidR="00B805EC" w:rsidRPr="00B805EC" w:rsidRDefault="00B805EC">
      <w:pPr>
        <w:pStyle w:val="Textonotapie"/>
        <w:rPr>
          <w:lang w:val="en-GB"/>
        </w:rPr>
      </w:pPr>
    </w:p>
  </w:footnote>
  <w:footnote w:id="13">
    <w:p w14:paraId="0EF75DB2" w14:textId="178A6995" w:rsidR="00D752A9" w:rsidRPr="006D07B7" w:rsidRDefault="00D752A9">
      <w:pPr>
        <w:pStyle w:val="Textonotapie"/>
        <w:rPr>
          <w:lang w:val="en-GB"/>
        </w:rPr>
      </w:pPr>
      <w:r w:rsidRPr="00317FF6">
        <w:rPr>
          <w:rStyle w:val="Refdenotaalpie"/>
        </w:rPr>
        <w:footnoteRef/>
      </w:r>
      <w:r w:rsidRPr="006D07B7">
        <w:rPr>
          <w:lang w:val="en-GB"/>
        </w:rPr>
        <w:t xml:space="preserve"> Source: </w:t>
      </w:r>
      <w:r w:rsidR="007F0E08" w:rsidRPr="007F0E08">
        <w:t>Adapted from</w:t>
      </w:r>
      <w:r w:rsidR="007F0E08" w:rsidRPr="006D07B7">
        <w:rPr>
          <w:rStyle w:val="Hipervnculo"/>
          <w:lang w:val="en-GB"/>
        </w:rPr>
        <w:t xml:space="preserve"> https://commons.wikimedia.org/wiki/File:Saturation_and_Value_(2).png</w:t>
      </w:r>
    </w:p>
  </w:footnote>
  <w:footnote w:id="14">
    <w:p w14:paraId="67EFA427" w14:textId="54688FA2" w:rsidR="00D752A9" w:rsidRPr="00D1162E" w:rsidRDefault="00D752A9">
      <w:pPr>
        <w:pStyle w:val="Textonotapie"/>
      </w:pPr>
      <w:r w:rsidRPr="00317FF6">
        <w:rPr>
          <w:rStyle w:val="Refdenotaalpie"/>
        </w:rPr>
        <w:footnoteRef/>
      </w:r>
      <w:r>
        <w:t xml:space="preserve"> </w:t>
      </w:r>
      <w:r w:rsidRPr="00347E8D">
        <w:rPr>
          <w:lang w:val="en-GB"/>
        </w:rPr>
        <w:t xml:space="preserve">It should be emphasised that the numbers </w:t>
      </w:r>
      <w:r w:rsidR="00474B8A">
        <w:rPr>
          <w:lang w:val="en-GB"/>
        </w:rPr>
        <w:t>shown</w:t>
      </w:r>
      <w:r w:rsidRPr="00347E8D">
        <w:rPr>
          <w:lang w:val="en-GB"/>
        </w:rPr>
        <w:t xml:space="preserve"> in this figure </w:t>
      </w:r>
      <w:r w:rsidR="00E20718">
        <w:rPr>
          <w:lang w:val="en-GB"/>
        </w:rPr>
        <w:t>include responses provided by</w:t>
      </w:r>
      <w:r w:rsidRPr="00347E8D">
        <w:rPr>
          <w:lang w:val="en-GB"/>
        </w:rPr>
        <w:t xml:space="preserve"> all participants. Since we roughly obtained twice as much data from Italian and Spanish participants</w:t>
      </w:r>
      <w:r w:rsidR="00CD3273">
        <w:rPr>
          <w:lang w:val="en-GB"/>
        </w:rPr>
        <w:t>,</w:t>
      </w:r>
      <w:r w:rsidRPr="00347E8D">
        <w:rPr>
          <w:lang w:val="en-GB"/>
        </w:rPr>
        <w:t xml:space="preserve"> the numbers a</w:t>
      </w:r>
      <w:r w:rsidR="00CD3273">
        <w:rPr>
          <w:lang w:val="en-GB"/>
        </w:rPr>
        <w:t>re</w:t>
      </w:r>
      <w:r w:rsidRPr="00347E8D">
        <w:rPr>
          <w:lang w:val="en-GB"/>
        </w:rPr>
        <w:t xml:space="preserve"> slightly skewed with respect to these two </w:t>
      </w:r>
      <w:r w:rsidR="00052782">
        <w:rPr>
          <w:lang w:val="en-GB"/>
        </w:rPr>
        <w:t>groups of participants</w:t>
      </w:r>
      <w:r w:rsidRPr="00347E8D">
        <w:rPr>
          <w:lang w:val="en-GB"/>
        </w:rPr>
        <w:t>. Still, we believe that the figure provide</w:t>
      </w:r>
      <w:r>
        <w:rPr>
          <w:lang w:val="en-GB"/>
        </w:rPr>
        <w:t>s</w:t>
      </w:r>
      <w:r w:rsidRPr="00347E8D">
        <w:rPr>
          <w:lang w:val="en-GB"/>
        </w:rPr>
        <w:t xml:space="preserve"> an interesting first idea of what kinds of </w:t>
      </w:r>
      <w:r w:rsidRPr="00D1162E">
        <w:rPr>
          <w:lang w:val="en-GB"/>
        </w:rPr>
        <w:t>motivations</w:t>
      </w:r>
      <w:r w:rsidRPr="00347E8D">
        <w:rPr>
          <w:lang w:val="en-GB"/>
        </w:rPr>
        <w:t xml:space="preserve"> were most frequently provided by all our </w:t>
      </w:r>
      <w:r w:rsidRPr="00D1162E">
        <w:rPr>
          <w:lang w:val="en-GB"/>
        </w:rPr>
        <w:t>participants</w:t>
      </w:r>
      <w:r w:rsidRPr="00347E8D">
        <w:rPr>
          <w:lang w:val="en-GB"/>
        </w:rPr>
        <w:t>.</w:t>
      </w:r>
    </w:p>
  </w:footnote>
  <w:footnote w:id="15">
    <w:p w14:paraId="1449DCBB" w14:textId="7D70A6B6" w:rsidR="00D752A9" w:rsidRPr="005803CF" w:rsidRDefault="00D752A9">
      <w:pPr>
        <w:pStyle w:val="Textonotapie"/>
        <w:rPr>
          <w:lang w:val="en-GB"/>
        </w:rPr>
      </w:pPr>
      <w:r w:rsidRPr="00317FF6">
        <w:rPr>
          <w:rStyle w:val="Refdenotaalpie"/>
        </w:rPr>
        <w:footnoteRef/>
      </w:r>
      <w:r>
        <w:t xml:space="preserve"> </w:t>
      </w:r>
      <w:r w:rsidRPr="0040494D">
        <w:rPr>
          <w:lang w:val="en-GB"/>
        </w:rPr>
        <w:t>The relation between negativity and metaphoricity presents a highly interesting field for further research since</w:t>
      </w:r>
      <w:r>
        <w:rPr>
          <w:lang w:val="en-GB"/>
        </w:rPr>
        <w:t xml:space="preserve"> </w:t>
      </w:r>
      <w:r w:rsidR="00E65940">
        <w:rPr>
          <w:lang w:val="en-GB"/>
        </w:rPr>
        <w:t xml:space="preserve">the </w:t>
      </w:r>
      <w:r w:rsidRPr="0040494D">
        <w:rPr>
          <w:lang w:val="en-GB"/>
        </w:rPr>
        <w:t>examples usually provided for</w:t>
      </w:r>
      <w:r>
        <w:rPr>
          <w:lang w:val="en-GB"/>
        </w:rPr>
        <w:t xml:space="preserve"> </w:t>
      </w:r>
      <w:r w:rsidR="00E65940">
        <w:rPr>
          <w:lang w:val="en-GB"/>
        </w:rPr>
        <w:t xml:space="preserve">conceptual metaphors often </w:t>
      </w:r>
      <w:r w:rsidRPr="0040494D">
        <w:rPr>
          <w:lang w:val="en-GB"/>
        </w:rPr>
        <w:t>tend to be negative</w:t>
      </w:r>
      <w:r w:rsidR="00E65940">
        <w:rPr>
          <w:lang w:val="en-GB"/>
        </w:rPr>
        <w:t xml:space="preserve">. For example, Lakoff and Johnson (1980) introduce the </w:t>
      </w:r>
      <w:r w:rsidR="00E65940" w:rsidRPr="00E65940">
        <w:rPr>
          <w:smallCaps/>
          <w:lang w:val="en-GB"/>
        </w:rPr>
        <w:t>love is a journey</w:t>
      </w:r>
      <w:r w:rsidR="00E65940">
        <w:rPr>
          <w:lang w:val="en-GB"/>
        </w:rPr>
        <w:t xml:space="preserve"> conceptual metaphor through expressions such as</w:t>
      </w:r>
      <w:r>
        <w:rPr>
          <w:lang w:val="en-GB"/>
        </w:rPr>
        <w:t xml:space="preserve"> </w:t>
      </w:r>
      <w:r w:rsidR="008E4528">
        <w:rPr>
          <w:lang w:val="en-GB"/>
        </w:rPr>
        <w:t>“</w:t>
      </w:r>
      <w:r>
        <w:rPr>
          <w:lang w:val="en-GB"/>
        </w:rPr>
        <w:t>to be at a crossroads</w:t>
      </w:r>
      <w:r w:rsidR="008E4528">
        <w:rPr>
          <w:lang w:val="en-GB"/>
        </w:rPr>
        <w:t>”</w:t>
      </w:r>
      <w:r>
        <w:rPr>
          <w:lang w:val="en-GB"/>
        </w:rPr>
        <w:t xml:space="preserve">, </w:t>
      </w:r>
      <w:r w:rsidR="008E4528">
        <w:rPr>
          <w:lang w:val="en-GB"/>
        </w:rPr>
        <w:t>“</w:t>
      </w:r>
      <w:r>
        <w:rPr>
          <w:lang w:val="en-GB"/>
        </w:rPr>
        <w:t>to hit rock bottom</w:t>
      </w:r>
      <w:r w:rsidR="008E4528">
        <w:rPr>
          <w:lang w:val="en-GB"/>
        </w:rPr>
        <w:t>”</w:t>
      </w:r>
      <w:r>
        <w:rPr>
          <w:lang w:val="en-GB"/>
        </w:rPr>
        <w:t xml:space="preserve">, </w:t>
      </w:r>
      <w:r w:rsidR="008E4528">
        <w:rPr>
          <w:lang w:val="en-GB"/>
        </w:rPr>
        <w:t>“</w:t>
      </w:r>
      <w:r>
        <w:rPr>
          <w:lang w:val="en-GB"/>
        </w:rPr>
        <w:t>to go through a difficult time</w:t>
      </w:r>
      <w:r w:rsidR="008E4528">
        <w:rPr>
          <w:lang w:val="en-GB"/>
        </w:rPr>
        <w:t>”</w:t>
      </w:r>
      <w:r>
        <w:rPr>
          <w:lang w:val="en-GB"/>
        </w:rPr>
        <w:t xml:space="preserve">, </w:t>
      </w:r>
      <w:r w:rsidR="008E4528">
        <w:rPr>
          <w:lang w:val="en-GB"/>
        </w:rPr>
        <w:t>“</w:t>
      </w:r>
      <w:r>
        <w:rPr>
          <w:lang w:val="en-GB"/>
        </w:rPr>
        <w:t>to go separate ways</w:t>
      </w:r>
      <w:r w:rsidR="008E4528">
        <w:rPr>
          <w:lang w:val="en-GB"/>
        </w:rPr>
        <w:t>”,</w:t>
      </w:r>
      <w:r>
        <w:rPr>
          <w:lang w:val="en-GB"/>
        </w:rPr>
        <w:t xml:space="preserve"> et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D0ADD"/>
    <w:multiLevelType w:val="hybridMultilevel"/>
    <w:tmpl w:val="7486DBAA"/>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Times New Roman" w:hint="default"/>
      </w:rPr>
    </w:lvl>
    <w:lvl w:ilvl="2" w:tplc="040A0005">
      <w:start w:val="1"/>
      <w:numFmt w:val="bullet"/>
      <w:lvlText w:val=""/>
      <w:lvlJc w:val="left"/>
      <w:pPr>
        <w:ind w:left="2160" w:hanging="360"/>
      </w:pPr>
      <w:rPr>
        <w:rFonts w:ascii="Wingdings" w:hAnsi="Wingdings" w:hint="default"/>
      </w:rPr>
    </w:lvl>
    <w:lvl w:ilvl="3" w:tplc="040A0001">
      <w:start w:val="1"/>
      <w:numFmt w:val="bullet"/>
      <w:lvlText w:val=""/>
      <w:lvlJc w:val="left"/>
      <w:pPr>
        <w:ind w:left="2880" w:hanging="360"/>
      </w:pPr>
      <w:rPr>
        <w:rFonts w:ascii="Symbol" w:hAnsi="Symbol" w:hint="default"/>
      </w:rPr>
    </w:lvl>
    <w:lvl w:ilvl="4" w:tplc="040A0003">
      <w:start w:val="1"/>
      <w:numFmt w:val="bullet"/>
      <w:lvlText w:val="o"/>
      <w:lvlJc w:val="left"/>
      <w:pPr>
        <w:ind w:left="3600" w:hanging="360"/>
      </w:pPr>
      <w:rPr>
        <w:rFonts w:ascii="Courier New" w:hAnsi="Courier New" w:cs="Times New Roman" w:hint="default"/>
      </w:rPr>
    </w:lvl>
    <w:lvl w:ilvl="5" w:tplc="040A0005">
      <w:start w:val="1"/>
      <w:numFmt w:val="bullet"/>
      <w:lvlText w:val=""/>
      <w:lvlJc w:val="left"/>
      <w:pPr>
        <w:ind w:left="4320" w:hanging="360"/>
      </w:pPr>
      <w:rPr>
        <w:rFonts w:ascii="Wingdings" w:hAnsi="Wingdings" w:hint="default"/>
      </w:rPr>
    </w:lvl>
    <w:lvl w:ilvl="6" w:tplc="040A0001">
      <w:start w:val="1"/>
      <w:numFmt w:val="bullet"/>
      <w:lvlText w:val=""/>
      <w:lvlJc w:val="left"/>
      <w:pPr>
        <w:ind w:left="5040" w:hanging="360"/>
      </w:pPr>
      <w:rPr>
        <w:rFonts w:ascii="Symbol" w:hAnsi="Symbol" w:hint="default"/>
      </w:rPr>
    </w:lvl>
    <w:lvl w:ilvl="7" w:tplc="040A0003">
      <w:start w:val="1"/>
      <w:numFmt w:val="bullet"/>
      <w:lvlText w:val="o"/>
      <w:lvlJc w:val="left"/>
      <w:pPr>
        <w:ind w:left="5760" w:hanging="360"/>
      </w:pPr>
      <w:rPr>
        <w:rFonts w:ascii="Courier New" w:hAnsi="Courier New" w:cs="Times New Roman" w:hint="default"/>
      </w:rPr>
    </w:lvl>
    <w:lvl w:ilvl="8" w:tplc="040A0005">
      <w:start w:val="1"/>
      <w:numFmt w:val="bullet"/>
      <w:lvlText w:val=""/>
      <w:lvlJc w:val="left"/>
      <w:pPr>
        <w:ind w:left="6480" w:hanging="360"/>
      </w:pPr>
      <w:rPr>
        <w:rFonts w:ascii="Wingdings" w:hAnsi="Wingdings" w:hint="default"/>
      </w:rPr>
    </w:lvl>
  </w:abstractNum>
  <w:abstractNum w:abstractNumId="1" w15:restartNumberingAfterBreak="0">
    <w:nsid w:val="05677B5A"/>
    <w:multiLevelType w:val="hybridMultilevel"/>
    <w:tmpl w:val="F53A41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6C85162"/>
    <w:multiLevelType w:val="hybridMultilevel"/>
    <w:tmpl w:val="CB504860"/>
    <w:lvl w:ilvl="0" w:tplc="7AEAFA52">
      <w:start w:val="1"/>
      <w:numFmt w:val="decimal"/>
      <w:lvlText w:val="(%1)"/>
      <w:lvlJc w:val="left"/>
      <w:pPr>
        <w:ind w:left="1627" w:hanging="547"/>
      </w:pPr>
      <w:rPr>
        <w:rFonts w:hint="default"/>
        <w:sz w:val="24"/>
        <w:szCs w:val="24"/>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3" w15:restartNumberingAfterBreak="0">
    <w:nsid w:val="0A7A0D43"/>
    <w:multiLevelType w:val="hybridMultilevel"/>
    <w:tmpl w:val="F7A07D40"/>
    <w:lvl w:ilvl="0" w:tplc="040A0001">
      <w:start w:val="1"/>
      <w:numFmt w:val="bullet"/>
      <w:lvlText w:val=""/>
      <w:lvlJc w:val="left"/>
      <w:pPr>
        <w:ind w:left="1440" w:hanging="360"/>
      </w:pPr>
      <w:rPr>
        <w:rFonts w:ascii="Symbol" w:hAnsi="Symbol" w:hint="default"/>
      </w:rPr>
    </w:lvl>
    <w:lvl w:ilvl="1" w:tplc="040A0003">
      <w:start w:val="1"/>
      <w:numFmt w:val="bullet"/>
      <w:lvlText w:val="o"/>
      <w:lvlJc w:val="left"/>
      <w:pPr>
        <w:ind w:left="2160" w:hanging="360"/>
      </w:pPr>
      <w:rPr>
        <w:rFonts w:ascii="Courier New" w:hAnsi="Courier New" w:cs="Times New Roman" w:hint="default"/>
      </w:rPr>
    </w:lvl>
    <w:lvl w:ilvl="2" w:tplc="040A0005">
      <w:start w:val="1"/>
      <w:numFmt w:val="bullet"/>
      <w:lvlText w:val=""/>
      <w:lvlJc w:val="left"/>
      <w:pPr>
        <w:ind w:left="2880" w:hanging="360"/>
      </w:pPr>
      <w:rPr>
        <w:rFonts w:ascii="Wingdings" w:hAnsi="Wingdings" w:hint="default"/>
      </w:rPr>
    </w:lvl>
    <w:lvl w:ilvl="3" w:tplc="040A0001">
      <w:start w:val="1"/>
      <w:numFmt w:val="bullet"/>
      <w:lvlText w:val=""/>
      <w:lvlJc w:val="left"/>
      <w:pPr>
        <w:ind w:left="3600" w:hanging="360"/>
      </w:pPr>
      <w:rPr>
        <w:rFonts w:ascii="Symbol" w:hAnsi="Symbol" w:hint="default"/>
      </w:rPr>
    </w:lvl>
    <w:lvl w:ilvl="4" w:tplc="040A0003">
      <w:start w:val="1"/>
      <w:numFmt w:val="bullet"/>
      <w:lvlText w:val="o"/>
      <w:lvlJc w:val="left"/>
      <w:pPr>
        <w:ind w:left="4320" w:hanging="360"/>
      </w:pPr>
      <w:rPr>
        <w:rFonts w:ascii="Courier New" w:hAnsi="Courier New" w:cs="Times New Roman" w:hint="default"/>
      </w:rPr>
    </w:lvl>
    <w:lvl w:ilvl="5" w:tplc="040A0005">
      <w:start w:val="1"/>
      <w:numFmt w:val="bullet"/>
      <w:lvlText w:val=""/>
      <w:lvlJc w:val="left"/>
      <w:pPr>
        <w:ind w:left="5040" w:hanging="360"/>
      </w:pPr>
      <w:rPr>
        <w:rFonts w:ascii="Wingdings" w:hAnsi="Wingdings" w:hint="default"/>
      </w:rPr>
    </w:lvl>
    <w:lvl w:ilvl="6" w:tplc="040A0001">
      <w:start w:val="1"/>
      <w:numFmt w:val="bullet"/>
      <w:lvlText w:val=""/>
      <w:lvlJc w:val="left"/>
      <w:pPr>
        <w:ind w:left="5760" w:hanging="360"/>
      </w:pPr>
      <w:rPr>
        <w:rFonts w:ascii="Symbol" w:hAnsi="Symbol" w:hint="default"/>
      </w:rPr>
    </w:lvl>
    <w:lvl w:ilvl="7" w:tplc="040A0003">
      <w:start w:val="1"/>
      <w:numFmt w:val="bullet"/>
      <w:lvlText w:val="o"/>
      <w:lvlJc w:val="left"/>
      <w:pPr>
        <w:ind w:left="6480" w:hanging="360"/>
      </w:pPr>
      <w:rPr>
        <w:rFonts w:ascii="Courier New" w:hAnsi="Courier New" w:cs="Times New Roman" w:hint="default"/>
      </w:rPr>
    </w:lvl>
    <w:lvl w:ilvl="8" w:tplc="040A0005">
      <w:start w:val="1"/>
      <w:numFmt w:val="bullet"/>
      <w:lvlText w:val=""/>
      <w:lvlJc w:val="left"/>
      <w:pPr>
        <w:ind w:left="7200" w:hanging="360"/>
      </w:pPr>
      <w:rPr>
        <w:rFonts w:ascii="Wingdings" w:hAnsi="Wingdings" w:hint="default"/>
      </w:rPr>
    </w:lvl>
  </w:abstractNum>
  <w:abstractNum w:abstractNumId="4" w15:restartNumberingAfterBreak="0">
    <w:nsid w:val="0B9202F6"/>
    <w:multiLevelType w:val="hybridMultilevel"/>
    <w:tmpl w:val="9E7EF59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15:restartNumberingAfterBreak="0">
    <w:nsid w:val="0CBA7AEF"/>
    <w:multiLevelType w:val="hybridMultilevel"/>
    <w:tmpl w:val="F90019C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15:restartNumberingAfterBreak="0">
    <w:nsid w:val="1083124D"/>
    <w:multiLevelType w:val="multilevel"/>
    <w:tmpl w:val="C996268E"/>
    <w:styleLink w:val="AktuelleListe2"/>
    <w:lvl w:ilvl="0">
      <w:start w:val="1"/>
      <w:numFmt w:val="decimal"/>
      <w:lvlText w:val="(%1)"/>
      <w:lvlJc w:val="left"/>
      <w:pPr>
        <w:ind w:left="1134" w:hanging="774"/>
      </w:pPr>
      <w:rPr>
        <w:rFonts w:hint="default"/>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1186DA3"/>
    <w:multiLevelType w:val="hybridMultilevel"/>
    <w:tmpl w:val="4C70F3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4332B17"/>
    <w:multiLevelType w:val="hybridMultilevel"/>
    <w:tmpl w:val="85CA1BC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 w15:restartNumberingAfterBreak="0">
    <w:nsid w:val="14DF6B19"/>
    <w:multiLevelType w:val="hybridMultilevel"/>
    <w:tmpl w:val="B8CE4F68"/>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15:restartNumberingAfterBreak="0">
    <w:nsid w:val="156206F7"/>
    <w:multiLevelType w:val="hybridMultilevel"/>
    <w:tmpl w:val="A796D94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 w15:restartNumberingAfterBreak="0">
    <w:nsid w:val="1A52795A"/>
    <w:multiLevelType w:val="hybridMultilevel"/>
    <w:tmpl w:val="A6DCF9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A95030B"/>
    <w:multiLevelType w:val="hybridMultilevel"/>
    <w:tmpl w:val="F69A2494"/>
    <w:styleLink w:val="Punkt"/>
    <w:lvl w:ilvl="0" w:tplc="A44214C8">
      <w:start w:val="1"/>
      <w:numFmt w:val="bullet"/>
      <w:lvlText w:val="•"/>
      <w:lvlJc w:val="left"/>
      <w:pPr>
        <w:ind w:left="196" w:hanging="196"/>
      </w:pPr>
      <w:rPr>
        <w:rFonts w:hAnsi="Arial Unicode MS"/>
        <w:caps w:val="0"/>
        <w:smallCaps w:val="0"/>
        <w:strike w:val="0"/>
        <w:dstrike w:val="0"/>
        <w:outline w:val="0"/>
        <w:emboss w:val="0"/>
        <w:imprint w:val="0"/>
        <w:spacing w:val="0"/>
        <w:w w:val="100"/>
        <w:kern w:val="0"/>
        <w:position w:val="-2"/>
        <w:highlight w:val="none"/>
        <w:vertAlign w:val="baseline"/>
      </w:rPr>
    </w:lvl>
    <w:lvl w:ilvl="1" w:tplc="950EAC2A">
      <w:start w:val="1"/>
      <w:numFmt w:val="bullet"/>
      <w:lvlText w:val="•"/>
      <w:lvlJc w:val="left"/>
      <w:pPr>
        <w:ind w:left="376" w:hanging="196"/>
      </w:pPr>
      <w:rPr>
        <w:rFonts w:hAnsi="Arial Unicode MS"/>
        <w:caps w:val="0"/>
        <w:smallCaps w:val="0"/>
        <w:strike w:val="0"/>
        <w:dstrike w:val="0"/>
        <w:outline w:val="0"/>
        <w:emboss w:val="0"/>
        <w:imprint w:val="0"/>
        <w:spacing w:val="0"/>
        <w:w w:val="100"/>
        <w:kern w:val="0"/>
        <w:position w:val="-2"/>
        <w:highlight w:val="none"/>
        <w:vertAlign w:val="baseline"/>
      </w:rPr>
    </w:lvl>
    <w:lvl w:ilvl="2" w:tplc="55226C9E">
      <w:start w:val="1"/>
      <w:numFmt w:val="bullet"/>
      <w:lvlText w:val="•"/>
      <w:lvlJc w:val="left"/>
      <w:pPr>
        <w:ind w:left="556" w:hanging="196"/>
      </w:pPr>
      <w:rPr>
        <w:rFonts w:hAnsi="Arial Unicode MS"/>
        <w:caps w:val="0"/>
        <w:smallCaps w:val="0"/>
        <w:strike w:val="0"/>
        <w:dstrike w:val="0"/>
        <w:outline w:val="0"/>
        <w:emboss w:val="0"/>
        <w:imprint w:val="0"/>
        <w:spacing w:val="0"/>
        <w:w w:val="100"/>
        <w:kern w:val="0"/>
        <w:position w:val="-2"/>
        <w:highlight w:val="none"/>
        <w:vertAlign w:val="baseline"/>
      </w:rPr>
    </w:lvl>
    <w:lvl w:ilvl="3" w:tplc="4074F92A">
      <w:start w:val="1"/>
      <w:numFmt w:val="bullet"/>
      <w:lvlText w:val="•"/>
      <w:lvlJc w:val="left"/>
      <w:pPr>
        <w:ind w:left="736" w:hanging="196"/>
      </w:pPr>
      <w:rPr>
        <w:rFonts w:hAnsi="Arial Unicode MS"/>
        <w:caps w:val="0"/>
        <w:smallCaps w:val="0"/>
        <w:strike w:val="0"/>
        <w:dstrike w:val="0"/>
        <w:outline w:val="0"/>
        <w:emboss w:val="0"/>
        <w:imprint w:val="0"/>
        <w:spacing w:val="0"/>
        <w:w w:val="100"/>
        <w:kern w:val="0"/>
        <w:position w:val="-2"/>
        <w:highlight w:val="none"/>
        <w:vertAlign w:val="baseline"/>
      </w:rPr>
    </w:lvl>
    <w:lvl w:ilvl="4" w:tplc="4C966F68">
      <w:start w:val="1"/>
      <w:numFmt w:val="bullet"/>
      <w:lvlText w:val="•"/>
      <w:lvlJc w:val="left"/>
      <w:pPr>
        <w:ind w:left="916" w:hanging="196"/>
      </w:pPr>
      <w:rPr>
        <w:rFonts w:hAnsi="Arial Unicode MS"/>
        <w:caps w:val="0"/>
        <w:smallCaps w:val="0"/>
        <w:strike w:val="0"/>
        <w:dstrike w:val="0"/>
        <w:outline w:val="0"/>
        <w:emboss w:val="0"/>
        <w:imprint w:val="0"/>
        <w:spacing w:val="0"/>
        <w:w w:val="100"/>
        <w:kern w:val="0"/>
        <w:position w:val="-2"/>
        <w:highlight w:val="none"/>
        <w:vertAlign w:val="baseline"/>
      </w:rPr>
    </w:lvl>
    <w:lvl w:ilvl="5" w:tplc="8048D774">
      <w:start w:val="1"/>
      <w:numFmt w:val="bullet"/>
      <w:lvlText w:val="•"/>
      <w:lvlJc w:val="left"/>
      <w:pPr>
        <w:ind w:left="1096" w:hanging="196"/>
      </w:pPr>
      <w:rPr>
        <w:rFonts w:hAnsi="Arial Unicode MS"/>
        <w:caps w:val="0"/>
        <w:smallCaps w:val="0"/>
        <w:strike w:val="0"/>
        <w:dstrike w:val="0"/>
        <w:outline w:val="0"/>
        <w:emboss w:val="0"/>
        <w:imprint w:val="0"/>
        <w:spacing w:val="0"/>
        <w:w w:val="100"/>
        <w:kern w:val="0"/>
        <w:position w:val="-2"/>
        <w:highlight w:val="none"/>
        <w:vertAlign w:val="baseline"/>
      </w:rPr>
    </w:lvl>
    <w:lvl w:ilvl="6" w:tplc="033C6FB2">
      <w:start w:val="1"/>
      <w:numFmt w:val="bullet"/>
      <w:lvlText w:val="•"/>
      <w:lvlJc w:val="left"/>
      <w:pPr>
        <w:ind w:left="1276" w:hanging="196"/>
      </w:pPr>
      <w:rPr>
        <w:rFonts w:hAnsi="Arial Unicode MS"/>
        <w:caps w:val="0"/>
        <w:smallCaps w:val="0"/>
        <w:strike w:val="0"/>
        <w:dstrike w:val="0"/>
        <w:outline w:val="0"/>
        <w:emboss w:val="0"/>
        <w:imprint w:val="0"/>
        <w:spacing w:val="0"/>
        <w:w w:val="100"/>
        <w:kern w:val="0"/>
        <w:position w:val="-2"/>
        <w:highlight w:val="none"/>
        <w:vertAlign w:val="baseline"/>
      </w:rPr>
    </w:lvl>
    <w:lvl w:ilvl="7" w:tplc="57E081BE">
      <w:start w:val="1"/>
      <w:numFmt w:val="bullet"/>
      <w:lvlText w:val="•"/>
      <w:lvlJc w:val="left"/>
      <w:pPr>
        <w:ind w:left="1456" w:hanging="196"/>
      </w:pPr>
      <w:rPr>
        <w:rFonts w:hAnsi="Arial Unicode MS"/>
        <w:caps w:val="0"/>
        <w:smallCaps w:val="0"/>
        <w:strike w:val="0"/>
        <w:dstrike w:val="0"/>
        <w:outline w:val="0"/>
        <w:emboss w:val="0"/>
        <w:imprint w:val="0"/>
        <w:spacing w:val="0"/>
        <w:w w:val="100"/>
        <w:kern w:val="0"/>
        <w:position w:val="-2"/>
        <w:highlight w:val="none"/>
        <w:vertAlign w:val="baseline"/>
      </w:rPr>
    </w:lvl>
    <w:lvl w:ilvl="8" w:tplc="CFEADC44">
      <w:start w:val="1"/>
      <w:numFmt w:val="bullet"/>
      <w:lvlText w:val="•"/>
      <w:lvlJc w:val="left"/>
      <w:pPr>
        <w:ind w:left="1636" w:hanging="196"/>
      </w:pPr>
      <w:rPr>
        <w:rFonts w:hAnsi="Arial Unicode MS"/>
        <w:caps w:val="0"/>
        <w:smallCaps w:val="0"/>
        <w:strike w:val="0"/>
        <w:dstrike w:val="0"/>
        <w:outline w:val="0"/>
        <w:emboss w:val="0"/>
        <w:imprint w:val="0"/>
        <w:spacing w:val="0"/>
        <w:w w:val="100"/>
        <w:kern w:val="0"/>
        <w:position w:val="-2"/>
        <w:highlight w:val="none"/>
        <w:vertAlign w:val="baseline"/>
      </w:rPr>
    </w:lvl>
  </w:abstractNum>
  <w:abstractNum w:abstractNumId="13" w15:restartNumberingAfterBreak="0">
    <w:nsid w:val="1CBA52D5"/>
    <w:multiLevelType w:val="hybridMultilevel"/>
    <w:tmpl w:val="32206C9C"/>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Times New Roman" w:hint="default"/>
      </w:rPr>
    </w:lvl>
    <w:lvl w:ilvl="2" w:tplc="040A0005">
      <w:start w:val="1"/>
      <w:numFmt w:val="bullet"/>
      <w:lvlText w:val=""/>
      <w:lvlJc w:val="left"/>
      <w:pPr>
        <w:ind w:left="2160" w:hanging="360"/>
      </w:pPr>
      <w:rPr>
        <w:rFonts w:ascii="Wingdings" w:hAnsi="Wingdings" w:hint="default"/>
      </w:rPr>
    </w:lvl>
    <w:lvl w:ilvl="3" w:tplc="040A0001">
      <w:start w:val="1"/>
      <w:numFmt w:val="bullet"/>
      <w:lvlText w:val=""/>
      <w:lvlJc w:val="left"/>
      <w:pPr>
        <w:ind w:left="2880" w:hanging="360"/>
      </w:pPr>
      <w:rPr>
        <w:rFonts w:ascii="Symbol" w:hAnsi="Symbol" w:hint="default"/>
      </w:rPr>
    </w:lvl>
    <w:lvl w:ilvl="4" w:tplc="040A0003">
      <w:start w:val="1"/>
      <w:numFmt w:val="bullet"/>
      <w:lvlText w:val="o"/>
      <w:lvlJc w:val="left"/>
      <w:pPr>
        <w:ind w:left="3600" w:hanging="360"/>
      </w:pPr>
      <w:rPr>
        <w:rFonts w:ascii="Courier New" w:hAnsi="Courier New" w:cs="Times New Roman" w:hint="default"/>
      </w:rPr>
    </w:lvl>
    <w:lvl w:ilvl="5" w:tplc="040A0005">
      <w:start w:val="1"/>
      <w:numFmt w:val="bullet"/>
      <w:lvlText w:val=""/>
      <w:lvlJc w:val="left"/>
      <w:pPr>
        <w:ind w:left="4320" w:hanging="360"/>
      </w:pPr>
      <w:rPr>
        <w:rFonts w:ascii="Wingdings" w:hAnsi="Wingdings" w:hint="default"/>
      </w:rPr>
    </w:lvl>
    <w:lvl w:ilvl="6" w:tplc="040A0001">
      <w:start w:val="1"/>
      <w:numFmt w:val="bullet"/>
      <w:lvlText w:val=""/>
      <w:lvlJc w:val="left"/>
      <w:pPr>
        <w:ind w:left="5040" w:hanging="360"/>
      </w:pPr>
      <w:rPr>
        <w:rFonts w:ascii="Symbol" w:hAnsi="Symbol" w:hint="default"/>
      </w:rPr>
    </w:lvl>
    <w:lvl w:ilvl="7" w:tplc="040A0003">
      <w:start w:val="1"/>
      <w:numFmt w:val="bullet"/>
      <w:lvlText w:val="o"/>
      <w:lvlJc w:val="left"/>
      <w:pPr>
        <w:ind w:left="5760" w:hanging="360"/>
      </w:pPr>
      <w:rPr>
        <w:rFonts w:ascii="Courier New" w:hAnsi="Courier New" w:cs="Times New Roman" w:hint="default"/>
      </w:rPr>
    </w:lvl>
    <w:lvl w:ilvl="8" w:tplc="040A0005">
      <w:start w:val="1"/>
      <w:numFmt w:val="bullet"/>
      <w:lvlText w:val=""/>
      <w:lvlJc w:val="left"/>
      <w:pPr>
        <w:ind w:left="6480" w:hanging="360"/>
      </w:pPr>
      <w:rPr>
        <w:rFonts w:ascii="Wingdings" w:hAnsi="Wingdings" w:hint="default"/>
      </w:rPr>
    </w:lvl>
  </w:abstractNum>
  <w:abstractNum w:abstractNumId="14" w15:restartNumberingAfterBreak="0">
    <w:nsid w:val="1F11043D"/>
    <w:multiLevelType w:val="hybridMultilevel"/>
    <w:tmpl w:val="77D8F5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F262F28"/>
    <w:multiLevelType w:val="hybridMultilevel"/>
    <w:tmpl w:val="B4B04D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F414710"/>
    <w:multiLevelType w:val="hybridMultilevel"/>
    <w:tmpl w:val="C7EE7602"/>
    <w:lvl w:ilvl="0" w:tplc="4D52CA9E">
      <w:start w:val="1"/>
      <w:numFmt w:val="bullet"/>
      <w:lvlText w:val="●"/>
      <w:lvlJc w:val="left"/>
      <w:pPr>
        <w:ind w:left="720" w:hanging="360"/>
      </w:pPr>
      <w:rPr>
        <w:u w:val="none"/>
      </w:rPr>
    </w:lvl>
    <w:lvl w:ilvl="1" w:tplc="90045CE4">
      <w:start w:val="1"/>
      <w:numFmt w:val="lowerLetter"/>
      <w:lvlText w:val="%2."/>
      <w:lvlJc w:val="left"/>
      <w:pPr>
        <w:ind w:left="1440" w:hanging="360"/>
      </w:pPr>
      <w:rPr>
        <w:u w:val="none"/>
      </w:rPr>
    </w:lvl>
    <w:lvl w:ilvl="2" w:tplc="0B6EE446">
      <w:start w:val="1"/>
      <w:numFmt w:val="lowerRoman"/>
      <w:lvlText w:val="%3."/>
      <w:lvlJc w:val="right"/>
      <w:pPr>
        <w:ind w:left="2160" w:hanging="360"/>
      </w:pPr>
      <w:rPr>
        <w:u w:val="none"/>
      </w:rPr>
    </w:lvl>
    <w:lvl w:ilvl="3" w:tplc="F0E05E90">
      <w:start w:val="1"/>
      <w:numFmt w:val="decimal"/>
      <w:lvlText w:val="%4."/>
      <w:lvlJc w:val="left"/>
      <w:pPr>
        <w:ind w:left="2880" w:hanging="360"/>
      </w:pPr>
      <w:rPr>
        <w:u w:val="none"/>
      </w:rPr>
    </w:lvl>
    <w:lvl w:ilvl="4" w:tplc="1E562B38">
      <w:start w:val="1"/>
      <w:numFmt w:val="lowerLetter"/>
      <w:lvlText w:val="%5."/>
      <w:lvlJc w:val="left"/>
      <w:pPr>
        <w:ind w:left="3600" w:hanging="360"/>
      </w:pPr>
      <w:rPr>
        <w:u w:val="none"/>
      </w:rPr>
    </w:lvl>
    <w:lvl w:ilvl="5" w:tplc="4ABC76F8">
      <w:start w:val="1"/>
      <w:numFmt w:val="lowerRoman"/>
      <w:lvlText w:val="%6."/>
      <w:lvlJc w:val="right"/>
      <w:pPr>
        <w:ind w:left="4320" w:hanging="360"/>
      </w:pPr>
      <w:rPr>
        <w:u w:val="none"/>
      </w:rPr>
    </w:lvl>
    <w:lvl w:ilvl="6" w:tplc="6C0A1EE8">
      <w:start w:val="1"/>
      <w:numFmt w:val="decimal"/>
      <w:lvlText w:val="%7."/>
      <w:lvlJc w:val="left"/>
      <w:pPr>
        <w:ind w:left="5040" w:hanging="360"/>
      </w:pPr>
      <w:rPr>
        <w:u w:val="none"/>
      </w:rPr>
    </w:lvl>
    <w:lvl w:ilvl="7" w:tplc="29BC64C4">
      <w:start w:val="1"/>
      <w:numFmt w:val="lowerLetter"/>
      <w:lvlText w:val="%8."/>
      <w:lvlJc w:val="left"/>
      <w:pPr>
        <w:ind w:left="5760" w:hanging="360"/>
      </w:pPr>
      <w:rPr>
        <w:u w:val="none"/>
      </w:rPr>
    </w:lvl>
    <w:lvl w:ilvl="8" w:tplc="2924CF9A">
      <w:start w:val="1"/>
      <w:numFmt w:val="lowerRoman"/>
      <w:lvlText w:val="%9."/>
      <w:lvlJc w:val="right"/>
      <w:pPr>
        <w:ind w:left="6480" w:hanging="360"/>
      </w:pPr>
      <w:rPr>
        <w:u w:val="none"/>
      </w:rPr>
    </w:lvl>
  </w:abstractNum>
  <w:abstractNum w:abstractNumId="17" w15:restartNumberingAfterBreak="0">
    <w:nsid w:val="23A36B82"/>
    <w:multiLevelType w:val="hybridMultilevel"/>
    <w:tmpl w:val="7756804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15:restartNumberingAfterBreak="0">
    <w:nsid w:val="2605591B"/>
    <w:multiLevelType w:val="hybridMultilevel"/>
    <w:tmpl w:val="FBFA6FF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9E27393"/>
    <w:multiLevelType w:val="hybridMultilevel"/>
    <w:tmpl w:val="9328D4C8"/>
    <w:lvl w:ilvl="0" w:tplc="BEB24F82">
      <w:start w:val="1"/>
      <w:numFmt w:val="bullet"/>
      <w:lvlText w:val="-"/>
      <w:lvlJc w:val="left"/>
      <w:pPr>
        <w:ind w:left="720" w:hanging="360"/>
      </w:pPr>
      <w:rPr>
        <w:rFonts w:ascii="Helvetica Neue" w:eastAsiaTheme="minorHAnsi" w:hAnsi="Helvetica Neue" w:cs="Times New Roman (Cuerpo en alfa" w:hint="default"/>
        <w:color w:val="F79646" w:themeColor="accent6"/>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0" w15:restartNumberingAfterBreak="0">
    <w:nsid w:val="353F7A47"/>
    <w:multiLevelType w:val="hybridMultilevel"/>
    <w:tmpl w:val="39D29C34"/>
    <w:lvl w:ilvl="0" w:tplc="B63824C4">
      <w:start w:val="1"/>
      <w:numFmt w:val="decimal"/>
      <w:lvlText w:val="%1."/>
      <w:lvlJc w:val="left"/>
      <w:pPr>
        <w:ind w:left="720" w:hanging="360"/>
      </w:pPr>
    </w:lvl>
    <w:lvl w:ilvl="1" w:tplc="E152AA68">
      <w:start w:val="1"/>
      <w:numFmt w:val="lowerLetter"/>
      <w:lvlText w:val="%2."/>
      <w:lvlJc w:val="left"/>
      <w:pPr>
        <w:ind w:left="1440" w:hanging="360"/>
      </w:pPr>
    </w:lvl>
    <w:lvl w:ilvl="2" w:tplc="F856C82A">
      <w:start w:val="1"/>
      <w:numFmt w:val="lowerRoman"/>
      <w:lvlText w:val="%3."/>
      <w:lvlJc w:val="right"/>
      <w:pPr>
        <w:ind w:left="2160" w:hanging="180"/>
      </w:pPr>
    </w:lvl>
    <w:lvl w:ilvl="3" w:tplc="7A8268CE">
      <w:start w:val="1"/>
      <w:numFmt w:val="decimal"/>
      <w:lvlText w:val="%4."/>
      <w:lvlJc w:val="left"/>
      <w:pPr>
        <w:ind w:left="2880" w:hanging="360"/>
      </w:pPr>
    </w:lvl>
    <w:lvl w:ilvl="4" w:tplc="FCE6B1C2">
      <w:start w:val="1"/>
      <w:numFmt w:val="lowerLetter"/>
      <w:lvlText w:val="%5."/>
      <w:lvlJc w:val="left"/>
      <w:pPr>
        <w:ind w:left="3600" w:hanging="360"/>
      </w:pPr>
    </w:lvl>
    <w:lvl w:ilvl="5" w:tplc="116A6A22">
      <w:start w:val="1"/>
      <w:numFmt w:val="lowerRoman"/>
      <w:lvlText w:val="%6."/>
      <w:lvlJc w:val="right"/>
      <w:pPr>
        <w:ind w:left="4320" w:hanging="180"/>
      </w:pPr>
    </w:lvl>
    <w:lvl w:ilvl="6" w:tplc="F9D4F894">
      <w:start w:val="1"/>
      <w:numFmt w:val="decimal"/>
      <w:lvlText w:val="%7."/>
      <w:lvlJc w:val="left"/>
      <w:pPr>
        <w:ind w:left="5040" w:hanging="360"/>
      </w:pPr>
    </w:lvl>
    <w:lvl w:ilvl="7" w:tplc="0F4E699E">
      <w:start w:val="1"/>
      <w:numFmt w:val="lowerLetter"/>
      <w:lvlText w:val="%8."/>
      <w:lvlJc w:val="left"/>
      <w:pPr>
        <w:ind w:left="5760" w:hanging="360"/>
      </w:pPr>
    </w:lvl>
    <w:lvl w:ilvl="8" w:tplc="6994F3B4">
      <w:start w:val="1"/>
      <w:numFmt w:val="lowerRoman"/>
      <w:lvlText w:val="%9."/>
      <w:lvlJc w:val="right"/>
      <w:pPr>
        <w:ind w:left="6480" w:hanging="180"/>
      </w:pPr>
    </w:lvl>
  </w:abstractNum>
  <w:abstractNum w:abstractNumId="21" w15:restartNumberingAfterBreak="0">
    <w:nsid w:val="3D15146E"/>
    <w:multiLevelType w:val="hybridMultilevel"/>
    <w:tmpl w:val="11BA5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E9A6184"/>
    <w:multiLevelType w:val="hybridMultilevel"/>
    <w:tmpl w:val="9E26B3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EE649BA"/>
    <w:multiLevelType w:val="multilevel"/>
    <w:tmpl w:val="A4C6D0E2"/>
    <w:styleLink w:val="AktuelleListe1"/>
    <w:lvl w:ilvl="0">
      <w:start w:val="1"/>
      <w:numFmt w:val="decimal"/>
      <w:lvlText w:val="(%1)"/>
      <w:lvlJc w:val="left"/>
      <w:pPr>
        <w:ind w:left="720" w:hanging="360"/>
      </w:pPr>
      <w:rPr>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065306F"/>
    <w:multiLevelType w:val="hybridMultilevel"/>
    <w:tmpl w:val="9948FC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4BE6CF0"/>
    <w:multiLevelType w:val="hybridMultilevel"/>
    <w:tmpl w:val="24F2CD4E"/>
    <w:lvl w:ilvl="0" w:tplc="7AEAFA52">
      <w:start w:val="1"/>
      <w:numFmt w:val="decimal"/>
      <w:lvlText w:val="(%1)"/>
      <w:lvlJc w:val="left"/>
      <w:pPr>
        <w:ind w:left="1627" w:hanging="547"/>
      </w:pPr>
      <w:rPr>
        <w:rFonts w:hint="default"/>
        <w:sz w:val="24"/>
        <w:szCs w:val="24"/>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26" w15:restartNumberingAfterBreak="0">
    <w:nsid w:val="45C8520C"/>
    <w:multiLevelType w:val="hybridMultilevel"/>
    <w:tmpl w:val="D114A3D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7" w15:restartNumberingAfterBreak="0">
    <w:nsid w:val="47792DEF"/>
    <w:multiLevelType w:val="hybridMultilevel"/>
    <w:tmpl w:val="B9BE534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Times New Roman" w:hint="default"/>
      </w:rPr>
    </w:lvl>
    <w:lvl w:ilvl="2" w:tplc="040A0005">
      <w:start w:val="1"/>
      <w:numFmt w:val="bullet"/>
      <w:lvlText w:val=""/>
      <w:lvlJc w:val="left"/>
      <w:pPr>
        <w:ind w:left="2160" w:hanging="360"/>
      </w:pPr>
      <w:rPr>
        <w:rFonts w:ascii="Wingdings" w:hAnsi="Wingdings" w:hint="default"/>
      </w:rPr>
    </w:lvl>
    <w:lvl w:ilvl="3" w:tplc="040A0001">
      <w:start w:val="1"/>
      <w:numFmt w:val="bullet"/>
      <w:lvlText w:val=""/>
      <w:lvlJc w:val="left"/>
      <w:pPr>
        <w:ind w:left="2880" w:hanging="360"/>
      </w:pPr>
      <w:rPr>
        <w:rFonts w:ascii="Symbol" w:hAnsi="Symbol" w:hint="default"/>
      </w:rPr>
    </w:lvl>
    <w:lvl w:ilvl="4" w:tplc="040A0003">
      <w:start w:val="1"/>
      <w:numFmt w:val="bullet"/>
      <w:lvlText w:val="o"/>
      <w:lvlJc w:val="left"/>
      <w:pPr>
        <w:ind w:left="3600" w:hanging="360"/>
      </w:pPr>
      <w:rPr>
        <w:rFonts w:ascii="Courier New" w:hAnsi="Courier New" w:cs="Times New Roman" w:hint="default"/>
      </w:rPr>
    </w:lvl>
    <w:lvl w:ilvl="5" w:tplc="040A0005">
      <w:start w:val="1"/>
      <w:numFmt w:val="bullet"/>
      <w:lvlText w:val=""/>
      <w:lvlJc w:val="left"/>
      <w:pPr>
        <w:ind w:left="4320" w:hanging="360"/>
      </w:pPr>
      <w:rPr>
        <w:rFonts w:ascii="Wingdings" w:hAnsi="Wingdings" w:hint="default"/>
      </w:rPr>
    </w:lvl>
    <w:lvl w:ilvl="6" w:tplc="040A0001">
      <w:start w:val="1"/>
      <w:numFmt w:val="bullet"/>
      <w:lvlText w:val=""/>
      <w:lvlJc w:val="left"/>
      <w:pPr>
        <w:ind w:left="5040" w:hanging="360"/>
      </w:pPr>
      <w:rPr>
        <w:rFonts w:ascii="Symbol" w:hAnsi="Symbol" w:hint="default"/>
      </w:rPr>
    </w:lvl>
    <w:lvl w:ilvl="7" w:tplc="040A0003">
      <w:start w:val="1"/>
      <w:numFmt w:val="bullet"/>
      <w:lvlText w:val="o"/>
      <w:lvlJc w:val="left"/>
      <w:pPr>
        <w:ind w:left="5760" w:hanging="360"/>
      </w:pPr>
      <w:rPr>
        <w:rFonts w:ascii="Courier New" w:hAnsi="Courier New" w:cs="Times New Roman" w:hint="default"/>
      </w:rPr>
    </w:lvl>
    <w:lvl w:ilvl="8" w:tplc="040A0005">
      <w:start w:val="1"/>
      <w:numFmt w:val="bullet"/>
      <w:lvlText w:val=""/>
      <w:lvlJc w:val="left"/>
      <w:pPr>
        <w:ind w:left="6480" w:hanging="360"/>
      </w:pPr>
      <w:rPr>
        <w:rFonts w:ascii="Wingdings" w:hAnsi="Wingdings" w:hint="default"/>
      </w:rPr>
    </w:lvl>
  </w:abstractNum>
  <w:abstractNum w:abstractNumId="28" w15:restartNumberingAfterBreak="0">
    <w:nsid w:val="48051B41"/>
    <w:multiLevelType w:val="hybridMultilevel"/>
    <w:tmpl w:val="90AA435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15:restartNumberingAfterBreak="0">
    <w:nsid w:val="48343868"/>
    <w:multiLevelType w:val="hybridMultilevel"/>
    <w:tmpl w:val="19983660"/>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Times New Roman" w:hint="default"/>
      </w:rPr>
    </w:lvl>
    <w:lvl w:ilvl="2" w:tplc="040A0005">
      <w:start w:val="1"/>
      <w:numFmt w:val="bullet"/>
      <w:lvlText w:val=""/>
      <w:lvlJc w:val="left"/>
      <w:pPr>
        <w:ind w:left="2160" w:hanging="360"/>
      </w:pPr>
      <w:rPr>
        <w:rFonts w:ascii="Wingdings" w:hAnsi="Wingdings" w:hint="default"/>
      </w:rPr>
    </w:lvl>
    <w:lvl w:ilvl="3" w:tplc="040A0001">
      <w:start w:val="1"/>
      <w:numFmt w:val="bullet"/>
      <w:lvlText w:val=""/>
      <w:lvlJc w:val="left"/>
      <w:pPr>
        <w:ind w:left="2880" w:hanging="360"/>
      </w:pPr>
      <w:rPr>
        <w:rFonts w:ascii="Symbol" w:hAnsi="Symbol" w:hint="default"/>
      </w:rPr>
    </w:lvl>
    <w:lvl w:ilvl="4" w:tplc="040A0003">
      <w:start w:val="1"/>
      <w:numFmt w:val="bullet"/>
      <w:lvlText w:val="o"/>
      <w:lvlJc w:val="left"/>
      <w:pPr>
        <w:ind w:left="3600" w:hanging="360"/>
      </w:pPr>
      <w:rPr>
        <w:rFonts w:ascii="Courier New" w:hAnsi="Courier New" w:cs="Times New Roman" w:hint="default"/>
      </w:rPr>
    </w:lvl>
    <w:lvl w:ilvl="5" w:tplc="040A0005">
      <w:start w:val="1"/>
      <w:numFmt w:val="bullet"/>
      <w:lvlText w:val=""/>
      <w:lvlJc w:val="left"/>
      <w:pPr>
        <w:ind w:left="4320" w:hanging="360"/>
      </w:pPr>
      <w:rPr>
        <w:rFonts w:ascii="Wingdings" w:hAnsi="Wingdings" w:hint="default"/>
      </w:rPr>
    </w:lvl>
    <w:lvl w:ilvl="6" w:tplc="040A0001">
      <w:start w:val="1"/>
      <w:numFmt w:val="bullet"/>
      <w:lvlText w:val=""/>
      <w:lvlJc w:val="left"/>
      <w:pPr>
        <w:ind w:left="5040" w:hanging="360"/>
      </w:pPr>
      <w:rPr>
        <w:rFonts w:ascii="Symbol" w:hAnsi="Symbol" w:hint="default"/>
      </w:rPr>
    </w:lvl>
    <w:lvl w:ilvl="7" w:tplc="040A0003">
      <w:start w:val="1"/>
      <w:numFmt w:val="bullet"/>
      <w:lvlText w:val="o"/>
      <w:lvlJc w:val="left"/>
      <w:pPr>
        <w:ind w:left="5760" w:hanging="360"/>
      </w:pPr>
      <w:rPr>
        <w:rFonts w:ascii="Courier New" w:hAnsi="Courier New" w:cs="Times New Roman" w:hint="default"/>
      </w:rPr>
    </w:lvl>
    <w:lvl w:ilvl="8" w:tplc="040A0005">
      <w:start w:val="1"/>
      <w:numFmt w:val="bullet"/>
      <w:lvlText w:val=""/>
      <w:lvlJc w:val="left"/>
      <w:pPr>
        <w:ind w:left="6480" w:hanging="360"/>
      </w:pPr>
      <w:rPr>
        <w:rFonts w:ascii="Wingdings" w:hAnsi="Wingdings" w:hint="default"/>
      </w:rPr>
    </w:lvl>
  </w:abstractNum>
  <w:abstractNum w:abstractNumId="30" w15:restartNumberingAfterBreak="0">
    <w:nsid w:val="48C57F0B"/>
    <w:multiLevelType w:val="hybridMultilevel"/>
    <w:tmpl w:val="F69A2494"/>
    <w:numStyleLink w:val="Punkt"/>
  </w:abstractNum>
  <w:abstractNum w:abstractNumId="31" w15:restartNumberingAfterBreak="0">
    <w:nsid w:val="4A7E7F63"/>
    <w:multiLevelType w:val="multilevel"/>
    <w:tmpl w:val="810C1018"/>
    <w:styleLink w:val="AktuelleListe3"/>
    <w:lvl w:ilvl="0">
      <w:start w:val="1"/>
      <w:numFmt w:val="decimal"/>
      <w:lvlText w:val="(%1)"/>
      <w:lvlJc w:val="left"/>
      <w:pPr>
        <w:ind w:left="1021" w:hanging="661"/>
      </w:pPr>
      <w:rPr>
        <w:rFonts w:hint="default"/>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4EBD74D7"/>
    <w:multiLevelType w:val="hybridMultilevel"/>
    <w:tmpl w:val="36D876B2"/>
    <w:lvl w:ilvl="0" w:tplc="040A0001">
      <w:start w:val="1"/>
      <w:numFmt w:val="bullet"/>
      <w:lvlText w:val=""/>
      <w:lvlJc w:val="left"/>
      <w:pPr>
        <w:ind w:left="1440" w:hanging="360"/>
      </w:pPr>
      <w:rPr>
        <w:rFonts w:ascii="Symbol" w:hAnsi="Symbol" w:hint="default"/>
      </w:rPr>
    </w:lvl>
    <w:lvl w:ilvl="1" w:tplc="040A0003">
      <w:start w:val="1"/>
      <w:numFmt w:val="bullet"/>
      <w:lvlText w:val="o"/>
      <w:lvlJc w:val="left"/>
      <w:pPr>
        <w:ind w:left="2160" w:hanging="360"/>
      </w:pPr>
      <w:rPr>
        <w:rFonts w:ascii="Courier New" w:hAnsi="Courier New" w:cs="Times New Roman" w:hint="default"/>
      </w:rPr>
    </w:lvl>
    <w:lvl w:ilvl="2" w:tplc="040A0005">
      <w:start w:val="1"/>
      <w:numFmt w:val="bullet"/>
      <w:lvlText w:val=""/>
      <w:lvlJc w:val="left"/>
      <w:pPr>
        <w:ind w:left="2880" w:hanging="360"/>
      </w:pPr>
      <w:rPr>
        <w:rFonts w:ascii="Wingdings" w:hAnsi="Wingdings" w:hint="default"/>
      </w:rPr>
    </w:lvl>
    <w:lvl w:ilvl="3" w:tplc="040A0001">
      <w:start w:val="1"/>
      <w:numFmt w:val="bullet"/>
      <w:lvlText w:val=""/>
      <w:lvlJc w:val="left"/>
      <w:pPr>
        <w:ind w:left="3600" w:hanging="360"/>
      </w:pPr>
      <w:rPr>
        <w:rFonts w:ascii="Symbol" w:hAnsi="Symbol" w:hint="default"/>
      </w:rPr>
    </w:lvl>
    <w:lvl w:ilvl="4" w:tplc="040A0003">
      <w:start w:val="1"/>
      <w:numFmt w:val="bullet"/>
      <w:lvlText w:val="o"/>
      <w:lvlJc w:val="left"/>
      <w:pPr>
        <w:ind w:left="4320" w:hanging="360"/>
      </w:pPr>
      <w:rPr>
        <w:rFonts w:ascii="Courier New" w:hAnsi="Courier New" w:cs="Times New Roman" w:hint="default"/>
      </w:rPr>
    </w:lvl>
    <w:lvl w:ilvl="5" w:tplc="040A0005">
      <w:start w:val="1"/>
      <w:numFmt w:val="bullet"/>
      <w:lvlText w:val=""/>
      <w:lvlJc w:val="left"/>
      <w:pPr>
        <w:ind w:left="5040" w:hanging="360"/>
      </w:pPr>
      <w:rPr>
        <w:rFonts w:ascii="Wingdings" w:hAnsi="Wingdings" w:hint="default"/>
      </w:rPr>
    </w:lvl>
    <w:lvl w:ilvl="6" w:tplc="040A0001">
      <w:start w:val="1"/>
      <w:numFmt w:val="bullet"/>
      <w:lvlText w:val=""/>
      <w:lvlJc w:val="left"/>
      <w:pPr>
        <w:ind w:left="5760" w:hanging="360"/>
      </w:pPr>
      <w:rPr>
        <w:rFonts w:ascii="Symbol" w:hAnsi="Symbol" w:hint="default"/>
      </w:rPr>
    </w:lvl>
    <w:lvl w:ilvl="7" w:tplc="040A0003">
      <w:start w:val="1"/>
      <w:numFmt w:val="bullet"/>
      <w:lvlText w:val="o"/>
      <w:lvlJc w:val="left"/>
      <w:pPr>
        <w:ind w:left="6480" w:hanging="360"/>
      </w:pPr>
      <w:rPr>
        <w:rFonts w:ascii="Courier New" w:hAnsi="Courier New" w:cs="Times New Roman" w:hint="default"/>
      </w:rPr>
    </w:lvl>
    <w:lvl w:ilvl="8" w:tplc="040A0005">
      <w:start w:val="1"/>
      <w:numFmt w:val="bullet"/>
      <w:lvlText w:val=""/>
      <w:lvlJc w:val="left"/>
      <w:pPr>
        <w:ind w:left="7200" w:hanging="360"/>
      </w:pPr>
      <w:rPr>
        <w:rFonts w:ascii="Wingdings" w:hAnsi="Wingdings" w:hint="default"/>
      </w:rPr>
    </w:lvl>
  </w:abstractNum>
  <w:abstractNum w:abstractNumId="33" w15:restartNumberingAfterBreak="0">
    <w:nsid w:val="52C80980"/>
    <w:multiLevelType w:val="hybridMultilevel"/>
    <w:tmpl w:val="367A4EF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4" w15:restartNumberingAfterBreak="0">
    <w:nsid w:val="57925603"/>
    <w:multiLevelType w:val="hybridMultilevel"/>
    <w:tmpl w:val="DD0A708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58904EA7"/>
    <w:multiLevelType w:val="hybridMultilevel"/>
    <w:tmpl w:val="0E5AEC82"/>
    <w:lvl w:ilvl="0" w:tplc="7AEAFA52">
      <w:start w:val="1"/>
      <w:numFmt w:val="decimal"/>
      <w:lvlText w:val="(%1)"/>
      <w:lvlJc w:val="left"/>
      <w:pPr>
        <w:ind w:left="907" w:hanging="547"/>
      </w:pPr>
      <w:rPr>
        <w:rFonts w:hint="default"/>
        <w:sz w:val="24"/>
        <w:szCs w:val="24"/>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5BB3202D"/>
    <w:multiLevelType w:val="hybridMultilevel"/>
    <w:tmpl w:val="0C963040"/>
    <w:lvl w:ilvl="0" w:tplc="9392F678">
      <w:start w:val="1"/>
      <w:numFmt w:val="bullet"/>
      <w:lvlText w:val=""/>
      <w:lvlJc w:val="left"/>
      <w:pPr>
        <w:tabs>
          <w:tab w:val="num" w:pos="720"/>
        </w:tabs>
        <w:ind w:left="720" w:hanging="360"/>
      </w:pPr>
      <w:rPr>
        <w:rFonts w:ascii="Symbol" w:hAnsi="Symbol" w:hint="default"/>
        <w:sz w:val="20"/>
      </w:rPr>
    </w:lvl>
    <w:lvl w:ilvl="1" w:tplc="0DAE1568" w:tentative="1">
      <w:start w:val="1"/>
      <w:numFmt w:val="bullet"/>
      <w:lvlText w:val="o"/>
      <w:lvlJc w:val="left"/>
      <w:pPr>
        <w:tabs>
          <w:tab w:val="num" w:pos="1440"/>
        </w:tabs>
        <w:ind w:left="1440" w:hanging="360"/>
      </w:pPr>
      <w:rPr>
        <w:rFonts w:ascii="Courier New" w:hAnsi="Courier New" w:hint="default"/>
        <w:sz w:val="20"/>
      </w:rPr>
    </w:lvl>
    <w:lvl w:ilvl="2" w:tplc="9F5880EA" w:tentative="1">
      <w:start w:val="1"/>
      <w:numFmt w:val="bullet"/>
      <w:lvlText w:val=""/>
      <w:lvlJc w:val="left"/>
      <w:pPr>
        <w:tabs>
          <w:tab w:val="num" w:pos="2160"/>
        </w:tabs>
        <w:ind w:left="2160" w:hanging="360"/>
      </w:pPr>
      <w:rPr>
        <w:rFonts w:ascii="Wingdings" w:hAnsi="Wingdings" w:hint="default"/>
        <w:sz w:val="20"/>
      </w:rPr>
    </w:lvl>
    <w:lvl w:ilvl="3" w:tplc="18468DB8" w:tentative="1">
      <w:start w:val="1"/>
      <w:numFmt w:val="bullet"/>
      <w:lvlText w:val=""/>
      <w:lvlJc w:val="left"/>
      <w:pPr>
        <w:tabs>
          <w:tab w:val="num" w:pos="2880"/>
        </w:tabs>
        <w:ind w:left="2880" w:hanging="360"/>
      </w:pPr>
      <w:rPr>
        <w:rFonts w:ascii="Wingdings" w:hAnsi="Wingdings" w:hint="default"/>
        <w:sz w:val="20"/>
      </w:rPr>
    </w:lvl>
    <w:lvl w:ilvl="4" w:tplc="436AA420" w:tentative="1">
      <w:start w:val="1"/>
      <w:numFmt w:val="bullet"/>
      <w:lvlText w:val=""/>
      <w:lvlJc w:val="left"/>
      <w:pPr>
        <w:tabs>
          <w:tab w:val="num" w:pos="3600"/>
        </w:tabs>
        <w:ind w:left="3600" w:hanging="360"/>
      </w:pPr>
      <w:rPr>
        <w:rFonts w:ascii="Wingdings" w:hAnsi="Wingdings" w:hint="default"/>
        <w:sz w:val="20"/>
      </w:rPr>
    </w:lvl>
    <w:lvl w:ilvl="5" w:tplc="CCA0BE52" w:tentative="1">
      <w:start w:val="1"/>
      <w:numFmt w:val="bullet"/>
      <w:lvlText w:val=""/>
      <w:lvlJc w:val="left"/>
      <w:pPr>
        <w:tabs>
          <w:tab w:val="num" w:pos="4320"/>
        </w:tabs>
        <w:ind w:left="4320" w:hanging="360"/>
      </w:pPr>
      <w:rPr>
        <w:rFonts w:ascii="Wingdings" w:hAnsi="Wingdings" w:hint="default"/>
        <w:sz w:val="20"/>
      </w:rPr>
    </w:lvl>
    <w:lvl w:ilvl="6" w:tplc="ED9C3D3C" w:tentative="1">
      <w:start w:val="1"/>
      <w:numFmt w:val="bullet"/>
      <w:lvlText w:val=""/>
      <w:lvlJc w:val="left"/>
      <w:pPr>
        <w:tabs>
          <w:tab w:val="num" w:pos="5040"/>
        </w:tabs>
        <w:ind w:left="5040" w:hanging="360"/>
      </w:pPr>
      <w:rPr>
        <w:rFonts w:ascii="Wingdings" w:hAnsi="Wingdings" w:hint="default"/>
        <w:sz w:val="20"/>
      </w:rPr>
    </w:lvl>
    <w:lvl w:ilvl="7" w:tplc="95CC5B34" w:tentative="1">
      <w:start w:val="1"/>
      <w:numFmt w:val="bullet"/>
      <w:lvlText w:val=""/>
      <w:lvlJc w:val="left"/>
      <w:pPr>
        <w:tabs>
          <w:tab w:val="num" w:pos="5760"/>
        </w:tabs>
        <w:ind w:left="5760" w:hanging="360"/>
      </w:pPr>
      <w:rPr>
        <w:rFonts w:ascii="Wingdings" w:hAnsi="Wingdings" w:hint="default"/>
        <w:sz w:val="20"/>
      </w:rPr>
    </w:lvl>
    <w:lvl w:ilvl="8" w:tplc="5316F456"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2FD3D2F"/>
    <w:multiLevelType w:val="multilevel"/>
    <w:tmpl w:val="1396E570"/>
    <w:styleLink w:val="AktuelleListe4"/>
    <w:lvl w:ilvl="0">
      <w:start w:val="1"/>
      <w:numFmt w:val="decimal"/>
      <w:lvlText w:val="(%1)"/>
      <w:lvlJc w:val="left"/>
      <w:pPr>
        <w:ind w:left="964" w:hanging="604"/>
      </w:pPr>
      <w:rPr>
        <w:rFonts w:hint="default"/>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6BE043B8"/>
    <w:multiLevelType w:val="hybridMultilevel"/>
    <w:tmpl w:val="39D29C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15:restartNumberingAfterBreak="0">
    <w:nsid w:val="6EB97CC1"/>
    <w:multiLevelType w:val="hybridMultilevel"/>
    <w:tmpl w:val="B7A4805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0" w15:restartNumberingAfterBreak="0">
    <w:nsid w:val="73AB3479"/>
    <w:multiLevelType w:val="hybridMultilevel"/>
    <w:tmpl w:val="758CF9E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1" w15:restartNumberingAfterBreak="0">
    <w:nsid w:val="751502E7"/>
    <w:multiLevelType w:val="hybridMultilevel"/>
    <w:tmpl w:val="29B805C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2" w15:restartNumberingAfterBreak="0">
    <w:nsid w:val="77B52484"/>
    <w:multiLevelType w:val="hybridMultilevel"/>
    <w:tmpl w:val="6EB69A08"/>
    <w:lvl w:ilvl="0" w:tplc="04070015">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3" w15:restartNumberingAfterBreak="0">
    <w:nsid w:val="7A0024B7"/>
    <w:multiLevelType w:val="hybridMultilevel"/>
    <w:tmpl w:val="7EC237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7B4905CD"/>
    <w:multiLevelType w:val="hybridMultilevel"/>
    <w:tmpl w:val="579A4BF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5" w15:restartNumberingAfterBreak="0">
    <w:nsid w:val="7EAC6043"/>
    <w:multiLevelType w:val="hybridMultilevel"/>
    <w:tmpl w:val="D5D49F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24700309">
    <w:abstractNumId w:val="16"/>
  </w:num>
  <w:num w:numId="2" w16cid:durableId="617569333">
    <w:abstractNumId w:val="0"/>
  </w:num>
  <w:num w:numId="3" w16cid:durableId="1864511143">
    <w:abstractNumId w:val="13"/>
  </w:num>
  <w:num w:numId="4" w16cid:durableId="1705712442">
    <w:abstractNumId w:val="29"/>
  </w:num>
  <w:num w:numId="5" w16cid:durableId="302198561">
    <w:abstractNumId w:val="32"/>
  </w:num>
  <w:num w:numId="6" w16cid:durableId="1693411669">
    <w:abstractNumId w:val="27"/>
  </w:num>
  <w:num w:numId="7" w16cid:durableId="1766460066">
    <w:abstractNumId w:val="3"/>
  </w:num>
  <w:num w:numId="8" w16cid:durableId="22555774">
    <w:abstractNumId w:val="39"/>
  </w:num>
  <w:num w:numId="9" w16cid:durableId="1229224241">
    <w:abstractNumId w:val="28"/>
  </w:num>
  <w:num w:numId="10" w16cid:durableId="1827552647">
    <w:abstractNumId w:val="41"/>
  </w:num>
  <w:num w:numId="11" w16cid:durableId="2041123154">
    <w:abstractNumId w:val="26"/>
  </w:num>
  <w:num w:numId="12" w16cid:durableId="1927422509">
    <w:abstractNumId w:val="40"/>
  </w:num>
  <w:num w:numId="13" w16cid:durableId="360592186">
    <w:abstractNumId w:val="4"/>
  </w:num>
  <w:num w:numId="14" w16cid:durableId="942147421">
    <w:abstractNumId w:val="38"/>
  </w:num>
  <w:num w:numId="15" w16cid:durableId="1749620732">
    <w:abstractNumId w:val="20"/>
  </w:num>
  <w:num w:numId="16" w16cid:durableId="1787696007">
    <w:abstractNumId w:val="11"/>
  </w:num>
  <w:num w:numId="17" w16cid:durableId="1177648833">
    <w:abstractNumId w:val="14"/>
  </w:num>
  <w:num w:numId="18" w16cid:durableId="1030033232">
    <w:abstractNumId w:val="1"/>
  </w:num>
  <w:num w:numId="19" w16cid:durableId="309985807">
    <w:abstractNumId w:val="24"/>
  </w:num>
  <w:num w:numId="20" w16cid:durableId="1771700350">
    <w:abstractNumId w:val="43"/>
  </w:num>
  <w:num w:numId="21" w16cid:durableId="397703950">
    <w:abstractNumId w:val="18"/>
  </w:num>
  <w:num w:numId="22" w16cid:durableId="1754662230">
    <w:abstractNumId w:val="36"/>
  </w:num>
  <w:num w:numId="23" w16cid:durableId="729696659">
    <w:abstractNumId w:val="22"/>
  </w:num>
  <w:num w:numId="24" w16cid:durableId="1827358897">
    <w:abstractNumId w:val="19"/>
  </w:num>
  <w:num w:numId="25" w16cid:durableId="1935048210">
    <w:abstractNumId w:val="10"/>
  </w:num>
  <w:num w:numId="26" w16cid:durableId="752626474">
    <w:abstractNumId w:val="5"/>
  </w:num>
  <w:num w:numId="27" w16cid:durableId="1309628782">
    <w:abstractNumId w:val="12"/>
  </w:num>
  <w:num w:numId="28" w16cid:durableId="1176456174">
    <w:abstractNumId w:val="30"/>
  </w:num>
  <w:num w:numId="29" w16cid:durableId="1093938635">
    <w:abstractNumId w:val="7"/>
  </w:num>
  <w:num w:numId="30" w16cid:durableId="479076726">
    <w:abstractNumId w:val="21"/>
  </w:num>
  <w:num w:numId="31" w16cid:durableId="2104035852">
    <w:abstractNumId w:val="45"/>
  </w:num>
  <w:num w:numId="32" w16cid:durableId="1712419892">
    <w:abstractNumId w:val="15"/>
  </w:num>
  <w:num w:numId="33" w16cid:durableId="218326534">
    <w:abstractNumId w:val="33"/>
  </w:num>
  <w:num w:numId="34" w16cid:durableId="728764678">
    <w:abstractNumId w:val="8"/>
  </w:num>
  <w:num w:numId="35" w16cid:durableId="1457676964">
    <w:abstractNumId w:val="44"/>
  </w:num>
  <w:num w:numId="36" w16cid:durableId="1914781445">
    <w:abstractNumId w:val="9"/>
  </w:num>
  <w:num w:numId="37" w16cid:durableId="907619007">
    <w:abstractNumId w:val="17"/>
  </w:num>
  <w:num w:numId="38" w16cid:durableId="1898973477">
    <w:abstractNumId w:val="34"/>
  </w:num>
  <w:num w:numId="39" w16cid:durableId="609356764">
    <w:abstractNumId w:val="42"/>
  </w:num>
  <w:num w:numId="40" w16cid:durableId="269051440">
    <w:abstractNumId w:val="35"/>
  </w:num>
  <w:num w:numId="41" w16cid:durableId="1999847150">
    <w:abstractNumId w:val="23"/>
  </w:num>
  <w:num w:numId="42" w16cid:durableId="740636431">
    <w:abstractNumId w:val="6"/>
  </w:num>
  <w:num w:numId="43" w16cid:durableId="881673697">
    <w:abstractNumId w:val="31"/>
  </w:num>
  <w:num w:numId="44" w16cid:durableId="842548784">
    <w:abstractNumId w:val="37"/>
  </w:num>
  <w:num w:numId="45" w16cid:durableId="1034111102">
    <w:abstractNumId w:val="2"/>
  </w:num>
  <w:num w:numId="46" w16cid:durableId="2111505362">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9"/>
  <w:hideSpellingErrors/>
  <w:hideGrammaticalErrors/>
  <w:activeWritingStyle w:appName="MSWord" w:lang="es-ES"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es-ES"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en-AU" w:vendorID="64" w:dllVersion="4096" w:nlCheck="1" w:checkStyle="0"/>
  <w:activeWritingStyle w:appName="MSWord" w:lang="en-AU" w:vendorID="64" w:dllVersion="0" w:nlCheck="1" w:checkStyle="0"/>
  <w:activeWritingStyle w:appName="MSWord" w:lang="de-DE" w:vendorID="64" w:dllVersion="4096" w:nlCheck="1" w:checkStyle="0"/>
  <w:activeWritingStyle w:appName="MSWord" w:lang="de-DE" w:vendorID="64" w:dllVersion="0" w:nlCheck="1" w:checkStyle="0"/>
  <w:activeWritingStyle w:appName="MSWord" w:lang="fr-FR" w:vendorID="64" w:dllVersion="0" w:nlCheck="1" w:checkStyle="0"/>
  <w:activeWritingStyle w:appName="MSWord" w:lang="en-HK" w:vendorID="64" w:dllVersion="0" w:nlCheck="1" w:checkStyle="0"/>
  <w:activeWritingStyle w:appName="MSWord" w:lang="it-IT" w:vendorID="64" w:dllVersion="0" w:nlCheck="1" w:checkStyle="0"/>
  <w:activeWritingStyle w:appName="MSWord" w:lang="nl-NL" w:vendorID="64" w:dllVersion="0" w:nlCheck="1" w:checkStyle="0"/>
  <w:activeWritingStyle w:appName="MSWord" w:lang="en-AU" w:vendorID="64" w:dllVersion="6" w:nlCheck="1" w:checkStyle="1"/>
  <w:activeWritingStyle w:appName="MSWord" w:lang="zh-CN" w:vendorID="64" w:dllVersion="5" w:nlCheck="1" w:checkStyle="1"/>
  <w:activeWritingStyle w:appName="MSWord" w:lang="en-HK" w:vendorID="64" w:dllVersion="6" w:nlCheck="1" w:checkStyle="1"/>
  <w:activeWritingStyle w:appName="MSWord" w:lang="fr-FR" w:vendorID="64" w:dllVersion="6" w:nlCheck="1" w:checkStyle="0"/>
  <w:activeWritingStyle w:appName="MSWord" w:lang="zh-TW" w:vendorID="64" w:dllVersion="5" w:nlCheck="1" w:checkStyle="1"/>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0C26"/>
    <w:rsid w:val="0000387C"/>
    <w:rsid w:val="00005D79"/>
    <w:rsid w:val="000068D5"/>
    <w:rsid w:val="00007DBB"/>
    <w:rsid w:val="00011F07"/>
    <w:rsid w:val="00012955"/>
    <w:rsid w:val="00015C87"/>
    <w:rsid w:val="00017597"/>
    <w:rsid w:val="00020C33"/>
    <w:rsid w:val="00021DEC"/>
    <w:rsid w:val="00022298"/>
    <w:rsid w:val="00022D55"/>
    <w:rsid w:val="00022E9D"/>
    <w:rsid w:val="00025577"/>
    <w:rsid w:val="00026EDB"/>
    <w:rsid w:val="000271C6"/>
    <w:rsid w:val="000301C9"/>
    <w:rsid w:val="0003304F"/>
    <w:rsid w:val="0003325D"/>
    <w:rsid w:val="000338A3"/>
    <w:rsid w:val="000345D3"/>
    <w:rsid w:val="00034ECF"/>
    <w:rsid w:val="0003512A"/>
    <w:rsid w:val="0003539E"/>
    <w:rsid w:val="000355FA"/>
    <w:rsid w:val="00036394"/>
    <w:rsid w:val="00037DC0"/>
    <w:rsid w:val="00040583"/>
    <w:rsid w:val="000417B4"/>
    <w:rsid w:val="000434F6"/>
    <w:rsid w:val="000443B2"/>
    <w:rsid w:val="000447B1"/>
    <w:rsid w:val="00044F02"/>
    <w:rsid w:val="00046916"/>
    <w:rsid w:val="000514C8"/>
    <w:rsid w:val="000520C6"/>
    <w:rsid w:val="00052782"/>
    <w:rsid w:val="000541F3"/>
    <w:rsid w:val="0005448A"/>
    <w:rsid w:val="00054D89"/>
    <w:rsid w:val="00057067"/>
    <w:rsid w:val="000572F8"/>
    <w:rsid w:val="00057554"/>
    <w:rsid w:val="00060342"/>
    <w:rsid w:val="000605CC"/>
    <w:rsid w:val="00060ECA"/>
    <w:rsid w:val="00061DEE"/>
    <w:rsid w:val="00062DA1"/>
    <w:rsid w:val="00063AFC"/>
    <w:rsid w:val="00064A3F"/>
    <w:rsid w:val="00064D19"/>
    <w:rsid w:val="0006503B"/>
    <w:rsid w:val="0006544E"/>
    <w:rsid w:val="0006668B"/>
    <w:rsid w:val="00067065"/>
    <w:rsid w:val="00067294"/>
    <w:rsid w:val="000709F1"/>
    <w:rsid w:val="00070EFF"/>
    <w:rsid w:val="00073934"/>
    <w:rsid w:val="00073B80"/>
    <w:rsid w:val="00074520"/>
    <w:rsid w:val="00081E90"/>
    <w:rsid w:val="00083490"/>
    <w:rsid w:val="00085AC9"/>
    <w:rsid w:val="00085FAE"/>
    <w:rsid w:val="000866F4"/>
    <w:rsid w:val="00087402"/>
    <w:rsid w:val="00087556"/>
    <w:rsid w:val="00087958"/>
    <w:rsid w:val="00090A4B"/>
    <w:rsid w:val="000927DA"/>
    <w:rsid w:val="00092DF1"/>
    <w:rsid w:val="000931FB"/>
    <w:rsid w:val="00095088"/>
    <w:rsid w:val="00096063"/>
    <w:rsid w:val="00096134"/>
    <w:rsid w:val="0009628F"/>
    <w:rsid w:val="000968B4"/>
    <w:rsid w:val="0009736F"/>
    <w:rsid w:val="000A1538"/>
    <w:rsid w:val="000A1E0F"/>
    <w:rsid w:val="000A1EE0"/>
    <w:rsid w:val="000A27E8"/>
    <w:rsid w:val="000A3E67"/>
    <w:rsid w:val="000A481C"/>
    <w:rsid w:val="000A6DA4"/>
    <w:rsid w:val="000A6E66"/>
    <w:rsid w:val="000A7964"/>
    <w:rsid w:val="000B008E"/>
    <w:rsid w:val="000B0257"/>
    <w:rsid w:val="000B05B7"/>
    <w:rsid w:val="000B377B"/>
    <w:rsid w:val="000B3BCC"/>
    <w:rsid w:val="000B414D"/>
    <w:rsid w:val="000B4516"/>
    <w:rsid w:val="000B7235"/>
    <w:rsid w:val="000C026D"/>
    <w:rsid w:val="000C0A9A"/>
    <w:rsid w:val="000C0D62"/>
    <w:rsid w:val="000C21D4"/>
    <w:rsid w:val="000C249A"/>
    <w:rsid w:val="000C297A"/>
    <w:rsid w:val="000C3047"/>
    <w:rsid w:val="000C4B3B"/>
    <w:rsid w:val="000C66D0"/>
    <w:rsid w:val="000C6EA4"/>
    <w:rsid w:val="000C7828"/>
    <w:rsid w:val="000C7ACE"/>
    <w:rsid w:val="000C7D07"/>
    <w:rsid w:val="000D046C"/>
    <w:rsid w:val="000D26FD"/>
    <w:rsid w:val="000D2777"/>
    <w:rsid w:val="000D34A0"/>
    <w:rsid w:val="000D435D"/>
    <w:rsid w:val="000D4DE6"/>
    <w:rsid w:val="000D546D"/>
    <w:rsid w:val="000D5C16"/>
    <w:rsid w:val="000D6465"/>
    <w:rsid w:val="000E14B3"/>
    <w:rsid w:val="000E150D"/>
    <w:rsid w:val="000E1586"/>
    <w:rsid w:val="000E17C9"/>
    <w:rsid w:val="000E18A8"/>
    <w:rsid w:val="000E298E"/>
    <w:rsid w:val="000E2BDC"/>
    <w:rsid w:val="000E32B5"/>
    <w:rsid w:val="000E387E"/>
    <w:rsid w:val="000E517C"/>
    <w:rsid w:val="000E5E53"/>
    <w:rsid w:val="000E647E"/>
    <w:rsid w:val="000E6C30"/>
    <w:rsid w:val="000F166D"/>
    <w:rsid w:val="000F2C38"/>
    <w:rsid w:val="000F3C7D"/>
    <w:rsid w:val="000F42C2"/>
    <w:rsid w:val="000F4605"/>
    <w:rsid w:val="000F5956"/>
    <w:rsid w:val="001014CD"/>
    <w:rsid w:val="00101BB3"/>
    <w:rsid w:val="001021D7"/>
    <w:rsid w:val="00102650"/>
    <w:rsid w:val="00103391"/>
    <w:rsid w:val="001040BE"/>
    <w:rsid w:val="00104263"/>
    <w:rsid w:val="00105513"/>
    <w:rsid w:val="00110228"/>
    <w:rsid w:val="001122AC"/>
    <w:rsid w:val="00112359"/>
    <w:rsid w:val="00112894"/>
    <w:rsid w:val="00112E5C"/>
    <w:rsid w:val="00113AF3"/>
    <w:rsid w:val="00113D09"/>
    <w:rsid w:val="00113D5A"/>
    <w:rsid w:val="001162C3"/>
    <w:rsid w:val="00116E59"/>
    <w:rsid w:val="00117BC7"/>
    <w:rsid w:val="00117D9E"/>
    <w:rsid w:val="00120DC7"/>
    <w:rsid w:val="00122704"/>
    <w:rsid w:val="00122DF2"/>
    <w:rsid w:val="0012351F"/>
    <w:rsid w:val="00127451"/>
    <w:rsid w:val="00127692"/>
    <w:rsid w:val="001276D1"/>
    <w:rsid w:val="001278C7"/>
    <w:rsid w:val="001279A1"/>
    <w:rsid w:val="00130295"/>
    <w:rsid w:val="00130C46"/>
    <w:rsid w:val="00131694"/>
    <w:rsid w:val="00134510"/>
    <w:rsid w:val="00134CE1"/>
    <w:rsid w:val="0013587D"/>
    <w:rsid w:val="00136A20"/>
    <w:rsid w:val="00136E24"/>
    <w:rsid w:val="0013723D"/>
    <w:rsid w:val="00140347"/>
    <w:rsid w:val="00140670"/>
    <w:rsid w:val="00141167"/>
    <w:rsid w:val="001422A0"/>
    <w:rsid w:val="00142F56"/>
    <w:rsid w:val="00143B64"/>
    <w:rsid w:val="00143DD6"/>
    <w:rsid w:val="00143EA5"/>
    <w:rsid w:val="00144C10"/>
    <w:rsid w:val="0014528E"/>
    <w:rsid w:val="001457B3"/>
    <w:rsid w:val="00146BB1"/>
    <w:rsid w:val="00147E3F"/>
    <w:rsid w:val="001500F8"/>
    <w:rsid w:val="0015315B"/>
    <w:rsid w:val="00153D52"/>
    <w:rsid w:val="00154108"/>
    <w:rsid w:val="00156731"/>
    <w:rsid w:val="00156FC9"/>
    <w:rsid w:val="0016012C"/>
    <w:rsid w:val="00160C5B"/>
    <w:rsid w:val="00161FF2"/>
    <w:rsid w:val="00162602"/>
    <w:rsid w:val="00162DE5"/>
    <w:rsid w:val="00163EE3"/>
    <w:rsid w:val="0016441E"/>
    <w:rsid w:val="001647F5"/>
    <w:rsid w:val="001660D2"/>
    <w:rsid w:val="001701BA"/>
    <w:rsid w:val="00171D74"/>
    <w:rsid w:val="0017669B"/>
    <w:rsid w:val="00180843"/>
    <w:rsid w:val="00180ED5"/>
    <w:rsid w:val="00181C0C"/>
    <w:rsid w:val="001823E7"/>
    <w:rsid w:val="00182440"/>
    <w:rsid w:val="0018434B"/>
    <w:rsid w:val="00184796"/>
    <w:rsid w:val="00185248"/>
    <w:rsid w:val="00185A4D"/>
    <w:rsid w:val="001869A7"/>
    <w:rsid w:val="001921CE"/>
    <w:rsid w:val="00192714"/>
    <w:rsid w:val="00193447"/>
    <w:rsid w:val="001948B7"/>
    <w:rsid w:val="00196438"/>
    <w:rsid w:val="001975E2"/>
    <w:rsid w:val="00197E5F"/>
    <w:rsid w:val="001A33E2"/>
    <w:rsid w:val="001A43CF"/>
    <w:rsid w:val="001A66AE"/>
    <w:rsid w:val="001A7CDD"/>
    <w:rsid w:val="001A7CF3"/>
    <w:rsid w:val="001B18E8"/>
    <w:rsid w:val="001B1B8D"/>
    <w:rsid w:val="001B2CE3"/>
    <w:rsid w:val="001B2D06"/>
    <w:rsid w:val="001B3806"/>
    <w:rsid w:val="001B45CA"/>
    <w:rsid w:val="001B47F3"/>
    <w:rsid w:val="001B631D"/>
    <w:rsid w:val="001B6AC6"/>
    <w:rsid w:val="001B77A9"/>
    <w:rsid w:val="001C00DD"/>
    <w:rsid w:val="001C0975"/>
    <w:rsid w:val="001C2271"/>
    <w:rsid w:val="001C284D"/>
    <w:rsid w:val="001C29C2"/>
    <w:rsid w:val="001C4073"/>
    <w:rsid w:val="001C411C"/>
    <w:rsid w:val="001C6178"/>
    <w:rsid w:val="001C6518"/>
    <w:rsid w:val="001C669A"/>
    <w:rsid w:val="001C6F01"/>
    <w:rsid w:val="001D1146"/>
    <w:rsid w:val="001D4DD2"/>
    <w:rsid w:val="001D4FFA"/>
    <w:rsid w:val="001D5871"/>
    <w:rsid w:val="001D66FF"/>
    <w:rsid w:val="001D7B2C"/>
    <w:rsid w:val="001E13D4"/>
    <w:rsid w:val="001E2042"/>
    <w:rsid w:val="001E21B7"/>
    <w:rsid w:val="001E42E7"/>
    <w:rsid w:val="001E4918"/>
    <w:rsid w:val="001E4B7C"/>
    <w:rsid w:val="001E5497"/>
    <w:rsid w:val="001E6A4F"/>
    <w:rsid w:val="001E775D"/>
    <w:rsid w:val="001F02B4"/>
    <w:rsid w:val="001F0B9B"/>
    <w:rsid w:val="001F0EBB"/>
    <w:rsid w:val="001F1A44"/>
    <w:rsid w:val="001F3434"/>
    <w:rsid w:val="001F3777"/>
    <w:rsid w:val="001F530E"/>
    <w:rsid w:val="001F5EE7"/>
    <w:rsid w:val="001F692C"/>
    <w:rsid w:val="001F7388"/>
    <w:rsid w:val="001F7E9E"/>
    <w:rsid w:val="00200A00"/>
    <w:rsid w:val="00200FB7"/>
    <w:rsid w:val="002018CA"/>
    <w:rsid w:val="00203744"/>
    <w:rsid w:val="002065A0"/>
    <w:rsid w:val="002068D5"/>
    <w:rsid w:val="00206F37"/>
    <w:rsid w:val="00210C60"/>
    <w:rsid w:val="0021167E"/>
    <w:rsid w:val="0021474D"/>
    <w:rsid w:val="00216207"/>
    <w:rsid w:val="0021642E"/>
    <w:rsid w:val="002164F5"/>
    <w:rsid w:val="002166A5"/>
    <w:rsid w:val="00216E36"/>
    <w:rsid w:val="002173B1"/>
    <w:rsid w:val="00221787"/>
    <w:rsid w:val="00222570"/>
    <w:rsid w:val="00222B0E"/>
    <w:rsid w:val="002241F1"/>
    <w:rsid w:val="00224400"/>
    <w:rsid w:val="00224DB3"/>
    <w:rsid w:val="00225546"/>
    <w:rsid w:val="00225B7D"/>
    <w:rsid w:val="00225EBE"/>
    <w:rsid w:val="002268E3"/>
    <w:rsid w:val="00226F4D"/>
    <w:rsid w:val="00231F32"/>
    <w:rsid w:val="00232177"/>
    <w:rsid w:val="00232933"/>
    <w:rsid w:val="00232E93"/>
    <w:rsid w:val="002347DD"/>
    <w:rsid w:val="00234836"/>
    <w:rsid w:val="00235819"/>
    <w:rsid w:val="00235B70"/>
    <w:rsid w:val="002369A8"/>
    <w:rsid w:val="00236A70"/>
    <w:rsid w:val="002400AA"/>
    <w:rsid w:val="00240C0C"/>
    <w:rsid w:val="00241D84"/>
    <w:rsid w:val="002437EE"/>
    <w:rsid w:val="00244688"/>
    <w:rsid w:val="0024654D"/>
    <w:rsid w:val="0024673D"/>
    <w:rsid w:val="0024759A"/>
    <w:rsid w:val="002475F7"/>
    <w:rsid w:val="002507F5"/>
    <w:rsid w:val="00251175"/>
    <w:rsid w:val="00252014"/>
    <w:rsid w:val="002532DF"/>
    <w:rsid w:val="00253317"/>
    <w:rsid w:val="00253AC1"/>
    <w:rsid w:val="002571ED"/>
    <w:rsid w:val="00257CDB"/>
    <w:rsid w:val="00260876"/>
    <w:rsid w:val="00260949"/>
    <w:rsid w:val="0026364D"/>
    <w:rsid w:val="0026448D"/>
    <w:rsid w:val="00264710"/>
    <w:rsid w:val="0026547E"/>
    <w:rsid w:val="002663A3"/>
    <w:rsid w:val="00266E34"/>
    <w:rsid w:val="00266EBB"/>
    <w:rsid w:val="00274781"/>
    <w:rsid w:val="00274874"/>
    <w:rsid w:val="002749EF"/>
    <w:rsid w:val="002760D8"/>
    <w:rsid w:val="00277330"/>
    <w:rsid w:val="002775D0"/>
    <w:rsid w:val="002776B3"/>
    <w:rsid w:val="00277F95"/>
    <w:rsid w:val="00280324"/>
    <w:rsid w:val="00281222"/>
    <w:rsid w:val="0028304E"/>
    <w:rsid w:val="00283C48"/>
    <w:rsid w:val="00283E56"/>
    <w:rsid w:val="00284C44"/>
    <w:rsid w:val="002860DC"/>
    <w:rsid w:val="00286391"/>
    <w:rsid w:val="0028705B"/>
    <w:rsid w:val="00291A86"/>
    <w:rsid w:val="002926C5"/>
    <w:rsid w:val="00292AB3"/>
    <w:rsid w:val="00292BAA"/>
    <w:rsid w:val="0029356D"/>
    <w:rsid w:val="00293E32"/>
    <w:rsid w:val="00294804"/>
    <w:rsid w:val="002970CD"/>
    <w:rsid w:val="00297EC7"/>
    <w:rsid w:val="002A16BA"/>
    <w:rsid w:val="002A26A1"/>
    <w:rsid w:val="002A3CEE"/>
    <w:rsid w:val="002A4267"/>
    <w:rsid w:val="002A4737"/>
    <w:rsid w:val="002A5A3B"/>
    <w:rsid w:val="002A5D25"/>
    <w:rsid w:val="002A670E"/>
    <w:rsid w:val="002A6934"/>
    <w:rsid w:val="002A73C8"/>
    <w:rsid w:val="002B009D"/>
    <w:rsid w:val="002B2AE3"/>
    <w:rsid w:val="002B2E60"/>
    <w:rsid w:val="002B359B"/>
    <w:rsid w:val="002B3F78"/>
    <w:rsid w:val="002B4435"/>
    <w:rsid w:val="002B6AE5"/>
    <w:rsid w:val="002B6C24"/>
    <w:rsid w:val="002B7747"/>
    <w:rsid w:val="002C036F"/>
    <w:rsid w:val="002C0613"/>
    <w:rsid w:val="002C3019"/>
    <w:rsid w:val="002C315B"/>
    <w:rsid w:val="002C3879"/>
    <w:rsid w:val="002C3930"/>
    <w:rsid w:val="002C3F5E"/>
    <w:rsid w:val="002C4B43"/>
    <w:rsid w:val="002C4F1B"/>
    <w:rsid w:val="002C76AD"/>
    <w:rsid w:val="002D2714"/>
    <w:rsid w:val="002D2B79"/>
    <w:rsid w:val="002D2D16"/>
    <w:rsid w:val="002D3586"/>
    <w:rsid w:val="002D3882"/>
    <w:rsid w:val="002D3BAC"/>
    <w:rsid w:val="002D3F8C"/>
    <w:rsid w:val="002D4F23"/>
    <w:rsid w:val="002D592E"/>
    <w:rsid w:val="002D6298"/>
    <w:rsid w:val="002E0507"/>
    <w:rsid w:val="002E151D"/>
    <w:rsid w:val="002E177C"/>
    <w:rsid w:val="002E1D82"/>
    <w:rsid w:val="002E2D15"/>
    <w:rsid w:val="002E2F85"/>
    <w:rsid w:val="002E324E"/>
    <w:rsid w:val="002E3BA3"/>
    <w:rsid w:val="002E3C01"/>
    <w:rsid w:val="002E4295"/>
    <w:rsid w:val="002E5B2F"/>
    <w:rsid w:val="002E60BA"/>
    <w:rsid w:val="002E6396"/>
    <w:rsid w:val="002E733A"/>
    <w:rsid w:val="002F04A2"/>
    <w:rsid w:val="002F0615"/>
    <w:rsid w:val="002F17D8"/>
    <w:rsid w:val="002F19B1"/>
    <w:rsid w:val="002F2471"/>
    <w:rsid w:val="002F264F"/>
    <w:rsid w:val="002F3823"/>
    <w:rsid w:val="002F3852"/>
    <w:rsid w:val="002F4961"/>
    <w:rsid w:val="002F4CBF"/>
    <w:rsid w:val="002F4F2F"/>
    <w:rsid w:val="002F5000"/>
    <w:rsid w:val="002F6A6E"/>
    <w:rsid w:val="00300E2A"/>
    <w:rsid w:val="003023AD"/>
    <w:rsid w:val="00302667"/>
    <w:rsid w:val="00302F1F"/>
    <w:rsid w:val="00304302"/>
    <w:rsid w:val="0030683D"/>
    <w:rsid w:val="00307318"/>
    <w:rsid w:val="00307B9B"/>
    <w:rsid w:val="00307FE2"/>
    <w:rsid w:val="003102B3"/>
    <w:rsid w:val="00311B78"/>
    <w:rsid w:val="003144AE"/>
    <w:rsid w:val="00314838"/>
    <w:rsid w:val="0031547D"/>
    <w:rsid w:val="00315B68"/>
    <w:rsid w:val="00316C35"/>
    <w:rsid w:val="00316D1F"/>
    <w:rsid w:val="00317FF6"/>
    <w:rsid w:val="003210FB"/>
    <w:rsid w:val="00321BDE"/>
    <w:rsid w:val="00322175"/>
    <w:rsid w:val="00323E73"/>
    <w:rsid w:val="003245BF"/>
    <w:rsid w:val="0032550B"/>
    <w:rsid w:val="00327E88"/>
    <w:rsid w:val="00330329"/>
    <w:rsid w:val="00330C1D"/>
    <w:rsid w:val="003320E8"/>
    <w:rsid w:val="003343C6"/>
    <w:rsid w:val="00335A52"/>
    <w:rsid w:val="00335BF7"/>
    <w:rsid w:val="00335C2C"/>
    <w:rsid w:val="00337881"/>
    <w:rsid w:val="003414E3"/>
    <w:rsid w:val="003422DA"/>
    <w:rsid w:val="00342649"/>
    <w:rsid w:val="0034326F"/>
    <w:rsid w:val="00343737"/>
    <w:rsid w:val="00343A96"/>
    <w:rsid w:val="00344B06"/>
    <w:rsid w:val="00345EFD"/>
    <w:rsid w:val="0034664F"/>
    <w:rsid w:val="00346EAC"/>
    <w:rsid w:val="003470CC"/>
    <w:rsid w:val="00347B0A"/>
    <w:rsid w:val="00350366"/>
    <w:rsid w:val="003504E9"/>
    <w:rsid w:val="00350DEB"/>
    <w:rsid w:val="00351797"/>
    <w:rsid w:val="00352B71"/>
    <w:rsid w:val="003533CF"/>
    <w:rsid w:val="00355170"/>
    <w:rsid w:val="00361EF2"/>
    <w:rsid w:val="00362A10"/>
    <w:rsid w:val="003647DC"/>
    <w:rsid w:val="0036592C"/>
    <w:rsid w:val="003666A3"/>
    <w:rsid w:val="00366987"/>
    <w:rsid w:val="00366FFE"/>
    <w:rsid w:val="00372B99"/>
    <w:rsid w:val="00372C56"/>
    <w:rsid w:val="003731D6"/>
    <w:rsid w:val="003735DD"/>
    <w:rsid w:val="00373B26"/>
    <w:rsid w:val="00373D4D"/>
    <w:rsid w:val="003741D4"/>
    <w:rsid w:val="003742AD"/>
    <w:rsid w:val="003744EC"/>
    <w:rsid w:val="00374CBD"/>
    <w:rsid w:val="00375932"/>
    <w:rsid w:val="003761F7"/>
    <w:rsid w:val="00376771"/>
    <w:rsid w:val="00377E28"/>
    <w:rsid w:val="00382344"/>
    <w:rsid w:val="00383094"/>
    <w:rsid w:val="00383FE3"/>
    <w:rsid w:val="0038468A"/>
    <w:rsid w:val="00385CDA"/>
    <w:rsid w:val="00386ED0"/>
    <w:rsid w:val="00387915"/>
    <w:rsid w:val="00390A0D"/>
    <w:rsid w:val="00392A64"/>
    <w:rsid w:val="0039323B"/>
    <w:rsid w:val="00396BE7"/>
    <w:rsid w:val="003A1D17"/>
    <w:rsid w:val="003A3623"/>
    <w:rsid w:val="003A4071"/>
    <w:rsid w:val="003A42A8"/>
    <w:rsid w:val="003A4408"/>
    <w:rsid w:val="003A44D5"/>
    <w:rsid w:val="003A49EB"/>
    <w:rsid w:val="003A6BD3"/>
    <w:rsid w:val="003A6FF1"/>
    <w:rsid w:val="003B0E74"/>
    <w:rsid w:val="003B21E7"/>
    <w:rsid w:val="003B332C"/>
    <w:rsid w:val="003B4C95"/>
    <w:rsid w:val="003B5321"/>
    <w:rsid w:val="003B6179"/>
    <w:rsid w:val="003B655B"/>
    <w:rsid w:val="003B7323"/>
    <w:rsid w:val="003B77CF"/>
    <w:rsid w:val="003B7DAE"/>
    <w:rsid w:val="003C251F"/>
    <w:rsid w:val="003C30FD"/>
    <w:rsid w:val="003C3D2B"/>
    <w:rsid w:val="003C58D8"/>
    <w:rsid w:val="003C63AD"/>
    <w:rsid w:val="003C65D8"/>
    <w:rsid w:val="003C66F3"/>
    <w:rsid w:val="003C6CA6"/>
    <w:rsid w:val="003C7860"/>
    <w:rsid w:val="003C7F9A"/>
    <w:rsid w:val="003D294A"/>
    <w:rsid w:val="003D2F25"/>
    <w:rsid w:val="003D320F"/>
    <w:rsid w:val="003D3BA1"/>
    <w:rsid w:val="003D4816"/>
    <w:rsid w:val="003D48F6"/>
    <w:rsid w:val="003D4B99"/>
    <w:rsid w:val="003D5065"/>
    <w:rsid w:val="003D524E"/>
    <w:rsid w:val="003D5339"/>
    <w:rsid w:val="003D57A7"/>
    <w:rsid w:val="003D6032"/>
    <w:rsid w:val="003D7688"/>
    <w:rsid w:val="003D7E47"/>
    <w:rsid w:val="003E12FF"/>
    <w:rsid w:val="003E2549"/>
    <w:rsid w:val="003E2678"/>
    <w:rsid w:val="003E2788"/>
    <w:rsid w:val="003E4936"/>
    <w:rsid w:val="003E5EBC"/>
    <w:rsid w:val="003F0609"/>
    <w:rsid w:val="003F14B1"/>
    <w:rsid w:val="003F2650"/>
    <w:rsid w:val="003F287D"/>
    <w:rsid w:val="003F2E29"/>
    <w:rsid w:val="003F2FA7"/>
    <w:rsid w:val="003F440E"/>
    <w:rsid w:val="003F597F"/>
    <w:rsid w:val="003F5E6B"/>
    <w:rsid w:val="00401AD3"/>
    <w:rsid w:val="00402C33"/>
    <w:rsid w:val="0040398E"/>
    <w:rsid w:val="00403E7F"/>
    <w:rsid w:val="0040494D"/>
    <w:rsid w:val="00406146"/>
    <w:rsid w:val="00406730"/>
    <w:rsid w:val="00406CEB"/>
    <w:rsid w:val="00407C8C"/>
    <w:rsid w:val="0041032B"/>
    <w:rsid w:val="0041043E"/>
    <w:rsid w:val="0041152A"/>
    <w:rsid w:val="00412A7B"/>
    <w:rsid w:val="004142AF"/>
    <w:rsid w:val="00415422"/>
    <w:rsid w:val="0041645E"/>
    <w:rsid w:val="00417947"/>
    <w:rsid w:val="004202AB"/>
    <w:rsid w:val="004207EB"/>
    <w:rsid w:val="0042133C"/>
    <w:rsid w:val="00422791"/>
    <w:rsid w:val="0042451A"/>
    <w:rsid w:val="00425A5F"/>
    <w:rsid w:val="00427200"/>
    <w:rsid w:val="00432431"/>
    <w:rsid w:val="0043276C"/>
    <w:rsid w:val="0043276D"/>
    <w:rsid w:val="00432FFB"/>
    <w:rsid w:val="00433F77"/>
    <w:rsid w:val="00434457"/>
    <w:rsid w:val="004349F2"/>
    <w:rsid w:val="00436B23"/>
    <w:rsid w:val="004375D5"/>
    <w:rsid w:val="00437CC3"/>
    <w:rsid w:val="00440708"/>
    <w:rsid w:val="004410AD"/>
    <w:rsid w:val="0044111D"/>
    <w:rsid w:val="00441E56"/>
    <w:rsid w:val="00442291"/>
    <w:rsid w:val="00442373"/>
    <w:rsid w:val="0044243F"/>
    <w:rsid w:val="00442F05"/>
    <w:rsid w:val="00444E7D"/>
    <w:rsid w:val="004452A8"/>
    <w:rsid w:val="004507F3"/>
    <w:rsid w:val="004508E7"/>
    <w:rsid w:val="00451619"/>
    <w:rsid w:val="004518A5"/>
    <w:rsid w:val="00451915"/>
    <w:rsid w:val="004546AC"/>
    <w:rsid w:val="004548B9"/>
    <w:rsid w:val="00454FAF"/>
    <w:rsid w:val="00455836"/>
    <w:rsid w:val="0045584D"/>
    <w:rsid w:val="00455CCD"/>
    <w:rsid w:val="00456A5E"/>
    <w:rsid w:val="00460DA0"/>
    <w:rsid w:val="00461BFA"/>
    <w:rsid w:val="004653B5"/>
    <w:rsid w:val="0046601D"/>
    <w:rsid w:val="00467A59"/>
    <w:rsid w:val="00470A3B"/>
    <w:rsid w:val="00470F3C"/>
    <w:rsid w:val="0047194C"/>
    <w:rsid w:val="00471E3A"/>
    <w:rsid w:val="004736D7"/>
    <w:rsid w:val="00473B1A"/>
    <w:rsid w:val="0047428D"/>
    <w:rsid w:val="00474B8A"/>
    <w:rsid w:val="004754B5"/>
    <w:rsid w:val="00475643"/>
    <w:rsid w:val="004760F2"/>
    <w:rsid w:val="0048068C"/>
    <w:rsid w:val="004806FC"/>
    <w:rsid w:val="00481C29"/>
    <w:rsid w:val="004825E7"/>
    <w:rsid w:val="00484376"/>
    <w:rsid w:val="00486E82"/>
    <w:rsid w:val="00487ABD"/>
    <w:rsid w:val="00487D4F"/>
    <w:rsid w:val="00487F86"/>
    <w:rsid w:val="00490CEC"/>
    <w:rsid w:val="00490E36"/>
    <w:rsid w:val="00491E18"/>
    <w:rsid w:val="00491FF9"/>
    <w:rsid w:val="00492570"/>
    <w:rsid w:val="00492C69"/>
    <w:rsid w:val="00492FD0"/>
    <w:rsid w:val="0049421A"/>
    <w:rsid w:val="00494D59"/>
    <w:rsid w:val="004957B7"/>
    <w:rsid w:val="00495BE5"/>
    <w:rsid w:val="00496050"/>
    <w:rsid w:val="004A073B"/>
    <w:rsid w:val="004A1E52"/>
    <w:rsid w:val="004A1EF8"/>
    <w:rsid w:val="004A253C"/>
    <w:rsid w:val="004A35ED"/>
    <w:rsid w:val="004A5CFC"/>
    <w:rsid w:val="004A782A"/>
    <w:rsid w:val="004B00C3"/>
    <w:rsid w:val="004B13FB"/>
    <w:rsid w:val="004B1B57"/>
    <w:rsid w:val="004B3F6A"/>
    <w:rsid w:val="004B52B5"/>
    <w:rsid w:val="004B597E"/>
    <w:rsid w:val="004B5B71"/>
    <w:rsid w:val="004C0151"/>
    <w:rsid w:val="004C12E0"/>
    <w:rsid w:val="004C246E"/>
    <w:rsid w:val="004C28FA"/>
    <w:rsid w:val="004C35E4"/>
    <w:rsid w:val="004C3F01"/>
    <w:rsid w:val="004C4B23"/>
    <w:rsid w:val="004C50AF"/>
    <w:rsid w:val="004C6321"/>
    <w:rsid w:val="004C6D1D"/>
    <w:rsid w:val="004C76F8"/>
    <w:rsid w:val="004D0979"/>
    <w:rsid w:val="004D2447"/>
    <w:rsid w:val="004D3CC5"/>
    <w:rsid w:val="004D5335"/>
    <w:rsid w:val="004D536B"/>
    <w:rsid w:val="004D5A34"/>
    <w:rsid w:val="004D67BB"/>
    <w:rsid w:val="004E06E2"/>
    <w:rsid w:val="004E11B0"/>
    <w:rsid w:val="004E29BC"/>
    <w:rsid w:val="004E3219"/>
    <w:rsid w:val="004E3470"/>
    <w:rsid w:val="004E359C"/>
    <w:rsid w:val="004E4601"/>
    <w:rsid w:val="004E57F0"/>
    <w:rsid w:val="004E6391"/>
    <w:rsid w:val="004E6DE3"/>
    <w:rsid w:val="004F07F5"/>
    <w:rsid w:val="004F38B7"/>
    <w:rsid w:val="004F4BA9"/>
    <w:rsid w:val="004F54EA"/>
    <w:rsid w:val="004F57FC"/>
    <w:rsid w:val="004F6954"/>
    <w:rsid w:val="005005B5"/>
    <w:rsid w:val="00501060"/>
    <w:rsid w:val="005019D3"/>
    <w:rsid w:val="00502FF5"/>
    <w:rsid w:val="00503573"/>
    <w:rsid w:val="00503A2E"/>
    <w:rsid w:val="00503B49"/>
    <w:rsid w:val="00504115"/>
    <w:rsid w:val="0050485F"/>
    <w:rsid w:val="00505100"/>
    <w:rsid w:val="00505783"/>
    <w:rsid w:val="00505825"/>
    <w:rsid w:val="00505CDB"/>
    <w:rsid w:val="00510373"/>
    <w:rsid w:val="00510D53"/>
    <w:rsid w:val="00511976"/>
    <w:rsid w:val="00511EC8"/>
    <w:rsid w:val="005126BE"/>
    <w:rsid w:val="005129BE"/>
    <w:rsid w:val="005141C1"/>
    <w:rsid w:val="005156EF"/>
    <w:rsid w:val="00516AEC"/>
    <w:rsid w:val="00517A8E"/>
    <w:rsid w:val="00517F43"/>
    <w:rsid w:val="005203ED"/>
    <w:rsid w:val="00520A10"/>
    <w:rsid w:val="00520D23"/>
    <w:rsid w:val="005218E3"/>
    <w:rsid w:val="00523D18"/>
    <w:rsid w:val="005253A1"/>
    <w:rsid w:val="00527F87"/>
    <w:rsid w:val="005308CB"/>
    <w:rsid w:val="00532427"/>
    <w:rsid w:val="00532510"/>
    <w:rsid w:val="005327AF"/>
    <w:rsid w:val="00532C97"/>
    <w:rsid w:val="0053425F"/>
    <w:rsid w:val="00537080"/>
    <w:rsid w:val="00537D5C"/>
    <w:rsid w:val="00540EB9"/>
    <w:rsid w:val="00540EDC"/>
    <w:rsid w:val="0054115C"/>
    <w:rsid w:val="00541C33"/>
    <w:rsid w:val="0054200F"/>
    <w:rsid w:val="00543C40"/>
    <w:rsid w:val="005449C3"/>
    <w:rsid w:val="00545C32"/>
    <w:rsid w:val="00545D64"/>
    <w:rsid w:val="00545F4F"/>
    <w:rsid w:val="0054714D"/>
    <w:rsid w:val="00547352"/>
    <w:rsid w:val="00547F73"/>
    <w:rsid w:val="00550CF0"/>
    <w:rsid w:val="005526F2"/>
    <w:rsid w:val="005541F7"/>
    <w:rsid w:val="00554385"/>
    <w:rsid w:val="00554CBF"/>
    <w:rsid w:val="005561F6"/>
    <w:rsid w:val="00556CFC"/>
    <w:rsid w:val="00557D9E"/>
    <w:rsid w:val="00557FE6"/>
    <w:rsid w:val="0056293F"/>
    <w:rsid w:val="00563148"/>
    <w:rsid w:val="00563465"/>
    <w:rsid w:val="00563566"/>
    <w:rsid w:val="00563C45"/>
    <w:rsid w:val="00563FBB"/>
    <w:rsid w:val="00564FCE"/>
    <w:rsid w:val="00564FD6"/>
    <w:rsid w:val="0056696B"/>
    <w:rsid w:val="005673F3"/>
    <w:rsid w:val="0056744D"/>
    <w:rsid w:val="0056772B"/>
    <w:rsid w:val="00570376"/>
    <w:rsid w:val="005704F5"/>
    <w:rsid w:val="00571127"/>
    <w:rsid w:val="00571CFD"/>
    <w:rsid w:val="005720A5"/>
    <w:rsid w:val="00572270"/>
    <w:rsid w:val="00574ED8"/>
    <w:rsid w:val="0057511A"/>
    <w:rsid w:val="00576753"/>
    <w:rsid w:val="005767A8"/>
    <w:rsid w:val="00576C97"/>
    <w:rsid w:val="00577171"/>
    <w:rsid w:val="005803CF"/>
    <w:rsid w:val="00581525"/>
    <w:rsid w:val="005822D5"/>
    <w:rsid w:val="0058267F"/>
    <w:rsid w:val="00582714"/>
    <w:rsid w:val="00582DFA"/>
    <w:rsid w:val="005840FB"/>
    <w:rsid w:val="005862C6"/>
    <w:rsid w:val="00586A1B"/>
    <w:rsid w:val="00586E44"/>
    <w:rsid w:val="00587799"/>
    <w:rsid w:val="0059019C"/>
    <w:rsid w:val="00590B5B"/>
    <w:rsid w:val="005917F6"/>
    <w:rsid w:val="00593519"/>
    <w:rsid w:val="00593D87"/>
    <w:rsid w:val="0059405E"/>
    <w:rsid w:val="005960B8"/>
    <w:rsid w:val="00596609"/>
    <w:rsid w:val="005967D4"/>
    <w:rsid w:val="0059746C"/>
    <w:rsid w:val="0059770D"/>
    <w:rsid w:val="00597725"/>
    <w:rsid w:val="005A0984"/>
    <w:rsid w:val="005A1CE1"/>
    <w:rsid w:val="005A1E4D"/>
    <w:rsid w:val="005A6754"/>
    <w:rsid w:val="005B1E9F"/>
    <w:rsid w:val="005B30CA"/>
    <w:rsid w:val="005B3563"/>
    <w:rsid w:val="005B3AE2"/>
    <w:rsid w:val="005B47BE"/>
    <w:rsid w:val="005B7FF3"/>
    <w:rsid w:val="005C0385"/>
    <w:rsid w:val="005C0B93"/>
    <w:rsid w:val="005C0DC8"/>
    <w:rsid w:val="005C129A"/>
    <w:rsid w:val="005C168E"/>
    <w:rsid w:val="005C1DA0"/>
    <w:rsid w:val="005C299E"/>
    <w:rsid w:val="005C2E84"/>
    <w:rsid w:val="005C3808"/>
    <w:rsid w:val="005C4A16"/>
    <w:rsid w:val="005C6220"/>
    <w:rsid w:val="005C7A3A"/>
    <w:rsid w:val="005D18D8"/>
    <w:rsid w:val="005D23BF"/>
    <w:rsid w:val="005D2C1D"/>
    <w:rsid w:val="005D388F"/>
    <w:rsid w:val="005D5822"/>
    <w:rsid w:val="005D6599"/>
    <w:rsid w:val="005E08C2"/>
    <w:rsid w:val="005E0B7B"/>
    <w:rsid w:val="005E1B37"/>
    <w:rsid w:val="005E2286"/>
    <w:rsid w:val="005E2A33"/>
    <w:rsid w:val="005E425B"/>
    <w:rsid w:val="005E5A9C"/>
    <w:rsid w:val="005E6A24"/>
    <w:rsid w:val="005E7A43"/>
    <w:rsid w:val="005F0D36"/>
    <w:rsid w:val="005F1354"/>
    <w:rsid w:val="005F13F0"/>
    <w:rsid w:val="005F27EE"/>
    <w:rsid w:val="005F363A"/>
    <w:rsid w:val="005F3A51"/>
    <w:rsid w:val="005F49C2"/>
    <w:rsid w:val="005F5B69"/>
    <w:rsid w:val="005F6B70"/>
    <w:rsid w:val="005F6BCC"/>
    <w:rsid w:val="005F6D6E"/>
    <w:rsid w:val="005F701C"/>
    <w:rsid w:val="005F793F"/>
    <w:rsid w:val="0060245F"/>
    <w:rsid w:val="00602894"/>
    <w:rsid w:val="00602C11"/>
    <w:rsid w:val="00603EA0"/>
    <w:rsid w:val="00604443"/>
    <w:rsid w:val="00605252"/>
    <w:rsid w:val="006053EF"/>
    <w:rsid w:val="0060773B"/>
    <w:rsid w:val="0061171C"/>
    <w:rsid w:val="00614DEE"/>
    <w:rsid w:val="00615546"/>
    <w:rsid w:val="00615708"/>
    <w:rsid w:val="00616621"/>
    <w:rsid w:val="00621B1B"/>
    <w:rsid w:val="00622783"/>
    <w:rsid w:val="00625C57"/>
    <w:rsid w:val="00626366"/>
    <w:rsid w:val="00630237"/>
    <w:rsid w:val="0063032E"/>
    <w:rsid w:val="00630789"/>
    <w:rsid w:val="00630A95"/>
    <w:rsid w:val="00632EBD"/>
    <w:rsid w:val="00634340"/>
    <w:rsid w:val="006379AA"/>
    <w:rsid w:val="00643BF8"/>
    <w:rsid w:val="00643CD7"/>
    <w:rsid w:val="006464DB"/>
    <w:rsid w:val="00646F9B"/>
    <w:rsid w:val="00650B3C"/>
    <w:rsid w:val="00651D23"/>
    <w:rsid w:val="006536D5"/>
    <w:rsid w:val="006563B7"/>
    <w:rsid w:val="00666D72"/>
    <w:rsid w:val="00667656"/>
    <w:rsid w:val="00667E87"/>
    <w:rsid w:val="006702CD"/>
    <w:rsid w:val="00670A51"/>
    <w:rsid w:val="00672D34"/>
    <w:rsid w:val="00673F73"/>
    <w:rsid w:val="006747AE"/>
    <w:rsid w:val="006752B4"/>
    <w:rsid w:val="00675827"/>
    <w:rsid w:val="006775D9"/>
    <w:rsid w:val="0068033D"/>
    <w:rsid w:val="00680946"/>
    <w:rsid w:val="00680C2B"/>
    <w:rsid w:val="00680FE5"/>
    <w:rsid w:val="0068249A"/>
    <w:rsid w:val="0068249C"/>
    <w:rsid w:val="006826B9"/>
    <w:rsid w:val="00683D3B"/>
    <w:rsid w:val="00685C01"/>
    <w:rsid w:val="0068778A"/>
    <w:rsid w:val="00687CD7"/>
    <w:rsid w:val="0069060A"/>
    <w:rsid w:val="00690BF3"/>
    <w:rsid w:val="006912C3"/>
    <w:rsid w:val="006923D4"/>
    <w:rsid w:val="006A0377"/>
    <w:rsid w:val="006A0458"/>
    <w:rsid w:val="006A0605"/>
    <w:rsid w:val="006A2734"/>
    <w:rsid w:val="006A30CB"/>
    <w:rsid w:val="006A322B"/>
    <w:rsid w:val="006A3B38"/>
    <w:rsid w:val="006A4437"/>
    <w:rsid w:val="006A56B6"/>
    <w:rsid w:val="006A5C75"/>
    <w:rsid w:val="006B1EF4"/>
    <w:rsid w:val="006B2712"/>
    <w:rsid w:val="006B322B"/>
    <w:rsid w:val="006B3F26"/>
    <w:rsid w:val="006B4D4D"/>
    <w:rsid w:val="006B5093"/>
    <w:rsid w:val="006B52FF"/>
    <w:rsid w:val="006B541F"/>
    <w:rsid w:val="006B5B11"/>
    <w:rsid w:val="006B763D"/>
    <w:rsid w:val="006C141C"/>
    <w:rsid w:val="006C2E4B"/>
    <w:rsid w:val="006C2F26"/>
    <w:rsid w:val="006C34EA"/>
    <w:rsid w:val="006C3686"/>
    <w:rsid w:val="006C4B85"/>
    <w:rsid w:val="006C5D4A"/>
    <w:rsid w:val="006C6798"/>
    <w:rsid w:val="006C6C59"/>
    <w:rsid w:val="006D07B7"/>
    <w:rsid w:val="006D0E13"/>
    <w:rsid w:val="006D1322"/>
    <w:rsid w:val="006D2407"/>
    <w:rsid w:val="006D2491"/>
    <w:rsid w:val="006D3796"/>
    <w:rsid w:val="006D6C76"/>
    <w:rsid w:val="006E1408"/>
    <w:rsid w:val="006E16A3"/>
    <w:rsid w:val="006E212B"/>
    <w:rsid w:val="006E3221"/>
    <w:rsid w:val="006E37EE"/>
    <w:rsid w:val="006E3FAE"/>
    <w:rsid w:val="006E477B"/>
    <w:rsid w:val="006E5C53"/>
    <w:rsid w:val="006E7544"/>
    <w:rsid w:val="006F05C5"/>
    <w:rsid w:val="006F1196"/>
    <w:rsid w:val="006F1BE2"/>
    <w:rsid w:val="006F1DF1"/>
    <w:rsid w:val="006F2097"/>
    <w:rsid w:val="006F2411"/>
    <w:rsid w:val="006F4A6F"/>
    <w:rsid w:val="006F5B9C"/>
    <w:rsid w:val="006F6332"/>
    <w:rsid w:val="006F650A"/>
    <w:rsid w:val="006F669A"/>
    <w:rsid w:val="00703A24"/>
    <w:rsid w:val="0070457A"/>
    <w:rsid w:val="00705230"/>
    <w:rsid w:val="00706DA9"/>
    <w:rsid w:val="00706E67"/>
    <w:rsid w:val="00707128"/>
    <w:rsid w:val="0070774E"/>
    <w:rsid w:val="00707ACE"/>
    <w:rsid w:val="0071004C"/>
    <w:rsid w:val="007109E1"/>
    <w:rsid w:val="00712302"/>
    <w:rsid w:val="007132E1"/>
    <w:rsid w:val="00713424"/>
    <w:rsid w:val="00713D42"/>
    <w:rsid w:val="0071491E"/>
    <w:rsid w:val="00714FAB"/>
    <w:rsid w:val="00715307"/>
    <w:rsid w:val="00715525"/>
    <w:rsid w:val="00717607"/>
    <w:rsid w:val="00720A61"/>
    <w:rsid w:val="00721B01"/>
    <w:rsid w:val="0072300B"/>
    <w:rsid w:val="00723697"/>
    <w:rsid w:val="0072370C"/>
    <w:rsid w:val="007239D3"/>
    <w:rsid w:val="00723F09"/>
    <w:rsid w:val="00724E70"/>
    <w:rsid w:val="007251CE"/>
    <w:rsid w:val="0072520B"/>
    <w:rsid w:val="0072583E"/>
    <w:rsid w:val="0072676A"/>
    <w:rsid w:val="00726C99"/>
    <w:rsid w:val="0072761F"/>
    <w:rsid w:val="00727788"/>
    <w:rsid w:val="00727947"/>
    <w:rsid w:val="00727B6D"/>
    <w:rsid w:val="0073096C"/>
    <w:rsid w:val="0073394C"/>
    <w:rsid w:val="00735517"/>
    <w:rsid w:val="00736415"/>
    <w:rsid w:val="00736A8D"/>
    <w:rsid w:val="0073729D"/>
    <w:rsid w:val="00740C88"/>
    <w:rsid w:val="0074131A"/>
    <w:rsid w:val="007437AA"/>
    <w:rsid w:val="00744000"/>
    <w:rsid w:val="00744015"/>
    <w:rsid w:val="00744A06"/>
    <w:rsid w:val="00744AAB"/>
    <w:rsid w:val="007467A9"/>
    <w:rsid w:val="00746C07"/>
    <w:rsid w:val="0074724D"/>
    <w:rsid w:val="00750079"/>
    <w:rsid w:val="00750978"/>
    <w:rsid w:val="00751881"/>
    <w:rsid w:val="00751895"/>
    <w:rsid w:val="0075346B"/>
    <w:rsid w:val="00753B84"/>
    <w:rsid w:val="0075736B"/>
    <w:rsid w:val="007576F0"/>
    <w:rsid w:val="00766251"/>
    <w:rsid w:val="007663E4"/>
    <w:rsid w:val="00767960"/>
    <w:rsid w:val="00767C7A"/>
    <w:rsid w:val="00771936"/>
    <w:rsid w:val="00772DEC"/>
    <w:rsid w:val="00772F78"/>
    <w:rsid w:val="00773369"/>
    <w:rsid w:val="007733F7"/>
    <w:rsid w:val="00776A9B"/>
    <w:rsid w:val="0077720E"/>
    <w:rsid w:val="00777A1F"/>
    <w:rsid w:val="00777CC1"/>
    <w:rsid w:val="00780EDC"/>
    <w:rsid w:val="0078130A"/>
    <w:rsid w:val="00781AAF"/>
    <w:rsid w:val="0078220D"/>
    <w:rsid w:val="00782918"/>
    <w:rsid w:val="00782D05"/>
    <w:rsid w:val="00783739"/>
    <w:rsid w:val="00783A0B"/>
    <w:rsid w:val="00785034"/>
    <w:rsid w:val="00785118"/>
    <w:rsid w:val="00785E10"/>
    <w:rsid w:val="00785E97"/>
    <w:rsid w:val="00785F79"/>
    <w:rsid w:val="0079062D"/>
    <w:rsid w:val="00790F49"/>
    <w:rsid w:val="00791656"/>
    <w:rsid w:val="0079441E"/>
    <w:rsid w:val="0079581A"/>
    <w:rsid w:val="00795F3A"/>
    <w:rsid w:val="007964A6"/>
    <w:rsid w:val="00796E73"/>
    <w:rsid w:val="00797FAA"/>
    <w:rsid w:val="007A04A3"/>
    <w:rsid w:val="007A0AB9"/>
    <w:rsid w:val="007A0E2C"/>
    <w:rsid w:val="007A1767"/>
    <w:rsid w:val="007A1AEC"/>
    <w:rsid w:val="007A1CDF"/>
    <w:rsid w:val="007A399C"/>
    <w:rsid w:val="007A3EDE"/>
    <w:rsid w:val="007A437C"/>
    <w:rsid w:val="007A5D22"/>
    <w:rsid w:val="007A5DCE"/>
    <w:rsid w:val="007A65E1"/>
    <w:rsid w:val="007A7541"/>
    <w:rsid w:val="007A7699"/>
    <w:rsid w:val="007A7988"/>
    <w:rsid w:val="007A7E66"/>
    <w:rsid w:val="007B0BCF"/>
    <w:rsid w:val="007B1710"/>
    <w:rsid w:val="007B505E"/>
    <w:rsid w:val="007B5D9C"/>
    <w:rsid w:val="007B6EE3"/>
    <w:rsid w:val="007B7042"/>
    <w:rsid w:val="007B7FCA"/>
    <w:rsid w:val="007C0B2C"/>
    <w:rsid w:val="007C0B93"/>
    <w:rsid w:val="007C19E8"/>
    <w:rsid w:val="007C2B1F"/>
    <w:rsid w:val="007C3AB5"/>
    <w:rsid w:val="007C3E15"/>
    <w:rsid w:val="007D2B17"/>
    <w:rsid w:val="007D2F9C"/>
    <w:rsid w:val="007D36BB"/>
    <w:rsid w:val="007D3714"/>
    <w:rsid w:val="007D429A"/>
    <w:rsid w:val="007D64EA"/>
    <w:rsid w:val="007D6820"/>
    <w:rsid w:val="007D7DEE"/>
    <w:rsid w:val="007E0027"/>
    <w:rsid w:val="007E3B47"/>
    <w:rsid w:val="007E3F3F"/>
    <w:rsid w:val="007E51D3"/>
    <w:rsid w:val="007F0E08"/>
    <w:rsid w:val="007F18D4"/>
    <w:rsid w:val="007F289E"/>
    <w:rsid w:val="007F4376"/>
    <w:rsid w:val="007F5ABA"/>
    <w:rsid w:val="007F771F"/>
    <w:rsid w:val="00801638"/>
    <w:rsid w:val="00802A59"/>
    <w:rsid w:val="00802A6E"/>
    <w:rsid w:val="00804958"/>
    <w:rsid w:val="00804ED1"/>
    <w:rsid w:val="00806338"/>
    <w:rsid w:val="00807399"/>
    <w:rsid w:val="008078E2"/>
    <w:rsid w:val="00811E13"/>
    <w:rsid w:val="00813FCA"/>
    <w:rsid w:val="00815327"/>
    <w:rsid w:val="00815BCA"/>
    <w:rsid w:val="0081618D"/>
    <w:rsid w:val="00817808"/>
    <w:rsid w:val="00820253"/>
    <w:rsid w:val="00822AD2"/>
    <w:rsid w:val="00824B50"/>
    <w:rsid w:val="0082552A"/>
    <w:rsid w:val="00826173"/>
    <w:rsid w:val="008266AA"/>
    <w:rsid w:val="0083250B"/>
    <w:rsid w:val="00832702"/>
    <w:rsid w:val="0083444F"/>
    <w:rsid w:val="008347E5"/>
    <w:rsid w:val="0083582F"/>
    <w:rsid w:val="00836395"/>
    <w:rsid w:val="00836A8A"/>
    <w:rsid w:val="0083703C"/>
    <w:rsid w:val="0083724F"/>
    <w:rsid w:val="00840E47"/>
    <w:rsid w:val="00841794"/>
    <w:rsid w:val="0084240D"/>
    <w:rsid w:val="00842E73"/>
    <w:rsid w:val="00845DEA"/>
    <w:rsid w:val="00846094"/>
    <w:rsid w:val="008467A7"/>
    <w:rsid w:val="00846D65"/>
    <w:rsid w:val="008503AA"/>
    <w:rsid w:val="0085312A"/>
    <w:rsid w:val="008543AD"/>
    <w:rsid w:val="00854C09"/>
    <w:rsid w:val="00855538"/>
    <w:rsid w:val="00855D15"/>
    <w:rsid w:val="00856EA7"/>
    <w:rsid w:val="00857C78"/>
    <w:rsid w:val="00857FF8"/>
    <w:rsid w:val="00860813"/>
    <w:rsid w:val="00861AF8"/>
    <w:rsid w:val="00861B72"/>
    <w:rsid w:val="00862A07"/>
    <w:rsid w:val="00863E3C"/>
    <w:rsid w:val="008640E3"/>
    <w:rsid w:val="00864120"/>
    <w:rsid w:val="008643E4"/>
    <w:rsid w:val="00866006"/>
    <w:rsid w:val="0086617D"/>
    <w:rsid w:val="00866C15"/>
    <w:rsid w:val="00867C43"/>
    <w:rsid w:val="0087055A"/>
    <w:rsid w:val="00870965"/>
    <w:rsid w:val="00870E4C"/>
    <w:rsid w:val="008713A5"/>
    <w:rsid w:val="00871812"/>
    <w:rsid w:val="0087331E"/>
    <w:rsid w:val="00873510"/>
    <w:rsid w:val="00873C80"/>
    <w:rsid w:val="00875EDA"/>
    <w:rsid w:val="00876001"/>
    <w:rsid w:val="00876FFA"/>
    <w:rsid w:val="00877E6B"/>
    <w:rsid w:val="00880CB7"/>
    <w:rsid w:val="00880FA5"/>
    <w:rsid w:val="00881585"/>
    <w:rsid w:val="00882BCA"/>
    <w:rsid w:val="0088398D"/>
    <w:rsid w:val="00883A59"/>
    <w:rsid w:val="00884F86"/>
    <w:rsid w:val="008857F8"/>
    <w:rsid w:val="00885C5C"/>
    <w:rsid w:val="00885F9C"/>
    <w:rsid w:val="0088643F"/>
    <w:rsid w:val="0088736A"/>
    <w:rsid w:val="00887B80"/>
    <w:rsid w:val="00887C02"/>
    <w:rsid w:val="00887EB1"/>
    <w:rsid w:val="00890861"/>
    <w:rsid w:val="00890D51"/>
    <w:rsid w:val="008914FF"/>
    <w:rsid w:val="00891A32"/>
    <w:rsid w:val="00891F83"/>
    <w:rsid w:val="00892366"/>
    <w:rsid w:val="008935C7"/>
    <w:rsid w:val="00894100"/>
    <w:rsid w:val="00894630"/>
    <w:rsid w:val="008A04F5"/>
    <w:rsid w:val="008A0595"/>
    <w:rsid w:val="008A25FE"/>
    <w:rsid w:val="008A2BE8"/>
    <w:rsid w:val="008A2EC3"/>
    <w:rsid w:val="008A5AB2"/>
    <w:rsid w:val="008A5E54"/>
    <w:rsid w:val="008A6535"/>
    <w:rsid w:val="008A6FB9"/>
    <w:rsid w:val="008A7655"/>
    <w:rsid w:val="008B0423"/>
    <w:rsid w:val="008B0708"/>
    <w:rsid w:val="008B1BC6"/>
    <w:rsid w:val="008B1C70"/>
    <w:rsid w:val="008B2458"/>
    <w:rsid w:val="008B2574"/>
    <w:rsid w:val="008B2754"/>
    <w:rsid w:val="008B2B3B"/>
    <w:rsid w:val="008B2ECA"/>
    <w:rsid w:val="008B53AB"/>
    <w:rsid w:val="008B5BAD"/>
    <w:rsid w:val="008B7A53"/>
    <w:rsid w:val="008C0569"/>
    <w:rsid w:val="008C22F2"/>
    <w:rsid w:val="008C2851"/>
    <w:rsid w:val="008C2924"/>
    <w:rsid w:val="008C2A8A"/>
    <w:rsid w:val="008C4C78"/>
    <w:rsid w:val="008C4DEE"/>
    <w:rsid w:val="008C6986"/>
    <w:rsid w:val="008C6B11"/>
    <w:rsid w:val="008C73E2"/>
    <w:rsid w:val="008D0DDB"/>
    <w:rsid w:val="008D1749"/>
    <w:rsid w:val="008D25CF"/>
    <w:rsid w:val="008D3519"/>
    <w:rsid w:val="008D51A7"/>
    <w:rsid w:val="008D5E59"/>
    <w:rsid w:val="008D6C81"/>
    <w:rsid w:val="008D743D"/>
    <w:rsid w:val="008D79E8"/>
    <w:rsid w:val="008E12DE"/>
    <w:rsid w:val="008E1921"/>
    <w:rsid w:val="008E36F2"/>
    <w:rsid w:val="008E3A34"/>
    <w:rsid w:val="008E3ADB"/>
    <w:rsid w:val="008E4528"/>
    <w:rsid w:val="008E468B"/>
    <w:rsid w:val="008E5B4A"/>
    <w:rsid w:val="008E6893"/>
    <w:rsid w:val="008E729B"/>
    <w:rsid w:val="008F097E"/>
    <w:rsid w:val="008F1E94"/>
    <w:rsid w:val="008F247F"/>
    <w:rsid w:val="008F3B11"/>
    <w:rsid w:val="008F43C7"/>
    <w:rsid w:val="008F47A7"/>
    <w:rsid w:val="008F53E7"/>
    <w:rsid w:val="008F5B65"/>
    <w:rsid w:val="00900E7A"/>
    <w:rsid w:val="0090187E"/>
    <w:rsid w:val="00901970"/>
    <w:rsid w:val="009026D5"/>
    <w:rsid w:val="009035AD"/>
    <w:rsid w:val="00905403"/>
    <w:rsid w:val="009063C2"/>
    <w:rsid w:val="00906CF9"/>
    <w:rsid w:val="009079AF"/>
    <w:rsid w:val="009101C2"/>
    <w:rsid w:val="00910B41"/>
    <w:rsid w:val="009134A2"/>
    <w:rsid w:val="009136C6"/>
    <w:rsid w:val="00914102"/>
    <w:rsid w:val="00914455"/>
    <w:rsid w:val="00916AC3"/>
    <w:rsid w:val="00917877"/>
    <w:rsid w:val="0092065B"/>
    <w:rsid w:val="00920A84"/>
    <w:rsid w:val="009224DC"/>
    <w:rsid w:val="00922962"/>
    <w:rsid w:val="00924360"/>
    <w:rsid w:val="009247CF"/>
    <w:rsid w:val="00927814"/>
    <w:rsid w:val="00927E73"/>
    <w:rsid w:val="0093166F"/>
    <w:rsid w:val="009327C0"/>
    <w:rsid w:val="00933BCF"/>
    <w:rsid w:val="00934275"/>
    <w:rsid w:val="009356C0"/>
    <w:rsid w:val="00936040"/>
    <w:rsid w:val="009368B5"/>
    <w:rsid w:val="0094135C"/>
    <w:rsid w:val="009416BC"/>
    <w:rsid w:val="0094175B"/>
    <w:rsid w:val="00941BD3"/>
    <w:rsid w:val="00941C87"/>
    <w:rsid w:val="009426E7"/>
    <w:rsid w:val="00943497"/>
    <w:rsid w:val="0094358E"/>
    <w:rsid w:val="00945838"/>
    <w:rsid w:val="00945AEF"/>
    <w:rsid w:val="00945CBE"/>
    <w:rsid w:val="00945D8E"/>
    <w:rsid w:val="00946216"/>
    <w:rsid w:val="0095030B"/>
    <w:rsid w:val="0095125E"/>
    <w:rsid w:val="00951439"/>
    <w:rsid w:val="009525F7"/>
    <w:rsid w:val="009529ED"/>
    <w:rsid w:val="0095384E"/>
    <w:rsid w:val="0095459E"/>
    <w:rsid w:val="00954BE8"/>
    <w:rsid w:val="009555CD"/>
    <w:rsid w:val="00956D5B"/>
    <w:rsid w:val="009574B6"/>
    <w:rsid w:val="00957AC5"/>
    <w:rsid w:val="00960D8C"/>
    <w:rsid w:val="0096160A"/>
    <w:rsid w:val="009631F7"/>
    <w:rsid w:val="00963993"/>
    <w:rsid w:val="00963C04"/>
    <w:rsid w:val="009645E4"/>
    <w:rsid w:val="00964D27"/>
    <w:rsid w:val="0096510F"/>
    <w:rsid w:val="00965945"/>
    <w:rsid w:val="00966213"/>
    <w:rsid w:val="00966CA5"/>
    <w:rsid w:val="00966DD0"/>
    <w:rsid w:val="009676C6"/>
    <w:rsid w:val="0097009E"/>
    <w:rsid w:val="00970959"/>
    <w:rsid w:val="0097189E"/>
    <w:rsid w:val="00971E23"/>
    <w:rsid w:val="00972057"/>
    <w:rsid w:val="009741F2"/>
    <w:rsid w:val="00976078"/>
    <w:rsid w:val="009770BC"/>
    <w:rsid w:val="00977C42"/>
    <w:rsid w:val="00980139"/>
    <w:rsid w:val="00980E08"/>
    <w:rsid w:val="009815C3"/>
    <w:rsid w:val="00983292"/>
    <w:rsid w:val="00984535"/>
    <w:rsid w:val="009846E3"/>
    <w:rsid w:val="00986794"/>
    <w:rsid w:val="00986C16"/>
    <w:rsid w:val="00986F3D"/>
    <w:rsid w:val="00987CF8"/>
    <w:rsid w:val="009903CA"/>
    <w:rsid w:val="00990792"/>
    <w:rsid w:val="00990C5F"/>
    <w:rsid w:val="00990D6D"/>
    <w:rsid w:val="0099158A"/>
    <w:rsid w:val="0099274F"/>
    <w:rsid w:val="00993BDD"/>
    <w:rsid w:val="00993C5E"/>
    <w:rsid w:val="0099413A"/>
    <w:rsid w:val="00995340"/>
    <w:rsid w:val="00995492"/>
    <w:rsid w:val="00996A34"/>
    <w:rsid w:val="0099723C"/>
    <w:rsid w:val="009A0700"/>
    <w:rsid w:val="009A2353"/>
    <w:rsid w:val="009A421F"/>
    <w:rsid w:val="009A4F75"/>
    <w:rsid w:val="009A5007"/>
    <w:rsid w:val="009A643C"/>
    <w:rsid w:val="009A6B84"/>
    <w:rsid w:val="009A76FE"/>
    <w:rsid w:val="009B0037"/>
    <w:rsid w:val="009B06B8"/>
    <w:rsid w:val="009B0DB7"/>
    <w:rsid w:val="009B20DC"/>
    <w:rsid w:val="009B4629"/>
    <w:rsid w:val="009B4890"/>
    <w:rsid w:val="009B4D70"/>
    <w:rsid w:val="009B6BD8"/>
    <w:rsid w:val="009C04EA"/>
    <w:rsid w:val="009C2826"/>
    <w:rsid w:val="009C29DE"/>
    <w:rsid w:val="009C5ABB"/>
    <w:rsid w:val="009C68F0"/>
    <w:rsid w:val="009C7118"/>
    <w:rsid w:val="009C78A7"/>
    <w:rsid w:val="009C7E68"/>
    <w:rsid w:val="009C7FB8"/>
    <w:rsid w:val="009D07CA"/>
    <w:rsid w:val="009D1D35"/>
    <w:rsid w:val="009D1F65"/>
    <w:rsid w:val="009D2038"/>
    <w:rsid w:val="009D23A3"/>
    <w:rsid w:val="009D326D"/>
    <w:rsid w:val="009D4F7A"/>
    <w:rsid w:val="009D63E2"/>
    <w:rsid w:val="009D74B6"/>
    <w:rsid w:val="009D7A71"/>
    <w:rsid w:val="009D7AB3"/>
    <w:rsid w:val="009E1603"/>
    <w:rsid w:val="009E168C"/>
    <w:rsid w:val="009E1F8C"/>
    <w:rsid w:val="009E2203"/>
    <w:rsid w:val="009E2835"/>
    <w:rsid w:val="009E3B61"/>
    <w:rsid w:val="009E404F"/>
    <w:rsid w:val="009E4A9E"/>
    <w:rsid w:val="009E5EC8"/>
    <w:rsid w:val="009E70B0"/>
    <w:rsid w:val="009E7B47"/>
    <w:rsid w:val="009F0D50"/>
    <w:rsid w:val="009F1C9C"/>
    <w:rsid w:val="009F36C8"/>
    <w:rsid w:val="009F3BA0"/>
    <w:rsid w:val="009F3E6F"/>
    <w:rsid w:val="009F5BB1"/>
    <w:rsid w:val="009F63D7"/>
    <w:rsid w:val="009F71B8"/>
    <w:rsid w:val="009F74D1"/>
    <w:rsid w:val="009F785E"/>
    <w:rsid w:val="009F78E6"/>
    <w:rsid w:val="00A00047"/>
    <w:rsid w:val="00A003F9"/>
    <w:rsid w:val="00A00AC5"/>
    <w:rsid w:val="00A00DBB"/>
    <w:rsid w:val="00A01D0E"/>
    <w:rsid w:val="00A020F3"/>
    <w:rsid w:val="00A02A07"/>
    <w:rsid w:val="00A02C25"/>
    <w:rsid w:val="00A031F4"/>
    <w:rsid w:val="00A0370B"/>
    <w:rsid w:val="00A048AF"/>
    <w:rsid w:val="00A04C00"/>
    <w:rsid w:val="00A056B3"/>
    <w:rsid w:val="00A06B82"/>
    <w:rsid w:val="00A07F1B"/>
    <w:rsid w:val="00A105BE"/>
    <w:rsid w:val="00A10A95"/>
    <w:rsid w:val="00A1121C"/>
    <w:rsid w:val="00A112FA"/>
    <w:rsid w:val="00A12B71"/>
    <w:rsid w:val="00A13A73"/>
    <w:rsid w:val="00A143B0"/>
    <w:rsid w:val="00A14A4C"/>
    <w:rsid w:val="00A14B80"/>
    <w:rsid w:val="00A1529E"/>
    <w:rsid w:val="00A15A2C"/>
    <w:rsid w:val="00A16F36"/>
    <w:rsid w:val="00A216ED"/>
    <w:rsid w:val="00A2232A"/>
    <w:rsid w:val="00A22F49"/>
    <w:rsid w:val="00A23672"/>
    <w:rsid w:val="00A23E7F"/>
    <w:rsid w:val="00A2575D"/>
    <w:rsid w:val="00A25F8D"/>
    <w:rsid w:val="00A26844"/>
    <w:rsid w:val="00A26A0C"/>
    <w:rsid w:val="00A2785C"/>
    <w:rsid w:val="00A30821"/>
    <w:rsid w:val="00A30A56"/>
    <w:rsid w:val="00A311CD"/>
    <w:rsid w:val="00A312C4"/>
    <w:rsid w:val="00A322D6"/>
    <w:rsid w:val="00A32B3D"/>
    <w:rsid w:val="00A32D0A"/>
    <w:rsid w:val="00A33550"/>
    <w:rsid w:val="00A365BC"/>
    <w:rsid w:val="00A36D38"/>
    <w:rsid w:val="00A40F48"/>
    <w:rsid w:val="00A4194F"/>
    <w:rsid w:val="00A4216E"/>
    <w:rsid w:val="00A44A59"/>
    <w:rsid w:val="00A4680D"/>
    <w:rsid w:val="00A503B0"/>
    <w:rsid w:val="00A50600"/>
    <w:rsid w:val="00A5111C"/>
    <w:rsid w:val="00A5179A"/>
    <w:rsid w:val="00A524CA"/>
    <w:rsid w:val="00A524DF"/>
    <w:rsid w:val="00A52FD2"/>
    <w:rsid w:val="00A53EE5"/>
    <w:rsid w:val="00A53EE9"/>
    <w:rsid w:val="00A5578F"/>
    <w:rsid w:val="00A56CC3"/>
    <w:rsid w:val="00A56DDB"/>
    <w:rsid w:val="00A61242"/>
    <w:rsid w:val="00A64196"/>
    <w:rsid w:val="00A6434B"/>
    <w:rsid w:val="00A645A5"/>
    <w:rsid w:val="00A647DE"/>
    <w:rsid w:val="00A6490F"/>
    <w:rsid w:val="00A658E4"/>
    <w:rsid w:val="00A67349"/>
    <w:rsid w:val="00A67619"/>
    <w:rsid w:val="00A676BB"/>
    <w:rsid w:val="00A71F75"/>
    <w:rsid w:val="00A723ED"/>
    <w:rsid w:val="00A72E86"/>
    <w:rsid w:val="00A73478"/>
    <w:rsid w:val="00A73A37"/>
    <w:rsid w:val="00A7490C"/>
    <w:rsid w:val="00A75631"/>
    <w:rsid w:val="00A758AB"/>
    <w:rsid w:val="00A764B0"/>
    <w:rsid w:val="00A76789"/>
    <w:rsid w:val="00A77A12"/>
    <w:rsid w:val="00A77B2E"/>
    <w:rsid w:val="00A77D74"/>
    <w:rsid w:val="00A822DB"/>
    <w:rsid w:val="00A82380"/>
    <w:rsid w:val="00A83121"/>
    <w:rsid w:val="00A837E3"/>
    <w:rsid w:val="00A86BC7"/>
    <w:rsid w:val="00A87A42"/>
    <w:rsid w:val="00A92421"/>
    <w:rsid w:val="00A928D5"/>
    <w:rsid w:val="00A93D03"/>
    <w:rsid w:val="00A95D82"/>
    <w:rsid w:val="00A96041"/>
    <w:rsid w:val="00A96C23"/>
    <w:rsid w:val="00A97033"/>
    <w:rsid w:val="00A97DEB"/>
    <w:rsid w:val="00AA245B"/>
    <w:rsid w:val="00AA293A"/>
    <w:rsid w:val="00AA2DBB"/>
    <w:rsid w:val="00AA32D9"/>
    <w:rsid w:val="00AA4BAD"/>
    <w:rsid w:val="00AA6026"/>
    <w:rsid w:val="00AA75BF"/>
    <w:rsid w:val="00AB0755"/>
    <w:rsid w:val="00AB107C"/>
    <w:rsid w:val="00AB2A07"/>
    <w:rsid w:val="00AB424C"/>
    <w:rsid w:val="00AB7123"/>
    <w:rsid w:val="00AB7DCC"/>
    <w:rsid w:val="00AC0147"/>
    <w:rsid w:val="00AC1974"/>
    <w:rsid w:val="00AC1F84"/>
    <w:rsid w:val="00AC3250"/>
    <w:rsid w:val="00AC344F"/>
    <w:rsid w:val="00AC49FE"/>
    <w:rsid w:val="00AC61F6"/>
    <w:rsid w:val="00AC646A"/>
    <w:rsid w:val="00AC731D"/>
    <w:rsid w:val="00AC7C85"/>
    <w:rsid w:val="00AD01D8"/>
    <w:rsid w:val="00AD04A3"/>
    <w:rsid w:val="00AD371F"/>
    <w:rsid w:val="00AD382D"/>
    <w:rsid w:val="00AD3B48"/>
    <w:rsid w:val="00AD4694"/>
    <w:rsid w:val="00AD4FE4"/>
    <w:rsid w:val="00AD531A"/>
    <w:rsid w:val="00AD54E6"/>
    <w:rsid w:val="00AD615F"/>
    <w:rsid w:val="00AD6484"/>
    <w:rsid w:val="00AD656D"/>
    <w:rsid w:val="00AD6CA9"/>
    <w:rsid w:val="00AD6D13"/>
    <w:rsid w:val="00AD7BAE"/>
    <w:rsid w:val="00AD7DB5"/>
    <w:rsid w:val="00AE0537"/>
    <w:rsid w:val="00AE3BF4"/>
    <w:rsid w:val="00AE41C7"/>
    <w:rsid w:val="00AE45F2"/>
    <w:rsid w:val="00AE4676"/>
    <w:rsid w:val="00AE4E52"/>
    <w:rsid w:val="00AE505C"/>
    <w:rsid w:val="00AE5C01"/>
    <w:rsid w:val="00AE7A92"/>
    <w:rsid w:val="00AF1AD5"/>
    <w:rsid w:val="00AF1AFF"/>
    <w:rsid w:val="00AF1CF6"/>
    <w:rsid w:val="00AF1F99"/>
    <w:rsid w:val="00AF29E4"/>
    <w:rsid w:val="00AF34D3"/>
    <w:rsid w:val="00AF5516"/>
    <w:rsid w:val="00AF6E3F"/>
    <w:rsid w:val="00B002EA"/>
    <w:rsid w:val="00B01743"/>
    <w:rsid w:val="00B03F1F"/>
    <w:rsid w:val="00B04CFE"/>
    <w:rsid w:val="00B06B5A"/>
    <w:rsid w:val="00B06E5F"/>
    <w:rsid w:val="00B11832"/>
    <w:rsid w:val="00B17532"/>
    <w:rsid w:val="00B2034F"/>
    <w:rsid w:val="00B20965"/>
    <w:rsid w:val="00B2142D"/>
    <w:rsid w:val="00B21E75"/>
    <w:rsid w:val="00B23980"/>
    <w:rsid w:val="00B23D68"/>
    <w:rsid w:val="00B2433E"/>
    <w:rsid w:val="00B243F0"/>
    <w:rsid w:val="00B25278"/>
    <w:rsid w:val="00B25A44"/>
    <w:rsid w:val="00B3084C"/>
    <w:rsid w:val="00B30B83"/>
    <w:rsid w:val="00B30FCE"/>
    <w:rsid w:val="00B315ED"/>
    <w:rsid w:val="00B31899"/>
    <w:rsid w:val="00B31F43"/>
    <w:rsid w:val="00B32289"/>
    <w:rsid w:val="00B329B9"/>
    <w:rsid w:val="00B33509"/>
    <w:rsid w:val="00B34EB8"/>
    <w:rsid w:val="00B359E3"/>
    <w:rsid w:val="00B37136"/>
    <w:rsid w:val="00B41508"/>
    <w:rsid w:val="00B41D2D"/>
    <w:rsid w:val="00B42746"/>
    <w:rsid w:val="00B435E2"/>
    <w:rsid w:val="00B43845"/>
    <w:rsid w:val="00B45201"/>
    <w:rsid w:val="00B46295"/>
    <w:rsid w:val="00B46335"/>
    <w:rsid w:val="00B466C0"/>
    <w:rsid w:val="00B471D9"/>
    <w:rsid w:val="00B5095D"/>
    <w:rsid w:val="00B50D43"/>
    <w:rsid w:val="00B50E59"/>
    <w:rsid w:val="00B52437"/>
    <w:rsid w:val="00B5445D"/>
    <w:rsid w:val="00B54BFD"/>
    <w:rsid w:val="00B5505F"/>
    <w:rsid w:val="00B570CA"/>
    <w:rsid w:val="00B57CCB"/>
    <w:rsid w:val="00B62074"/>
    <w:rsid w:val="00B6283D"/>
    <w:rsid w:val="00B63617"/>
    <w:rsid w:val="00B6535D"/>
    <w:rsid w:val="00B655F6"/>
    <w:rsid w:val="00B65A03"/>
    <w:rsid w:val="00B669F4"/>
    <w:rsid w:val="00B66AD6"/>
    <w:rsid w:val="00B6794A"/>
    <w:rsid w:val="00B67AC3"/>
    <w:rsid w:val="00B71326"/>
    <w:rsid w:val="00B72A6E"/>
    <w:rsid w:val="00B736AE"/>
    <w:rsid w:val="00B747CD"/>
    <w:rsid w:val="00B75569"/>
    <w:rsid w:val="00B76148"/>
    <w:rsid w:val="00B775EA"/>
    <w:rsid w:val="00B805EC"/>
    <w:rsid w:val="00B80872"/>
    <w:rsid w:val="00B80A3B"/>
    <w:rsid w:val="00B80CE4"/>
    <w:rsid w:val="00B81427"/>
    <w:rsid w:val="00B8167C"/>
    <w:rsid w:val="00B82301"/>
    <w:rsid w:val="00B824F0"/>
    <w:rsid w:val="00B8259F"/>
    <w:rsid w:val="00B83273"/>
    <w:rsid w:val="00B83A72"/>
    <w:rsid w:val="00B84E34"/>
    <w:rsid w:val="00B84F13"/>
    <w:rsid w:val="00B85BA8"/>
    <w:rsid w:val="00B86637"/>
    <w:rsid w:val="00B9028C"/>
    <w:rsid w:val="00B9110A"/>
    <w:rsid w:val="00B91420"/>
    <w:rsid w:val="00B9178E"/>
    <w:rsid w:val="00B92636"/>
    <w:rsid w:val="00B929AE"/>
    <w:rsid w:val="00B93A90"/>
    <w:rsid w:val="00B93C04"/>
    <w:rsid w:val="00B94B6C"/>
    <w:rsid w:val="00B97A87"/>
    <w:rsid w:val="00BA1088"/>
    <w:rsid w:val="00BA15D4"/>
    <w:rsid w:val="00BA4887"/>
    <w:rsid w:val="00BA5417"/>
    <w:rsid w:val="00BA6701"/>
    <w:rsid w:val="00BA6922"/>
    <w:rsid w:val="00BB001C"/>
    <w:rsid w:val="00BB0662"/>
    <w:rsid w:val="00BB087B"/>
    <w:rsid w:val="00BB0D2A"/>
    <w:rsid w:val="00BB2015"/>
    <w:rsid w:val="00BB2240"/>
    <w:rsid w:val="00BB2FA2"/>
    <w:rsid w:val="00BB3026"/>
    <w:rsid w:val="00BB403A"/>
    <w:rsid w:val="00BB6E5E"/>
    <w:rsid w:val="00BB72F6"/>
    <w:rsid w:val="00BB7DF8"/>
    <w:rsid w:val="00BB7FBF"/>
    <w:rsid w:val="00BC0C93"/>
    <w:rsid w:val="00BC2473"/>
    <w:rsid w:val="00BC258B"/>
    <w:rsid w:val="00BC3B09"/>
    <w:rsid w:val="00BC4030"/>
    <w:rsid w:val="00BC4D2E"/>
    <w:rsid w:val="00BC59D0"/>
    <w:rsid w:val="00BC5A3E"/>
    <w:rsid w:val="00BC642E"/>
    <w:rsid w:val="00BC6E31"/>
    <w:rsid w:val="00BD02B8"/>
    <w:rsid w:val="00BD0450"/>
    <w:rsid w:val="00BD1312"/>
    <w:rsid w:val="00BD17E0"/>
    <w:rsid w:val="00BD2435"/>
    <w:rsid w:val="00BD3006"/>
    <w:rsid w:val="00BD4324"/>
    <w:rsid w:val="00BD52FF"/>
    <w:rsid w:val="00BD64FF"/>
    <w:rsid w:val="00BD7D0A"/>
    <w:rsid w:val="00BE169A"/>
    <w:rsid w:val="00BE29DC"/>
    <w:rsid w:val="00BE3C35"/>
    <w:rsid w:val="00BE688B"/>
    <w:rsid w:val="00BE6F82"/>
    <w:rsid w:val="00BE79F2"/>
    <w:rsid w:val="00BE7A2F"/>
    <w:rsid w:val="00BE7E66"/>
    <w:rsid w:val="00BF082E"/>
    <w:rsid w:val="00BF0890"/>
    <w:rsid w:val="00BF12D3"/>
    <w:rsid w:val="00BF1563"/>
    <w:rsid w:val="00BF2309"/>
    <w:rsid w:val="00BF2E5E"/>
    <w:rsid w:val="00BF3A28"/>
    <w:rsid w:val="00BF553A"/>
    <w:rsid w:val="00BF71D4"/>
    <w:rsid w:val="00BF7230"/>
    <w:rsid w:val="00BF7A10"/>
    <w:rsid w:val="00C00A37"/>
    <w:rsid w:val="00C01A49"/>
    <w:rsid w:val="00C02C3B"/>
    <w:rsid w:val="00C03E94"/>
    <w:rsid w:val="00C042CF"/>
    <w:rsid w:val="00C0643A"/>
    <w:rsid w:val="00C06A13"/>
    <w:rsid w:val="00C06C15"/>
    <w:rsid w:val="00C1082F"/>
    <w:rsid w:val="00C118FF"/>
    <w:rsid w:val="00C11BE1"/>
    <w:rsid w:val="00C11CD3"/>
    <w:rsid w:val="00C13587"/>
    <w:rsid w:val="00C137A7"/>
    <w:rsid w:val="00C137E6"/>
    <w:rsid w:val="00C153B6"/>
    <w:rsid w:val="00C162E2"/>
    <w:rsid w:val="00C164CD"/>
    <w:rsid w:val="00C1798E"/>
    <w:rsid w:val="00C17B98"/>
    <w:rsid w:val="00C20663"/>
    <w:rsid w:val="00C21569"/>
    <w:rsid w:val="00C218BC"/>
    <w:rsid w:val="00C21CA6"/>
    <w:rsid w:val="00C22AF8"/>
    <w:rsid w:val="00C23AE4"/>
    <w:rsid w:val="00C24CF1"/>
    <w:rsid w:val="00C25048"/>
    <w:rsid w:val="00C250AA"/>
    <w:rsid w:val="00C25296"/>
    <w:rsid w:val="00C2579B"/>
    <w:rsid w:val="00C26C2B"/>
    <w:rsid w:val="00C26C96"/>
    <w:rsid w:val="00C31A25"/>
    <w:rsid w:val="00C324F8"/>
    <w:rsid w:val="00C32683"/>
    <w:rsid w:val="00C32CED"/>
    <w:rsid w:val="00C33867"/>
    <w:rsid w:val="00C34789"/>
    <w:rsid w:val="00C353F2"/>
    <w:rsid w:val="00C422A0"/>
    <w:rsid w:val="00C4417E"/>
    <w:rsid w:val="00C44729"/>
    <w:rsid w:val="00C45C25"/>
    <w:rsid w:val="00C45C56"/>
    <w:rsid w:val="00C502A8"/>
    <w:rsid w:val="00C56DCB"/>
    <w:rsid w:val="00C56DFB"/>
    <w:rsid w:val="00C60B37"/>
    <w:rsid w:val="00C61577"/>
    <w:rsid w:val="00C61F37"/>
    <w:rsid w:val="00C63213"/>
    <w:rsid w:val="00C642EB"/>
    <w:rsid w:val="00C64D38"/>
    <w:rsid w:val="00C64D72"/>
    <w:rsid w:val="00C6632E"/>
    <w:rsid w:val="00C666F7"/>
    <w:rsid w:val="00C667F5"/>
    <w:rsid w:val="00C70B90"/>
    <w:rsid w:val="00C72279"/>
    <w:rsid w:val="00C7232C"/>
    <w:rsid w:val="00C74116"/>
    <w:rsid w:val="00C74119"/>
    <w:rsid w:val="00C75A8C"/>
    <w:rsid w:val="00C7718C"/>
    <w:rsid w:val="00C777C2"/>
    <w:rsid w:val="00C807C8"/>
    <w:rsid w:val="00C80C4A"/>
    <w:rsid w:val="00C8184F"/>
    <w:rsid w:val="00C819B0"/>
    <w:rsid w:val="00C8235D"/>
    <w:rsid w:val="00C8365E"/>
    <w:rsid w:val="00C85FE7"/>
    <w:rsid w:val="00C86131"/>
    <w:rsid w:val="00C87DC6"/>
    <w:rsid w:val="00C9028E"/>
    <w:rsid w:val="00C90840"/>
    <w:rsid w:val="00C916E9"/>
    <w:rsid w:val="00C91783"/>
    <w:rsid w:val="00C91AA2"/>
    <w:rsid w:val="00C9208B"/>
    <w:rsid w:val="00C925BB"/>
    <w:rsid w:val="00C92DB7"/>
    <w:rsid w:val="00C93046"/>
    <w:rsid w:val="00C95766"/>
    <w:rsid w:val="00C963FA"/>
    <w:rsid w:val="00C969FC"/>
    <w:rsid w:val="00CA0EA4"/>
    <w:rsid w:val="00CA27EC"/>
    <w:rsid w:val="00CA2D19"/>
    <w:rsid w:val="00CA2F67"/>
    <w:rsid w:val="00CA3847"/>
    <w:rsid w:val="00CA5AAB"/>
    <w:rsid w:val="00CB000D"/>
    <w:rsid w:val="00CB496A"/>
    <w:rsid w:val="00CB74D3"/>
    <w:rsid w:val="00CC0744"/>
    <w:rsid w:val="00CC341D"/>
    <w:rsid w:val="00CC4418"/>
    <w:rsid w:val="00CC46B5"/>
    <w:rsid w:val="00CC46D8"/>
    <w:rsid w:val="00CC4C02"/>
    <w:rsid w:val="00CC5CF4"/>
    <w:rsid w:val="00CC6A0C"/>
    <w:rsid w:val="00CC6A46"/>
    <w:rsid w:val="00CC6E21"/>
    <w:rsid w:val="00CC7946"/>
    <w:rsid w:val="00CD09FD"/>
    <w:rsid w:val="00CD0D74"/>
    <w:rsid w:val="00CD1067"/>
    <w:rsid w:val="00CD2230"/>
    <w:rsid w:val="00CD2710"/>
    <w:rsid w:val="00CD3273"/>
    <w:rsid w:val="00CD38F9"/>
    <w:rsid w:val="00CD4446"/>
    <w:rsid w:val="00CD59DA"/>
    <w:rsid w:val="00CE0E2C"/>
    <w:rsid w:val="00CE2738"/>
    <w:rsid w:val="00CE2EF3"/>
    <w:rsid w:val="00CE44E2"/>
    <w:rsid w:val="00CE512D"/>
    <w:rsid w:val="00CE69C3"/>
    <w:rsid w:val="00CE7186"/>
    <w:rsid w:val="00CF1669"/>
    <w:rsid w:val="00CF1E7A"/>
    <w:rsid w:val="00CF2033"/>
    <w:rsid w:val="00CF4155"/>
    <w:rsid w:val="00CF41BC"/>
    <w:rsid w:val="00CF4B2D"/>
    <w:rsid w:val="00CF5340"/>
    <w:rsid w:val="00CF6525"/>
    <w:rsid w:val="00CF7376"/>
    <w:rsid w:val="00CF7995"/>
    <w:rsid w:val="00D000B4"/>
    <w:rsid w:val="00D004E2"/>
    <w:rsid w:val="00D00F1A"/>
    <w:rsid w:val="00D01800"/>
    <w:rsid w:val="00D0334D"/>
    <w:rsid w:val="00D03734"/>
    <w:rsid w:val="00D039B6"/>
    <w:rsid w:val="00D044BA"/>
    <w:rsid w:val="00D074E2"/>
    <w:rsid w:val="00D0752F"/>
    <w:rsid w:val="00D1162E"/>
    <w:rsid w:val="00D11955"/>
    <w:rsid w:val="00D17890"/>
    <w:rsid w:val="00D20AD1"/>
    <w:rsid w:val="00D211F7"/>
    <w:rsid w:val="00D21F52"/>
    <w:rsid w:val="00D22C8A"/>
    <w:rsid w:val="00D22EC4"/>
    <w:rsid w:val="00D255D0"/>
    <w:rsid w:val="00D263AE"/>
    <w:rsid w:val="00D263EA"/>
    <w:rsid w:val="00D26AD3"/>
    <w:rsid w:val="00D26DDC"/>
    <w:rsid w:val="00D279E8"/>
    <w:rsid w:val="00D31243"/>
    <w:rsid w:val="00D314E2"/>
    <w:rsid w:val="00D320D0"/>
    <w:rsid w:val="00D32B8F"/>
    <w:rsid w:val="00D33E28"/>
    <w:rsid w:val="00D353D2"/>
    <w:rsid w:val="00D35BE5"/>
    <w:rsid w:val="00D36027"/>
    <w:rsid w:val="00D37E18"/>
    <w:rsid w:val="00D40608"/>
    <w:rsid w:val="00D43EEE"/>
    <w:rsid w:val="00D450E7"/>
    <w:rsid w:val="00D45396"/>
    <w:rsid w:val="00D45581"/>
    <w:rsid w:val="00D46495"/>
    <w:rsid w:val="00D5088E"/>
    <w:rsid w:val="00D51004"/>
    <w:rsid w:val="00D51258"/>
    <w:rsid w:val="00D52F57"/>
    <w:rsid w:val="00D530CD"/>
    <w:rsid w:val="00D5415F"/>
    <w:rsid w:val="00D54588"/>
    <w:rsid w:val="00D54AF8"/>
    <w:rsid w:val="00D566CB"/>
    <w:rsid w:val="00D61DE2"/>
    <w:rsid w:val="00D62B30"/>
    <w:rsid w:val="00D669C8"/>
    <w:rsid w:val="00D66C6E"/>
    <w:rsid w:val="00D677F2"/>
    <w:rsid w:val="00D70E11"/>
    <w:rsid w:val="00D71307"/>
    <w:rsid w:val="00D71785"/>
    <w:rsid w:val="00D71AA8"/>
    <w:rsid w:val="00D71C11"/>
    <w:rsid w:val="00D71E3C"/>
    <w:rsid w:val="00D71EBC"/>
    <w:rsid w:val="00D72AB8"/>
    <w:rsid w:val="00D73C82"/>
    <w:rsid w:val="00D752A9"/>
    <w:rsid w:val="00D760A8"/>
    <w:rsid w:val="00D7670E"/>
    <w:rsid w:val="00D76793"/>
    <w:rsid w:val="00D77446"/>
    <w:rsid w:val="00D7766F"/>
    <w:rsid w:val="00D8060A"/>
    <w:rsid w:val="00D8156E"/>
    <w:rsid w:val="00D82390"/>
    <w:rsid w:val="00D83F1A"/>
    <w:rsid w:val="00D85F19"/>
    <w:rsid w:val="00D85F77"/>
    <w:rsid w:val="00D86A73"/>
    <w:rsid w:val="00D90A40"/>
    <w:rsid w:val="00D90E03"/>
    <w:rsid w:val="00D912D2"/>
    <w:rsid w:val="00D91DF6"/>
    <w:rsid w:val="00D91F01"/>
    <w:rsid w:val="00D92B6A"/>
    <w:rsid w:val="00D92BA9"/>
    <w:rsid w:val="00D9330E"/>
    <w:rsid w:val="00D933D2"/>
    <w:rsid w:val="00D94DF5"/>
    <w:rsid w:val="00D95862"/>
    <w:rsid w:val="00D95F39"/>
    <w:rsid w:val="00D96618"/>
    <w:rsid w:val="00D970D9"/>
    <w:rsid w:val="00D97561"/>
    <w:rsid w:val="00D97B66"/>
    <w:rsid w:val="00D97EC9"/>
    <w:rsid w:val="00DA1A14"/>
    <w:rsid w:val="00DA32BC"/>
    <w:rsid w:val="00DA3833"/>
    <w:rsid w:val="00DA4951"/>
    <w:rsid w:val="00DA6A48"/>
    <w:rsid w:val="00DA7D34"/>
    <w:rsid w:val="00DB047A"/>
    <w:rsid w:val="00DB1ABA"/>
    <w:rsid w:val="00DB2559"/>
    <w:rsid w:val="00DB301D"/>
    <w:rsid w:val="00DB3AA4"/>
    <w:rsid w:val="00DB3E6E"/>
    <w:rsid w:val="00DB49D5"/>
    <w:rsid w:val="00DB5DCD"/>
    <w:rsid w:val="00DB6839"/>
    <w:rsid w:val="00DB6BED"/>
    <w:rsid w:val="00DC073B"/>
    <w:rsid w:val="00DC0B35"/>
    <w:rsid w:val="00DC0B3F"/>
    <w:rsid w:val="00DC1E95"/>
    <w:rsid w:val="00DC2321"/>
    <w:rsid w:val="00DC2667"/>
    <w:rsid w:val="00DC34FB"/>
    <w:rsid w:val="00DC6958"/>
    <w:rsid w:val="00DC6A41"/>
    <w:rsid w:val="00DC6B93"/>
    <w:rsid w:val="00DC6D72"/>
    <w:rsid w:val="00DC723B"/>
    <w:rsid w:val="00DC79C2"/>
    <w:rsid w:val="00DD073A"/>
    <w:rsid w:val="00DD1B77"/>
    <w:rsid w:val="00DD1B7E"/>
    <w:rsid w:val="00DD2367"/>
    <w:rsid w:val="00DD33D9"/>
    <w:rsid w:val="00DD33FA"/>
    <w:rsid w:val="00DD5BC3"/>
    <w:rsid w:val="00DD69B9"/>
    <w:rsid w:val="00DD779F"/>
    <w:rsid w:val="00DE01E3"/>
    <w:rsid w:val="00DE0E01"/>
    <w:rsid w:val="00DE1182"/>
    <w:rsid w:val="00DE1C19"/>
    <w:rsid w:val="00DE2C05"/>
    <w:rsid w:val="00DE37D6"/>
    <w:rsid w:val="00DE45E6"/>
    <w:rsid w:val="00DE5730"/>
    <w:rsid w:val="00DE68F6"/>
    <w:rsid w:val="00DE699E"/>
    <w:rsid w:val="00DF0B05"/>
    <w:rsid w:val="00DF1521"/>
    <w:rsid w:val="00DF1BA2"/>
    <w:rsid w:val="00DF38B3"/>
    <w:rsid w:val="00DF47F5"/>
    <w:rsid w:val="00DF7841"/>
    <w:rsid w:val="00E00464"/>
    <w:rsid w:val="00E005EF"/>
    <w:rsid w:val="00E0071C"/>
    <w:rsid w:val="00E00E6F"/>
    <w:rsid w:val="00E02530"/>
    <w:rsid w:val="00E0445A"/>
    <w:rsid w:val="00E05161"/>
    <w:rsid w:val="00E052D9"/>
    <w:rsid w:val="00E05C5F"/>
    <w:rsid w:val="00E05CD4"/>
    <w:rsid w:val="00E05D2B"/>
    <w:rsid w:val="00E069BC"/>
    <w:rsid w:val="00E06A84"/>
    <w:rsid w:val="00E078C1"/>
    <w:rsid w:val="00E07AE1"/>
    <w:rsid w:val="00E1449E"/>
    <w:rsid w:val="00E16286"/>
    <w:rsid w:val="00E16415"/>
    <w:rsid w:val="00E204FF"/>
    <w:rsid w:val="00E20718"/>
    <w:rsid w:val="00E21056"/>
    <w:rsid w:val="00E222B7"/>
    <w:rsid w:val="00E22DC4"/>
    <w:rsid w:val="00E24763"/>
    <w:rsid w:val="00E24838"/>
    <w:rsid w:val="00E2529A"/>
    <w:rsid w:val="00E25B5B"/>
    <w:rsid w:val="00E25F29"/>
    <w:rsid w:val="00E261DD"/>
    <w:rsid w:val="00E27092"/>
    <w:rsid w:val="00E27523"/>
    <w:rsid w:val="00E278F7"/>
    <w:rsid w:val="00E3151F"/>
    <w:rsid w:val="00E32288"/>
    <w:rsid w:val="00E32CC8"/>
    <w:rsid w:val="00E34E93"/>
    <w:rsid w:val="00E40001"/>
    <w:rsid w:val="00E424BD"/>
    <w:rsid w:val="00E43529"/>
    <w:rsid w:val="00E4415E"/>
    <w:rsid w:val="00E45D54"/>
    <w:rsid w:val="00E45E55"/>
    <w:rsid w:val="00E4762D"/>
    <w:rsid w:val="00E47886"/>
    <w:rsid w:val="00E51334"/>
    <w:rsid w:val="00E52AAB"/>
    <w:rsid w:val="00E52BC7"/>
    <w:rsid w:val="00E52C28"/>
    <w:rsid w:val="00E52D90"/>
    <w:rsid w:val="00E560A1"/>
    <w:rsid w:val="00E56407"/>
    <w:rsid w:val="00E56B76"/>
    <w:rsid w:val="00E571CB"/>
    <w:rsid w:val="00E57914"/>
    <w:rsid w:val="00E60772"/>
    <w:rsid w:val="00E61925"/>
    <w:rsid w:val="00E61C4B"/>
    <w:rsid w:val="00E62C5A"/>
    <w:rsid w:val="00E6348A"/>
    <w:rsid w:val="00E63BBE"/>
    <w:rsid w:val="00E642DC"/>
    <w:rsid w:val="00E65940"/>
    <w:rsid w:val="00E65BDD"/>
    <w:rsid w:val="00E65BF6"/>
    <w:rsid w:val="00E665FE"/>
    <w:rsid w:val="00E700ED"/>
    <w:rsid w:val="00E70F3A"/>
    <w:rsid w:val="00E71F2A"/>
    <w:rsid w:val="00E72A03"/>
    <w:rsid w:val="00E72FAE"/>
    <w:rsid w:val="00E74F0F"/>
    <w:rsid w:val="00E759C3"/>
    <w:rsid w:val="00E761F6"/>
    <w:rsid w:val="00E76705"/>
    <w:rsid w:val="00E7797D"/>
    <w:rsid w:val="00E77E28"/>
    <w:rsid w:val="00E81335"/>
    <w:rsid w:val="00E836BF"/>
    <w:rsid w:val="00E84A69"/>
    <w:rsid w:val="00E85293"/>
    <w:rsid w:val="00E85804"/>
    <w:rsid w:val="00E85BD4"/>
    <w:rsid w:val="00E85CEC"/>
    <w:rsid w:val="00E85FBD"/>
    <w:rsid w:val="00E86485"/>
    <w:rsid w:val="00E87083"/>
    <w:rsid w:val="00E87796"/>
    <w:rsid w:val="00E904F6"/>
    <w:rsid w:val="00E9135C"/>
    <w:rsid w:val="00E9249E"/>
    <w:rsid w:val="00E93A2C"/>
    <w:rsid w:val="00E93B31"/>
    <w:rsid w:val="00E93BAF"/>
    <w:rsid w:val="00E94078"/>
    <w:rsid w:val="00E94B4C"/>
    <w:rsid w:val="00E959E3"/>
    <w:rsid w:val="00E959F8"/>
    <w:rsid w:val="00E9608C"/>
    <w:rsid w:val="00E96541"/>
    <w:rsid w:val="00E976AF"/>
    <w:rsid w:val="00E97941"/>
    <w:rsid w:val="00EA112A"/>
    <w:rsid w:val="00EA133F"/>
    <w:rsid w:val="00EA2786"/>
    <w:rsid w:val="00EA2C5F"/>
    <w:rsid w:val="00EA39BD"/>
    <w:rsid w:val="00EA4732"/>
    <w:rsid w:val="00EA4A73"/>
    <w:rsid w:val="00EA5D9B"/>
    <w:rsid w:val="00EA635E"/>
    <w:rsid w:val="00EA7AD5"/>
    <w:rsid w:val="00EB054D"/>
    <w:rsid w:val="00EB3421"/>
    <w:rsid w:val="00EB34BF"/>
    <w:rsid w:val="00EB34C5"/>
    <w:rsid w:val="00EB3F36"/>
    <w:rsid w:val="00EB753E"/>
    <w:rsid w:val="00EC0E4F"/>
    <w:rsid w:val="00EC15FE"/>
    <w:rsid w:val="00EC2F97"/>
    <w:rsid w:val="00EC46C8"/>
    <w:rsid w:val="00EC5144"/>
    <w:rsid w:val="00EC60A5"/>
    <w:rsid w:val="00EC6137"/>
    <w:rsid w:val="00EC616B"/>
    <w:rsid w:val="00EC63A2"/>
    <w:rsid w:val="00EC6AE3"/>
    <w:rsid w:val="00ED0681"/>
    <w:rsid w:val="00ED1097"/>
    <w:rsid w:val="00ED2998"/>
    <w:rsid w:val="00ED43BC"/>
    <w:rsid w:val="00ED5924"/>
    <w:rsid w:val="00ED5AEC"/>
    <w:rsid w:val="00ED5E5C"/>
    <w:rsid w:val="00ED76F2"/>
    <w:rsid w:val="00EE0DBC"/>
    <w:rsid w:val="00EE12B4"/>
    <w:rsid w:val="00EE159A"/>
    <w:rsid w:val="00EE1A47"/>
    <w:rsid w:val="00EE2436"/>
    <w:rsid w:val="00EE2E31"/>
    <w:rsid w:val="00EE3621"/>
    <w:rsid w:val="00EE47EC"/>
    <w:rsid w:val="00EE49AA"/>
    <w:rsid w:val="00EE503B"/>
    <w:rsid w:val="00EF0139"/>
    <w:rsid w:val="00EF2259"/>
    <w:rsid w:val="00EF3C51"/>
    <w:rsid w:val="00EF42D4"/>
    <w:rsid w:val="00EF5671"/>
    <w:rsid w:val="00EF5D2C"/>
    <w:rsid w:val="00EF61A6"/>
    <w:rsid w:val="00EF6C5C"/>
    <w:rsid w:val="00F00040"/>
    <w:rsid w:val="00F0183D"/>
    <w:rsid w:val="00F028C0"/>
    <w:rsid w:val="00F03D1D"/>
    <w:rsid w:val="00F051F5"/>
    <w:rsid w:val="00F059A1"/>
    <w:rsid w:val="00F065BF"/>
    <w:rsid w:val="00F10225"/>
    <w:rsid w:val="00F12540"/>
    <w:rsid w:val="00F12E06"/>
    <w:rsid w:val="00F13713"/>
    <w:rsid w:val="00F13B98"/>
    <w:rsid w:val="00F15524"/>
    <w:rsid w:val="00F16D31"/>
    <w:rsid w:val="00F1709A"/>
    <w:rsid w:val="00F176FF"/>
    <w:rsid w:val="00F21830"/>
    <w:rsid w:val="00F22187"/>
    <w:rsid w:val="00F2281A"/>
    <w:rsid w:val="00F24BB6"/>
    <w:rsid w:val="00F25549"/>
    <w:rsid w:val="00F266EC"/>
    <w:rsid w:val="00F26707"/>
    <w:rsid w:val="00F2767B"/>
    <w:rsid w:val="00F30DC4"/>
    <w:rsid w:val="00F32D5B"/>
    <w:rsid w:val="00F33621"/>
    <w:rsid w:val="00F341DE"/>
    <w:rsid w:val="00F3476E"/>
    <w:rsid w:val="00F35016"/>
    <w:rsid w:val="00F35F50"/>
    <w:rsid w:val="00F368C4"/>
    <w:rsid w:val="00F37550"/>
    <w:rsid w:val="00F3780E"/>
    <w:rsid w:val="00F37C47"/>
    <w:rsid w:val="00F37ED9"/>
    <w:rsid w:val="00F4000A"/>
    <w:rsid w:val="00F400E2"/>
    <w:rsid w:val="00F4107D"/>
    <w:rsid w:val="00F444F2"/>
    <w:rsid w:val="00F44A1F"/>
    <w:rsid w:val="00F44E54"/>
    <w:rsid w:val="00F45D45"/>
    <w:rsid w:val="00F50C26"/>
    <w:rsid w:val="00F51843"/>
    <w:rsid w:val="00F52F09"/>
    <w:rsid w:val="00F5336F"/>
    <w:rsid w:val="00F535D4"/>
    <w:rsid w:val="00F5455D"/>
    <w:rsid w:val="00F551C6"/>
    <w:rsid w:val="00F55E8E"/>
    <w:rsid w:val="00F567A4"/>
    <w:rsid w:val="00F618FC"/>
    <w:rsid w:val="00F61E04"/>
    <w:rsid w:val="00F6250D"/>
    <w:rsid w:val="00F628BE"/>
    <w:rsid w:val="00F629D5"/>
    <w:rsid w:val="00F6405C"/>
    <w:rsid w:val="00F6553C"/>
    <w:rsid w:val="00F668A1"/>
    <w:rsid w:val="00F66F47"/>
    <w:rsid w:val="00F67056"/>
    <w:rsid w:val="00F70FEA"/>
    <w:rsid w:val="00F716B0"/>
    <w:rsid w:val="00F72E16"/>
    <w:rsid w:val="00F73EBF"/>
    <w:rsid w:val="00F755A9"/>
    <w:rsid w:val="00F7689A"/>
    <w:rsid w:val="00F77EC7"/>
    <w:rsid w:val="00F77EEE"/>
    <w:rsid w:val="00F80957"/>
    <w:rsid w:val="00F8192D"/>
    <w:rsid w:val="00F827F8"/>
    <w:rsid w:val="00F82E3C"/>
    <w:rsid w:val="00F83651"/>
    <w:rsid w:val="00F8390B"/>
    <w:rsid w:val="00F83973"/>
    <w:rsid w:val="00F85727"/>
    <w:rsid w:val="00F87CCE"/>
    <w:rsid w:val="00F906ED"/>
    <w:rsid w:val="00F909E6"/>
    <w:rsid w:val="00F9106E"/>
    <w:rsid w:val="00F9224A"/>
    <w:rsid w:val="00F925B2"/>
    <w:rsid w:val="00F93A53"/>
    <w:rsid w:val="00F94F49"/>
    <w:rsid w:val="00F96FAB"/>
    <w:rsid w:val="00F973F7"/>
    <w:rsid w:val="00FA0EF1"/>
    <w:rsid w:val="00FA1595"/>
    <w:rsid w:val="00FA2064"/>
    <w:rsid w:val="00FA3B1A"/>
    <w:rsid w:val="00FA41BC"/>
    <w:rsid w:val="00FA5FE7"/>
    <w:rsid w:val="00FA72E1"/>
    <w:rsid w:val="00FB04E4"/>
    <w:rsid w:val="00FB06F5"/>
    <w:rsid w:val="00FB1862"/>
    <w:rsid w:val="00FB34E7"/>
    <w:rsid w:val="00FB45FA"/>
    <w:rsid w:val="00FB5A50"/>
    <w:rsid w:val="00FB639C"/>
    <w:rsid w:val="00FB761F"/>
    <w:rsid w:val="00FB7838"/>
    <w:rsid w:val="00FC05AE"/>
    <w:rsid w:val="00FC0835"/>
    <w:rsid w:val="00FC211C"/>
    <w:rsid w:val="00FC2343"/>
    <w:rsid w:val="00FC2846"/>
    <w:rsid w:val="00FC2A1B"/>
    <w:rsid w:val="00FC36AF"/>
    <w:rsid w:val="00FC37C9"/>
    <w:rsid w:val="00FC5E89"/>
    <w:rsid w:val="00FC5EA9"/>
    <w:rsid w:val="00FC6E9D"/>
    <w:rsid w:val="00FC7BAC"/>
    <w:rsid w:val="00FC7C59"/>
    <w:rsid w:val="00FD0DA9"/>
    <w:rsid w:val="00FD1AFF"/>
    <w:rsid w:val="00FD2C55"/>
    <w:rsid w:val="00FD2C61"/>
    <w:rsid w:val="00FD2D10"/>
    <w:rsid w:val="00FD3CFE"/>
    <w:rsid w:val="00FD3E7D"/>
    <w:rsid w:val="00FD4144"/>
    <w:rsid w:val="00FD45D4"/>
    <w:rsid w:val="00FD4F4A"/>
    <w:rsid w:val="00FD5344"/>
    <w:rsid w:val="00FD5E30"/>
    <w:rsid w:val="00FD5F6E"/>
    <w:rsid w:val="00FE034A"/>
    <w:rsid w:val="00FE1679"/>
    <w:rsid w:val="00FE1836"/>
    <w:rsid w:val="00FE225A"/>
    <w:rsid w:val="00FE23E6"/>
    <w:rsid w:val="00FE421B"/>
    <w:rsid w:val="00FE50FD"/>
    <w:rsid w:val="00FE7345"/>
    <w:rsid w:val="00FF0A35"/>
    <w:rsid w:val="00FF33FE"/>
    <w:rsid w:val="00FF3F20"/>
    <w:rsid w:val="00FF6994"/>
    <w:rsid w:val="00FF7CFD"/>
    <w:rsid w:val="05759077"/>
    <w:rsid w:val="07917DCE"/>
    <w:rsid w:val="0B4C9179"/>
    <w:rsid w:val="0BAF69F2"/>
    <w:rsid w:val="0C44EDE8"/>
    <w:rsid w:val="0F3BF342"/>
    <w:rsid w:val="16FBEB93"/>
    <w:rsid w:val="24751F22"/>
    <w:rsid w:val="28BBDD58"/>
    <w:rsid w:val="2D70A707"/>
    <w:rsid w:val="31D72576"/>
    <w:rsid w:val="32FDB324"/>
    <w:rsid w:val="3455F869"/>
    <w:rsid w:val="3477AC7D"/>
    <w:rsid w:val="4C28F4B3"/>
    <w:rsid w:val="4E4C0898"/>
    <w:rsid w:val="5574CF84"/>
    <w:rsid w:val="60B8FAB1"/>
    <w:rsid w:val="626FC3D3"/>
    <w:rsid w:val="675A7FCA"/>
    <w:rsid w:val="6E929E84"/>
    <w:rsid w:val="6FEF8AEB"/>
    <w:rsid w:val="702A0E75"/>
    <w:rsid w:val="765EE0AF"/>
    <w:rsid w:val="778DD754"/>
    <w:rsid w:val="7E47F57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B14CDA"/>
  <w15:docId w15:val="{99B7314E-E1BC-43EC-B18D-101D05ECB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2C5F"/>
    <w:pPr>
      <w:spacing w:line="240" w:lineRule="auto"/>
    </w:pPr>
    <w:rPr>
      <w:rFonts w:ascii="Times New Roman" w:eastAsia="Times New Roman" w:hAnsi="Times New Roman" w:cs="Times New Roman"/>
      <w:sz w:val="24"/>
      <w:szCs w:val="24"/>
      <w:lang w:val="en-GB" w:eastAsia="es-ES_tradnl"/>
    </w:rPr>
  </w:style>
  <w:style w:type="paragraph" w:styleId="Ttulo1">
    <w:name w:val="heading 1"/>
    <w:basedOn w:val="Normal"/>
    <w:next w:val="Normal"/>
    <w:link w:val="Ttulo1Car"/>
    <w:uiPriority w:val="9"/>
    <w:qFormat/>
    <w:pPr>
      <w:keepNext/>
      <w:keepLines/>
      <w:spacing w:before="400" w:after="120"/>
      <w:jc w:val="both"/>
      <w:outlineLvl w:val="0"/>
    </w:pPr>
    <w:rPr>
      <w:rFonts w:eastAsia="Arial" w:cs="Arial"/>
      <w:sz w:val="40"/>
      <w:szCs w:val="40"/>
      <w:lang w:val="en" w:eastAsia="en-GB"/>
    </w:rPr>
  </w:style>
  <w:style w:type="paragraph" w:styleId="Ttulo2">
    <w:name w:val="heading 2"/>
    <w:basedOn w:val="Normal"/>
    <w:next w:val="Normal"/>
    <w:link w:val="Ttulo2Car"/>
    <w:uiPriority w:val="9"/>
    <w:unhideWhenUsed/>
    <w:qFormat/>
    <w:pPr>
      <w:keepNext/>
      <w:keepLines/>
      <w:spacing w:before="360" w:after="120"/>
      <w:jc w:val="both"/>
      <w:outlineLvl w:val="1"/>
    </w:pPr>
    <w:rPr>
      <w:rFonts w:eastAsia="Arial" w:cs="Arial"/>
      <w:sz w:val="32"/>
      <w:szCs w:val="32"/>
      <w:lang w:val="en" w:eastAsia="en-GB"/>
    </w:rPr>
  </w:style>
  <w:style w:type="paragraph" w:styleId="Ttulo3">
    <w:name w:val="heading 3"/>
    <w:basedOn w:val="Normal"/>
    <w:next w:val="Normal"/>
    <w:link w:val="Ttulo3Car"/>
    <w:uiPriority w:val="9"/>
    <w:unhideWhenUsed/>
    <w:qFormat/>
    <w:rsid w:val="00A503B0"/>
    <w:pPr>
      <w:keepNext/>
      <w:keepLines/>
      <w:spacing w:before="320" w:after="80"/>
      <w:jc w:val="both"/>
      <w:outlineLvl w:val="2"/>
    </w:pPr>
    <w:rPr>
      <w:rFonts w:eastAsia="Arial" w:cs="Arial"/>
      <w:sz w:val="28"/>
      <w:szCs w:val="28"/>
      <w:lang w:val="en" w:eastAsia="en-GB"/>
    </w:rPr>
  </w:style>
  <w:style w:type="paragraph" w:styleId="Ttulo4">
    <w:name w:val="heading 4"/>
    <w:basedOn w:val="Normal"/>
    <w:next w:val="Normal"/>
    <w:uiPriority w:val="9"/>
    <w:unhideWhenUsed/>
    <w:qFormat/>
    <w:pPr>
      <w:keepNext/>
      <w:keepLines/>
      <w:spacing w:before="280" w:after="80"/>
      <w:jc w:val="both"/>
      <w:outlineLvl w:val="3"/>
    </w:pPr>
    <w:rPr>
      <w:rFonts w:eastAsia="Arial" w:cs="Arial"/>
      <w:color w:val="666666"/>
      <w:lang w:val="en" w:eastAsia="en-GB"/>
    </w:rPr>
  </w:style>
  <w:style w:type="paragraph" w:styleId="Ttulo5">
    <w:name w:val="heading 5"/>
    <w:basedOn w:val="Normal"/>
    <w:next w:val="Normal"/>
    <w:uiPriority w:val="9"/>
    <w:semiHidden/>
    <w:unhideWhenUsed/>
    <w:qFormat/>
    <w:pPr>
      <w:keepNext/>
      <w:keepLines/>
      <w:spacing w:before="240" w:after="80"/>
      <w:jc w:val="both"/>
      <w:outlineLvl w:val="4"/>
    </w:pPr>
    <w:rPr>
      <w:rFonts w:eastAsia="Arial" w:cs="Arial"/>
      <w:color w:val="666666"/>
      <w:szCs w:val="22"/>
      <w:lang w:val="en" w:eastAsia="en-GB"/>
    </w:rPr>
  </w:style>
  <w:style w:type="paragraph" w:styleId="Ttulo6">
    <w:name w:val="heading 6"/>
    <w:basedOn w:val="Normal"/>
    <w:next w:val="Normal"/>
    <w:uiPriority w:val="9"/>
    <w:semiHidden/>
    <w:unhideWhenUsed/>
    <w:qFormat/>
    <w:pPr>
      <w:keepNext/>
      <w:keepLines/>
      <w:spacing w:before="240" w:after="80"/>
      <w:jc w:val="both"/>
      <w:outlineLvl w:val="5"/>
    </w:pPr>
    <w:rPr>
      <w:rFonts w:eastAsia="Arial" w:cs="Arial"/>
      <w:i/>
      <w:color w:val="666666"/>
      <w:szCs w:val="22"/>
      <w:lang w:val="en" w:eastAsia="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uiPriority w:val="10"/>
    <w:qFormat/>
    <w:pPr>
      <w:keepNext/>
      <w:keepLines/>
      <w:spacing w:after="60"/>
      <w:jc w:val="both"/>
    </w:pPr>
    <w:rPr>
      <w:rFonts w:eastAsia="Arial" w:cs="Arial"/>
      <w:sz w:val="52"/>
      <w:szCs w:val="52"/>
      <w:lang w:val="en" w:eastAsia="en-GB"/>
    </w:rPr>
  </w:style>
  <w:style w:type="paragraph" w:styleId="Subttulo">
    <w:name w:val="Subtitle"/>
    <w:basedOn w:val="Normal"/>
    <w:next w:val="Normal"/>
    <w:uiPriority w:val="11"/>
    <w:qFormat/>
    <w:pPr>
      <w:keepNext/>
      <w:keepLines/>
      <w:spacing w:after="320"/>
      <w:jc w:val="both"/>
    </w:pPr>
    <w:rPr>
      <w:rFonts w:eastAsia="Arial" w:cs="Arial"/>
      <w:color w:val="666666"/>
      <w:sz w:val="30"/>
      <w:szCs w:val="30"/>
      <w:lang w:val="en" w:eastAsia="en-GB"/>
    </w:rPr>
  </w:style>
  <w:style w:type="table" w:customStyle="1" w:styleId="a">
    <w:basedOn w:val="Tablanormal"/>
    <w:tblPr>
      <w:tblStyleRowBandSize w:val="1"/>
      <w:tblStyleColBandSize w:val="1"/>
      <w:tblCellMar>
        <w:top w:w="100" w:type="dxa"/>
        <w:left w:w="100" w:type="dxa"/>
        <w:bottom w:w="100" w:type="dxa"/>
        <w:right w:w="100" w:type="dxa"/>
      </w:tblCellMar>
    </w:tblPr>
  </w:style>
  <w:style w:type="table" w:customStyle="1" w:styleId="a0">
    <w:basedOn w:val="Tablanormal"/>
    <w:tblPr>
      <w:tblStyleRowBandSize w:val="1"/>
      <w:tblStyleColBandSize w:val="1"/>
      <w:tblCellMar>
        <w:top w:w="100" w:type="dxa"/>
        <w:left w:w="100" w:type="dxa"/>
        <w:bottom w:w="100" w:type="dxa"/>
        <w:right w:w="100" w:type="dxa"/>
      </w:tblCellMar>
    </w:tblPr>
  </w:style>
  <w:style w:type="table" w:customStyle="1" w:styleId="a1">
    <w:basedOn w:val="Tablanormal"/>
    <w:tblPr>
      <w:tblStyleRowBandSize w:val="1"/>
      <w:tblStyleColBandSize w:val="1"/>
      <w:tblCellMar>
        <w:top w:w="100" w:type="dxa"/>
        <w:left w:w="100" w:type="dxa"/>
        <w:bottom w:w="100" w:type="dxa"/>
        <w:right w:w="100" w:type="dxa"/>
      </w:tblCellMar>
    </w:tblPr>
  </w:style>
  <w:style w:type="table" w:customStyle="1" w:styleId="a2">
    <w:basedOn w:val="Tablanormal"/>
    <w:tblPr>
      <w:tblStyleRowBandSize w:val="1"/>
      <w:tblStyleColBandSize w:val="1"/>
      <w:tblCellMar>
        <w:top w:w="100" w:type="dxa"/>
        <w:left w:w="100" w:type="dxa"/>
        <w:bottom w:w="100" w:type="dxa"/>
        <w:right w:w="100" w:type="dxa"/>
      </w:tblCellMar>
    </w:tblPr>
  </w:style>
  <w:style w:type="table" w:customStyle="1" w:styleId="a3">
    <w:basedOn w:val="Tablanormal"/>
    <w:tblPr>
      <w:tblStyleRowBandSize w:val="1"/>
      <w:tblStyleColBandSize w:val="1"/>
      <w:tblCellMar>
        <w:top w:w="100" w:type="dxa"/>
        <w:left w:w="100" w:type="dxa"/>
        <w:bottom w:w="100" w:type="dxa"/>
        <w:right w:w="100" w:type="dxa"/>
      </w:tblCellMar>
    </w:tblPr>
  </w:style>
  <w:style w:type="table" w:customStyle="1" w:styleId="a4">
    <w:basedOn w:val="Tablanormal"/>
    <w:tblPr>
      <w:tblStyleRowBandSize w:val="1"/>
      <w:tblStyleColBandSize w:val="1"/>
    </w:tblPr>
  </w:style>
  <w:style w:type="table" w:customStyle="1" w:styleId="a5">
    <w:basedOn w:val="Tablanormal"/>
    <w:tblPr>
      <w:tblStyleRowBandSize w:val="1"/>
      <w:tblStyleColBandSize w:val="1"/>
      <w:tblCellMar>
        <w:top w:w="100" w:type="dxa"/>
        <w:left w:w="100" w:type="dxa"/>
        <w:bottom w:w="100" w:type="dxa"/>
        <w:right w:w="100" w:type="dxa"/>
      </w:tblCellMar>
    </w:tblPr>
  </w:style>
  <w:style w:type="table" w:customStyle="1" w:styleId="a6">
    <w:basedOn w:val="Tablanormal"/>
    <w:pPr>
      <w:spacing w:line="240" w:lineRule="auto"/>
    </w:pPr>
    <w:tblPr>
      <w:tblStyleRowBandSize w:val="1"/>
      <w:tblStyleColBandSize w:val="1"/>
    </w:tblPr>
  </w:style>
  <w:style w:type="table" w:customStyle="1" w:styleId="a7">
    <w:basedOn w:val="Tablanormal"/>
    <w:tblPr>
      <w:tblStyleRowBandSize w:val="1"/>
      <w:tblStyleColBandSize w:val="1"/>
      <w:tblCellMar>
        <w:top w:w="100" w:type="dxa"/>
        <w:left w:w="100" w:type="dxa"/>
        <w:bottom w:w="100" w:type="dxa"/>
        <w:right w:w="100" w:type="dxa"/>
      </w:tblCellMar>
    </w:tblPr>
  </w:style>
  <w:style w:type="table" w:customStyle="1" w:styleId="a8">
    <w:basedOn w:val="Tablanormal"/>
    <w:tblPr>
      <w:tblStyleRowBandSize w:val="1"/>
      <w:tblStyleColBandSize w:val="1"/>
      <w:tblCellMar>
        <w:top w:w="100" w:type="dxa"/>
        <w:left w:w="100" w:type="dxa"/>
        <w:bottom w:w="100" w:type="dxa"/>
        <w:right w:w="100" w:type="dxa"/>
      </w:tblCellMar>
    </w:tblPr>
  </w:style>
  <w:style w:type="table" w:customStyle="1" w:styleId="a9">
    <w:basedOn w:val="Tablanormal"/>
    <w:tblPr>
      <w:tblStyleRowBandSize w:val="1"/>
      <w:tblStyleColBandSize w:val="1"/>
      <w:tblCellMar>
        <w:top w:w="100" w:type="dxa"/>
        <w:left w:w="100" w:type="dxa"/>
        <w:bottom w:w="100" w:type="dxa"/>
        <w:right w:w="100" w:type="dxa"/>
      </w:tblCellMar>
    </w:tblPr>
  </w:style>
  <w:style w:type="table" w:customStyle="1" w:styleId="aa">
    <w:basedOn w:val="Tablanormal"/>
    <w:tblPr>
      <w:tblStyleRowBandSize w:val="1"/>
      <w:tblStyleColBandSize w:val="1"/>
      <w:tblCellMar>
        <w:top w:w="100" w:type="dxa"/>
        <w:left w:w="100" w:type="dxa"/>
        <w:bottom w:w="100" w:type="dxa"/>
        <w:right w:w="100" w:type="dxa"/>
      </w:tblCellMar>
    </w:tblPr>
  </w:style>
  <w:style w:type="table" w:customStyle="1" w:styleId="ab">
    <w:basedOn w:val="Tablanormal"/>
    <w:tblPr>
      <w:tblStyleRowBandSize w:val="1"/>
      <w:tblStyleColBandSize w:val="1"/>
      <w:tblCellMar>
        <w:top w:w="100" w:type="dxa"/>
        <w:left w:w="100" w:type="dxa"/>
        <w:bottom w:w="100" w:type="dxa"/>
        <w:right w:w="100" w:type="dxa"/>
      </w:tblCellMar>
    </w:tblPr>
  </w:style>
  <w:style w:type="table" w:customStyle="1" w:styleId="ac">
    <w:basedOn w:val="Tablanormal"/>
    <w:tblPr>
      <w:tblStyleRowBandSize w:val="1"/>
      <w:tblStyleColBandSize w:val="1"/>
      <w:tblCellMar>
        <w:top w:w="100" w:type="dxa"/>
        <w:left w:w="100" w:type="dxa"/>
        <w:bottom w:w="100" w:type="dxa"/>
        <w:right w:w="100" w:type="dxa"/>
      </w:tblCellMar>
    </w:tblPr>
  </w:style>
  <w:style w:type="table" w:customStyle="1" w:styleId="ad">
    <w:basedOn w:val="Tablanormal"/>
    <w:tblPr>
      <w:tblStyleRowBandSize w:val="1"/>
      <w:tblStyleColBandSize w:val="1"/>
      <w:tblCellMar>
        <w:top w:w="100" w:type="dxa"/>
        <w:left w:w="100" w:type="dxa"/>
        <w:bottom w:w="100" w:type="dxa"/>
        <w:right w:w="100" w:type="dxa"/>
      </w:tblCellMar>
    </w:tblPr>
  </w:style>
  <w:style w:type="paragraph" w:styleId="Textocomentario">
    <w:name w:val="annotation text"/>
    <w:basedOn w:val="Normal"/>
    <w:link w:val="TextocomentarioCar"/>
    <w:uiPriority w:val="99"/>
    <w:unhideWhenUsed/>
    <w:pPr>
      <w:jc w:val="both"/>
    </w:pPr>
    <w:rPr>
      <w:rFonts w:eastAsia="Arial" w:cs="Arial"/>
      <w:sz w:val="20"/>
      <w:szCs w:val="20"/>
      <w:lang w:val="en" w:eastAsia="en-GB"/>
    </w:rPr>
  </w:style>
  <w:style w:type="character" w:customStyle="1" w:styleId="TextocomentarioCar">
    <w:name w:val="Texto comentario Car"/>
    <w:basedOn w:val="Fuentedeprrafopredeter"/>
    <w:link w:val="Textocomentario"/>
    <w:uiPriority w:val="99"/>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FD45D4"/>
    <w:pPr>
      <w:jc w:val="both"/>
    </w:pPr>
    <w:rPr>
      <w:rFonts w:ascii="Segoe UI" w:eastAsia="Arial" w:hAnsi="Segoe UI" w:cs="Segoe UI"/>
      <w:sz w:val="18"/>
      <w:szCs w:val="18"/>
      <w:lang w:val="en" w:eastAsia="en-GB"/>
    </w:rPr>
  </w:style>
  <w:style w:type="character" w:customStyle="1" w:styleId="TextodegloboCar">
    <w:name w:val="Texto de globo Car"/>
    <w:basedOn w:val="Fuentedeprrafopredeter"/>
    <w:link w:val="Textodeglobo"/>
    <w:uiPriority w:val="99"/>
    <w:semiHidden/>
    <w:rsid w:val="00FD45D4"/>
    <w:rPr>
      <w:rFonts w:ascii="Segoe UI" w:hAnsi="Segoe UI" w:cs="Segoe UI"/>
      <w:sz w:val="18"/>
      <w:szCs w:val="18"/>
    </w:rPr>
  </w:style>
  <w:style w:type="paragraph" w:styleId="Prrafodelista">
    <w:name w:val="List Paragraph"/>
    <w:basedOn w:val="Normal"/>
    <w:uiPriority w:val="34"/>
    <w:qFormat/>
    <w:rsid w:val="00FD45D4"/>
    <w:pPr>
      <w:ind w:left="720"/>
      <w:contextualSpacing/>
      <w:jc w:val="both"/>
    </w:pPr>
    <w:rPr>
      <w:rFonts w:ascii="Helvetica Neue" w:eastAsiaTheme="minorHAnsi" w:hAnsi="Helvetica Neue" w:cs="Times New Roman (Cuerpo en alfa"/>
      <w:lang w:eastAsia="en-US"/>
    </w:rPr>
  </w:style>
  <w:style w:type="paragraph" w:styleId="Bibliografa">
    <w:name w:val="Bibliography"/>
    <w:basedOn w:val="Normal"/>
    <w:next w:val="Normal"/>
    <w:uiPriority w:val="37"/>
    <w:unhideWhenUsed/>
    <w:rsid w:val="00FD45D4"/>
    <w:pPr>
      <w:spacing w:line="480" w:lineRule="auto"/>
      <w:ind w:left="720" w:hanging="720"/>
      <w:jc w:val="both"/>
    </w:pPr>
    <w:rPr>
      <w:rFonts w:eastAsia="Arial" w:cs="Arial"/>
      <w:szCs w:val="22"/>
      <w:lang w:val="en" w:eastAsia="en-GB"/>
    </w:rPr>
  </w:style>
  <w:style w:type="paragraph" w:styleId="NormalWeb">
    <w:name w:val="Normal (Web)"/>
    <w:basedOn w:val="Normal"/>
    <w:uiPriority w:val="99"/>
    <w:unhideWhenUsed/>
    <w:rsid w:val="002C4F1B"/>
    <w:pPr>
      <w:spacing w:before="100" w:beforeAutospacing="1" w:after="100" w:afterAutospacing="1"/>
      <w:jc w:val="both"/>
    </w:pPr>
    <w:rPr>
      <w:lang w:eastAsia="en-GB"/>
    </w:rPr>
  </w:style>
  <w:style w:type="paragraph" w:styleId="Encabezado">
    <w:name w:val="header"/>
    <w:basedOn w:val="Normal"/>
    <w:link w:val="EncabezadoCar"/>
    <w:uiPriority w:val="99"/>
    <w:unhideWhenUsed/>
    <w:rsid w:val="0043276C"/>
    <w:pPr>
      <w:tabs>
        <w:tab w:val="center" w:pos="4513"/>
        <w:tab w:val="right" w:pos="9026"/>
      </w:tabs>
      <w:jc w:val="both"/>
    </w:pPr>
    <w:rPr>
      <w:rFonts w:eastAsia="Arial" w:cs="Arial"/>
      <w:szCs w:val="22"/>
      <w:lang w:val="en" w:eastAsia="en-GB"/>
    </w:rPr>
  </w:style>
  <w:style w:type="character" w:customStyle="1" w:styleId="EncabezadoCar">
    <w:name w:val="Encabezado Car"/>
    <w:basedOn w:val="Fuentedeprrafopredeter"/>
    <w:link w:val="Encabezado"/>
    <w:uiPriority w:val="99"/>
    <w:rsid w:val="0043276C"/>
  </w:style>
  <w:style w:type="paragraph" w:styleId="Piedepgina">
    <w:name w:val="footer"/>
    <w:basedOn w:val="Normal"/>
    <w:link w:val="PiedepginaCar"/>
    <w:uiPriority w:val="99"/>
    <w:unhideWhenUsed/>
    <w:rsid w:val="0043276C"/>
    <w:pPr>
      <w:tabs>
        <w:tab w:val="center" w:pos="4513"/>
        <w:tab w:val="right" w:pos="9026"/>
      </w:tabs>
      <w:jc w:val="both"/>
    </w:pPr>
    <w:rPr>
      <w:rFonts w:eastAsia="Arial" w:cs="Arial"/>
      <w:szCs w:val="22"/>
      <w:lang w:val="en" w:eastAsia="en-GB"/>
    </w:rPr>
  </w:style>
  <w:style w:type="character" w:customStyle="1" w:styleId="PiedepginaCar">
    <w:name w:val="Pie de página Car"/>
    <w:basedOn w:val="Fuentedeprrafopredeter"/>
    <w:link w:val="Piedepgina"/>
    <w:uiPriority w:val="99"/>
    <w:rsid w:val="0043276C"/>
  </w:style>
  <w:style w:type="paragraph" w:styleId="Asuntodelcomentario">
    <w:name w:val="annotation subject"/>
    <w:basedOn w:val="Textocomentario"/>
    <w:next w:val="Textocomentario"/>
    <w:link w:val="AsuntodelcomentarioCar"/>
    <w:uiPriority w:val="99"/>
    <w:semiHidden/>
    <w:unhideWhenUsed/>
    <w:rsid w:val="00604443"/>
    <w:rPr>
      <w:b/>
      <w:bCs/>
    </w:rPr>
  </w:style>
  <w:style w:type="character" w:customStyle="1" w:styleId="AsuntodelcomentarioCar">
    <w:name w:val="Asunto del comentario Car"/>
    <w:basedOn w:val="TextocomentarioCar"/>
    <w:link w:val="Asuntodelcomentario"/>
    <w:uiPriority w:val="99"/>
    <w:semiHidden/>
    <w:rsid w:val="00604443"/>
    <w:rPr>
      <w:b/>
      <w:bCs/>
      <w:sz w:val="20"/>
      <w:szCs w:val="20"/>
    </w:rPr>
  </w:style>
  <w:style w:type="character" w:customStyle="1" w:styleId="Ttulo1Car">
    <w:name w:val="Título 1 Car"/>
    <w:basedOn w:val="Fuentedeprrafopredeter"/>
    <w:link w:val="Ttulo1"/>
    <w:uiPriority w:val="9"/>
    <w:rsid w:val="00283E56"/>
    <w:rPr>
      <w:sz w:val="40"/>
      <w:szCs w:val="40"/>
    </w:rPr>
  </w:style>
  <w:style w:type="character" w:customStyle="1" w:styleId="Ttulo2Car">
    <w:name w:val="Título 2 Car"/>
    <w:basedOn w:val="Fuentedeprrafopredeter"/>
    <w:link w:val="Ttulo2"/>
    <w:uiPriority w:val="9"/>
    <w:rsid w:val="00283E56"/>
    <w:rPr>
      <w:sz w:val="32"/>
      <w:szCs w:val="32"/>
    </w:rPr>
  </w:style>
  <w:style w:type="character" w:customStyle="1" w:styleId="Ttulo3Car">
    <w:name w:val="Título 3 Car"/>
    <w:basedOn w:val="Fuentedeprrafopredeter"/>
    <w:link w:val="Ttulo3"/>
    <w:uiPriority w:val="9"/>
    <w:rsid w:val="00A503B0"/>
    <w:rPr>
      <w:rFonts w:ascii="Times New Roman" w:hAnsi="Times New Roman"/>
      <w:sz w:val="28"/>
      <w:szCs w:val="28"/>
    </w:rPr>
  </w:style>
  <w:style w:type="table" w:styleId="Tablaconcuadrcula">
    <w:name w:val="Table Grid"/>
    <w:basedOn w:val="Tablanormal"/>
    <w:uiPriority w:val="39"/>
    <w:rsid w:val="00283E56"/>
    <w:pPr>
      <w:spacing w:line="240" w:lineRule="auto"/>
    </w:pPr>
    <w:rPr>
      <w:rFonts w:ascii="Helvetica Neue" w:eastAsiaTheme="minorHAnsi" w:hAnsi="Helvetica Neue" w:cs="Times New Roman (Cuerpo en alfa"/>
      <w:sz w:val="24"/>
      <w:szCs w:val="24"/>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283E56"/>
    <w:pPr>
      <w:spacing w:line="240" w:lineRule="auto"/>
    </w:pPr>
    <w:rPr>
      <w:rFonts w:ascii="Times New Roman" w:eastAsia="Times New Roman" w:hAnsi="Times New Roman" w:cs="Times New Roman"/>
      <w:sz w:val="24"/>
      <w:szCs w:val="24"/>
      <w:lang w:val="es-ES" w:eastAsia="es-ES_tradnl"/>
    </w:rPr>
  </w:style>
  <w:style w:type="paragraph" w:styleId="Textonotapie">
    <w:name w:val="footnote text"/>
    <w:basedOn w:val="Normal"/>
    <w:link w:val="TextonotapieCar"/>
    <w:uiPriority w:val="99"/>
    <w:semiHidden/>
    <w:unhideWhenUsed/>
    <w:rsid w:val="002C3019"/>
    <w:pPr>
      <w:jc w:val="both"/>
    </w:pPr>
    <w:rPr>
      <w:rFonts w:eastAsia="Arial" w:cs="Arial"/>
      <w:sz w:val="20"/>
      <w:szCs w:val="20"/>
      <w:lang w:val="en" w:eastAsia="en-GB"/>
    </w:rPr>
  </w:style>
  <w:style w:type="character" w:customStyle="1" w:styleId="TextonotapieCar">
    <w:name w:val="Texto nota pie Car"/>
    <w:basedOn w:val="Fuentedeprrafopredeter"/>
    <w:link w:val="Textonotapie"/>
    <w:uiPriority w:val="99"/>
    <w:semiHidden/>
    <w:rsid w:val="002C3019"/>
    <w:rPr>
      <w:sz w:val="20"/>
      <w:szCs w:val="20"/>
    </w:rPr>
  </w:style>
  <w:style w:type="character" w:styleId="Refdenotaalpie">
    <w:name w:val="footnote reference"/>
    <w:basedOn w:val="Fuentedeprrafopredeter"/>
    <w:uiPriority w:val="99"/>
    <w:semiHidden/>
    <w:unhideWhenUsed/>
    <w:rsid w:val="002C3019"/>
    <w:rPr>
      <w:vertAlign w:val="superscript"/>
    </w:rPr>
  </w:style>
  <w:style w:type="character" w:styleId="Hipervnculo">
    <w:name w:val="Hyperlink"/>
    <w:basedOn w:val="Fuentedeprrafopredeter"/>
    <w:uiPriority w:val="99"/>
    <w:unhideWhenUsed/>
    <w:rsid w:val="00860813"/>
    <w:rPr>
      <w:color w:val="0000FF" w:themeColor="hyperlink"/>
      <w:u w:val="single"/>
    </w:rPr>
  </w:style>
  <w:style w:type="character" w:customStyle="1" w:styleId="NichtaufgelsteErwhnung1">
    <w:name w:val="Nicht aufgelöste Erwähnung1"/>
    <w:basedOn w:val="Fuentedeprrafopredeter"/>
    <w:uiPriority w:val="99"/>
    <w:semiHidden/>
    <w:unhideWhenUsed/>
    <w:rsid w:val="00860813"/>
    <w:rPr>
      <w:color w:val="605E5C"/>
      <w:shd w:val="clear" w:color="auto" w:fill="E1DFDD"/>
    </w:rPr>
  </w:style>
  <w:style w:type="character" w:styleId="Hipervnculovisitado">
    <w:name w:val="FollowedHyperlink"/>
    <w:basedOn w:val="Fuentedeprrafopredeter"/>
    <w:uiPriority w:val="99"/>
    <w:semiHidden/>
    <w:unhideWhenUsed/>
    <w:rsid w:val="006F669A"/>
    <w:rPr>
      <w:color w:val="800080" w:themeColor="followedHyperlink"/>
      <w:u w:val="single"/>
    </w:rPr>
  </w:style>
  <w:style w:type="character" w:customStyle="1" w:styleId="Mencinsinresolver1">
    <w:name w:val="Mención sin resolver1"/>
    <w:basedOn w:val="Fuentedeprrafopredeter"/>
    <w:uiPriority w:val="99"/>
    <w:semiHidden/>
    <w:unhideWhenUsed/>
    <w:rsid w:val="006F669A"/>
    <w:rPr>
      <w:color w:val="605E5C"/>
      <w:shd w:val="clear" w:color="auto" w:fill="E1DFDD"/>
    </w:rPr>
  </w:style>
  <w:style w:type="paragraph" w:styleId="TtuloTDC">
    <w:name w:val="TOC Heading"/>
    <w:basedOn w:val="Ttulo1"/>
    <w:next w:val="Normal"/>
    <w:uiPriority w:val="39"/>
    <w:unhideWhenUsed/>
    <w:qFormat/>
    <w:rsid w:val="00646F9B"/>
    <w:pPr>
      <w:spacing w:before="480" w:after="0" w:line="276" w:lineRule="auto"/>
      <w:jc w:val="left"/>
      <w:outlineLvl w:val="9"/>
    </w:pPr>
    <w:rPr>
      <w:rFonts w:asciiTheme="majorHAnsi" w:eastAsiaTheme="majorEastAsia" w:hAnsiTheme="majorHAnsi" w:cstheme="majorBidi"/>
      <w:b/>
      <w:bCs/>
      <w:color w:val="365F91" w:themeColor="accent1" w:themeShade="BF"/>
      <w:sz w:val="28"/>
      <w:szCs w:val="28"/>
      <w:lang w:val="de-DE" w:eastAsia="de-DE"/>
    </w:rPr>
  </w:style>
  <w:style w:type="paragraph" w:styleId="TDC1">
    <w:name w:val="toc 1"/>
    <w:basedOn w:val="Normal"/>
    <w:next w:val="Normal"/>
    <w:autoRedefine/>
    <w:uiPriority w:val="39"/>
    <w:unhideWhenUsed/>
    <w:rsid w:val="00646F9B"/>
    <w:pPr>
      <w:spacing w:before="360" w:after="360"/>
    </w:pPr>
    <w:rPr>
      <w:rFonts w:asciiTheme="minorHAnsi" w:eastAsia="Arial" w:hAnsiTheme="minorHAnsi" w:cs="Arial"/>
      <w:b/>
      <w:bCs/>
      <w:caps/>
      <w:sz w:val="22"/>
      <w:szCs w:val="22"/>
      <w:u w:val="single"/>
      <w:lang w:val="en" w:eastAsia="en-GB"/>
    </w:rPr>
  </w:style>
  <w:style w:type="paragraph" w:styleId="TDC2">
    <w:name w:val="toc 2"/>
    <w:basedOn w:val="Normal"/>
    <w:next w:val="Normal"/>
    <w:autoRedefine/>
    <w:uiPriority w:val="39"/>
    <w:unhideWhenUsed/>
    <w:rsid w:val="00646F9B"/>
    <w:rPr>
      <w:rFonts w:asciiTheme="minorHAnsi" w:eastAsia="Arial" w:hAnsiTheme="minorHAnsi" w:cs="Arial"/>
      <w:b/>
      <w:bCs/>
      <w:smallCaps/>
      <w:sz w:val="22"/>
      <w:szCs w:val="22"/>
      <w:lang w:val="en" w:eastAsia="en-GB"/>
    </w:rPr>
  </w:style>
  <w:style w:type="paragraph" w:styleId="TDC3">
    <w:name w:val="toc 3"/>
    <w:basedOn w:val="Normal"/>
    <w:next w:val="Normal"/>
    <w:autoRedefine/>
    <w:uiPriority w:val="39"/>
    <w:unhideWhenUsed/>
    <w:rsid w:val="00646F9B"/>
    <w:rPr>
      <w:rFonts w:asciiTheme="minorHAnsi" w:eastAsia="Arial" w:hAnsiTheme="minorHAnsi" w:cs="Arial"/>
      <w:smallCaps/>
      <w:sz w:val="22"/>
      <w:szCs w:val="22"/>
      <w:lang w:val="en" w:eastAsia="en-GB"/>
    </w:rPr>
  </w:style>
  <w:style w:type="paragraph" w:styleId="TDC4">
    <w:name w:val="toc 4"/>
    <w:basedOn w:val="Normal"/>
    <w:next w:val="Normal"/>
    <w:autoRedefine/>
    <w:uiPriority w:val="39"/>
    <w:semiHidden/>
    <w:unhideWhenUsed/>
    <w:rsid w:val="00646F9B"/>
    <w:rPr>
      <w:rFonts w:asciiTheme="minorHAnsi" w:eastAsia="Arial" w:hAnsiTheme="minorHAnsi" w:cs="Arial"/>
      <w:sz w:val="22"/>
      <w:szCs w:val="22"/>
      <w:lang w:val="en" w:eastAsia="en-GB"/>
    </w:rPr>
  </w:style>
  <w:style w:type="paragraph" w:styleId="TDC5">
    <w:name w:val="toc 5"/>
    <w:basedOn w:val="Normal"/>
    <w:next w:val="Normal"/>
    <w:autoRedefine/>
    <w:uiPriority w:val="39"/>
    <w:semiHidden/>
    <w:unhideWhenUsed/>
    <w:rsid w:val="00646F9B"/>
    <w:rPr>
      <w:rFonts w:asciiTheme="minorHAnsi" w:eastAsia="Arial" w:hAnsiTheme="minorHAnsi" w:cs="Arial"/>
      <w:sz w:val="22"/>
      <w:szCs w:val="22"/>
      <w:lang w:val="en" w:eastAsia="en-GB"/>
    </w:rPr>
  </w:style>
  <w:style w:type="paragraph" w:styleId="TDC6">
    <w:name w:val="toc 6"/>
    <w:basedOn w:val="Normal"/>
    <w:next w:val="Normal"/>
    <w:autoRedefine/>
    <w:uiPriority w:val="39"/>
    <w:semiHidden/>
    <w:unhideWhenUsed/>
    <w:rsid w:val="00646F9B"/>
    <w:rPr>
      <w:rFonts w:asciiTheme="minorHAnsi" w:eastAsia="Arial" w:hAnsiTheme="minorHAnsi" w:cs="Arial"/>
      <w:sz w:val="22"/>
      <w:szCs w:val="22"/>
      <w:lang w:val="en" w:eastAsia="en-GB"/>
    </w:rPr>
  </w:style>
  <w:style w:type="paragraph" w:styleId="TDC7">
    <w:name w:val="toc 7"/>
    <w:basedOn w:val="Normal"/>
    <w:next w:val="Normal"/>
    <w:autoRedefine/>
    <w:uiPriority w:val="39"/>
    <w:semiHidden/>
    <w:unhideWhenUsed/>
    <w:rsid w:val="00646F9B"/>
    <w:rPr>
      <w:rFonts w:asciiTheme="minorHAnsi" w:eastAsia="Arial" w:hAnsiTheme="minorHAnsi" w:cs="Arial"/>
      <w:sz w:val="22"/>
      <w:szCs w:val="22"/>
      <w:lang w:val="en" w:eastAsia="en-GB"/>
    </w:rPr>
  </w:style>
  <w:style w:type="paragraph" w:styleId="TDC8">
    <w:name w:val="toc 8"/>
    <w:basedOn w:val="Normal"/>
    <w:next w:val="Normal"/>
    <w:autoRedefine/>
    <w:uiPriority w:val="39"/>
    <w:semiHidden/>
    <w:unhideWhenUsed/>
    <w:rsid w:val="00646F9B"/>
    <w:rPr>
      <w:rFonts w:asciiTheme="minorHAnsi" w:eastAsia="Arial" w:hAnsiTheme="minorHAnsi" w:cs="Arial"/>
      <w:sz w:val="22"/>
      <w:szCs w:val="22"/>
      <w:lang w:val="en" w:eastAsia="en-GB"/>
    </w:rPr>
  </w:style>
  <w:style w:type="paragraph" w:styleId="TDC9">
    <w:name w:val="toc 9"/>
    <w:basedOn w:val="Normal"/>
    <w:next w:val="Normal"/>
    <w:autoRedefine/>
    <w:uiPriority w:val="39"/>
    <w:semiHidden/>
    <w:unhideWhenUsed/>
    <w:rsid w:val="00646F9B"/>
    <w:rPr>
      <w:rFonts w:asciiTheme="minorHAnsi" w:eastAsia="Arial" w:hAnsiTheme="minorHAnsi" w:cs="Arial"/>
      <w:sz w:val="22"/>
      <w:szCs w:val="22"/>
      <w:lang w:val="en" w:eastAsia="en-GB"/>
    </w:rPr>
  </w:style>
  <w:style w:type="character" w:customStyle="1" w:styleId="UnresolvedMention1">
    <w:name w:val="Unresolved Mention1"/>
    <w:basedOn w:val="Fuentedeprrafopredeter"/>
    <w:uiPriority w:val="99"/>
    <w:semiHidden/>
    <w:unhideWhenUsed/>
    <w:rsid w:val="00A056B3"/>
    <w:rPr>
      <w:color w:val="605E5C"/>
      <w:shd w:val="clear" w:color="auto" w:fill="E1DFDD"/>
    </w:rPr>
  </w:style>
  <w:style w:type="numbering" w:customStyle="1" w:styleId="Punkt">
    <w:name w:val="Punkt"/>
    <w:rsid w:val="00811E13"/>
    <w:pPr>
      <w:numPr>
        <w:numId w:val="27"/>
      </w:numPr>
    </w:pPr>
  </w:style>
  <w:style w:type="character" w:styleId="Refdenotaalfinal">
    <w:name w:val="endnote reference"/>
    <w:basedOn w:val="Fuentedeprrafopredeter"/>
    <w:uiPriority w:val="99"/>
    <w:semiHidden/>
    <w:unhideWhenUsed/>
    <w:rsid w:val="00317FF6"/>
    <w:rPr>
      <w:vertAlign w:val="superscript"/>
    </w:rPr>
  </w:style>
  <w:style w:type="paragraph" w:styleId="HTMLconformatoprevio">
    <w:name w:val="HTML Preformatted"/>
    <w:basedOn w:val="Normal"/>
    <w:link w:val="HTMLconformatoprevioCar"/>
    <w:uiPriority w:val="99"/>
    <w:semiHidden/>
    <w:unhideWhenUsed/>
    <w:rsid w:val="00134C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s-ES"/>
    </w:rPr>
  </w:style>
  <w:style w:type="character" w:customStyle="1" w:styleId="HTMLconformatoprevioCar">
    <w:name w:val="HTML con formato previo Car"/>
    <w:basedOn w:val="Fuentedeprrafopredeter"/>
    <w:link w:val="HTMLconformatoprevio"/>
    <w:uiPriority w:val="99"/>
    <w:semiHidden/>
    <w:rsid w:val="00134CE1"/>
    <w:rPr>
      <w:rFonts w:ascii="Courier New" w:eastAsia="Times New Roman" w:hAnsi="Courier New" w:cs="Courier New"/>
      <w:sz w:val="20"/>
      <w:szCs w:val="20"/>
      <w:lang w:val="es-ES" w:eastAsia="es-ES_tradnl"/>
    </w:rPr>
  </w:style>
  <w:style w:type="character" w:customStyle="1" w:styleId="y2iqfc">
    <w:name w:val="y2iqfc"/>
    <w:basedOn w:val="Fuentedeprrafopredeter"/>
    <w:rsid w:val="00134CE1"/>
  </w:style>
  <w:style w:type="numbering" w:customStyle="1" w:styleId="AktuelleListe1">
    <w:name w:val="Aktuelle Liste1"/>
    <w:uiPriority w:val="99"/>
    <w:rsid w:val="006D1322"/>
    <w:pPr>
      <w:numPr>
        <w:numId w:val="41"/>
      </w:numPr>
    </w:pPr>
  </w:style>
  <w:style w:type="numbering" w:customStyle="1" w:styleId="AktuelleListe2">
    <w:name w:val="Aktuelle Liste2"/>
    <w:uiPriority w:val="99"/>
    <w:rsid w:val="006D1322"/>
    <w:pPr>
      <w:numPr>
        <w:numId w:val="42"/>
      </w:numPr>
    </w:pPr>
  </w:style>
  <w:style w:type="numbering" w:customStyle="1" w:styleId="AktuelleListe3">
    <w:name w:val="Aktuelle Liste3"/>
    <w:uiPriority w:val="99"/>
    <w:rsid w:val="006D1322"/>
    <w:pPr>
      <w:numPr>
        <w:numId w:val="43"/>
      </w:numPr>
    </w:pPr>
  </w:style>
  <w:style w:type="numbering" w:customStyle="1" w:styleId="AktuelleListe4">
    <w:name w:val="Aktuelle Liste4"/>
    <w:uiPriority w:val="99"/>
    <w:rsid w:val="006D1322"/>
    <w:pPr>
      <w:numPr>
        <w:numId w:val="4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269988">
      <w:bodyDiv w:val="1"/>
      <w:marLeft w:val="0"/>
      <w:marRight w:val="0"/>
      <w:marTop w:val="0"/>
      <w:marBottom w:val="0"/>
      <w:divBdr>
        <w:top w:val="none" w:sz="0" w:space="0" w:color="auto"/>
        <w:left w:val="none" w:sz="0" w:space="0" w:color="auto"/>
        <w:bottom w:val="none" w:sz="0" w:space="0" w:color="auto"/>
        <w:right w:val="none" w:sz="0" w:space="0" w:color="auto"/>
      </w:divBdr>
    </w:div>
    <w:div w:id="38937863">
      <w:bodyDiv w:val="1"/>
      <w:marLeft w:val="0"/>
      <w:marRight w:val="0"/>
      <w:marTop w:val="0"/>
      <w:marBottom w:val="0"/>
      <w:divBdr>
        <w:top w:val="none" w:sz="0" w:space="0" w:color="auto"/>
        <w:left w:val="none" w:sz="0" w:space="0" w:color="auto"/>
        <w:bottom w:val="none" w:sz="0" w:space="0" w:color="auto"/>
        <w:right w:val="none" w:sz="0" w:space="0" w:color="auto"/>
      </w:divBdr>
    </w:div>
    <w:div w:id="72166172">
      <w:bodyDiv w:val="1"/>
      <w:marLeft w:val="0"/>
      <w:marRight w:val="0"/>
      <w:marTop w:val="0"/>
      <w:marBottom w:val="0"/>
      <w:divBdr>
        <w:top w:val="none" w:sz="0" w:space="0" w:color="auto"/>
        <w:left w:val="none" w:sz="0" w:space="0" w:color="auto"/>
        <w:bottom w:val="none" w:sz="0" w:space="0" w:color="auto"/>
        <w:right w:val="none" w:sz="0" w:space="0" w:color="auto"/>
      </w:divBdr>
    </w:div>
    <w:div w:id="100340740">
      <w:bodyDiv w:val="1"/>
      <w:marLeft w:val="0"/>
      <w:marRight w:val="0"/>
      <w:marTop w:val="0"/>
      <w:marBottom w:val="0"/>
      <w:divBdr>
        <w:top w:val="none" w:sz="0" w:space="0" w:color="auto"/>
        <w:left w:val="none" w:sz="0" w:space="0" w:color="auto"/>
        <w:bottom w:val="none" w:sz="0" w:space="0" w:color="auto"/>
        <w:right w:val="none" w:sz="0" w:space="0" w:color="auto"/>
      </w:divBdr>
    </w:div>
    <w:div w:id="141965866">
      <w:bodyDiv w:val="1"/>
      <w:marLeft w:val="0"/>
      <w:marRight w:val="0"/>
      <w:marTop w:val="0"/>
      <w:marBottom w:val="0"/>
      <w:divBdr>
        <w:top w:val="none" w:sz="0" w:space="0" w:color="auto"/>
        <w:left w:val="none" w:sz="0" w:space="0" w:color="auto"/>
        <w:bottom w:val="none" w:sz="0" w:space="0" w:color="auto"/>
        <w:right w:val="none" w:sz="0" w:space="0" w:color="auto"/>
      </w:divBdr>
    </w:div>
    <w:div w:id="142821626">
      <w:bodyDiv w:val="1"/>
      <w:marLeft w:val="0"/>
      <w:marRight w:val="0"/>
      <w:marTop w:val="0"/>
      <w:marBottom w:val="0"/>
      <w:divBdr>
        <w:top w:val="none" w:sz="0" w:space="0" w:color="auto"/>
        <w:left w:val="none" w:sz="0" w:space="0" w:color="auto"/>
        <w:bottom w:val="none" w:sz="0" w:space="0" w:color="auto"/>
        <w:right w:val="none" w:sz="0" w:space="0" w:color="auto"/>
      </w:divBdr>
    </w:div>
    <w:div w:id="150492720">
      <w:bodyDiv w:val="1"/>
      <w:marLeft w:val="0"/>
      <w:marRight w:val="0"/>
      <w:marTop w:val="0"/>
      <w:marBottom w:val="0"/>
      <w:divBdr>
        <w:top w:val="none" w:sz="0" w:space="0" w:color="auto"/>
        <w:left w:val="none" w:sz="0" w:space="0" w:color="auto"/>
        <w:bottom w:val="none" w:sz="0" w:space="0" w:color="auto"/>
        <w:right w:val="none" w:sz="0" w:space="0" w:color="auto"/>
      </w:divBdr>
    </w:div>
    <w:div w:id="207452083">
      <w:bodyDiv w:val="1"/>
      <w:marLeft w:val="0"/>
      <w:marRight w:val="0"/>
      <w:marTop w:val="0"/>
      <w:marBottom w:val="0"/>
      <w:divBdr>
        <w:top w:val="none" w:sz="0" w:space="0" w:color="auto"/>
        <w:left w:val="none" w:sz="0" w:space="0" w:color="auto"/>
        <w:bottom w:val="none" w:sz="0" w:space="0" w:color="auto"/>
        <w:right w:val="none" w:sz="0" w:space="0" w:color="auto"/>
      </w:divBdr>
    </w:div>
    <w:div w:id="231163539">
      <w:bodyDiv w:val="1"/>
      <w:marLeft w:val="0"/>
      <w:marRight w:val="0"/>
      <w:marTop w:val="0"/>
      <w:marBottom w:val="0"/>
      <w:divBdr>
        <w:top w:val="none" w:sz="0" w:space="0" w:color="auto"/>
        <w:left w:val="none" w:sz="0" w:space="0" w:color="auto"/>
        <w:bottom w:val="none" w:sz="0" w:space="0" w:color="auto"/>
        <w:right w:val="none" w:sz="0" w:space="0" w:color="auto"/>
      </w:divBdr>
    </w:div>
    <w:div w:id="332758730">
      <w:bodyDiv w:val="1"/>
      <w:marLeft w:val="0"/>
      <w:marRight w:val="0"/>
      <w:marTop w:val="0"/>
      <w:marBottom w:val="0"/>
      <w:divBdr>
        <w:top w:val="none" w:sz="0" w:space="0" w:color="auto"/>
        <w:left w:val="none" w:sz="0" w:space="0" w:color="auto"/>
        <w:bottom w:val="none" w:sz="0" w:space="0" w:color="auto"/>
        <w:right w:val="none" w:sz="0" w:space="0" w:color="auto"/>
      </w:divBdr>
    </w:div>
    <w:div w:id="397098194">
      <w:bodyDiv w:val="1"/>
      <w:marLeft w:val="0"/>
      <w:marRight w:val="0"/>
      <w:marTop w:val="0"/>
      <w:marBottom w:val="0"/>
      <w:divBdr>
        <w:top w:val="none" w:sz="0" w:space="0" w:color="auto"/>
        <w:left w:val="none" w:sz="0" w:space="0" w:color="auto"/>
        <w:bottom w:val="none" w:sz="0" w:space="0" w:color="auto"/>
        <w:right w:val="none" w:sz="0" w:space="0" w:color="auto"/>
      </w:divBdr>
    </w:div>
    <w:div w:id="403533389">
      <w:bodyDiv w:val="1"/>
      <w:marLeft w:val="0"/>
      <w:marRight w:val="0"/>
      <w:marTop w:val="0"/>
      <w:marBottom w:val="0"/>
      <w:divBdr>
        <w:top w:val="none" w:sz="0" w:space="0" w:color="auto"/>
        <w:left w:val="none" w:sz="0" w:space="0" w:color="auto"/>
        <w:bottom w:val="none" w:sz="0" w:space="0" w:color="auto"/>
        <w:right w:val="none" w:sz="0" w:space="0" w:color="auto"/>
      </w:divBdr>
    </w:div>
    <w:div w:id="445084135">
      <w:bodyDiv w:val="1"/>
      <w:marLeft w:val="0"/>
      <w:marRight w:val="0"/>
      <w:marTop w:val="0"/>
      <w:marBottom w:val="0"/>
      <w:divBdr>
        <w:top w:val="none" w:sz="0" w:space="0" w:color="auto"/>
        <w:left w:val="none" w:sz="0" w:space="0" w:color="auto"/>
        <w:bottom w:val="none" w:sz="0" w:space="0" w:color="auto"/>
        <w:right w:val="none" w:sz="0" w:space="0" w:color="auto"/>
      </w:divBdr>
    </w:div>
    <w:div w:id="464126119">
      <w:bodyDiv w:val="1"/>
      <w:marLeft w:val="0"/>
      <w:marRight w:val="0"/>
      <w:marTop w:val="0"/>
      <w:marBottom w:val="0"/>
      <w:divBdr>
        <w:top w:val="none" w:sz="0" w:space="0" w:color="auto"/>
        <w:left w:val="none" w:sz="0" w:space="0" w:color="auto"/>
        <w:bottom w:val="none" w:sz="0" w:space="0" w:color="auto"/>
        <w:right w:val="none" w:sz="0" w:space="0" w:color="auto"/>
      </w:divBdr>
    </w:div>
    <w:div w:id="512379253">
      <w:bodyDiv w:val="1"/>
      <w:marLeft w:val="0"/>
      <w:marRight w:val="0"/>
      <w:marTop w:val="0"/>
      <w:marBottom w:val="0"/>
      <w:divBdr>
        <w:top w:val="none" w:sz="0" w:space="0" w:color="auto"/>
        <w:left w:val="none" w:sz="0" w:space="0" w:color="auto"/>
        <w:bottom w:val="none" w:sz="0" w:space="0" w:color="auto"/>
        <w:right w:val="none" w:sz="0" w:space="0" w:color="auto"/>
      </w:divBdr>
    </w:div>
    <w:div w:id="528228161">
      <w:bodyDiv w:val="1"/>
      <w:marLeft w:val="0"/>
      <w:marRight w:val="0"/>
      <w:marTop w:val="0"/>
      <w:marBottom w:val="0"/>
      <w:divBdr>
        <w:top w:val="none" w:sz="0" w:space="0" w:color="auto"/>
        <w:left w:val="none" w:sz="0" w:space="0" w:color="auto"/>
        <w:bottom w:val="none" w:sz="0" w:space="0" w:color="auto"/>
        <w:right w:val="none" w:sz="0" w:space="0" w:color="auto"/>
      </w:divBdr>
    </w:div>
    <w:div w:id="554200202">
      <w:bodyDiv w:val="1"/>
      <w:marLeft w:val="0"/>
      <w:marRight w:val="0"/>
      <w:marTop w:val="0"/>
      <w:marBottom w:val="0"/>
      <w:divBdr>
        <w:top w:val="none" w:sz="0" w:space="0" w:color="auto"/>
        <w:left w:val="none" w:sz="0" w:space="0" w:color="auto"/>
        <w:bottom w:val="none" w:sz="0" w:space="0" w:color="auto"/>
        <w:right w:val="none" w:sz="0" w:space="0" w:color="auto"/>
      </w:divBdr>
    </w:div>
    <w:div w:id="598297450">
      <w:bodyDiv w:val="1"/>
      <w:marLeft w:val="0"/>
      <w:marRight w:val="0"/>
      <w:marTop w:val="0"/>
      <w:marBottom w:val="0"/>
      <w:divBdr>
        <w:top w:val="none" w:sz="0" w:space="0" w:color="auto"/>
        <w:left w:val="none" w:sz="0" w:space="0" w:color="auto"/>
        <w:bottom w:val="none" w:sz="0" w:space="0" w:color="auto"/>
        <w:right w:val="none" w:sz="0" w:space="0" w:color="auto"/>
      </w:divBdr>
    </w:div>
    <w:div w:id="599995667">
      <w:bodyDiv w:val="1"/>
      <w:marLeft w:val="0"/>
      <w:marRight w:val="0"/>
      <w:marTop w:val="0"/>
      <w:marBottom w:val="0"/>
      <w:divBdr>
        <w:top w:val="none" w:sz="0" w:space="0" w:color="auto"/>
        <w:left w:val="none" w:sz="0" w:space="0" w:color="auto"/>
        <w:bottom w:val="none" w:sz="0" w:space="0" w:color="auto"/>
        <w:right w:val="none" w:sz="0" w:space="0" w:color="auto"/>
      </w:divBdr>
    </w:div>
    <w:div w:id="603271304">
      <w:bodyDiv w:val="1"/>
      <w:marLeft w:val="0"/>
      <w:marRight w:val="0"/>
      <w:marTop w:val="0"/>
      <w:marBottom w:val="0"/>
      <w:divBdr>
        <w:top w:val="none" w:sz="0" w:space="0" w:color="auto"/>
        <w:left w:val="none" w:sz="0" w:space="0" w:color="auto"/>
        <w:bottom w:val="none" w:sz="0" w:space="0" w:color="auto"/>
        <w:right w:val="none" w:sz="0" w:space="0" w:color="auto"/>
      </w:divBdr>
    </w:div>
    <w:div w:id="683704131">
      <w:bodyDiv w:val="1"/>
      <w:marLeft w:val="0"/>
      <w:marRight w:val="0"/>
      <w:marTop w:val="0"/>
      <w:marBottom w:val="0"/>
      <w:divBdr>
        <w:top w:val="none" w:sz="0" w:space="0" w:color="auto"/>
        <w:left w:val="none" w:sz="0" w:space="0" w:color="auto"/>
        <w:bottom w:val="none" w:sz="0" w:space="0" w:color="auto"/>
        <w:right w:val="none" w:sz="0" w:space="0" w:color="auto"/>
      </w:divBdr>
    </w:div>
    <w:div w:id="746077641">
      <w:bodyDiv w:val="1"/>
      <w:marLeft w:val="0"/>
      <w:marRight w:val="0"/>
      <w:marTop w:val="0"/>
      <w:marBottom w:val="0"/>
      <w:divBdr>
        <w:top w:val="none" w:sz="0" w:space="0" w:color="auto"/>
        <w:left w:val="none" w:sz="0" w:space="0" w:color="auto"/>
        <w:bottom w:val="none" w:sz="0" w:space="0" w:color="auto"/>
        <w:right w:val="none" w:sz="0" w:space="0" w:color="auto"/>
      </w:divBdr>
      <w:divsChild>
        <w:div w:id="1614510833">
          <w:marLeft w:val="0"/>
          <w:marRight w:val="0"/>
          <w:marTop w:val="0"/>
          <w:marBottom w:val="0"/>
          <w:divBdr>
            <w:top w:val="none" w:sz="0" w:space="0" w:color="auto"/>
            <w:left w:val="none" w:sz="0" w:space="0" w:color="auto"/>
            <w:bottom w:val="none" w:sz="0" w:space="0" w:color="auto"/>
            <w:right w:val="none" w:sz="0" w:space="0" w:color="auto"/>
          </w:divBdr>
        </w:div>
        <w:div w:id="1240019032">
          <w:marLeft w:val="0"/>
          <w:marRight w:val="0"/>
          <w:marTop w:val="0"/>
          <w:marBottom w:val="0"/>
          <w:divBdr>
            <w:top w:val="none" w:sz="0" w:space="0" w:color="auto"/>
            <w:left w:val="none" w:sz="0" w:space="0" w:color="auto"/>
            <w:bottom w:val="none" w:sz="0" w:space="0" w:color="auto"/>
            <w:right w:val="none" w:sz="0" w:space="0" w:color="auto"/>
          </w:divBdr>
          <w:divsChild>
            <w:div w:id="838351998">
              <w:marLeft w:val="0"/>
              <w:marRight w:val="165"/>
              <w:marTop w:val="150"/>
              <w:marBottom w:val="0"/>
              <w:divBdr>
                <w:top w:val="none" w:sz="0" w:space="0" w:color="auto"/>
                <w:left w:val="none" w:sz="0" w:space="0" w:color="auto"/>
                <w:bottom w:val="none" w:sz="0" w:space="0" w:color="auto"/>
                <w:right w:val="none" w:sz="0" w:space="0" w:color="auto"/>
              </w:divBdr>
              <w:divsChild>
                <w:div w:id="771824369">
                  <w:marLeft w:val="0"/>
                  <w:marRight w:val="0"/>
                  <w:marTop w:val="0"/>
                  <w:marBottom w:val="0"/>
                  <w:divBdr>
                    <w:top w:val="none" w:sz="0" w:space="0" w:color="auto"/>
                    <w:left w:val="none" w:sz="0" w:space="0" w:color="auto"/>
                    <w:bottom w:val="none" w:sz="0" w:space="0" w:color="auto"/>
                    <w:right w:val="none" w:sz="0" w:space="0" w:color="auto"/>
                  </w:divBdr>
                  <w:divsChild>
                    <w:div w:id="79056245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 w:id="112874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0536273">
      <w:bodyDiv w:val="1"/>
      <w:marLeft w:val="0"/>
      <w:marRight w:val="0"/>
      <w:marTop w:val="0"/>
      <w:marBottom w:val="0"/>
      <w:divBdr>
        <w:top w:val="none" w:sz="0" w:space="0" w:color="auto"/>
        <w:left w:val="none" w:sz="0" w:space="0" w:color="auto"/>
        <w:bottom w:val="none" w:sz="0" w:space="0" w:color="auto"/>
        <w:right w:val="none" w:sz="0" w:space="0" w:color="auto"/>
      </w:divBdr>
    </w:div>
    <w:div w:id="973634535">
      <w:bodyDiv w:val="1"/>
      <w:marLeft w:val="0"/>
      <w:marRight w:val="0"/>
      <w:marTop w:val="0"/>
      <w:marBottom w:val="0"/>
      <w:divBdr>
        <w:top w:val="none" w:sz="0" w:space="0" w:color="auto"/>
        <w:left w:val="none" w:sz="0" w:space="0" w:color="auto"/>
        <w:bottom w:val="none" w:sz="0" w:space="0" w:color="auto"/>
        <w:right w:val="none" w:sz="0" w:space="0" w:color="auto"/>
      </w:divBdr>
    </w:div>
    <w:div w:id="980619482">
      <w:bodyDiv w:val="1"/>
      <w:marLeft w:val="0"/>
      <w:marRight w:val="0"/>
      <w:marTop w:val="0"/>
      <w:marBottom w:val="0"/>
      <w:divBdr>
        <w:top w:val="none" w:sz="0" w:space="0" w:color="auto"/>
        <w:left w:val="none" w:sz="0" w:space="0" w:color="auto"/>
        <w:bottom w:val="none" w:sz="0" w:space="0" w:color="auto"/>
        <w:right w:val="none" w:sz="0" w:space="0" w:color="auto"/>
      </w:divBdr>
    </w:div>
    <w:div w:id="1013151000">
      <w:bodyDiv w:val="1"/>
      <w:marLeft w:val="0"/>
      <w:marRight w:val="0"/>
      <w:marTop w:val="0"/>
      <w:marBottom w:val="0"/>
      <w:divBdr>
        <w:top w:val="none" w:sz="0" w:space="0" w:color="auto"/>
        <w:left w:val="none" w:sz="0" w:space="0" w:color="auto"/>
        <w:bottom w:val="none" w:sz="0" w:space="0" w:color="auto"/>
        <w:right w:val="none" w:sz="0" w:space="0" w:color="auto"/>
      </w:divBdr>
    </w:div>
    <w:div w:id="1069500011">
      <w:bodyDiv w:val="1"/>
      <w:marLeft w:val="0"/>
      <w:marRight w:val="0"/>
      <w:marTop w:val="0"/>
      <w:marBottom w:val="0"/>
      <w:divBdr>
        <w:top w:val="none" w:sz="0" w:space="0" w:color="auto"/>
        <w:left w:val="none" w:sz="0" w:space="0" w:color="auto"/>
        <w:bottom w:val="none" w:sz="0" w:space="0" w:color="auto"/>
        <w:right w:val="none" w:sz="0" w:space="0" w:color="auto"/>
      </w:divBdr>
    </w:div>
    <w:div w:id="1070275917">
      <w:bodyDiv w:val="1"/>
      <w:marLeft w:val="0"/>
      <w:marRight w:val="0"/>
      <w:marTop w:val="0"/>
      <w:marBottom w:val="0"/>
      <w:divBdr>
        <w:top w:val="none" w:sz="0" w:space="0" w:color="auto"/>
        <w:left w:val="none" w:sz="0" w:space="0" w:color="auto"/>
        <w:bottom w:val="none" w:sz="0" w:space="0" w:color="auto"/>
        <w:right w:val="none" w:sz="0" w:space="0" w:color="auto"/>
      </w:divBdr>
    </w:div>
    <w:div w:id="1072584417">
      <w:bodyDiv w:val="1"/>
      <w:marLeft w:val="0"/>
      <w:marRight w:val="0"/>
      <w:marTop w:val="0"/>
      <w:marBottom w:val="0"/>
      <w:divBdr>
        <w:top w:val="none" w:sz="0" w:space="0" w:color="auto"/>
        <w:left w:val="none" w:sz="0" w:space="0" w:color="auto"/>
        <w:bottom w:val="none" w:sz="0" w:space="0" w:color="auto"/>
        <w:right w:val="none" w:sz="0" w:space="0" w:color="auto"/>
      </w:divBdr>
    </w:div>
    <w:div w:id="1075201185">
      <w:bodyDiv w:val="1"/>
      <w:marLeft w:val="0"/>
      <w:marRight w:val="0"/>
      <w:marTop w:val="0"/>
      <w:marBottom w:val="0"/>
      <w:divBdr>
        <w:top w:val="none" w:sz="0" w:space="0" w:color="auto"/>
        <w:left w:val="none" w:sz="0" w:space="0" w:color="auto"/>
        <w:bottom w:val="none" w:sz="0" w:space="0" w:color="auto"/>
        <w:right w:val="none" w:sz="0" w:space="0" w:color="auto"/>
      </w:divBdr>
      <w:divsChild>
        <w:div w:id="1445618639">
          <w:marLeft w:val="0"/>
          <w:marRight w:val="0"/>
          <w:marTop w:val="0"/>
          <w:marBottom w:val="0"/>
          <w:divBdr>
            <w:top w:val="none" w:sz="0" w:space="0" w:color="auto"/>
            <w:left w:val="none" w:sz="0" w:space="0" w:color="auto"/>
            <w:bottom w:val="none" w:sz="0" w:space="0" w:color="auto"/>
            <w:right w:val="none" w:sz="0" w:space="0" w:color="auto"/>
          </w:divBdr>
        </w:div>
        <w:div w:id="1622297190">
          <w:marLeft w:val="0"/>
          <w:marRight w:val="0"/>
          <w:marTop w:val="0"/>
          <w:marBottom w:val="0"/>
          <w:divBdr>
            <w:top w:val="none" w:sz="0" w:space="0" w:color="auto"/>
            <w:left w:val="none" w:sz="0" w:space="0" w:color="auto"/>
            <w:bottom w:val="none" w:sz="0" w:space="0" w:color="auto"/>
            <w:right w:val="none" w:sz="0" w:space="0" w:color="auto"/>
          </w:divBdr>
          <w:divsChild>
            <w:div w:id="578372496">
              <w:marLeft w:val="0"/>
              <w:marRight w:val="165"/>
              <w:marTop w:val="150"/>
              <w:marBottom w:val="0"/>
              <w:divBdr>
                <w:top w:val="none" w:sz="0" w:space="0" w:color="auto"/>
                <w:left w:val="none" w:sz="0" w:space="0" w:color="auto"/>
                <w:bottom w:val="none" w:sz="0" w:space="0" w:color="auto"/>
                <w:right w:val="none" w:sz="0" w:space="0" w:color="auto"/>
              </w:divBdr>
              <w:divsChild>
                <w:div w:id="227767799">
                  <w:marLeft w:val="0"/>
                  <w:marRight w:val="0"/>
                  <w:marTop w:val="0"/>
                  <w:marBottom w:val="0"/>
                  <w:divBdr>
                    <w:top w:val="none" w:sz="0" w:space="0" w:color="auto"/>
                    <w:left w:val="none" w:sz="0" w:space="0" w:color="auto"/>
                    <w:bottom w:val="none" w:sz="0" w:space="0" w:color="auto"/>
                    <w:right w:val="none" w:sz="0" w:space="0" w:color="auto"/>
                  </w:divBdr>
                  <w:divsChild>
                    <w:div w:id="79347674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 w:id="12165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6787345">
      <w:bodyDiv w:val="1"/>
      <w:marLeft w:val="0"/>
      <w:marRight w:val="0"/>
      <w:marTop w:val="0"/>
      <w:marBottom w:val="0"/>
      <w:divBdr>
        <w:top w:val="none" w:sz="0" w:space="0" w:color="auto"/>
        <w:left w:val="none" w:sz="0" w:space="0" w:color="auto"/>
        <w:bottom w:val="none" w:sz="0" w:space="0" w:color="auto"/>
        <w:right w:val="none" w:sz="0" w:space="0" w:color="auto"/>
      </w:divBdr>
    </w:div>
    <w:div w:id="1088847177">
      <w:bodyDiv w:val="1"/>
      <w:marLeft w:val="0"/>
      <w:marRight w:val="0"/>
      <w:marTop w:val="0"/>
      <w:marBottom w:val="0"/>
      <w:divBdr>
        <w:top w:val="none" w:sz="0" w:space="0" w:color="auto"/>
        <w:left w:val="none" w:sz="0" w:space="0" w:color="auto"/>
        <w:bottom w:val="none" w:sz="0" w:space="0" w:color="auto"/>
        <w:right w:val="none" w:sz="0" w:space="0" w:color="auto"/>
      </w:divBdr>
    </w:div>
    <w:div w:id="1145464001">
      <w:bodyDiv w:val="1"/>
      <w:marLeft w:val="0"/>
      <w:marRight w:val="0"/>
      <w:marTop w:val="0"/>
      <w:marBottom w:val="0"/>
      <w:divBdr>
        <w:top w:val="none" w:sz="0" w:space="0" w:color="auto"/>
        <w:left w:val="none" w:sz="0" w:space="0" w:color="auto"/>
        <w:bottom w:val="none" w:sz="0" w:space="0" w:color="auto"/>
        <w:right w:val="none" w:sz="0" w:space="0" w:color="auto"/>
      </w:divBdr>
    </w:div>
    <w:div w:id="1170104398">
      <w:bodyDiv w:val="1"/>
      <w:marLeft w:val="0"/>
      <w:marRight w:val="0"/>
      <w:marTop w:val="0"/>
      <w:marBottom w:val="0"/>
      <w:divBdr>
        <w:top w:val="none" w:sz="0" w:space="0" w:color="auto"/>
        <w:left w:val="none" w:sz="0" w:space="0" w:color="auto"/>
        <w:bottom w:val="none" w:sz="0" w:space="0" w:color="auto"/>
        <w:right w:val="none" w:sz="0" w:space="0" w:color="auto"/>
      </w:divBdr>
    </w:div>
    <w:div w:id="1196774153">
      <w:bodyDiv w:val="1"/>
      <w:marLeft w:val="0"/>
      <w:marRight w:val="0"/>
      <w:marTop w:val="0"/>
      <w:marBottom w:val="0"/>
      <w:divBdr>
        <w:top w:val="none" w:sz="0" w:space="0" w:color="auto"/>
        <w:left w:val="none" w:sz="0" w:space="0" w:color="auto"/>
        <w:bottom w:val="none" w:sz="0" w:space="0" w:color="auto"/>
        <w:right w:val="none" w:sz="0" w:space="0" w:color="auto"/>
      </w:divBdr>
    </w:div>
    <w:div w:id="1203906554">
      <w:bodyDiv w:val="1"/>
      <w:marLeft w:val="0"/>
      <w:marRight w:val="0"/>
      <w:marTop w:val="0"/>
      <w:marBottom w:val="0"/>
      <w:divBdr>
        <w:top w:val="none" w:sz="0" w:space="0" w:color="auto"/>
        <w:left w:val="none" w:sz="0" w:space="0" w:color="auto"/>
        <w:bottom w:val="none" w:sz="0" w:space="0" w:color="auto"/>
        <w:right w:val="none" w:sz="0" w:space="0" w:color="auto"/>
      </w:divBdr>
    </w:div>
    <w:div w:id="1257249848">
      <w:bodyDiv w:val="1"/>
      <w:marLeft w:val="0"/>
      <w:marRight w:val="0"/>
      <w:marTop w:val="0"/>
      <w:marBottom w:val="0"/>
      <w:divBdr>
        <w:top w:val="none" w:sz="0" w:space="0" w:color="auto"/>
        <w:left w:val="none" w:sz="0" w:space="0" w:color="auto"/>
        <w:bottom w:val="none" w:sz="0" w:space="0" w:color="auto"/>
        <w:right w:val="none" w:sz="0" w:space="0" w:color="auto"/>
      </w:divBdr>
    </w:div>
    <w:div w:id="1260873419">
      <w:bodyDiv w:val="1"/>
      <w:marLeft w:val="0"/>
      <w:marRight w:val="0"/>
      <w:marTop w:val="0"/>
      <w:marBottom w:val="0"/>
      <w:divBdr>
        <w:top w:val="none" w:sz="0" w:space="0" w:color="auto"/>
        <w:left w:val="none" w:sz="0" w:space="0" w:color="auto"/>
        <w:bottom w:val="none" w:sz="0" w:space="0" w:color="auto"/>
        <w:right w:val="none" w:sz="0" w:space="0" w:color="auto"/>
      </w:divBdr>
    </w:div>
    <w:div w:id="1265308581">
      <w:bodyDiv w:val="1"/>
      <w:marLeft w:val="0"/>
      <w:marRight w:val="0"/>
      <w:marTop w:val="0"/>
      <w:marBottom w:val="0"/>
      <w:divBdr>
        <w:top w:val="none" w:sz="0" w:space="0" w:color="auto"/>
        <w:left w:val="none" w:sz="0" w:space="0" w:color="auto"/>
        <w:bottom w:val="none" w:sz="0" w:space="0" w:color="auto"/>
        <w:right w:val="none" w:sz="0" w:space="0" w:color="auto"/>
      </w:divBdr>
    </w:div>
    <w:div w:id="1322348711">
      <w:bodyDiv w:val="1"/>
      <w:marLeft w:val="0"/>
      <w:marRight w:val="0"/>
      <w:marTop w:val="0"/>
      <w:marBottom w:val="0"/>
      <w:divBdr>
        <w:top w:val="none" w:sz="0" w:space="0" w:color="auto"/>
        <w:left w:val="none" w:sz="0" w:space="0" w:color="auto"/>
        <w:bottom w:val="none" w:sz="0" w:space="0" w:color="auto"/>
        <w:right w:val="none" w:sz="0" w:space="0" w:color="auto"/>
      </w:divBdr>
    </w:div>
    <w:div w:id="1335301151">
      <w:bodyDiv w:val="1"/>
      <w:marLeft w:val="0"/>
      <w:marRight w:val="0"/>
      <w:marTop w:val="0"/>
      <w:marBottom w:val="0"/>
      <w:divBdr>
        <w:top w:val="none" w:sz="0" w:space="0" w:color="auto"/>
        <w:left w:val="none" w:sz="0" w:space="0" w:color="auto"/>
        <w:bottom w:val="none" w:sz="0" w:space="0" w:color="auto"/>
        <w:right w:val="none" w:sz="0" w:space="0" w:color="auto"/>
      </w:divBdr>
    </w:div>
    <w:div w:id="1398700412">
      <w:bodyDiv w:val="1"/>
      <w:marLeft w:val="0"/>
      <w:marRight w:val="0"/>
      <w:marTop w:val="0"/>
      <w:marBottom w:val="0"/>
      <w:divBdr>
        <w:top w:val="none" w:sz="0" w:space="0" w:color="auto"/>
        <w:left w:val="none" w:sz="0" w:space="0" w:color="auto"/>
        <w:bottom w:val="none" w:sz="0" w:space="0" w:color="auto"/>
        <w:right w:val="none" w:sz="0" w:space="0" w:color="auto"/>
      </w:divBdr>
    </w:div>
    <w:div w:id="1407647860">
      <w:bodyDiv w:val="1"/>
      <w:marLeft w:val="0"/>
      <w:marRight w:val="0"/>
      <w:marTop w:val="0"/>
      <w:marBottom w:val="0"/>
      <w:divBdr>
        <w:top w:val="none" w:sz="0" w:space="0" w:color="auto"/>
        <w:left w:val="none" w:sz="0" w:space="0" w:color="auto"/>
        <w:bottom w:val="none" w:sz="0" w:space="0" w:color="auto"/>
        <w:right w:val="none" w:sz="0" w:space="0" w:color="auto"/>
      </w:divBdr>
    </w:div>
    <w:div w:id="1459643485">
      <w:bodyDiv w:val="1"/>
      <w:marLeft w:val="0"/>
      <w:marRight w:val="0"/>
      <w:marTop w:val="0"/>
      <w:marBottom w:val="0"/>
      <w:divBdr>
        <w:top w:val="none" w:sz="0" w:space="0" w:color="auto"/>
        <w:left w:val="none" w:sz="0" w:space="0" w:color="auto"/>
        <w:bottom w:val="none" w:sz="0" w:space="0" w:color="auto"/>
        <w:right w:val="none" w:sz="0" w:space="0" w:color="auto"/>
      </w:divBdr>
    </w:div>
    <w:div w:id="1465611883">
      <w:bodyDiv w:val="1"/>
      <w:marLeft w:val="0"/>
      <w:marRight w:val="0"/>
      <w:marTop w:val="0"/>
      <w:marBottom w:val="0"/>
      <w:divBdr>
        <w:top w:val="none" w:sz="0" w:space="0" w:color="auto"/>
        <w:left w:val="none" w:sz="0" w:space="0" w:color="auto"/>
        <w:bottom w:val="none" w:sz="0" w:space="0" w:color="auto"/>
        <w:right w:val="none" w:sz="0" w:space="0" w:color="auto"/>
      </w:divBdr>
    </w:div>
    <w:div w:id="1675960024">
      <w:bodyDiv w:val="1"/>
      <w:marLeft w:val="0"/>
      <w:marRight w:val="0"/>
      <w:marTop w:val="0"/>
      <w:marBottom w:val="0"/>
      <w:divBdr>
        <w:top w:val="none" w:sz="0" w:space="0" w:color="auto"/>
        <w:left w:val="none" w:sz="0" w:space="0" w:color="auto"/>
        <w:bottom w:val="none" w:sz="0" w:space="0" w:color="auto"/>
        <w:right w:val="none" w:sz="0" w:space="0" w:color="auto"/>
      </w:divBdr>
    </w:div>
    <w:div w:id="1739403148">
      <w:bodyDiv w:val="1"/>
      <w:marLeft w:val="0"/>
      <w:marRight w:val="0"/>
      <w:marTop w:val="0"/>
      <w:marBottom w:val="0"/>
      <w:divBdr>
        <w:top w:val="none" w:sz="0" w:space="0" w:color="auto"/>
        <w:left w:val="none" w:sz="0" w:space="0" w:color="auto"/>
        <w:bottom w:val="none" w:sz="0" w:space="0" w:color="auto"/>
        <w:right w:val="none" w:sz="0" w:space="0" w:color="auto"/>
      </w:divBdr>
    </w:div>
    <w:div w:id="1756440177">
      <w:bodyDiv w:val="1"/>
      <w:marLeft w:val="0"/>
      <w:marRight w:val="0"/>
      <w:marTop w:val="0"/>
      <w:marBottom w:val="0"/>
      <w:divBdr>
        <w:top w:val="none" w:sz="0" w:space="0" w:color="auto"/>
        <w:left w:val="none" w:sz="0" w:space="0" w:color="auto"/>
        <w:bottom w:val="none" w:sz="0" w:space="0" w:color="auto"/>
        <w:right w:val="none" w:sz="0" w:space="0" w:color="auto"/>
      </w:divBdr>
    </w:div>
    <w:div w:id="1839805334">
      <w:bodyDiv w:val="1"/>
      <w:marLeft w:val="0"/>
      <w:marRight w:val="0"/>
      <w:marTop w:val="0"/>
      <w:marBottom w:val="0"/>
      <w:divBdr>
        <w:top w:val="none" w:sz="0" w:space="0" w:color="auto"/>
        <w:left w:val="none" w:sz="0" w:space="0" w:color="auto"/>
        <w:bottom w:val="none" w:sz="0" w:space="0" w:color="auto"/>
        <w:right w:val="none" w:sz="0" w:space="0" w:color="auto"/>
      </w:divBdr>
    </w:div>
    <w:div w:id="1856307255">
      <w:bodyDiv w:val="1"/>
      <w:marLeft w:val="0"/>
      <w:marRight w:val="0"/>
      <w:marTop w:val="0"/>
      <w:marBottom w:val="0"/>
      <w:divBdr>
        <w:top w:val="none" w:sz="0" w:space="0" w:color="auto"/>
        <w:left w:val="none" w:sz="0" w:space="0" w:color="auto"/>
        <w:bottom w:val="none" w:sz="0" w:space="0" w:color="auto"/>
        <w:right w:val="none" w:sz="0" w:space="0" w:color="auto"/>
      </w:divBdr>
    </w:div>
    <w:div w:id="1942448264">
      <w:bodyDiv w:val="1"/>
      <w:marLeft w:val="0"/>
      <w:marRight w:val="0"/>
      <w:marTop w:val="0"/>
      <w:marBottom w:val="0"/>
      <w:divBdr>
        <w:top w:val="none" w:sz="0" w:space="0" w:color="auto"/>
        <w:left w:val="none" w:sz="0" w:space="0" w:color="auto"/>
        <w:bottom w:val="none" w:sz="0" w:space="0" w:color="auto"/>
        <w:right w:val="none" w:sz="0" w:space="0" w:color="auto"/>
      </w:divBdr>
    </w:div>
    <w:div w:id="1950431788">
      <w:bodyDiv w:val="1"/>
      <w:marLeft w:val="0"/>
      <w:marRight w:val="0"/>
      <w:marTop w:val="0"/>
      <w:marBottom w:val="0"/>
      <w:divBdr>
        <w:top w:val="none" w:sz="0" w:space="0" w:color="auto"/>
        <w:left w:val="none" w:sz="0" w:space="0" w:color="auto"/>
        <w:bottom w:val="none" w:sz="0" w:space="0" w:color="auto"/>
        <w:right w:val="none" w:sz="0" w:space="0" w:color="auto"/>
      </w:divBdr>
    </w:div>
    <w:div w:id="1973703740">
      <w:bodyDiv w:val="1"/>
      <w:marLeft w:val="0"/>
      <w:marRight w:val="0"/>
      <w:marTop w:val="0"/>
      <w:marBottom w:val="0"/>
      <w:divBdr>
        <w:top w:val="none" w:sz="0" w:space="0" w:color="auto"/>
        <w:left w:val="none" w:sz="0" w:space="0" w:color="auto"/>
        <w:bottom w:val="none" w:sz="0" w:space="0" w:color="auto"/>
        <w:right w:val="none" w:sz="0" w:space="0" w:color="auto"/>
      </w:divBdr>
    </w:div>
    <w:div w:id="1998848589">
      <w:bodyDiv w:val="1"/>
      <w:marLeft w:val="0"/>
      <w:marRight w:val="0"/>
      <w:marTop w:val="0"/>
      <w:marBottom w:val="0"/>
      <w:divBdr>
        <w:top w:val="none" w:sz="0" w:space="0" w:color="auto"/>
        <w:left w:val="none" w:sz="0" w:space="0" w:color="auto"/>
        <w:bottom w:val="none" w:sz="0" w:space="0" w:color="auto"/>
        <w:right w:val="none" w:sz="0" w:space="0" w:color="auto"/>
      </w:divBdr>
    </w:div>
    <w:div w:id="20988627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g"/><Relationship Id="rId21" Type="http://schemas.openxmlformats.org/officeDocument/2006/relationships/image" Target="media/image14.jpg"/><Relationship Id="rId42" Type="http://schemas.openxmlformats.org/officeDocument/2006/relationships/image" Target="media/image34.jpeg"/><Relationship Id="rId47" Type="http://schemas.openxmlformats.org/officeDocument/2006/relationships/image" Target="media/image39.jpeg"/><Relationship Id="rId63" Type="http://schemas.openxmlformats.org/officeDocument/2006/relationships/image" Target="media/image55.jpeg"/><Relationship Id="rId68" Type="http://schemas.openxmlformats.org/officeDocument/2006/relationships/image" Target="media/image60.png"/><Relationship Id="rId2" Type="http://schemas.openxmlformats.org/officeDocument/2006/relationships/numbering" Target="numbering.xml"/><Relationship Id="rId16" Type="http://schemas.openxmlformats.org/officeDocument/2006/relationships/image" Target="media/image9.jpg"/><Relationship Id="rId29" Type="http://schemas.openxmlformats.org/officeDocument/2006/relationships/image" Target="media/image22.jpg"/><Relationship Id="rId11" Type="http://schemas.openxmlformats.org/officeDocument/2006/relationships/image" Target="media/image4.jpg"/><Relationship Id="rId24" Type="http://schemas.openxmlformats.org/officeDocument/2006/relationships/image" Target="media/image17.jpg"/><Relationship Id="rId32" Type="http://schemas.openxmlformats.org/officeDocument/2006/relationships/image" Target="media/image25.jpg"/><Relationship Id="rId37" Type="http://schemas.openxmlformats.org/officeDocument/2006/relationships/image" Target="media/image29.png"/><Relationship Id="rId40" Type="http://schemas.openxmlformats.org/officeDocument/2006/relationships/image" Target="media/image32.jpeg"/><Relationship Id="rId45" Type="http://schemas.openxmlformats.org/officeDocument/2006/relationships/image" Target="media/image37.jpeg"/><Relationship Id="rId53" Type="http://schemas.openxmlformats.org/officeDocument/2006/relationships/image" Target="media/image45.jpeg"/><Relationship Id="rId58" Type="http://schemas.openxmlformats.org/officeDocument/2006/relationships/image" Target="media/image50.jpeg"/><Relationship Id="rId66" Type="http://schemas.openxmlformats.org/officeDocument/2006/relationships/image" Target="media/image58.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2.jpg"/><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image" Target="media/image23.jpg"/><Relationship Id="rId35" Type="http://schemas.openxmlformats.org/officeDocument/2006/relationships/hyperlink" Target="https://osf.io/xb8yt/" TargetMode="External"/><Relationship Id="rId43" Type="http://schemas.openxmlformats.org/officeDocument/2006/relationships/image" Target="media/image35.jpeg"/><Relationship Id="rId48" Type="http://schemas.openxmlformats.org/officeDocument/2006/relationships/image" Target="media/image40.jpeg"/><Relationship Id="rId56" Type="http://schemas.openxmlformats.org/officeDocument/2006/relationships/image" Target="media/image48.jpeg"/><Relationship Id="rId64" Type="http://schemas.openxmlformats.org/officeDocument/2006/relationships/image" Target="media/image56.jpeg"/><Relationship Id="rId69" Type="http://schemas.openxmlformats.org/officeDocument/2006/relationships/image" Target="media/image61.png"/><Relationship Id="rId8" Type="http://schemas.openxmlformats.org/officeDocument/2006/relationships/image" Target="media/image1.jpg"/><Relationship Id="rId51" Type="http://schemas.openxmlformats.org/officeDocument/2006/relationships/image" Target="media/image43.png"/><Relationship Id="rId72" Type="http://schemas.openxmlformats.org/officeDocument/2006/relationships/image" Target="media/image64.png"/><Relationship Id="rId3" Type="http://schemas.openxmlformats.org/officeDocument/2006/relationships/styles" Target="styl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image" Target="media/image18.jpg"/><Relationship Id="rId33" Type="http://schemas.openxmlformats.org/officeDocument/2006/relationships/image" Target="media/image26.jpeg"/><Relationship Id="rId38" Type="http://schemas.openxmlformats.org/officeDocument/2006/relationships/image" Target="media/image30.jpeg"/><Relationship Id="rId46" Type="http://schemas.openxmlformats.org/officeDocument/2006/relationships/image" Target="media/image38.jpeg"/><Relationship Id="rId59" Type="http://schemas.openxmlformats.org/officeDocument/2006/relationships/image" Target="media/image51.jpeg"/><Relationship Id="rId67" Type="http://schemas.openxmlformats.org/officeDocument/2006/relationships/image" Target="media/image59.jpeg"/><Relationship Id="rId20" Type="http://schemas.openxmlformats.org/officeDocument/2006/relationships/image" Target="media/image13.jpg"/><Relationship Id="rId41" Type="http://schemas.openxmlformats.org/officeDocument/2006/relationships/image" Target="media/image33.jpeg"/><Relationship Id="rId54" Type="http://schemas.openxmlformats.org/officeDocument/2006/relationships/image" Target="media/image46.jpeg"/><Relationship Id="rId62" Type="http://schemas.openxmlformats.org/officeDocument/2006/relationships/image" Target="media/image54.jpeg"/><Relationship Id="rId70" Type="http://schemas.openxmlformats.org/officeDocument/2006/relationships/image" Target="media/image62.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image" Target="media/image21.jpg"/><Relationship Id="rId36" Type="http://schemas.openxmlformats.org/officeDocument/2006/relationships/image" Target="media/image28.png"/><Relationship Id="rId49" Type="http://schemas.openxmlformats.org/officeDocument/2006/relationships/image" Target="media/image41.jpeg"/><Relationship Id="rId57" Type="http://schemas.openxmlformats.org/officeDocument/2006/relationships/image" Target="media/image49.jpeg"/><Relationship Id="rId10" Type="http://schemas.openxmlformats.org/officeDocument/2006/relationships/image" Target="media/image3.jpg"/><Relationship Id="rId31" Type="http://schemas.openxmlformats.org/officeDocument/2006/relationships/image" Target="media/image24.jpg"/><Relationship Id="rId44" Type="http://schemas.openxmlformats.org/officeDocument/2006/relationships/image" Target="media/image36.jpeg"/><Relationship Id="rId52" Type="http://schemas.openxmlformats.org/officeDocument/2006/relationships/image" Target="media/image44.jpeg"/><Relationship Id="rId60" Type="http://schemas.openxmlformats.org/officeDocument/2006/relationships/image" Target="media/image52.jpeg"/><Relationship Id="rId65" Type="http://schemas.openxmlformats.org/officeDocument/2006/relationships/image" Target="media/image57.jpeg"/><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jpg"/><Relationship Id="rId18" Type="http://schemas.openxmlformats.org/officeDocument/2006/relationships/image" Target="media/image11.jpg"/><Relationship Id="rId39" Type="http://schemas.openxmlformats.org/officeDocument/2006/relationships/image" Target="media/image31.jpeg"/><Relationship Id="rId34" Type="http://schemas.openxmlformats.org/officeDocument/2006/relationships/image" Target="media/image27.png"/><Relationship Id="rId50" Type="http://schemas.openxmlformats.org/officeDocument/2006/relationships/image" Target="media/image42.jpeg"/><Relationship Id="rId55" Type="http://schemas.openxmlformats.org/officeDocument/2006/relationships/image" Target="media/image47.jpeg"/><Relationship Id="rId7" Type="http://schemas.openxmlformats.org/officeDocument/2006/relationships/endnotes" Target="endnotes.xml"/><Relationship Id="rId71" Type="http://schemas.openxmlformats.org/officeDocument/2006/relationships/image" Target="media/image6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3B7BC8-3534-47B3-ACA0-5E78637208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5</Pages>
  <Words>46850</Words>
  <Characters>261898</Characters>
  <Application>Microsoft Office Word</Application>
  <DocSecurity>0</DocSecurity>
  <Lines>4293</Lines>
  <Paragraphs>921</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307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ianna bolognesi</dc:creator>
  <cp:lastModifiedBy>Paula Pérez Sobrino</cp:lastModifiedBy>
  <cp:revision>3</cp:revision>
  <cp:lastPrinted>2020-09-23T10:37:00Z</cp:lastPrinted>
  <dcterms:created xsi:type="dcterms:W3CDTF">2022-12-14T09:32:00Z</dcterms:created>
  <dcterms:modified xsi:type="dcterms:W3CDTF">2024-01-23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4"&gt;&lt;session id="DSdGSCFQ"/&gt;&lt;style id="http://www.zotero.org/styles/apa-6th-edition" locale="en-GB"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